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95E894E"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Start w:id="1" w:name="_Hlk204331785"/>
      <w:bookmarkEnd w:id="0"/>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w:t>
      </w:r>
      <w:r w:rsidR="00281537">
        <w:rPr>
          <w:rFonts w:eastAsia="Garamond" w:cs="Garamond"/>
          <w:sz w:val="32"/>
          <w:szCs w:val="30"/>
          <w:lang w:val="en-US"/>
        </w:rPr>
        <w:t>m</w:t>
      </w:r>
      <w:r w:rsidR="00004913" w:rsidRPr="00F51CBB">
        <w:rPr>
          <w:rFonts w:eastAsia="Garamond" w:cs="Garamond"/>
          <w:sz w:val="32"/>
          <w:szCs w:val="30"/>
          <w:lang w:val="en-US"/>
        </w:rPr>
        <w:t xml:space="preserve">odel </w:t>
      </w:r>
      <w:r w:rsidR="00281537">
        <w:rPr>
          <w:rFonts w:eastAsia="Garamond" w:cs="Garamond"/>
          <w:sz w:val="32"/>
          <w:szCs w:val="30"/>
          <w:lang w:val="en-US"/>
        </w:rPr>
        <w:t>p</w:t>
      </w:r>
      <w:r w:rsidR="00004913" w:rsidRPr="00F51CBB">
        <w:rPr>
          <w:rFonts w:eastAsia="Garamond" w:cs="Garamond"/>
          <w:sz w:val="32"/>
          <w:szCs w:val="30"/>
          <w:lang w:val="en-US"/>
        </w:rPr>
        <w:t xml:space="preserve">redictive </w:t>
      </w:r>
      <w:r w:rsidR="00281537">
        <w:rPr>
          <w:rFonts w:eastAsia="Garamond" w:cs="Garamond"/>
          <w:sz w:val="32"/>
          <w:szCs w:val="30"/>
          <w:lang w:val="en-US"/>
        </w:rPr>
        <w:t>c</w:t>
      </w:r>
      <w:r w:rsidR="00004913" w:rsidRPr="00F51CBB">
        <w:rPr>
          <w:rFonts w:eastAsia="Garamond" w:cs="Garamond"/>
          <w:sz w:val="32"/>
          <w:szCs w:val="30"/>
          <w:lang w:val="en-US"/>
        </w:rPr>
        <w:t xml:space="preserve">ontrol of </w:t>
      </w:r>
      <w:r w:rsidR="00281537">
        <w:rPr>
          <w:rFonts w:eastAsia="Garamond" w:cs="Garamond"/>
          <w:sz w:val="32"/>
          <w:szCs w:val="30"/>
          <w:lang w:val="en-US"/>
        </w:rPr>
        <w:t>a</w:t>
      </w:r>
      <w:r w:rsidR="00004913" w:rsidRPr="00F51CBB">
        <w:rPr>
          <w:rFonts w:eastAsia="Garamond" w:cs="Garamond"/>
          <w:sz w:val="32"/>
          <w:szCs w:val="30"/>
          <w:lang w:val="en-US"/>
        </w:rPr>
        <w:t xml:space="preserve">gricultural </w:t>
      </w:r>
      <w:r w:rsidR="00281537">
        <w:rPr>
          <w:rFonts w:eastAsia="Garamond" w:cs="Garamond"/>
          <w:sz w:val="32"/>
          <w:szCs w:val="30"/>
          <w:lang w:val="en-US"/>
        </w:rPr>
        <w:t>a</w:t>
      </w:r>
      <w:r w:rsidR="00946077" w:rsidRPr="00D41519">
        <w:rPr>
          <w:rFonts w:eastAsia="Garamond" w:cs="Garamond"/>
          <w:sz w:val="32"/>
          <w:szCs w:val="30"/>
          <w:lang w:val="en-US"/>
        </w:rPr>
        <w:t xml:space="preserve">naerobic </w:t>
      </w:r>
      <w:r w:rsidR="00281537">
        <w:rPr>
          <w:rFonts w:eastAsia="Garamond" w:cs="Garamond"/>
          <w:sz w:val="32"/>
          <w:szCs w:val="30"/>
          <w:lang w:val="en-US"/>
        </w:rPr>
        <w:t>d</w:t>
      </w:r>
      <w:r w:rsidR="00946077" w:rsidRPr="00D41519">
        <w:rPr>
          <w:rFonts w:eastAsia="Garamond" w:cs="Garamond"/>
          <w:sz w:val="32"/>
          <w:szCs w:val="30"/>
          <w:lang w:val="en-US"/>
        </w:rPr>
        <w:t xml:space="preserve">igestion </w:t>
      </w:r>
      <w:r w:rsidR="00281537">
        <w:rPr>
          <w:rFonts w:eastAsia="Garamond" w:cs="Garamond"/>
          <w:sz w:val="32"/>
          <w:szCs w:val="30"/>
          <w:lang w:val="en-US"/>
        </w:rPr>
        <w:t>p</w:t>
      </w:r>
      <w:r w:rsidR="00004913" w:rsidRPr="008B35E7">
        <w:rPr>
          <w:rFonts w:eastAsia="Garamond" w:cs="Garamond"/>
          <w:sz w:val="32"/>
          <w:szCs w:val="30"/>
          <w:lang w:val="en-US"/>
        </w:rPr>
        <w:t xml:space="preserve">lant with </w:t>
      </w:r>
      <w:r w:rsidR="00281537">
        <w:rPr>
          <w:rFonts w:eastAsia="Garamond" w:cs="Garamond"/>
          <w:sz w:val="32"/>
          <w:szCs w:val="30"/>
          <w:lang w:val="en-US"/>
        </w:rPr>
        <w:t>u</w:t>
      </w:r>
      <w:r w:rsidR="00004913" w:rsidRPr="008B35E7">
        <w:rPr>
          <w:rFonts w:eastAsia="Garamond" w:cs="Garamond"/>
          <w:sz w:val="32"/>
          <w:szCs w:val="30"/>
          <w:lang w:val="en-US"/>
        </w:rPr>
        <w:t xml:space="preserve">ncertain </w:t>
      </w:r>
      <w:r w:rsidR="00281537">
        <w:rPr>
          <w:rFonts w:eastAsia="Garamond" w:cs="Garamond"/>
          <w:sz w:val="32"/>
          <w:szCs w:val="30"/>
          <w:lang w:val="en-US"/>
        </w:rPr>
        <w:t>s</w:t>
      </w:r>
      <w:r w:rsidR="00004913" w:rsidRPr="008B35E7">
        <w:rPr>
          <w:rFonts w:eastAsia="Garamond" w:cs="Garamond"/>
          <w:sz w:val="32"/>
          <w:szCs w:val="30"/>
          <w:lang w:val="en-US"/>
        </w:rPr>
        <w:t xml:space="preserve">ubstrate </w:t>
      </w:r>
      <w:r w:rsidR="00281537">
        <w:rPr>
          <w:rFonts w:eastAsia="Garamond" w:cs="Garamond"/>
          <w:sz w:val="32"/>
          <w:szCs w:val="30"/>
          <w:lang w:val="en-US"/>
        </w:rPr>
        <w:t>c</w:t>
      </w:r>
      <w:r w:rsidR="00004913" w:rsidRPr="008B35E7">
        <w:rPr>
          <w:rFonts w:eastAsia="Garamond" w:cs="Garamond"/>
          <w:sz w:val="32"/>
          <w:szCs w:val="30"/>
          <w:lang w:val="en-US"/>
        </w:rPr>
        <w:t>haracterization</w:t>
      </w:r>
    </w:p>
    <w:bookmarkEnd w:id="1"/>
    <w:p w14:paraId="1E569A7E" w14:textId="41BA9F3B" w:rsidR="007976C5" w:rsidRPr="00241A8C" w:rsidRDefault="007976C5" w:rsidP="00E56C4F">
      <w:pPr>
        <w:pStyle w:val="berschrift1"/>
        <w:rPr>
          <w:sz w:val="36"/>
          <w:lang w:val="en-US"/>
        </w:rPr>
      </w:pPr>
      <w:r w:rsidRPr="00241A8C">
        <w:rPr>
          <w:sz w:val="36"/>
          <w:lang w:val="en-US"/>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40C93163" w14:textId="5D895E1B" w:rsidR="000312E2" w:rsidRDefault="00E843BA" w:rsidP="00670698">
      <w:pPr>
        <w:numPr>
          <w:ilvl w:val="0"/>
          <w:numId w:val="2"/>
        </w:numPr>
        <w:spacing w:line="360" w:lineRule="auto"/>
        <w:rPr>
          <w:lang w:val="en-US"/>
        </w:rPr>
      </w:pPr>
      <w:r>
        <w:rPr>
          <w:lang w:val="en-US"/>
        </w:rPr>
        <w:t>Model predictive control (MPC) for optimization of substrate feeding</w:t>
      </w:r>
      <w:r w:rsidR="009918C7">
        <w:rPr>
          <w:lang w:val="en-US"/>
        </w:rPr>
        <w:t>s</w:t>
      </w:r>
    </w:p>
    <w:p w14:paraId="30463F77" w14:textId="393EFEFE" w:rsidR="007976C5" w:rsidRPr="009A7C91" w:rsidRDefault="42E16D65" w:rsidP="00670698">
      <w:pPr>
        <w:numPr>
          <w:ilvl w:val="0"/>
          <w:numId w:val="2"/>
        </w:numPr>
        <w:spacing w:line="360" w:lineRule="auto"/>
        <w:rPr>
          <w:lang w:val="en-US"/>
        </w:rPr>
      </w:pPr>
      <w:r w:rsidRPr="42E16D65">
        <w:rPr>
          <w:lang w:val="en-US"/>
        </w:rPr>
        <w:t xml:space="preserve">Multi-stage MPC control satisfies </w:t>
      </w:r>
      <w:r w:rsidR="00621CD4" w:rsidRPr="42E16D65">
        <w:rPr>
          <w:lang w:val="en-US"/>
        </w:rPr>
        <w:t xml:space="preserve">operational </w:t>
      </w:r>
      <w:r w:rsidR="00621CD4">
        <w:rPr>
          <w:lang w:val="en-US"/>
        </w:rPr>
        <w:t xml:space="preserve">limits of </w:t>
      </w:r>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0582CD9D" w14:textId="2A3F6544" w:rsidR="00E843BA" w:rsidRDefault="00E843BA" w:rsidP="00241A8C">
      <w:pPr>
        <w:pStyle w:val="berschrift1"/>
        <w:rPr>
          <w:lang w:val="en-US"/>
        </w:rPr>
      </w:pPr>
      <w:r w:rsidRPr="00E843BA">
        <w:rPr>
          <w:lang w:val="en-US"/>
        </w:rPr>
        <w:t>Graphical Abstract</w:t>
      </w:r>
    </w:p>
    <w:p w14:paraId="7ED51349" w14:textId="77777777" w:rsidR="0011577E" w:rsidRDefault="0011577E" w:rsidP="0011577E">
      <w:pPr>
        <w:pStyle w:val="berschrift1"/>
        <w:jc w:val="center"/>
        <w:rPr>
          <w:lang w:val="en-US"/>
        </w:rPr>
      </w:pPr>
      <w:r w:rsidRPr="00E843BA">
        <w:rPr>
          <w:noProof/>
          <w:lang w:val="en-US"/>
        </w:rPr>
        <w:drawing>
          <wp:inline distT="0" distB="0" distL="0" distR="0" wp14:anchorId="2F4E57F5" wp14:editId="7F870736">
            <wp:extent cx="4357696" cy="1906787"/>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8">
                      <a:extLst>
                        <a:ext uri="{96DAC541-7B7A-43D3-8B79-37D633B846F1}">
                          <asvg:svgBlip xmlns:asvg="http://schemas.microsoft.com/office/drawing/2016/SVG/main" r:embed="rId9"/>
                        </a:ext>
                      </a:extLst>
                    </a:blip>
                    <a:stretch>
                      <a:fillRect/>
                    </a:stretch>
                  </pic:blipFill>
                  <pic:spPr>
                    <a:xfrm>
                      <a:off x="0" y="0"/>
                      <a:ext cx="4357696" cy="1906787"/>
                    </a:xfrm>
                    <a:prstGeom prst="rect">
                      <a:avLst/>
                    </a:prstGeom>
                  </pic:spPr>
                </pic:pic>
              </a:graphicData>
            </a:graphic>
          </wp:inline>
        </w:drawing>
      </w:r>
    </w:p>
    <w:p w14:paraId="7CBFD60A" w14:textId="3CD97E75" w:rsidR="00B02161" w:rsidRDefault="0EF766E9" w:rsidP="009A7C91">
      <w:pPr>
        <w:pStyle w:val="berschrift1"/>
        <w:rPr>
          <w:lang w:val="en-US"/>
        </w:rPr>
      </w:pPr>
      <w:r w:rsidRPr="0EF766E9">
        <w:rPr>
          <w:lang w:val="en-US"/>
        </w:rPr>
        <w:t>Abstract</w:t>
      </w:r>
    </w:p>
    <w:p w14:paraId="49283762" w14:textId="7AF0A8C9"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elec</w:t>
      </w:r>
      <w:ins w:id="2" w:author="Hellmann, Simon" w:date="2025-08-31T12:01:00Z">
        <w:r w:rsidR="00BB59BF">
          <w:rPr>
            <w:lang w:val="en-US"/>
          </w:rPr>
          <w:softHyphen/>
        </w:r>
      </w:ins>
      <w:r w:rsidR="42E16D65" w:rsidRPr="42E16D65">
        <w:rPr>
          <w:lang w:val="en-US"/>
        </w:rPr>
        <w:t xml:space="preserve">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w:t>
      </w:r>
      <w:ins w:id="3" w:author="Hellmann, Simon" w:date="2025-08-31T12:01:00Z">
        <w:r w:rsidR="00BB59BF">
          <w:rPr>
            <w:lang w:val="en-US"/>
          </w:rPr>
          <w:softHyphen/>
        </w:r>
      </w:ins>
      <w:r w:rsidR="00CE744A">
        <w:rPr>
          <w:lang w:val="en-US"/>
        </w:rPr>
        <w:t>dual applications are required to guarantee optimal process conditions.</w:t>
      </w:r>
      <w:r w:rsidR="00F51CBB">
        <w:rPr>
          <w:lang w:val="en-US"/>
        </w:rPr>
        <w:t xml:space="preserve"> Moreover, substrate cha</w:t>
      </w:r>
      <w:ins w:id="4" w:author="Hellmann, Simon" w:date="2025-08-31T12:01:00Z">
        <w:r w:rsidR="00BB59BF">
          <w:rPr>
            <w:lang w:val="en-US"/>
          </w:rPr>
          <w:softHyphen/>
        </w:r>
      </w:ins>
      <w:r w:rsidR="00F51CBB">
        <w:rPr>
          <w:lang w:val="en-US"/>
        </w:rPr>
        <w:t>rac</w:t>
      </w:r>
      <w:ins w:id="5" w:author="Hellmann, Simon" w:date="2025-08-31T12:01:00Z">
        <w:r w:rsidR="00BB59BF">
          <w:rPr>
            <w:lang w:val="en-US"/>
          </w:rPr>
          <w:softHyphen/>
        </w:r>
      </w:ins>
      <w:r w:rsidR="00F51CBB">
        <w:rPr>
          <w:lang w:val="en-US"/>
        </w:rPr>
        <w:t xml:space="preserve">terization </w:t>
      </w:r>
      <w:r w:rsidR="00CB3FAD">
        <w:rPr>
          <w:lang w:val="en-US"/>
        </w:rPr>
        <w:t xml:space="preserve">at </w:t>
      </w:r>
      <w:r w:rsidR="00F51CBB">
        <w:rPr>
          <w:lang w:val="en-US"/>
        </w:rPr>
        <w:t>full</w:t>
      </w:r>
      <w:r w:rsidR="00034535">
        <w:rPr>
          <w:lang w:val="en-US"/>
        </w:rPr>
        <w:t xml:space="preserve"> </w:t>
      </w:r>
      <w:r w:rsidR="00F51CBB">
        <w:rPr>
          <w:lang w:val="en-US"/>
        </w:rPr>
        <w:t xml:space="preserve">scale </w:t>
      </w:r>
      <w:r w:rsidR="00CB3FAD">
        <w:rPr>
          <w:lang w:val="en-US"/>
        </w:rPr>
        <w:t xml:space="preserve">plants </w:t>
      </w:r>
      <w:r w:rsidR="00F51CBB">
        <w:rPr>
          <w:lang w:val="en-US"/>
        </w:rPr>
        <w:t>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 xml:space="preserve">high uncertainty. </w:t>
      </w:r>
      <w:ins w:id="6" w:author="Hellmann, Simon" w:date="2025-08-28T13:02:00Z">
        <w:r w:rsidR="008E4152" w:rsidRPr="008E4152">
          <w:rPr>
            <w:lang w:val="en-US"/>
          </w:rPr>
          <w:t>This study demonstrates that model-based control strategies like multi-stage NMPC can enhance the potential of anaerobic digestion plants by enabling demand-</w:t>
        </w:r>
        <w:r w:rsidR="008E4152" w:rsidRPr="008E4152">
          <w:rPr>
            <w:lang w:val="en-US"/>
          </w:rPr>
          <w:lastRenderedPageBreak/>
          <w:t>oriented operation despite substrate uncertainties and without fundamentally chan</w:t>
        </w:r>
      </w:ins>
      <w:ins w:id="7" w:author="Hellmann, Simon" w:date="2025-08-31T12:00:00Z">
        <w:r w:rsidR="00BB59BF">
          <w:rPr>
            <w:lang w:val="en-US"/>
          </w:rPr>
          <w:softHyphen/>
        </w:r>
      </w:ins>
      <w:ins w:id="8" w:author="Hellmann, Simon" w:date="2025-08-28T13:02:00Z">
        <w:r w:rsidR="008E4152" w:rsidRPr="008E4152">
          <w:rPr>
            <w:lang w:val="en-US"/>
          </w:rPr>
          <w:t>ging the existing hardware, which showcases more sustainable and profitable biogas pro</w:t>
        </w:r>
      </w:ins>
      <w:ins w:id="9" w:author="Hellmann, Simon" w:date="2025-08-31T12:00:00Z">
        <w:r w:rsidR="00BB59BF">
          <w:rPr>
            <w:lang w:val="en-US"/>
          </w:rPr>
          <w:softHyphen/>
        </w:r>
      </w:ins>
      <w:ins w:id="10" w:author="Hellmann, Simon" w:date="2025-08-28T13:02:00Z">
        <w:r w:rsidR="008E4152" w:rsidRPr="008E4152">
          <w:rPr>
            <w:lang w:val="en-US"/>
          </w:rPr>
          <w:t>duc</w:t>
        </w:r>
      </w:ins>
      <w:ins w:id="11" w:author="Hellmann, Simon" w:date="2025-08-31T12:00:00Z">
        <w:r w:rsidR="00BB59BF">
          <w:rPr>
            <w:lang w:val="en-US"/>
          </w:rPr>
          <w:softHyphen/>
        </w:r>
      </w:ins>
      <w:ins w:id="12" w:author="Hellmann, Simon" w:date="2025-08-28T13:02:00Z">
        <w:r w:rsidR="008E4152" w:rsidRPr="008E4152">
          <w:rPr>
            <w:lang w:val="en-US"/>
          </w:rPr>
          <w:t>tion.</w:t>
        </w:r>
      </w:ins>
      <w:del w:id="13" w:author="Hellmann, Simon" w:date="2025-08-28T13:02:00Z">
        <w:r w:rsidR="42E16D65" w:rsidRPr="42E16D65" w:rsidDel="008E4152">
          <w:rPr>
            <w:lang w:val="en-US"/>
          </w:rPr>
          <w:delText>By exemplifying demand-</w:delText>
        </w:r>
        <w:r w:rsidR="00C8026B" w:rsidDel="008E4152">
          <w:rPr>
            <w:lang w:val="en-US"/>
          </w:rPr>
          <w:delText>oriented</w:delText>
        </w:r>
        <w:r w:rsidR="42E16D65" w:rsidRPr="42E16D65" w:rsidDel="008E4152">
          <w:rPr>
            <w:lang w:val="en-US"/>
          </w:rPr>
          <w:delText xml:space="preserve"> operation of AD plants despite uncertain substrate characterization, </w:delText>
        </w:r>
        <w:r w:rsidR="00034535" w:rsidDel="008E4152">
          <w:rPr>
            <w:lang w:val="en-US"/>
          </w:rPr>
          <w:delText>this</w:delText>
        </w:r>
        <w:r w:rsidR="42E16D65" w:rsidRPr="42E16D65" w:rsidDel="008E4152">
          <w:rPr>
            <w:lang w:val="en-US"/>
          </w:rPr>
          <w:delText xml:space="preserve"> study </w:delText>
        </w:r>
        <w:r w:rsidR="00412406" w:rsidDel="008E4152">
          <w:rPr>
            <w:lang w:val="en-US"/>
          </w:rPr>
          <w:delText>showcases</w:delText>
        </w:r>
        <w:r w:rsidR="42E16D65" w:rsidRPr="42E16D65" w:rsidDel="008E4152">
          <w:rPr>
            <w:lang w:val="en-US"/>
          </w:rPr>
          <w:delText xml:space="preserve"> ecologically and economically sustainable </w:delText>
        </w:r>
        <w:r w:rsidR="00E63174" w:rsidDel="008E4152">
          <w:rPr>
            <w:lang w:val="en-US"/>
          </w:rPr>
          <w:delText>strategies</w:delText>
        </w:r>
        <w:r w:rsidR="00E63174" w:rsidRPr="42E16D65" w:rsidDel="008E4152">
          <w:rPr>
            <w:lang w:val="en-US"/>
          </w:rPr>
          <w:delText xml:space="preserve"> </w:delText>
        </w:r>
        <w:r w:rsidR="00E63174" w:rsidDel="008E4152">
          <w:rPr>
            <w:lang w:val="en-US"/>
          </w:rPr>
          <w:delText xml:space="preserve">for </w:delText>
        </w:r>
        <w:r w:rsidR="42E16D65" w:rsidRPr="42E16D65" w:rsidDel="008E4152">
          <w:rPr>
            <w:lang w:val="en-US"/>
          </w:rPr>
          <w:delText>AD plant operation</w:delText>
        </w:r>
        <w:r w:rsidR="002F1EA5" w:rsidDel="008E4152">
          <w:rPr>
            <w:lang w:val="en-US"/>
          </w:rPr>
          <w:delText>.</w:delText>
        </w:r>
        <w:r w:rsidR="42E16D65" w:rsidRPr="42E16D65" w:rsidDel="008E4152">
          <w:rPr>
            <w:lang w:val="en-US"/>
          </w:rPr>
          <w:delText xml:space="preserve"> </w:delText>
        </w:r>
      </w:del>
    </w:p>
    <w:p w14:paraId="22A5495F" w14:textId="6C1DBFC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w:t>
      </w:r>
      <w:r w:rsidR="00FD438D">
        <w:rPr>
          <w:rFonts w:eastAsia="Garamond" w:cs="Garamond"/>
          <w:lang w:val="en-US"/>
        </w:rPr>
        <w:t>;</w:t>
      </w:r>
      <w:r w:rsidRPr="0EF766E9">
        <w:rPr>
          <w:rFonts w:eastAsia="Garamond" w:cs="Garamond"/>
          <w:lang w:val="en-US"/>
        </w:rPr>
        <w:t xml:space="preserve"> ADM</w:t>
      </w:r>
      <w:r w:rsidR="001F19C2">
        <w:rPr>
          <w:rFonts w:eastAsia="Garamond" w:cs="Garamond"/>
          <w:lang w:val="en-US"/>
        </w:rPr>
        <w:t>1</w:t>
      </w:r>
      <w:r w:rsidR="00FD438D">
        <w:rPr>
          <w:rFonts w:eastAsia="Garamond" w:cs="Garamond"/>
          <w:lang w:val="en-US"/>
        </w:rPr>
        <w:t>;</w:t>
      </w:r>
      <w:r w:rsidRPr="0EF766E9">
        <w:rPr>
          <w:rFonts w:eastAsia="Garamond" w:cs="Garamond"/>
          <w:lang w:val="en-US"/>
        </w:rPr>
        <w:t xml:space="preserve"> Robust Control</w:t>
      </w:r>
      <w:r w:rsidR="00FD438D">
        <w:rPr>
          <w:rFonts w:eastAsia="Garamond" w:cs="Garamond"/>
          <w:lang w:val="en-US"/>
        </w:rPr>
        <w:t>;</w:t>
      </w:r>
      <w:r w:rsidRPr="0EF766E9">
        <w:rPr>
          <w:rFonts w:eastAsia="Garamond" w:cs="Garamond"/>
          <w:lang w:val="en-US"/>
        </w:rPr>
        <w:t xml:space="preserve"> Influent Uncertainty</w:t>
      </w:r>
      <w:r w:rsidR="00FD438D">
        <w:rPr>
          <w:rFonts w:eastAsia="Garamond" w:cs="Garamond"/>
          <w:lang w:val="en-US"/>
        </w:rPr>
        <w:t>;</w:t>
      </w:r>
      <w:r w:rsidRPr="0EF766E9">
        <w:rPr>
          <w:rFonts w:eastAsia="Garamond" w:cs="Garamond"/>
          <w:lang w:val="en-US"/>
        </w:rPr>
        <w:t xml:space="preserve"> Flexibilization</w:t>
      </w:r>
      <w:r w:rsidR="00FD438D">
        <w:rPr>
          <w:rFonts w:eastAsia="Garamond" w:cs="Garamond"/>
          <w:lang w:val="en-US"/>
        </w:rPr>
        <w:t>;</w:t>
      </w:r>
      <w:r w:rsidRPr="0EF766E9">
        <w:rPr>
          <w:rFonts w:eastAsia="Garamond" w:cs="Garamond"/>
          <w:lang w:val="en-US"/>
        </w:rPr>
        <w:t xml:space="preserve"> Gas Storage</w:t>
      </w:r>
      <w:r w:rsidR="00FD438D">
        <w:rPr>
          <w:rFonts w:eastAsia="Garamond" w:cs="Garamond"/>
          <w:lang w:val="en-US"/>
        </w:rPr>
        <w:t>;</w:t>
      </w:r>
      <w:r w:rsidRPr="0EF766E9">
        <w:rPr>
          <w:rFonts w:eastAsia="Garamond" w:cs="Garamond"/>
          <w:lang w:val="en-US"/>
        </w:rPr>
        <w:t xml:space="preserve"> Demand-</w:t>
      </w:r>
      <w:r w:rsidR="00C8026B">
        <w:rPr>
          <w:rFonts w:eastAsia="Garamond" w:cs="Garamond"/>
          <w:lang w:val="en-US"/>
        </w:rPr>
        <w:t>oriented</w:t>
      </w:r>
      <w:r w:rsidRPr="0EF766E9">
        <w:rPr>
          <w:rFonts w:eastAsia="Garamond" w:cs="Garamond"/>
          <w:lang w:val="en-US"/>
        </w:rPr>
        <w:t xml:space="preserve"> </w:t>
      </w:r>
      <w:r w:rsidR="002F2EB9">
        <w:rPr>
          <w:rFonts w:eastAsia="Garamond" w:cs="Garamond"/>
          <w:lang w:val="en-US"/>
        </w:rPr>
        <w:t>O</w:t>
      </w:r>
      <w:r w:rsidRPr="0EF766E9">
        <w:rPr>
          <w:rFonts w:eastAsia="Garamond" w:cs="Garamond"/>
          <w:lang w:val="en-US"/>
        </w:rPr>
        <w:t>peration</w:t>
      </w:r>
    </w:p>
    <w:p w14:paraId="32A36C38" w14:textId="799B4F51" w:rsidR="00723AE3" w:rsidRPr="002A4361" w:rsidRDefault="6293A840" w:rsidP="001F4FEB">
      <w:pPr>
        <w:pStyle w:val="berschrift1"/>
        <w:numPr>
          <w:ilvl w:val="0"/>
          <w:numId w:val="6"/>
        </w:numPr>
        <w:rPr>
          <w:lang w:val="en-US"/>
        </w:rPr>
      </w:pPr>
      <w:bookmarkStart w:id="14" w:name="_3znysh7"/>
      <w:bookmarkEnd w:id="14"/>
      <w:r w:rsidRPr="6293A840">
        <w:rPr>
          <w:lang w:val="en-US"/>
        </w:rPr>
        <w:t>Introduction</w:t>
      </w:r>
    </w:p>
    <w:p w14:paraId="33687863" w14:textId="6A6B15F2" w:rsidR="227D4B47" w:rsidRDefault="008864EF" w:rsidP="227D4B47">
      <w:pPr>
        <w:rPr>
          <w:lang w:val="en-US"/>
        </w:rPr>
      </w:pPr>
      <w:r>
        <w:rPr>
          <w:lang w:val="en-US"/>
        </w:rPr>
        <w:t xml:space="preserve">To </w:t>
      </w:r>
      <w:del w:id="15" w:author="Hellmann, Simon" w:date="2025-08-28T17:05:00Z">
        <w:r w:rsidRPr="005D3388" w:rsidDel="00B35948">
          <w:rPr>
            <w:strike/>
            <w:lang w:val="en-US"/>
            <w:rPrChange w:id="16" w:author="Hellmann, Simon" w:date="2025-08-27T17:56:00Z">
              <w:rPr>
                <w:lang w:val="en-US"/>
              </w:rPr>
            </w:rPrChange>
          </w:rPr>
          <w:delText xml:space="preserve">achieve </w:delText>
        </w:r>
        <w:r w:rsidR="006B01B7" w:rsidRPr="005D3388" w:rsidDel="00B35948">
          <w:rPr>
            <w:strike/>
            <w:lang w:val="en-US"/>
            <w:rPrChange w:id="17" w:author="Hellmann, Simon" w:date="2025-08-27T17:56:00Z">
              <w:rPr>
                <w:lang w:val="en-US"/>
              </w:rPr>
            </w:rPrChange>
          </w:rPr>
          <w:delText xml:space="preserve">the United Nations’ </w:delText>
        </w:r>
        <w:r w:rsidR="227D4B47" w:rsidRPr="005D3388" w:rsidDel="00B35948">
          <w:rPr>
            <w:strike/>
            <w:lang w:val="en-US"/>
            <w:rPrChange w:id="18" w:author="Hellmann, Simon" w:date="2025-08-27T17:56:00Z">
              <w:rPr>
                <w:lang w:val="en-US"/>
              </w:rPr>
            </w:rPrChange>
          </w:rPr>
          <w:delText xml:space="preserve">ambitious goals </w:delText>
        </w:r>
        <w:r w:rsidR="006B01B7" w:rsidRPr="005D3388" w:rsidDel="00B35948">
          <w:rPr>
            <w:strike/>
            <w:lang w:val="en-US"/>
            <w:rPrChange w:id="19" w:author="Hellmann, Simon" w:date="2025-08-27T17:56:00Z">
              <w:rPr>
                <w:lang w:val="en-US"/>
              </w:rPr>
            </w:rPrChange>
          </w:rPr>
          <w:delText xml:space="preserve">of the Paris agreement </w:delText>
        </w:r>
        <w:r w:rsidR="00820147" w:rsidRPr="005D3388" w:rsidDel="00B35948">
          <w:rPr>
            <w:strike/>
            <w:lang w:val="en-US"/>
            <w:rPrChange w:id="20" w:author="Hellmann, Simon" w:date="2025-08-27T17:56:00Z">
              <w:rPr>
                <w:lang w:val="en-US"/>
              </w:rPr>
            </w:rPrChange>
          </w:rPr>
          <w:delText>and</w:delText>
        </w:r>
        <w:r w:rsidR="00820147" w:rsidRPr="227D4B47" w:rsidDel="00B35948">
          <w:rPr>
            <w:lang w:val="en-US"/>
          </w:rPr>
          <w:delText xml:space="preserve"> </w:delText>
        </w:r>
      </w:del>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del w:id="21" w:author="Hellmann, Simon" w:date="2025-08-28T16:19:00Z">
        <w:r w:rsidR="00DB5BE7" w:rsidDel="00E301B1">
          <w:rPr>
            <w:lang w:val="en-US"/>
          </w:rPr>
          <w:fldChar w:fldCharType="begin"/>
        </w:r>
        <w:r w:rsidR="004324EF" w:rsidDel="00E301B1">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delInstrText>
        </w:r>
        <w:r w:rsidR="00DB5BE7" w:rsidDel="00E301B1">
          <w:rPr>
            <w:lang w:val="en-US"/>
          </w:rPr>
          <w:fldChar w:fldCharType="separate"/>
        </w:r>
        <w:r w:rsidR="00A85550" w:rsidDel="00E301B1">
          <w:rPr>
            <w:lang w:val="en-US"/>
          </w:rPr>
          <w:delText>(Purkus et al., 2018)</w:delText>
        </w:r>
        <w:r w:rsidR="00DB5BE7" w:rsidDel="00E301B1">
          <w:rPr>
            <w:lang w:val="en-US"/>
          </w:rPr>
          <w:fldChar w:fldCharType="end"/>
        </w:r>
      </w:del>
      <w:del w:id="22" w:author="Hellmann, Simon" w:date="2025-08-28T16:14:00Z">
        <w:r w:rsidR="227D4B47" w:rsidRPr="227D4B47" w:rsidDel="00671746">
          <w:rPr>
            <w:lang w:val="en-US"/>
          </w:rPr>
          <w:delText xml:space="preserve">. Unlike wind and solar energy, power generated from </w:delText>
        </w:r>
        <w:r w:rsidR="00B34DFC" w:rsidDel="00671746">
          <w:rPr>
            <w:lang w:val="en-US"/>
          </w:rPr>
          <w:delText>biogas</w:delText>
        </w:r>
        <w:r w:rsidR="00B34DFC" w:rsidRPr="227D4B47" w:rsidDel="00671746">
          <w:rPr>
            <w:lang w:val="en-US"/>
          </w:rPr>
          <w:delText xml:space="preserve"> </w:delText>
        </w:r>
        <w:r w:rsidR="227D4B47" w:rsidRPr="227D4B47" w:rsidDel="00671746">
          <w:rPr>
            <w:lang w:val="en-US"/>
          </w:rPr>
          <w:delText>through AD is not dependent on fluctuating weather conditions. Instead</w:delText>
        </w:r>
      </w:del>
      <w:r w:rsidR="227D4B47" w:rsidRPr="227D4B47">
        <w:rPr>
          <w:lang w:val="en-US"/>
        </w:rPr>
        <w:t xml:space="preserve">, </w:t>
      </w:r>
      <w:ins w:id="23" w:author="Hellmann, Simon" w:date="2025-08-28T16:19:00Z">
        <w:r w:rsidR="00E301B1">
          <w:rPr>
            <w:lang w:val="en-US"/>
          </w:rPr>
          <w:t xml:space="preserve">since </w:t>
        </w:r>
      </w:ins>
      <w:del w:id="24" w:author="Hellmann, Simon" w:date="2025-08-28T16:14:00Z">
        <w:r w:rsidDel="00E301B1">
          <w:rPr>
            <w:lang w:val="en-US"/>
          </w:rPr>
          <w:delText>t</w:delText>
        </w:r>
      </w:del>
      <w:del w:id="25" w:author="Hellmann, Simon" w:date="2025-08-28T16:19:00Z">
        <w:r w:rsidDel="00E301B1">
          <w:rPr>
            <w:lang w:val="en-US"/>
          </w:rPr>
          <w:delText xml:space="preserve">he </w:delText>
        </w:r>
      </w:del>
      <w:r>
        <w:rPr>
          <w:lang w:val="en-US"/>
        </w:rPr>
        <w:t xml:space="preserve">AD </w:t>
      </w:r>
      <w:del w:id="26" w:author="Hellmann, Simon" w:date="2025-08-28T16:19:00Z">
        <w:r w:rsidDel="00E301B1">
          <w:rPr>
            <w:lang w:val="en-US"/>
          </w:rPr>
          <w:delText>process</w:delText>
        </w:r>
        <w:r w:rsidRPr="227D4B47" w:rsidDel="00E301B1">
          <w:rPr>
            <w:lang w:val="en-US"/>
          </w:rPr>
          <w:delText xml:space="preserve"> </w:delText>
        </w:r>
      </w:del>
      <w:ins w:id="27" w:author="Hellmann, Simon" w:date="2025-08-28T16:19:00Z">
        <w:r w:rsidR="00E301B1">
          <w:rPr>
            <w:lang w:val="en-US"/>
          </w:rPr>
          <w:t xml:space="preserve">plants </w:t>
        </w:r>
      </w:ins>
      <w:r w:rsidR="00820147">
        <w:rPr>
          <w:lang w:val="en-US"/>
        </w:rPr>
        <w:t xml:space="preserve">can </w:t>
      </w:r>
      <w:r w:rsidR="227D4B47" w:rsidRPr="227D4B47">
        <w:rPr>
          <w:lang w:val="en-US"/>
        </w:rPr>
        <w:t xml:space="preserve">produce and </w:t>
      </w:r>
      <w:del w:id="28" w:author="Hellmann, Simon" w:date="2025-08-28T16:19:00Z">
        <w:r w:rsidR="227D4B47" w:rsidRPr="227D4B47" w:rsidDel="00E301B1">
          <w:rPr>
            <w:lang w:val="en-US"/>
          </w:rPr>
          <w:delText xml:space="preserve">buffer </w:delText>
        </w:r>
      </w:del>
      <w:ins w:id="29" w:author="Hellmann, Simon" w:date="2025-08-28T16:19:00Z">
        <w:r w:rsidR="00E301B1">
          <w:rPr>
            <w:lang w:val="en-US"/>
          </w:rPr>
          <w:t>store</w:t>
        </w:r>
        <w:r w:rsidR="00E301B1" w:rsidRPr="227D4B47">
          <w:rPr>
            <w:lang w:val="en-US"/>
          </w:rPr>
          <w:t xml:space="preserve"> </w:t>
        </w:r>
      </w:ins>
      <w:r w:rsidR="227D4B47" w:rsidRPr="227D4B47">
        <w:rPr>
          <w:lang w:val="en-US"/>
        </w:rPr>
        <w:t xml:space="preserve">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431DCA12" w:rsidR="008E15D6" w:rsidRPr="00E04011" w:rsidRDefault="227D4B47" w:rsidP="008E15D6">
      <w:pPr>
        <w:rPr>
          <w:lang w:val="en-US"/>
          <w:rPrChange w:id="30" w:author="Hellmann, Simon" w:date="2025-08-30T18:03:00Z">
            <w:rPr>
              <w:lang w:val="de-DE"/>
            </w:rPr>
          </w:rPrChange>
        </w:rPr>
      </w:pPr>
      <w:r w:rsidRPr="227D4B47">
        <w:rPr>
          <w:lang w:val="en-US"/>
        </w:rPr>
        <w:t>To remain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xml:space="preserve">, AD plants must adopt innovative strategies to increase </w:t>
      </w:r>
      <w:del w:id="31" w:author="Hellmann, Simon" w:date="2025-08-28T16:15:00Z">
        <w:r w:rsidRPr="227D4B47" w:rsidDel="00E301B1">
          <w:rPr>
            <w:lang w:val="en-US"/>
          </w:rPr>
          <w:delText>revenue</w:delText>
        </w:r>
        <w:r w:rsidR="008864EF" w:rsidDel="00E301B1">
          <w:rPr>
            <w:lang w:val="en-US"/>
          </w:rPr>
          <w:delText>s</w:delText>
        </w:r>
        <w:r w:rsidRPr="227D4B47" w:rsidDel="00E301B1">
          <w:rPr>
            <w:lang w:val="en-US"/>
          </w:rPr>
          <w:delText xml:space="preserve"> and </w:delText>
        </w:r>
        <w:r w:rsidR="00E843BA" w:rsidDel="00E301B1">
          <w:rPr>
            <w:lang w:val="en-US"/>
          </w:rPr>
          <w:delText>lower</w:delText>
        </w:r>
        <w:r w:rsidRPr="227D4B47" w:rsidDel="00E301B1">
          <w:rPr>
            <w:lang w:val="en-US"/>
          </w:rPr>
          <w:delText xml:space="preserve"> operational costs</w:delText>
        </w:r>
      </w:del>
      <w:ins w:id="32" w:author="Hellmann, Simon" w:date="2025-08-28T16:15:00Z">
        <w:r w:rsidR="00E301B1">
          <w:rPr>
            <w:lang w:val="en-US"/>
          </w:rPr>
          <w:t xml:space="preserve"> profitability</w:t>
        </w:r>
      </w:ins>
      <w:del w:id="33" w:author="Hellmann, Simon" w:date="2025-08-28T16:15:00Z">
        <w:r w:rsidR="00426BC2" w:rsidDel="00E301B1">
          <w:rPr>
            <w:lang w:val="en-US"/>
          </w:rPr>
          <w:delText xml:space="preserve">, especially as state </w:delText>
        </w:r>
        <w:r w:rsidR="00FA3D1C" w:rsidRPr="227D4B47" w:rsidDel="00E301B1">
          <w:rPr>
            <w:lang w:val="en-US"/>
          </w:rPr>
          <w:delText>subsidies are fading out</w:delText>
        </w:r>
      </w:del>
      <w:r w:rsidR="00FA3D1C" w:rsidRPr="227D4B47">
        <w:rPr>
          <w:lang w:val="en-US"/>
        </w:rPr>
        <w:t xml:space="preserve">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del w:id="34" w:author="Hellmann, Simon" w:date="2025-08-28T16:15:00Z">
        <w:r w:rsidR="00E843BA" w:rsidDel="00E301B1">
          <w:rPr>
            <w:lang w:val="en-US"/>
          </w:rPr>
          <w:delText>To</w:delText>
        </w:r>
        <w:r w:rsidR="00426BC2" w:rsidDel="00E301B1">
          <w:rPr>
            <w:lang w:val="en-US"/>
          </w:rPr>
          <w:delText xml:space="preserve"> this </w:delText>
        </w:r>
        <w:r w:rsidR="00E843BA" w:rsidDel="00E301B1">
          <w:rPr>
            <w:lang w:val="en-US"/>
          </w:rPr>
          <w:delText>end</w:delText>
        </w:r>
        <w:r w:rsidR="00426BC2" w:rsidDel="00E301B1">
          <w:rPr>
            <w:lang w:val="en-US"/>
          </w:rPr>
          <w:delText>, t</w:delText>
        </w:r>
      </w:del>
      <w:ins w:id="35" w:author="Hellmann, Simon" w:date="2025-08-28T16:15:00Z">
        <w:r w:rsidR="00E301B1">
          <w:rPr>
            <w:lang w:val="en-US"/>
          </w:rPr>
          <w:t>T</w:t>
        </w:r>
      </w:ins>
      <w:r w:rsidRPr="227D4B47">
        <w:rPr>
          <w:lang w:val="en-US"/>
        </w:rPr>
        <w:t xml:space="preserve">hree promising strategies are (i)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to biomethane</w:t>
      </w:r>
      <w:r w:rsidR="0086266C">
        <w:rPr>
          <w:lang w:val="en-US"/>
        </w:rPr>
        <w:t>,</w:t>
      </w:r>
      <w:r w:rsidR="008864EF">
        <w:rPr>
          <w:lang w:val="en-US"/>
        </w:rPr>
        <w:t xml:space="preserve"> </w:t>
      </w:r>
      <w:r w:rsidRPr="227D4B47">
        <w:rPr>
          <w:lang w:val="en-US"/>
        </w:rPr>
        <w:t xml:space="preserve">and (iii) </w:t>
      </w:r>
      <w:ins w:id="36" w:author="Hellmann, Simon" w:date="2025-08-28T16:16:00Z">
        <w:r w:rsidR="00E301B1">
          <w:rPr>
            <w:lang w:val="en-US"/>
          </w:rPr>
          <w:t xml:space="preserve">substrate </w:t>
        </w:r>
      </w:ins>
      <w:r w:rsidRPr="227D4B47">
        <w:rPr>
          <w:lang w:val="en-US"/>
        </w:rPr>
        <w:t>flexibility</w:t>
      </w:r>
      <w:r w:rsidR="008B1A5F">
        <w:rPr>
          <w:lang w:val="en-US"/>
        </w:rPr>
        <w:t xml:space="preserve"> </w:t>
      </w:r>
      <w:del w:id="37" w:author="Hellmann, Simon" w:date="2025-08-28T16:16:00Z">
        <w:r w:rsidR="008B1A5F" w:rsidDel="00E301B1">
          <w:rPr>
            <w:lang w:val="en-US"/>
          </w:rPr>
          <w:delText xml:space="preserve">to </w:delText>
        </w:r>
        <w:r w:rsidR="00DF5E88" w:rsidDel="00E301B1">
          <w:rPr>
            <w:lang w:val="en-US"/>
          </w:rPr>
          <w:delText xml:space="preserve">utilize </w:delText>
        </w:r>
        <w:r w:rsidR="008B1A5F" w:rsidDel="00E301B1">
          <w:rPr>
            <w:lang w:val="en-US"/>
          </w:rPr>
          <w:delText>alternative substrates</w:delText>
        </w:r>
        <w:r w:rsidR="00462857" w:rsidRPr="00462857" w:rsidDel="00E301B1">
          <w:rPr>
            <w:lang w:val="en-US"/>
          </w:rPr>
          <w:delText xml:space="preserve"> </w:delText>
        </w:r>
      </w:del>
      <w:sdt>
        <w:sdtPr>
          <w:rPr>
            <w:lang w:val="de-DE"/>
          </w:rPr>
          <w:alias w:val="To edit, see citavi.com/edit"/>
          <w:tag w:val="CitaviPlaceholder#cb614fa0-a992-4439-856d-788ee9e47fd5"/>
          <w:id w:val="-1521927812"/>
          <w:placeholder>
            <w:docPart w:val="DefaultPlaceholder_-1854013440"/>
          </w:placeholder>
        </w:sdtPr>
        <w:sdtContent>
          <w:r w:rsidR="00462857">
            <w:rPr>
              <w:lang w:val="de-DE"/>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mYyZmNiLTI4MjktNGI1My04MmQ2LTRhYThmOTE3NDc5NyIsIlJhbmdlTGVuZ3RoIjoxOS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I0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1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Ni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yNy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jg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yOS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HJlZiI6IjEzIn0seyIkcmVmIjoiMTIifV0sIkNpdGF0aW9uS2V5VXBkYXRlVHlwZSI6MCwiQ29sbGFib3JhdG9ycyI6W10sIkRvaSI6IjEwLjEwMDIvY2l0ZS4yMDE3MDAwNzciLCJFZGl0b3JzIjpbXSwiRXZhbHVhdGlvbkNvbXBsZXhpdHkiOjAsIkV2YWx1YXRpb25Tb3VyY2VUZXh0Rm9ybWF0IjowLCJHcm91cHMiOlt7IiRyZWYiOiIxNCJ9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Mz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0MC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Qx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NDI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NDM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NDQ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Q1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U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w:instrText>
          </w:r>
          <w:r w:rsidR="00A551DA" w:rsidRPr="006500ED">
            <w:rPr>
              <w:lang w:val="de-DE"/>
            </w:rPr>
            <w:instrText>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w:instrText>
          </w:r>
          <w:r w:rsidR="00A551DA" w:rsidRPr="008D39E8">
            <w:rPr>
              <w:lang w:val="en-US"/>
              <w:rPrChange w:id="38" w:author="Hellmann, Simon" w:date="2025-08-31T11:49:00Z">
                <w:rPr>
                  <w:lang w:val="de-DE"/>
                </w:rPr>
              </w:rPrChange>
            </w:rPr>
            <w:instrText>ZEJ</w:instrText>
          </w:r>
          <w:r w:rsidR="00A551DA" w:rsidRPr="00E04011">
            <w:rPr>
              <w:lang w:val="en-US"/>
              <w:rPrChange w:id="39" w:author="Hellmann, Simon" w:date="2025-08-30T18:03:00Z">
                <w:rPr>
                  <w:lang w:val="de-DE"/>
                </w:rPr>
              </w:rPrChange>
            </w:rPr>
            <w:instrText>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}</w:instrText>
          </w:r>
          <w:r w:rsidR="00462857">
            <w:rPr>
              <w:lang w:val="de-DE"/>
            </w:rPr>
            <w:fldChar w:fldCharType="separate"/>
          </w:r>
          <w:r w:rsidR="00E04011">
            <w:rPr>
              <w:lang w:val="de-DE"/>
            </w:rPr>
            <w:fldChar w:fldCharType="begin"/>
          </w:r>
          <w:r w:rsidR="00E04011" w:rsidRPr="00E04011">
            <w:rPr>
              <w:lang w:val="en-US"/>
              <w:rPrChange w:id="40" w:author="Hellmann, Simon" w:date="2025-08-30T18:03:00Z">
                <w:rPr>
                  <w:lang w:val="de-DE"/>
                </w:rPr>
              </w:rPrChange>
            </w:rPr>
            <w:instrText>HYPERLINK "#_CTVL00125a47e44351c41d8814ac7303d06f6e1" \o "Mauky, E.; Weinrich, S.; Nägele, H.-J.; Jacobi, H. F.; Liebetrau, J.; Nelles, M. (2016): Model Predictive Control for Demand-Driven Biogas Production …"</w:instrText>
          </w:r>
          <w:ins w:id="41" w:author="Hellmann, Simon" w:date="2025-08-31T12:14:00Z">
            <w:r w:rsidR="00C64143">
              <w:rPr>
                <w:lang w:val="de-DE"/>
              </w:rPr>
            </w:r>
          </w:ins>
          <w:r w:rsidR="00E04011">
            <w:rPr>
              <w:lang w:val="de-DE"/>
            </w:rPr>
            <w:fldChar w:fldCharType="separate"/>
          </w:r>
          <w:r w:rsidR="00E04011" w:rsidRPr="00E04011">
            <w:rPr>
              <w:lang w:val="en-US"/>
              <w:rPrChange w:id="42" w:author="Hellmann, Simon" w:date="2025-08-30T18:03:00Z">
                <w:rPr>
                  <w:lang w:val="de-DE"/>
                </w:rPr>
              </w:rPrChange>
            </w:rPr>
            <w:t>(Mauky et al., 2016</w:t>
          </w:r>
          <w:r w:rsidR="00E04011">
            <w:rPr>
              <w:lang w:val="de-DE"/>
            </w:rPr>
            <w:fldChar w:fldCharType="end"/>
          </w:r>
          <w:r w:rsidR="00E04011">
            <w:rPr>
              <w:lang w:val="de-DE"/>
            </w:rPr>
            <w:fldChar w:fldCharType="begin"/>
          </w:r>
          <w:r w:rsidR="00E04011" w:rsidRPr="00E04011">
            <w:rPr>
              <w:lang w:val="en-US"/>
              <w:rPrChange w:id="43" w:author="Hellmann, Simon" w:date="2025-08-30T18:03:00Z">
                <w:rPr>
                  <w:lang w:val="de-DE"/>
                </w:rPr>
              </w:rPrChange>
            </w:rPr>
            <w:instrText>HYPERLINK "#_CTVL0016a321e2a7ea74dae80122740f454d057" \o "Daniel‐Gromke, J.; Rensberg, N.; Denysenko, V.; Stinner, W.; Schmalfuß, T.; Scheftelowitz, M.; Nelles, M.; Liebetrau, J. (2018): Current Developments …"</w:instrText>
          </w:r>
          <w:ins w:id="44" w:author="Hellmann, Simon" w:date="2025-08-31T12:14:00Z">
            <w:r w:rsidR="00C64143">
              <w:rPr>
                <w:lang w:val="de-DE"/>
              </w:rPr>
            </w:r>
          </w:ins>
          <w:r w:rsidR="00E04011">
            <w:rPr>
              <w:lang w:val="de-DE"/>
            </w:rPr>
            <w:fldChar w:fldCharType="separate"/>
          </w:r>
          <w:r w:rsidR="00E04011" w:rsidRPr="00E04011">
            <w:rPr>
              <w:lang w:val="en-US"/>
              <w:rPrChange w:id="45" w:author="Hellmann, Simon" w:date="2025-08-30T18:03:00Z">
                <w:rPr>
                  <w:lang w:val="de-DE"/>
                </w:rPr>
              </w:rPrChange>
            </w:rPr>
            <w:t>; Daniel</w:t>
          </w:r>
          <w:r w:rsidR="00E04011" w:rsidRPr="00E04011">
            <w:rPr>
              <w:rFonts w:ascii="Times New Roman" w:hAnsi="Times New Roman" w:cs="Times New Roman"/>
              <w:lang w:val="en-US"/>
              <w:rPrChange w:id="46" w:author="Hellmann, Simon" w:date="2025-08-30T18:03:00Z">
                <w:rPr>
                  <w:rFonts w:ascii="Times New Roman" w:hAnsi="Times New Roman" w:cs="Times New Roman"/>
                  <w:lang w:val="de-DE"/>
                </w:rPr>
              </w:rPrChange>
            </w:rPr>
            <w:t>‐</w:t>
          </w:r>
          <w:r w:rsidR="00E04011" w:rsidRPr="00E04011">
            <w:rPr>
              <w:lang w:val="en-US"/>
              <w:rPrChange w:id="47" w:author="Hellmann, Simon" w:date="2025-08-30T18:03:00Z">
                <w:rPr>
                  <w:lang w:val="de-DE"/>
                </w:rPr>
              </w:rPrChange>
            </w:rPr>
            <w:t>Gromke et al., 2018</w:t>
          </w:r>
          <w:r w:rsidR="00E04011">
            <w:rPr>
              <w:lang w:val="de-DE"/>
            </w:rPr>
            <w:fldChar w:fldCharType="end"/>
          </w:r>
          <w:r w:rsidR="00E04011">
            <w:rPr>
              <w:lang w:val="de-DE"/>
            </w:rPr>
            <w:fldChar w:fldCharType="begin"/>
          </w:r>
          <w:r w:rsidR="00E04011" w:rsidRPr="00E04011">
            <w:rPr>
              <w:lang w:val="en-US"/>
              <w:rPrChange w:id="48" w:author="Hellmann, Simon" w:date="2025-08-30T18:03:00Z">
                <w:rPr>
                  <w:lang w:val="de-DE"/>
                </w:rPr>
              </w:rPrChange>
            </w:rPr>
            <w:instrText>HYPERLINK "#_CTVL00145abb379c65c4fa2be432c706bc9c886" \o "Theuerl, S.; Herrmann, C.; Heiermann, M.; Grundmann, P.; Landwehr, N.; Kreidenweis, U.; Prochnow, A. (2019): The Future Agricultural Biogas Plant in G…"</w:instrText>
          </w:r>
          <w:ins w:id="49" w:author="Hellmann, Simon" w:date="2025-08-31T12:14:00Z">
            <w:r w:rsidR="00C64143">
              <w:rPr>
                <w:lang w:val="de-DE"/>
              </w:rPr>
            </w:r>
          </w:ins>
          <w:r w:rsidR="00E04011">
            <w:rPr>
              <w:lang w:val="de-DE"/>
            </w:rPr>
            <w:fldChar w:fldCharType="separate"/>
          </w:r>
          <w:r w:rsidR="00E04011" w:rsidRPr="00E04011">
            <w:rPr>
              <w:lang w:val="en-US"/>
              <w:rPrChange w:id="50" w:author="Hellmann, Simon" w:date="2025-08-30T18:03:00Z">
                <w:rPr>
                  <w:lang w:val="de-DE"/>
                </w:rPr>
              </w:rPrChange>
            </w:rPr>
            <w:t>; Theuerl et al., 2019)</w:t>
          </w:r>
          <w:r w:rsidR="00E04011">
            <w:rPr>
              <w:lang w:val="de-DE"/>
            </w:rPr>
            <w:fldChar w:fldCharType="end"/>
          </w:r>
          <w:r w:rsidR="00462857">
            <w:rPr>
              <w:lang w:val="de-DE"/>
            </w:rPr>
            <w:fldChar w:fldCharType="end"/>
          </w:r>
          <w:r w:rsidR="00462857" w:rsidRPr="00E04011">
            <w:rPr>
              <w:lang w:val="en-US"/>
              <w:rPrChange w:id="51" w:author="Hellmann, Simon" w:date="2025-08-30T18:03:00Z">
                <w:rPr>
                  <w:lang w:val="de-DE"/>
                </w:rPr>
              </w:rPrChange>
            </w:rPr>
            <w:t>.</w:t>
          </w:r>
        </w:sdtContent>
      </w:sdt>
    </w:p>
    <w:p w14:paraId="3671B507" w14:textId="4CA143A8"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w:t>
      </w:r>
      <w:r w:rsidR="0086266C">
        <w:rPr>
          <w:lang w:val="en-US"/>
        </w:rPr>
        <w:t>,</w:t>
      </w:r>
      <w:r w:rsidR="42E16D65" w:rsidRPr="42E16D65">
        <w:rPr>
          <w:lang w:val="en-US"/>
        </w:rPr>
        <w:t xml:space="preserve"> biogas </w:t>
      </w:r>
      <w:r>
        <w:rPr>
          <w:lang w:val="en-US"/>
        </w:rPr>
        <w:t xml:space="preserve">is converted </w:t>
      </w:r>
      <w:r w:rsidR="42E16D65" w:rsidRPr="42E16D65">
        <w:rPr>
          <w:lang w:val="en-US"/>
        </w:rPr>
        <w:t>to electricity during peak load times</w:t>
      </w:r>
      <w:del w:id="52" w:author="Hellmann, Simon" w:date="2025-08-28T16:17:00Z">
        <w:r w:rsidR="42E16D65" w:rsidRPr="42E16D65" w:rsidDel="00E301B1">
          <w:rPr>
            <w:lang w:val="en-US"/>
          </w:rPr>
          <w:delText xml:space="preserve">, </w:delText>
        </w:r>
        <w:r w:rsidDel="00E301B1">
          <w:rPr>
            <w:lang w:val="en-US"/>
          </w:rPr>
          <w:delText xml:space="preserve">offering </w:delText>
        </w:r>
        <w:r w:rsidR="42E16D65" w:rsidRPr="42E16D65" w:rsidDel="00E301B1">
          <w:rPr>
            <w:lang w:val="en-US"/>
          </w:rPr>
          <w:delText xml:space="preserve">higher </w:delText>
        </w:r>
        <w:r w:rsidR="006C739D" w:rsidDel="00E301B1">
          <w:rPr>
            <w:lang w:val="en-US"/>
          </w:rPr>
          <w:delText>selling</w:delText>
        </w:r>
        <w:r w:rsidR="006C739D" w:rsidRPr="42E16D65" w:rsidDel="00E301B1">
          <w:rPr>
            <w:lang w:val="en-US"/>
          </w:rPr>
          <w:delText xml:space="preserve"> </w:delText>
        </w:r>
        <w:r w:rsidR="42E16D65" w:rsidRPr="42E16D65" w:rsidDel="00E301B1">
          <w:rPr>
            <w:lang w:val="en-US"/>
          </w:rPr>
          <w:delText xml:space="preserve">prices </w:delText>
        </w:r>
        <w:r w:rsidR="227D4B47" w:rsidRPr="227D4B47" w:rsidDel="00E301B1">
          <w:rPr>
            <w:lang w:val="en-US"/>
          </w:rPr>
          <w:delText xml:space="preserve">but </w:delText>
        </w:r>
        <w:r w:rsidR="0080223C" w:rsidDel="00E301B1">
          <w:rPr>
            <w:lang w:val="en-US"/>
          </w:rPr>
          <w:delText xml:space="preserve">also </w:delText>
        </w:r>
        <w:r w:rsidR="227D4B47" w:rsidRPr="227D4B47" w:rsidDel="00E301B1">
          <w:rPr>
            <w:lang w:val="en-US"/>
          </w:rPr>
          <w:delText>entail</w:delText>
        </w:r>
        <w:r w:rsidDel="00E301B1">
          <w:rPr>
            <w:lang w:val="en-US"/>
          </w:rPr>
          <w:delText xml:space="preserve">ing </w:delText>
        </w:r>
        <w:r w:rsidR="227D4B47" w:rsidRPr="227D4B47" w:rsidDel="00E301B1">
          <w:rPr>
            <w:lang w:val="en-US"/>
          </w:rPr>
          <w:delText>high investment costs</w:delText>
        </w:r>
      </w:del>
      <w:del w:id="53" w:author="Hellmann, Simon" w:date="2025-08-28T16:20:00Z">
        <w:r w:rsidR="00576E3F" w:rsidDel="00E301B1">
          <w:rPr>
            <w:lang w:val="en-US"/>
          </w:rPr>
          <w:delText xml:space="preserve"> </w:delText>
        </w:r>
      </w:del>
      <w:customXmlDelRangeStart w:id="54" w:author="Hellmann, Simon" w:date="2025-08-28T16:20:00Z"/>
      <w:sdt>
        <w:sdtPr>
          <w:rPr>
            <w:lang w:val="en-US"/>
          </w:rPr>
          <w:alias w:val="To edit, see citavi.com/edit"/>
          <w:tag w:val="CitaviPlaceholder#c6e3b54e-2f22-4aa7-9f27-46e9b59e5738"/>
          <w:id w:val="-2129915693"/>
          <w:placeholder>
            <w:docPart w:val="0FC6267662215D48902434A16B8CACD1"/>
          </w:placeholder>
        </w:sdtPr>
        <w:sdtContent>
          <w:customXmlDelRangeEnd w:id="54"/>
          <w:del w:id="55" w:author="Hellmann, Simon" w:date="2025-08-28T16:20:00Z">
            <w:r w:rsidR="00576E3F" w:rsidDel="00E301B1">
              <w:rPr>
                <w:lang w:val="en-US"/>
              </w:rPr>
              <w:fldChar w:fldCharType="begin"/>
            </w:r>
          </w:del>
          <w:r w:rsidR="009A22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}</w:instrText>
          </w:r>
          <w:del w:id="56" w:author="Hellmann, Simon" w:date="2025-08-28T16:20:00Z">
            <w:r w:rsidR="00576E3F" w:rsidDel="00E301B1">
              <w:rPr>
                <w:lang w:val="en-US"/>
              </w:rPr>
              <w:fldChar w:fldCharType="separate"/>
            </w:r>
          </w:del>
          <w:r w:rsidR="009A22A3">
            <w:rPr>
              <w:lang w:val="en-US"/>
            </w:rPr>
            <w:t>(Purkus et al., 2018)</w:t>
          </w:r>
          <w:del w:id="57" w:author="Hellmann, Simon" w:date="2025-08-28T16:20:00Z">
            <w:r w:rsidR="00576E3F" w:rsidDel="00E301B1">
              <w:rPr>
                <w:lang w:val="en-US"/>
              </w:rPr>
              <w:fldChar w:fldCharType="end"/>
            </w:r>
          </w:del>
          <w:customXmlDelRangeStart w:id="58" w:author="Hellmann, Simon" w:date="2025-08-28T16:20:00Z"/>
        </w:sdtContent>
      </w:sdt>
      <w:customXmlDelRangeEnd w:id="58"/>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feed</w:t>
      </w:r>
      <w:ins w:id="59" w:author="Hellmann, Simon" w:date="2025-08-28T16:21:00Z">
        <w:r w:rsidR="000E5D8C">
          <w:rPr>
            <w:lang w:val="en-US"/>
          </w:rPr>
          <w:t>ing</w:t>
        </w:r>
      </w:ins>
      <w:r w:rsidR="004C4D0C" w:rsidRPr="42E16D65">
        <w:rPr>
          <w:lang w:val="en-US"/>
        </w:rPr>
        <w:t xml:space="preserve"> </w:t>
      </w:r>
      <w:del w:id="60" w:author="Hellmann, Simon" w:date="2025-08-28T16:21:00Z">
        <w:r w:rsidR="004C4D0C" w:rsidRPr="42E16D65" w:rsidDel="000E5D8C">
          <w:rPr>
            <w:lang w:val="en-US"/>
          </w:rPr>
          <w:delText xml:space="preserve">optimization </w:delText>
        </w:r>
        <w:r w:rsidR="004C4D0C" w:rsidDel="000E5D8C">
          <w:rPr>
            <w:lang w:val="en-US"/>
          </w:rPr>
          <w:delText xml:space="preserve">optimally </w:delText>
        </w:r>
      </w:del>
      <w:ins w:id="61" w:author="Hellmann, Simon" w:date="2025-08-28T16:21:00Z">
        <w:r w:rsidR="000E5D8C">
          <w:rPr>
            <w:lang w:val="en-US"/>
          </w:rPr>
          <w:t xml:space="preserve">optimizes </w:t>
        </w:r>
      </w:ins>
      <w:del w:id="62" w:author="Hellmann, Simon" w:date="2025-08-28T16:21:00Z">
        <w:r w:rsidR="004C4D0C" w:rsidDel="000E5D8C">
          <w:rPr>
            <w:lang w:val="en-US"/>
          </w:rPr>
          <w:delText xml:space="preserve">controls </w:delText>
        </w:r>
      </w:del>
      <w:r w:rsidR="006E78F2">
        <w:rPr>
          <w:lang w:val="en-US"/>
        </w:rPr>
        <w:t>the amount and composition of utilized substrates</w:t>
      </w:r>
      <w:r w:rsidR="002564CB">
        <w:rPr>
          <w:lang w:val="en-US"/>
        </w:rPr>
        <w:t>. T</w:t>
      </w:r>
      <w:r w:rsidR="006020C5">
        <w:rPr>
          <w:lang w:val="en-US"/>
        </w:rPr>
        <w:t>hereby</w:t>
      </w:r>
      <w:r w:rsidR="0086266C">
        <w:rPr>
          <w:lang w:val="en-US"/>
        </w:rPr>
        <w:t>,</w:t>
      </w:r>
      <w:r w:rsidR="006020C5">
        <w:rPr>
          <w:lang w:val="en-US"/>
        </w:rPr>
        <w:t xml:space="preserve">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 xml:space="preserve">the need for </w:t>
      </w:r>
      <w:del w:id="63" w:author="Hellmann, Simon" w:date="2025-08-28T16:21:00Z">
        <w:r w:rsidR="42E16D65" w:rsidRPr="42E16D65" w:rsidDel="000E5D8C">
          <w:rPr>
            <w:lang w:val="en-US"/>
          </w:rPr>
          <w:delText>additional</w:delText>
        </w:r>
        <w:r w:rsidR="006020C5" w:rsidDel="000E5D8C">
          <w:rPr>
            <w:lang w:val="en-US"/>
          </w:rPr>
          <w:delText xml:space="preserve"> </w:delText>
        </w:r>
      </w:del>
      <w:ins w:id="64" w:author="Hellmann, Simon" w:date="2025-08-28T16:21:00Z">
        <w:r w:rsidR="000E5D8C">
          <w:rPr>
            <w:lang w:val="en-US"/>
          </w:rPr>
          <w:t xml:space="preserve">larger </w:t>
        </w:r>
      </w:ins>
      <w:r w:rsidR="005C4C9C">
        <w:rPr>
          <w:lang w:val="en-US"/>
        </w:rPr>
        <w:t>GS</w:t>
      </w:r>
      <w:r w:rsidR="42E16D65" w:rsidRPr="42E16D65">
        <w:rPr>
          <w:lang w:val="en-US"/>
        </w:rPr>
        <w:t xml:space="preserve"> </w:t>
      </w:r>
      <w:del w:id="65" w:author="Hellmann, Simon" w:date="2025-08-28T16:21:00Z">
        <w:r w:rsidR="005A5B0C" w:rsidDel="000E5D8C">
          <w:rPr>
            <w:lang w:val="en-US"/>
          </w:rPr>
          <w:delText xml:space="preserve">capacities </w:delText>
        </w:r>
      </w:del>
      <w:sdt>
        <w:sdtPr>
          <w:rPr>
            <w:lang w:val="en-US"/>
          </w:rPr>
          <w:alias w:val="To edit, see citavi.com/edit"/>
          <w:tag w:val="CitaviPlaceholder#37d990fb-86de-484b-8a5c-ed3022998e75"/>
          <w:id w:val="-14004920"/>
          <w:placeholder>
            <w:docPart w:val="232A24E754032F4AB56685C09F2F4216"/>
          </w:placeholder>
        </w:sdtPr>
        <w:sdtContent>
          <w:r w:rsidR="00C66A81">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}</w:instrText>
          </w:r>
          <w:r w:rsidR="00C66A81">
            <w:rPr>
              <w:lang w:val="en-US"/>
            </w:rPr>
            <w:fldChar w:fldCharType="separate"/>
          </w:r>
          <w:r w:rsidR="008D39E8">
            <w:fldChar w:fldCharType="begin"/>
          </w:r>
          <w:r w:rsidR="008D39E8" w:rsidRPr="008D39E8">
            <w:rPr>
              <w:lang w:val="en-US"/>
              <w:rPrChange w:id="66" w:author="Hellmann, Simon" w:date="2025-08-31T11:49:00Z">
                <w:rPr/>
              </w:rPrChange>
            </w:rPr>
            <w:instrText xml:space="preserve"> HYPERLINK \l "_CTVL00125a47e44351c41d8814ac7303d06f6e1" \o "Mauky, E.; Weinrich, S.; Nägele, H.-J.; Jacobi, H. F.; Liebetrau, J.; Nelles, M. (2016): Model Predictive Control for Demand-Driven Biogas Production …" </w:instrText>
          </w:r>
          <w:ins w:id="67" w:author="Hellmann, Simon" w:date="2025-08-31T12:14:00Z"/>
          <w:r w:rsidR="008D39E8">
            <w:fldChar w:fldCharType="separate"/>
          </w:r>
          <w:r w:rsidR="00E04011">
            <w:rPr>
              <w:lang w:val="en-US"/>
            </w:rPr>
            <w:t>(Mauky et al., 2016)</w:t>
          </w:r>
          <w:r w:rsidR="008D39E8">
            <w:rPr>
              <w:lang w:val="en-US"/>
            </w:rPr>
            <w:fldChar w:fldCharType="end"/>
          </w:r>
          <w:r w:rsidR="00C66A81">
            <w:rPr>
              <w:lang w:val="en-US"/>
            </w:rPr>
            <w:fldChar w:fldCharType="end"/>
          </w:r>
        </w:sdtContent>
      </w:sdt>
      <w:r w:rsidR="00B95A92">
        <w:rPr>
          <w:lang w:val="en-US"/>
        </w:rPr>
        <w:t xml:space="preserve">. </w:t>
      </w:r>
      <w:r w:rsidR="00E843BA">
        <w:rPr>
          <w:lang w:val="en-US"/>
        </w:rPr>
        <w:t>Yet</w:t>
      </w:r>
      <w:r w:rsidR="00B95A92" w:rsidRPr="00210A81">
        <w:rPr>
          <w:lang w:val="en-US"/>
        </w:rPr>
        <w:t xml:space="preserve">,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del w:id="68" w:author="Hellmann, Simon" w:date="2025-08-28T16:22:00Z">
        <w:r w:rsidR="006C739D" w:rsidRPr="00210A81" w:rsidDel="000E5D8C">
          <w:rPr>
            <w:lang w:val="en-US"/>
          </w:rPr>
          <w:delText>biogas production</w:delText>
        </w:r>
        <w:r w:rsidR="00CA7E83" w:rsidDel="000E5D8C">
          <w:rPr>
            <w:lang w:val="en-US"/>
          </w:rPr>
          <w:delText xml:space="preserve"> and </w:delText>
        </w:r>
      </w:del>
      <w:r w:rsidR="00CA7E83">
        <w:rPr>
          <w:lang w:val="en-US"/>
        </w:rPr>
        <w:t xml:space="preserve">the nonlinear behavior of the AD process, </w:t>
      </w:r>
      <w:r w:rsidR="00CA7E83" w:rsidRPr="00210A81">
        <w:rPr>
          <w:lang w:val="en-US"/>
        </w:rPr>
        <w:t>reliable process models</w:t>
      </w:r>
      <w:r w:rsidR="00CA7E83">
        <w:rPr>
          <w:lang w:val="en-US"/>
        </w:rPr>
        <w:t xml:space="preserve"> </w:t>
      </w:r>
      <w:r w:rsidR="00E843BA">
        <w:rPr>
          <w:lang w:val="en-US"/>
        </w:rPr>
        <w:t xml:space="preserve">and input characterization </w:t>
      </w:r>
      <w:r w:rsidR="00CA7E83">
        <w:rPr>
          <w:lang w:val="en-US"/>
        </w:rPr>
        <w:t xml:space="preserve">are </w:t>
      </w:r>
      <w:r w:rsidR="00BE59E7">
        <w:rPr>
          <w:lang w:val="en-US"/>
        </w:rPr>
        <w:t>required</w:t>
      </w:r>
      <w:r w:rsidR="42E16D65" w:rsidRPr="00210A81">
        <w:rPr>
          <w:lang w:val="en-US"/>
        </w:rPr>
        <w:t>.</w:t>
      </w:r>
    </w:p>
    <w:p w14:paraId="1B97E275" w14:textId="5A0A152F"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del w:id="69" w:author="Hellmann, Simon" w:date="2025-08-28T16:22:00Z">
        <w:r w:rsidDel="000E5D8C">
          <w:rPr>
            <w:lang w:val="en-US"/>
          </w:rPr>
          <w:delText xml:space="preserve">, which is </w:delText>
        </w:r>
        <w:r w:rsidR="42E16D65" w:rsidRPr="42E16D65" w:rsidDel="000E5D8C">
          <w:rPr>
            <w:lang w:val="en-US"/>
          </w:rPr>
          <w:delText xml:space="preserve">increasingly pursued </w:delText>
        </w:r>
        <w:r w:rsidR="00E210D2" w:rsidDel="000E5D8C">
          <w:rPr>
            <w:lang w:val="en-US"/>
          </w:rPr>
          <w:delText>internationally</w:delText>
        </w:r>
      </w:del>
      <w:r w:rsidR="00E210D2">
        <w:rPr>
          <w:lang w:val="en-US"/>
        </w:rPr>
        <w:t xml:space="preserve"> </w:t>
      </w:r>
      <w:sdt>
        <w:sdtPr>
          <w:rPr>
            <w:lang w:val="en-US"/>
          </w:rPr>
          <w:alias w:val="To edit, see citavi.com/edit"/>
          <w:tag w:val="CitaviPlaceholder#0b9bc1eb-d200-4937-9289-452b6b514b20"/>
          <w:id w:val="-415937615"/>
          <w:placeholder>
            <w:docPart w:val="6BEA17657418DA4CAED7CE8A1D530C16"/>
          </w:placeholder>
        </w:sdtPr>
        <w:sdtContent>
          <w:del w:id="70" w:author="Hellmann, Simon" w:date="2025-08-28T16:22:00Z">
            <w:r w:rsidR="00E210D2" w:rsidDel="000E5D8C">
              <w:rPr>
                <w:lang w:val="en-US"/>
              </w:rPr>
              <w:fldChar w:fldCharType="begin"/>
            </w:r>
          </w:del>
          <w:r w:rsidR="009A22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OC0yOFQxNjoyNjoyMC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del w:id="71" w:author="Hellmann, Simon" w:date="2025-08-28T16:22:00Z">
            <w:r w:rsidR="00E210D2" w:rsidDel="000E5D8C">
              <w:rPr>
                <w:lang w:val="en-US"/>
              </w:rPr>
              <w:fldChar w:fldCharType="separate"/>
            </w:r>
          </w:del>
          <w:r w:rsidR="009A22A3">
            <w:rPr>
              <w:lang w:val="en-US"/>
            </w:rPr>
            <w:t>(Schmid et al., 2019)</w:t>
          </w:r>
          <w:del w:id="72" w:author="Hellmann, Simon" w:date="2025-08-28T16:22:00Z">
            <w:r w:rsidR="00E210D2" w:rsidDel="000E5D8C">
              <w:rPr>
                <w:lang w:val="en-US"/>
              </w:rPr>
              <w:fldChar w:fldCharType="end"/>
            </w:r>
          </w:del>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E145CE">
        <w:rPr>
          <w:lang w:val="en-US"/>
        </w:rPr>
        <w:t xml:space="preserve"> despite variable feedstock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Content>
          <w:r w:rsidR="00C82E0C">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FQxNTowMTow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r w:rsidR="008D39E8">
            <w:fldChar w:fldCharType="begin"/>
          </w:r>
          <w:r w:rsidR="008D39E8" w:rsidRPr="008D39E8">
            <w:rPr>
              <w:lang w:val="en-US"/>
              <w:rPrChange w:id="73" w:author="Hellmann, Simon" w:date="2025-08-31T11:49:00Z">
                <w:rPr/>
              </w:rPrChange>
            </w:rPr>
            <w:instrText xml:space="preserve"> HYPERLINK \l "_CTVL001e3c2c8d0f2cb456197d9e1e30abd288b" \o "Jønson, B.; Mortensen, L.; Schmidt, J.; Jeppesen, M.; Bastidas-Oyanedel, J.-R. (2022): Flexibility as the Key to Stability: Optimization of Temperatur…" </w:instrText>
          </w:r>
          <w:ins w:id="74" w:author="Hellmann, Simon" w:date="2025-08-31T12:14:00Z"/>
          <w:r w:rsidR="008D39E8">
            <w:fldChar w:fldCharType="separate"/>
          </w:r>
          <w:r w:rsidR="00E04011">
            <w:rPr>
              <w:lang w:val="en-US"/>
            </w:rPr>
            <w:t>(Jønson et al., 2022)</w:t>
          </w:r>
          <w:r w:rsidR="008D39E8">
            <w:rPr>
              <w:lang w:val="en-US"/>
            </w:rPr>
            <w:fldChar w:fldCharType="end"/>
          </w:r>
          <w:r w:rsidR="00C82E0C">
            <w:rPr>
              <w:lang w:val="en-US"/>
            </w:rPr>
            <w:fldChar w:fldCharType="end"/>
          </w:r>
        </w:sdtContent>
      </w:sdt>
      <w:r w:rsidR="00C1157C">
        <w:rPr>
          <w:lang w:val="en-US"/>
        </w:rPr>
        <w:t xml:space="preserve"> </w:t>
      </w:r>
      <w:r w:rsidR="42E16D65" w:rsidRPr="42E16D65">
        <w:rPr>
          <w:lang w:val="en-US"/>
        </w:rPr>
        <w:t xml:space="preserve">. </w:t>
      </w:r>
    </w:p>
    <w:p w14:paraId="5D578804" w14:textId="3EB35DF7" w:rsidR="008E55E9" w:rsidRDefault="00433661" w:rsidP="0EF766E9">
      <w:pPr>
        <w:rPr>
          <w:lang w:val="en-US"/>
        </w:rPr>
      </w:pPr>
      <w:r>
        <w:rPr>
          <w:lang w:val="en-US"/>
        </w:rPr>
        <w:t xml:space="preserve">The third strategy </w:t>
      </w:r>
      <w:del w:id="75" w:author="Hellmann, Simon" w:date="2025-08-28T16:23:00Z">
        <w:r w:rsidDel="000E5D8C">
          <w:rPr>
            <w:lang w:val="en-US"/>
          </w:rPr>
          <w:delText xml:space="preserve">lies in </w:delText>
        </w:r>
        <w:r w:rsidR="42E16D65" w:rsidRPr="42E16D65" w:rsidDel="000E5D8C">
          <w:rPr>
            <w:lang w:val="en-US"/>
          </w:rPr>
          <w:delText>reduc</w:delText>
        </w:r>
        <w:r w:rsidDel="000E5D8C">
          <w:rPr>
            <w:lang w:val="en-US"/>
          </w:rPr>
          <w:delText xml:space="preserve">ing </w:delText>
        </w:r>
        <w:r w:rsidR="42E16D65" w:rsidRPr="42E16D65" w:rsidDel="000E5D8C">
          <w:rPr>
            <w:lang w:val="en-US"/>
          </w:rPr>
          <w:delText xml:space="preserve">substrate costs </w:delText>
        </w:r>
        <w:r w:rsidDel="000E5D8C">
          <w:rPr>
            <w:lang w:val="en-US"/>
          </w:rPr>
          <w:delText xml:space="preserve">and </w:delText>
        </w:r>
        <w:r w:rsidR="42E16D65" w:rsidRPr="42E16D65" w:rsidDel="000E5D8C">
          <w:rPr>
            <w:lang w:val="en-US"/>
          </w:rPr>
          <w:delText>utilizing</w:delText>
        </w:r>
      </w:del>
      <w:ins w:id="76" w:author="Hellmann, Simon" w:date="2025-08-28T16:23:00Z">
        <w:r w:rsidR="000E5D8C">
          <w:rPr>
            <w:lang w:val="en-US"/>
          </w:rPr>
          <w:t>is using</w:t>
        </w:r>
      </w:ins>
      <w:r w:rsidR="42E16D65" w:rsidRPr="42E16D65">
        <w:rPr>
          <w:lang w:val="en-US"/>
        </w:rPr>
        <w:t xml:space="preserve"> low-cost feedstocks</w:t>
      </w:r>
      <w:r w:rsidR="00E145CE">
        <w:rPr>
          <w:lang w:val="en-US"/>
        </w:rPr>
        <w:t>,</w:t>
      </w:r>
      <w:r w:rsidR="009D3C99">
        <w:rPr>
          <w:lang w:val="en-US"/>
        </w:rPr>
        <w:t xml:space="preserve"> such as organic waste</w:t>
      </w:r>
      <w:r w:rsidR="00E145CE">
        <w:rPr>
          <w:lang w:val="en-US"/>
        </w:rPr>
        <w:t xml:space="preserve"> or agricultural residues</w:t>
      </w:r>
      <w:r w:rsidR="007F6305">
        <w:rPr>
          <w:lang w:val="en-US"/>
        </w:rPr>
        <w:t xml:space="preserve"> </w:t>
      </w:r>
      <w:sdt>
        <w:sdtPr>
          <w:rPr>
            <w:lang w:val="en-US"/>
          </w:rPr>
          <w:alias w:val="To edit, see citavi.com/edit"/>
          <w:tag w:val="CitaviPlaceholder#e12e78f7-19d5-4b3a-a373-7bd6a42e592d"/>
          <w:id w:val="1525832793"/>
          <w:placeholder>
            <w:docPart w:val="DefaultPlaceholder_-1854013440"/>
          </w:placeholder>
        </w:sdtPr>
        <w:sdtContent>
          <w:r w:rsidR="007F6305">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GRkNzk1LTc4NTMtNDRiMC04Mzg1LWZkOGJjMjkwNjJiNiIsIlJhbmdlTGVuZ3RoIjoyNy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TA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TE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Ey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TM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E0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E1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yM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gtMzBUMTU6MDE6MDgiLCJQcm9qZWN0Ijp7IiRyZWYiOiI4In19LCJVc2VOdW1iZXJpbmdUeXBlT2ZQYXJlbnREb2N1bWVudCI6ZmFsc2V9LHsiJGlkIjoiMjEiLCIkdHlwZSI6IlN3aXNzQWNhZGVtaWMuQ2l0YXZpLkNpdGF0aW9ucy5Xb3JkUGxhY2Vob2xkZXJFbnRyeSwgU3dpc3NBY2FkZW1pYy5DaXRhdmkiLCJJZCI6IjU1Y2U3OTRhLWEyMWEtNDlmMi1hMTdhLWI2N2NhNGIyZDZkZCIsIlJhbmdlU3RhcnQiOjI3LCJSYW5nZUxlbmd0aCI6MjMsIlJlZmVyZW5jZUlkIjoiNDVhYmIzNzktYzY1Yy00ZmEyLWJlNDMtMmM3MDZiYzljODg2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iJ9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z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}</w:instrText>
          </w:r>
          <w:r w:rsidR="007F6305">
            <w:rPr>
              <w:lang w:val="en-US"/>
            </w:rPr>
            <w:fldChar w:fldCharType="separate"/>
          </w:r>
          <w:r w:rsidR="008D39E8">
            <w:fldChar w:fldCharType="begin"/>
          </w:r>
          <w:r w:rsidR="008D39E8" w:rsidRPr="008D39E8">
            <w:rPr>
              <w:lang w:val="en-US"/>
              <w:rPrChange w:id="77" w:author="Hellmann, Simon" w:date="2025-08-31T11:49:00Z">
                <w:rPr/>
              </w:rPrChange>
            </w:rPr>
            <w:instrText xml:space="preserve"> HYPERLINK \l "_CTVL0016a321e2a7ea74dae80122740f454d057" \o "Daniel‐Gromke, J.; Rensberg, N.; Denysenko, V.; Stinner, W.; Schmalfuß, T.; Scheftelowitz, M.; Nelles, M.; Liebetrau, J. (2018): Current Developments …" </w:instrText>
          </w:r>
          <w:ins w:id="78" w:author="Hellmann, Simon" w:date="2025-08-31T12:14:00Z"/>
          <w:r w:rsidR="008D39E8">
            <w:fldChar w:fldCharType="separate"/>
          </w:r>
          <w:r w:rsidR="00E04011">
            <w:rPr>
              <w:lang w:val="en-US"/>
            </w:rPr>
            <w:t>(Daniel</w:t>
          </w:r>
          <w:r w:rsidR="00E04011">
            <w:rPr>
              <w:rFonts w:ascii="Times New Roman" w:hAnsi="Times New Roman" w:cs="Times New Roman"/>
              <w:lang w:val="en-US"/>
            </w:rPr>
            <w:t>‐</w:t>
          </w:r>
          <w:r w:rsidR="00E04011">
            <w:rPr>
              <w:lang w:val="en-US"/>
            </w:rPr>
            <w:t>Gromke et al., 2018</w:t>
          </w:r>
          <w:r w:rsidR="008D39E8">
            <w:rPr>
              <w:lang w:val="en-US"/>
            </w:rPr>
            <w:fldChar w:fldCharType="end"/>
          </w:r>
          <w:r w:rsidR="008D39E8">
            <w:fldChar w:fldCharType="begin"/>
          </w:r>
          <w:r w:rsidR="008D39E8" w:rsidRPr="008D39E8">
            <w:rPr>
              <w:lang w:val="en-US"/>
              <w:rPrChange w:id="79" w:author="Hellmann, Simon" w:date="2025-08-31T11:49:00Z">
                <w:rPr/>
              </w:rPrChange>
            </w:rPr>
            <w:instrText xml:space="preserve"> HYPERLINK \l "_CTVL00145abb379c65c4fa2be432c706bc9c886" \o "Theuerl, S.; Herrmann, C.; Heiermann, M.; Grundmann, P.; Landwehr, N.; Kreidenweis, U.; Prochnow, A. (2019): The Future Agricultural Biogas Plant in G…" </w:instrText>
          </w:r>
          <w:ins w:id="80" w:author="Hellmann, Simon" w:date="2025-08-31T12:14:00Z"/>
          <w:r w:rsidR="008D39E8">
            <w:fldChar w:fldCharType="separate"/>
          </w:r>
          <w:r w:rsidR="00E04011">
            <w:rPr>
              <w:lang w:val="en-US"/>
            </w:rPr>
            <w:t>; Theuerl et al., 2019)</w:t>
          </w:r>
          <w:r w:rsidR="008D39E8">
            <w:rPr>
              <w:lang w:val="en-US"/>
            </w:rPr>
            <w:fldChar w:fldCharType="end"/>
          </w:r>
          <w:r w:rsidR="007F6305">
            <w:rPr>
              <w:lang w:val="en-US"/>
            </w:rPr>
            <w:fldChar w:fldCharType="end"/>
          </w:r>
        </w:sdtContent>
      </w:sdt>
      <w:r w:rsidR="007F6305">
        <w:rPr>
          <w:lang w:val="en-US"/>
        </w:rPr>
        <w:t>. While f</w:t>
      </w:r>
      <w:r w:rsidR="00577F63">
        <w:rPr>
          <w:lang w:val="en-US"/>
        </w:rPr>
        <w:t>or</w:t>
      </w:r>
      <w:r w:rsidR="007B2FC3">
        <w:rPr>
          <w:lang w:val="en-US"/>
        </w:rPr>
        <w:t xml:space="preserve"> </w:t>
      </w:r>
      <w:del w:id="81" w:author="Hellmann, Simon" w:date="2025-08-28T16:24:00Z">
        <w:r w:rsidR="007B2FC3" w:rsidDel="004A4DBD">
          <w:rPr>
            <w:lang w:val="en-US"/>
          </w:rPr>
          <w:delText xml:space="preserve">the majority of </w:delText>
        </w:r>
      </w:del>
      <w:ins w:id="82" w:author="Hellmann, Simon" w:date="2025-08-28T16:24:00Z">
        <w:r w:rsidR="004A4DBD">
          <w:rPr>
            <w:lang w:val="en-US"/>
          </w:rPr>
          <w:t xml:space="preserve">most </w:t>
        </w:r>
      </w:ins>
      <w:r w:rsidR="007B2FC3">
        <w:rPr>
          <w:lang w:val="en-US"/>
        </w:rPr>
        <w:t>biogenic feedstocks</w:t>
      </w:r>
      <w:r w:rsidR="00577F63">
        <w:rPr>
          <w:lang w:val="en-US"/>
        </w:rPr>
        <w:t xml:space="preserve">, </w:t>
      </w:r>
      <w:r w:rsidR="007B2FC3">
        <w:rPr>
          <w:lang w:val="en-US"/>
        </w:rPr>
        <w:t xml:space="preserve">there </w:t>
      </w:r>
      <w:r w:rsidR="00905BA2">
        <w:rPr>
          <w:lang w:val="en-US"/>
        </w:rPr>
        <w:t xml:space="preserve">already </w:t>
      </w:r>
      <w:r w:rsidR="007B2FC3">
        <w:rPr>
          <w:lang w:val="en-US"/>
        </w:rPr>
        <w:t xml:space="preserve">exist profitable </w:t>
      </w:r>
      <w:r w:rsidR="00046EEC">
        <w:rPr>
          <w:lang w:val="en-US"/>
        </w:rPr>
        <w:t>value chains</w:t>
      </w:r>
      <w:r w:rsidR="007B2FC3">
        <w:rPr>
          <w:lang w:val="en-US"/>
        </w:rPr>
        <w:t xml:space="preserve"> </w:t>
      </w:r>
      <w:r w:rsidR="00CC09A4">
        <w:rPr>
          <w:lang w:val="en-US"/>
        </w:rPr>
        <w:t>in Germany</w:t>
      </w:r>
      <w:r w:rsidR="007F6305">
        <w:rPr>
          <w:lang w:val="en-US"/>
        </w:rPr>
        <w:t xml:space="preserve">, </w:t>
      </w:r>
      <w:r w:rsidR="00046EEC">
        <w:rPr>
          <w:lang w:val="en-US"/>
        </w:rPr>
        <w:t xml:space="preserve">there is </w:t>
      </w:r>
      <w:del w:id="83" w:author="Hellmann, Simon" w:date="2025-08-28T16:24:00Z">
        <w:r w:rsidR="00046EEC" w:rsidDel="004A4DBD">
          <w:rPr>
            <w:lang w:val="en-US"/>
          </w:rPr>
          <w:delText xml:space="preserve">still </w:delText>
        </w:r>
      </w:del>
      <w:r w:rsidR="00046EEC">
        <w:rPr>
          <w:lang w:val="en-US"/>
        </w:rPr>
        <w:t xml:space="preserve">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Content>
          <w:r w:rsidR="00C84BAD">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}</w:instrText>
          </w:r>
          <w:r w:rsidR="00C84BAD">
            <w:rPr>
              <w:lang w:val="en-US"/>
            </w:rPr>
            <w:fldChar w:fldCharType="separate"/>
          </w:r>
          <w:r w:rsidR="008D39E8">
            <w:fldChar w:fldCharType="begin"/>
          </w:r>
          <w:r w:rsidR="008D39E8" w:rsidRPr="008D39E8">
            <w:rPr>
              <w:lang w:val="en-US"/>
              <w:rPrChange w:id="84" w:author="Hellmann, Simon" w:date="2025-08-31T11:49:00Z">
                <w:rPr/>
              </w:rPrChange>
            </w:rPr>
            <w:instrText xml:space="preserve"> HYPERLINK \l "_CTVL0016898c431e65640d492a95a80bb1e400c" \o "Steindl, M.; Venus, T. J.; Koch, K. (2025): A new framework for the technical biogas potential: Concept design, method development, and analytical app…" </w:instrText>
          </w:r>
          <w:ins w:id="85" w:author="Hellmann, Simon" w:date="2025-08-31T12:14:00Z"/>
          <w:r w:rsidR="008D39E8">
            <w:fldChar w:fldCharType="separate"/>
          </w:r>
          <w:r w:rsidR="00E04011">
            <w:rPr>
              <w:lang w:val="en-US"/>
            </w:rPr>
            <w:t>(Steindl et al., 2025)</w:t>
          </w:r>
          <w:r w:rsidR="008D39E8">
            <w:rPr>
              <w:lang w:val="en-US"/>
            </w:rPr>
            <w:fldChar w:fldCharType="end"/>
          </w:r>
          <w:r w:rsidR="00C84BAD">
            <w:rPr>
              <w:lang w:val="en-US"/>
            </w:rPr>
            <w:fldChar w:fldCharType="end"/>
          </w:r>
        </w:sdtContent>
      </w:sdt>
      <w:r w:rsidR="007B2FC3">
        <w:rPr>
          <w:lang w:val="en-US"/>
        </w:rPr>
        <w:t>.</w:t>
      </w:r>
      <w:r w:rsidR="42E16D65" w:rsidRPr="42E16D65">
        <w:rPr>
          <w:lang w:val="en-US"/>
        </w:rPr>
        <w:t xml:space="preserve"> </w:t>
      </w:r>
    </w:p>
    <w:p w14:paraId="297131D7" w14:textId="71F3FC3E" w:rsidR="0EF766E9" w:rsidRDefault="008E55E9" w:rsidP="42E16D65">
      <w:pPr>
        <w:rPr>
          <w:strike/>
          <w:lang w:val="en-US"/>
        </w:rPr>
      </w:pPr>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del w:id="86" w:author="Hellmann, Simon" w:date="2025-08-28T16:25:00Z">
        <w:r w:rsidDel="004A4DBD">
          <w:rPr>
            <w:lang w:val="en-US"/>
          </w:rPr>
          <w:delText xml:space="preserve">optimal </w:delText>
        </w:r>
        <w:r w:rsidR="00F452C5" w:rsidDel="004A4DBD">
          <w:rPr>
            <w:lang w:val="en-US"/>
          </w:rPr>
          <w:delText xml:space="preserve">process performance </w:delText>
        </w:r>
        <w:r w:rsidR="00C1157C" w:rsidDel="004A4DBD">
          <w:rPr>
            <w:lang w:val="en-US"/>
          </w:rPr>
          <w:delText xml:space="preserve">and </w:delText>
        </w:r>
      </w:del>
      <w:r w:rsidR="00C1157C">
        <w:rPr>
          <w:lang w:val="en-US"/>
        </w:rPr>
        <w:t xml:space="preserve">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del w:id="87" w:author="Hellmann, Simon" w:date="2025-08-28T16:25:00Z">
        <w:r w:rsidR="00195B44" w:rsidDel="004A4DBD">
          <w:rPr>
            <w:lang w:val="en-US"/>
          </w:rPr>
          <w:delText xml:space="preserve">necessitates </w:delText>
        </w:r>
      </w:del>
      <w:ins w:id="88" w:author="Hellmann, Simon" w:date="2025-08-28T16:25:00Z">
        <w:r w:rsidR="004A4DBD">
          <w:rPr>
            <w:lang w:val="en-US"/>
          </w:rPr>
          <w:t xml:space="preserve">needs </w:t>
        </w:r>
      </w:ins>
      <w:r w:rsidR="007B2FC3" w:rsidRPr="4B904F59">
        <w:rPr>
          <w:lang w:val="en-US"/>
        </w:rPr>
        <w:t>reliable</w:t>
      </w:r>
      <w:r w:rsidR="007B2FC3" w:rsidRPr="42E16D65">
        <w:rPr>
          <w:lang w:val="en-US"/>
        </w:rPr>
        <w:t xml:space="preserve"> </w:t>
      </w:r>
      <w:r w:rsidR="00F452C5">
        <w:rPr>
          <w:lang w:val="en-US"/>
        </w:rPr>
        <w:lastRenderedPageBreak/>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r w:rsidR="0073362F">
        <w:rPr>
          <w:lang w:val="en-US"/>
        </w:rPr>
        <w:t xml:space="preserve"> </w:t>
      </w:r>
      <w:r w:rsidR="3775BB1F" w:rsidRPr="3775BB1F">
        <w:rPr>
          <w:lang w:val="en-US"/>
        </w:rPr>
        <w:t xml:space="preserve">While there exist sophisticated </w:t>
      </w:r>
      <w:ins w:id="89" w:author="Hellmann, Simon" w:date="2025-08-29T12:54:00Z">
        <w:r w:rsidR="0088128B" w:rsidRPr="0088128B">
          <w:rPr>
            <w:color w:val="F79646" w:themeColor="accent6"/>
            <w:lang w:val="en-US"/>
            <w:rPrChange w:id="90" w:author="Hellmann, Simon" w:date="2025-08-29T12:54:00Z">
              <w:rPr>
                <w:lang w:val="en-US"/>
              </w:rPr>
            </w:rPrChange>
          </w:rPr>
          <w:t>mechanistic</w:t>
        </w:r>
        <w:r w:rsidR="0088128B">
          <w:rPr>
            <w:lang w:val="en-US"/>
          </w:rPr>
          <w:t xml:space="preserve"> </w:t>
        </w:r>
      </w:ins>
      <w:r w:rsidR="3775BB1F" w:rsidRPr="3775BB1F">
        <w:rPr>
          <w:lang w:val="en-US"/>
        </w:rPr>
        <w:t>AD models</w:t>
      </w:r>
      <w:ins w:id="91" w:author="Hellmann, Simon" w:date="2025-08-29T12:36:00Z">
        <w:r w:rsidR="006F304E">
          <w:rPr>
            <w:lang w:val="en-US"/>
          </w:rPr>
          <w:t xml:space="preserve"> </w:t>
        </w:r>
      </w:ins>
      <w:customXmlInsRangeStart w:id="92" w:author="Hellmann, Simon" w:date="2025-08-29T12:44:00Z"/>
      <w:sdt>
        <w:sdtPr>
          <w:rPr>
            <w:color w:val="F79646" w:themeColor="accent6"/>
            <w:lang w:val="en-US"/>
          </w:rPr>
          <w:alias w:val="To edit, see citavi.com/edit"/>
          <w:tag w:val="CitaviPlaceholder#a1a0f59d-6572-4139-8508-46fbd8cebe3b"/>
          <w:id w:val="687414051"/>
          <w:placeholder>
            <w:docPart w:val="DefaultPlaceholder_-1854013440"/>
          </w:placeholder>
        </w:sdtPr>
        <w:sdtContent>
          <w:customXmlInsRangeEnd w:id="92"/>
          <w:ins w:id="93" w:author="Hellmann, Simon" w:date="2025-08-29T12:44:00Z">
            <w:r w:rsidR="0088128B" w:rsidRPr="0088128B">
              <w:rPr>
                <w:color w:val="F79646" w:themeColor="accent6"/>
                <w:lang w:val="en-US"/>
                <w:rPrChange w:id="94" w:author="Hellmann, Simon" w:date="2025-08-29T12:44:00Z">
                  <w:rPr>
                    <w:lang w:val="en-US"/>
                  </w:rPr>
                </w:rPrChange>
              </w:rPr>
              <w:fldChar w:fldCharType="begin"/>
            </w:r>
          </w:ins>
          <w:r w:rsidR="00A551DA">
            <w:rPr>
              <w:color w:val="F79646" w:themeColor="accent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OTMwOTUxLWVlYzAtNGRiZC05YmMwLTFiZjgxOWE0MWJkMC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E1Ny0wMTUtOTM4Mi02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ExNTctMDE1LTkzODItNiIsIlVyaVN0cmluZyI6Imh0dHBzOi8vZG9pLm9yZy8xMC4xMDA3L3MxMTE1Ny0wMTUtOTM4Mi0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}</w:instrText>
          </w:r>
          <w:r w:rsidR="0088128B" w:rsidRPr="0088128B">
            <w:rPr>
              <w:color w:val="F79646" w:themeColor="accent6"/>
              <w:lang w:val="en-US"/>
              <w:rPrChange w:id="95" w:author="Hellmann, Simon" w:date="2025-08-29T12:44:00Z">
                <w:rPr>
                  <w:lang w:val="en-US"/>
                </w:rPr>
              </w:rPrChange>
            </w:rPr>
            <w:fldChar w:fldCharType="separate"/>
          </w:r>
          <w:r w:rsidR="008D39E8">
            <w:fldChar w:fldCharType="begin"/>
          </w:r>
          <w:r w:rsidR="008D39E8">
            <w:instrText xml:space="preserve"> HYPERLINK \l "_CTVL00162194bb43f664366b430ad14f4eeee4e" \o "Jimenez, J.; Latrille, E.; Harmand, J.; Robles, A.; Ferrer, J.; Steyer, J.-P. (2015): Instrumentation and control of anaerobic digestion processes. Re…" </w:instrText>
          </w:r>
          <w:ins w:id="96" w:author="Hellmann, Simon" w:date="2025-08-31T12:14:00Z"/>
          <w:r w:rsidR="008D39E8">
            <w:fldChar w:fldCharType="separate"/>
          </w:r>
          <w:r w:rsidR="00E04011">
            <w:rPr>
              <w:color w:val="F79646" w:themeColor="accent6"/>
              <w:lang w:val="en-US"/>
            </w:rPr>
            <w:t>(Jimenez et al., 2015)</w:t>
          </w:r>
          <w:r w:rsidR="008D39E8">
            <w:rPr>
              <w:color w:val="F79646" w:themeColor="accent6"/>
              <w:lang w:val="en-US"/>
            </w:rPr>
            <w:fldChar w:fldCharType="end"/>
          </w:r>
          <w:ins w:id="97" w:author="Hellmann, Simon" w:date="2025-08-29T12:44:00Z">
            <w:r w:rsidR="0088128B" w:rsidRPr="0088128B">
              <w:rPr>
                <w:color w:val="F79646" w:themeColor="accent6"/>
                <w:lang w:val="en-US"/>
                <w:rPrChange w:id="98" w:author="Hellmann, Simon" w:date="2025-08-29T12:44:00Z">
                  <w:rPr>
                    <w:lang w:val="en-US"/>
                  </w:rPr>
                </w:rPrChange>
              </w:rPr>
              <w:fldChar w:fldCharType="end"/>
            </w:r>
          </w:ins>
          <w:customXmlInsRangeStart w:id="99" w:author="Hellmann, Simon" w:date="2025-08-29T12:44:00Z"/>
        </w:sdtContent>
      </w:sdt>
      <w:customXmlInsRangeEnd w:id="99"/>
      <w:r w:rsidR="00FC7A69">
        <w:rPr>
          <w:lang w:val="en-US"/>
        </w:rPr>
        <w:t>,</w:t>
      </w:r>
      <w:r w:rsidR="3775BB1F" w:rsidRPr="3775BB1F">
        <w:rPr>
          <w:lang w:val="en-US"/>
        </w:rPr>
        <w:t xml:space="preserve"> such as the </w:t>
      </w:r>
      <w:del w:id="100" w:author="Hellmann, Simon" w:date="2025-08-28T16:25:00Z">
        <w:r w:rsidR="3775BB1F" w:rsidRPr="3775BB1F" w:rsidDel="004A4DBD">
          <w:rPr>
            <w:lang w:val="en-US"/>
          </w:rPr>
          <w:delText xml:space="preserve">well-established </w:delText>
        </w:r>
      </w:del>
      <w:r w:rsidR="3775BB1F" w:rsidRPr="3775BB1F">
        <w:rPr>
          <w:lang w:val="en-US"/>
        </w:rPr>
        <w:t xml:space="preserve">Anaerobic Digestion Model No. 1 (ADM1) </w:t>
      </w:r>
      <w:customXmlInsRangeStart w:id="101" w:author="Hellmann, Simon" w:date="2025-08-28T16:26:00Z"/>
      <w:sdt>
        <w:sdtPr>
          <w:rPr>
            <w:lang w:val="en-US"/>
          </w:rPr>
          <w:alias w:val="To edit, see citavi.com/edit"/>
          <w:tag w:val="CitaviPlaceholder#6e37d337-e2a6-4a05-a1fa-a6f6bf57e530"/>
          <w:id w:val="-1382633736"/>
          <w:placeholder>
            <w:docPart w:val="DefaultPlaceholder_-1854013440"/>
          </w:placeholder>
        </w:sdtPr>
        <w:sdtContent>
          <w:customXmlInsRangeEnd w:id="101"/>
          <w:ins w:id="102" w:author="Hellmann, Simon" w:date="2025-08-28T16:26:00Z">
            <w:r w:rsidR="00690285">
              <w:rPr>
                <w:lang w:val="en-US"/>
              </w:rPr>
              <w:fldChar w:fldCharType="begin"/>
            </w:r>
          </w:ins>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GNjYTg5LTM1MjgtNDFmMC1hNTVmLTU5ODhmMWUxOTFmNC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mliVGVYS2V5IjoiQmF0c3RvbmUyMDAyIi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4LTMwVDE1OjAxOjA4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ZlMzdkMzM3LWUyYTYtNGEwNS1hMWZhLWE2ZjZiZjU3ZTUzMCIsIlRleHQiOiIoQmF0c3RvbmUgZXQgYWwuLCAyMDAyKSIsIldBSVZlcnNpb24iOiI2LjE5LjIuMSJ9}</w:instrText>
          </w:r>
          <w:r w:rsidR="00690285">
            <w:rPr>
              <w:lang w:val="en-US"/>
            </w:rPr>
            <w:fldChar w:fldCharType="separate"/>
          </w:r>
          <w:r w:rsidR="008D39E8">
            <w:fldChar w:fldCharType="begin"/>
          </w:r>
          <w:r w:rsidR="008D39E8">
            <w:instrText xml:space="preserve"> HYPERLINK \l "_CTVL001d3b480f1dea94134bfd53e992211490b" \o "Batstone, D. J.; Keller, J.; Angelidaki, I.; Kalyuzhnyi, S. V.; Pavlostathis, S. G.; Rozzi, A.; Sanders, W.; Siegrist, H.; Vavilin, V. A. (2002): The …" </w:instrText>
          </w:r>
          <w:ins w:id="103" w:author="Hellmann, Simon" w:date="2025-08-31T12:14:00Z"/>
          <w:r w:rsidR="008D39E8">
            <w:fldChar w:fldCharType="separate"/>
          </w:r>
          <w:r w:rsidR="00E04011">
            <w:rPr>
              <w:lang w:val="en-US"/>
            </w:rPr>
            <w:t>(Batstone et al., 2002)</w:t>
          </w:r>
          <w:r w:rsidR="008D39E8">
            <w:rPr>
              <w:lang w:val="en-US"/>
            </w:rPr>
            <w:fldChar w:fldCharType="end"/>
          </w:r>
          <w:ins w:id="104" w:author="Hellmann, Simon" w:date="2025-08-28T16:26:00Z">
            <w:r w:rsidR="00690285">
              <w:rPr>
                <w:lang w:val="en-US"/>
              </w:rPr>
              <w:fldChar w:fldCharType="end"/>
            </w:r>
          </w:ins>
          <w:customXmlInsRangeStart w:id="105" w:author="Hellmann, Simon" w:date="2025-08-28T16:26:00Z"/>
        </w:sdtContent>
      </w:sdt>
      <w:customXmlInsRangeEnd w:id="105"/>
      <w:ins w:id="106" w:author="Hellmann, Simon" w:date="2025-08-29T12:23:00Z">
        <w:r w:rsidR="00B25864">
          <w:rPr>
            <w:lang w:val="en-US"/>
          </w:rPr>
          <w:t xml:space="preserve"> </w:t>
        </w:r>
      </w:ins>
      <w:del w:id="107" w:author="Hellmann, Simon" w:date="2025-08-28T16:25:00Z">
        <w:r w:rsidR="3775BB1F" w:rsidRPr="3775BB1F" w:rsidDel="004A4DBD">
          <w:rPr>
            <w:lang w:val="en-US"/>
          </w:rPr>
          <w:delText xml:space="preserve">proposed by </w:delText>
        </w:r>
      </w:del>
      <w:customXmlDelRangeStart w:id="108" w:author="Hellmann, Simon" w:date="2025-08-28T16:25:00Z"/>
      <w:sdt>
        <w:sdtPr>
          <w:rPr>
            <w:lang w:val="en-US"/>
          </w:rPr>
          <w:alias w:val="To edit, see citavi.com/edit"/>
          <w:tag w:val="CitaviPlaceholder#9d95ffef-e1b3-48db-abc4-00a0ce6c1395"/>
          <w:id w:val="1456603457"/>
          <w:placeholder>
            <w:docPart w:val="E0957F41750609419090BEC73F3B8248"/>
          </w:placeholder>
        </w:sdtPr>
        <w:sdtContent>
          <w:customXmlDelRangeEnd w:id="108"/>
          <w:del w:id="109" w:author="Hellmann, Simon" w:date="2025-08-28T16:25:00Z">
            <w:r w:rsidR="0028244E" w:rsidDel="004A4DBD">
              <w:rPr>
                <w:lang w:val="en-US"/>
              </w:rPr>
              <w:fldChar w:fldCharType="begin"/>
            </w:r>
          </w:del>
          <w:r w:rsidR="009A22A3">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F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VGhlIElXQSBBbmFlcm9iaWMgRGlnZXN0aW9uIE1vZGVsIE5vIDEgKEFETTEp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OC0yOFQxNjoyNjoyMC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del w:id="110" w:author="Hellmann, Simon" w:date="2025-08-28T16:25:00Z">
            <w:r w:rsidR="0028244E" w:rsidDel="004A4DBD">
              <w:rPr>
                <w:lang w:val="en-US"/>
              </w:rPr>
              <w:fldChar w:fldCharType="separate"/>
            </w:r>
          </w:del>
          <w:r w:rsidR="009A22A3">
            <w:rPr>
              <w:lang w:val="en-US"/>
            </w:rPr>
            <w:t>Batstone et al.</w:t>
          </w:r>
          <w:del w:id="111" w:author="Hellmann, Simon" w:date="2025-08-28T16:25:00Z">
            <w:r w:rsidR="0028244E" w:rsidDel="004A4DBD">
              <w:rPr>
                <w:lang w:val="en-US"/>
              </w:rPr>
              <w:fldChar w:fldCharType="end"/>
            </w:r>
          </w:del>
          <w:customXmlDelRangeStart w:id="112" w:author="Hellmann, Simon" w:date="2025-08-28T16:25:00Z"/>
        </w:sdtContent>
      </w:sdt>
      <w:customXmlDelRangeEnd w:id="112"/>
      <w:del w:id="113" w:author="Hellmann, Simon" w:date="2025-08-28T16:25:00Z">
        <w:r w:rsidR="0028244E" w:rsidDel="004A4DBD">
          <w:rPr>
            <w:lang w:val="en-US"/>
          </w:rPr>
          <w:delText xml:space="preserve"> </w:delText>
        </w:r>
      </w:del>
      <w:customXmlDelRangeStart w:id="114" w:author="Hellmann, Simon" w:date="2025-08-28T16:25:00Z"/>
      <w:sdt>
        <w:sdtPr>
          <w:rPr>
            <w:lang w:val="en-US"/>
          </w:rPr>
          <w:alias w:val="To edit, see citavi.com/edit"/>
          <w:tag w:val="CitaviPlaceholder#a6ef04ea-b05d-4f91-81e5-f9da73c8e869"/>
          <w:id w:val="-2112499842"/>
          <w:placeholder>
            <w:docPart w:val="E0957F41750609419090BEC73F3B8248"/>
          </w:placeholder>
        </w:sdtPr>
        <w:sdtContent>
          <w:customXmlDelRangeEnd w:id="114"/>
          <w:del w:id="115" w:author="Hellmann, Simon" w:date="2025-08-28T16:25:00Z">
            <w:r w:rsidR="0028244E" w:rsidDel="004A4DBD">
              <w:rPr>
                <w:lang w:val="en-US"/>
              </w:rPr>
              <w:fldChar w:fldCharType="begin"/>
            </w:r>
          </w:del>
          <w:r w:rsidR="009A22A3">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lRoZSBJV0EgQW5hZXJvYmljIERpZ2VzdGlvbiBNb2RlbCBObyAxIChBRE0xK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gtMjhUMTY6MjY6MjA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del w:id="116" w:author="Hellmann, Simon" w:date="2025-08-28T16:25:00Z">
            <w:r w:rsidR="0028244E" w:rsidDel="004A4DBD">
              <w:rPr>
                <w:lang w:val="en-US"/>
              </w:rPr>
              <w:fldChar w:fldCharType="separate"/>
            </w:r>
          </w:del>
          <w:r w:rsidR="009A22A3">
            <w:rPr>
              <w:lang w:val="en-US"/>
            </w:rPr>
            <w:t>(2002)</w:t>
          </w:r>
          <w:del w:id="117" w:author="Hellmann, Simon" w:date="2025-08-28T16:25:00Z">
            <w:r w:rsidR="0028244E" w:rsidDel="004A4DBD">
              <w:rPr>
                <w:lang w:val="en-US"/>
              </w:rPr>
              <w:fldChar w:fldCharType="end"/>
            </w:r>
          </w:del>
          <w:customXmlDelRangeStart w:id="118" w:author="Hellmann, Simon" w:date="2025-08-28T16:25:00Z"/>
        </w:sdtContent>
      </w:sdt>
      <w:customXmlDelRangeEnd w:id="118"/>
      <w:del w:id="119" w:author="Hellmann, Simon" w:date="2025-08-28T16:25:00Z">
        <w:r w:rsidR="00EE2B38" w:rsidDel="004A4DBD">
          <w:rPr>
            <w:lang w:val="en-US"/>
          </w:rPr>
          <w:delText xml:space="preserve"> </w:delText>
        </w:r>
      </w:del>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Content>
          <w:r w:rsidR="0028244E">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}</w:instrText>
          </w:r>
          <w:r w:rsidR="0028244E">
            <w:rPr>
              <w:lang w:val="en-US"/>
            </w:rPr>
            <w:fldChar w:fldCharType="separate"/>
          </w:r>
          <w:r w:rsidR="008D39E8">
            <w:fldChar w:fldCharType="begin"/>
          </w:r>
          <w:r w:rsidR="008D39E8" w:rsidRPr="008D39E8">
            <w:rPr>
              <w:lang w:val="en-US"/>
              <w:rPrChange w:id="120" w:author="Hellmann, Simon" w:date="2025-08-31T11:49:00Z">
                <w:rPr/>
              </w:rPrChange>
            </w:rPr>
            <w:instrText xml:space="preserve"> HYPERLINK \l "_CTVL00109d29270eb9947939a5023fd459758f8" \o "Kegl, T.; Torres Jiménez, E.; Kegl, B.; Kovač Kralj, A.; Kegl, M. (2025): Modeling and optimization of anaerobic digestion technology: Current status …" </w:instrText>
          </w:r>
          <w:ins w:id="121" w:author="Hellmann, Simon" w:date="2025-08-31T12:14:00Z"/>
          <w:r w:rsidR="008D39E8">
            <w:fldChar w:fldCharType="separate"/>
          </w:r>
          <w:r w:rsidR="00E04011">
            <w:rPr>
              <w:lang w:val="en-US"/>
            </w:rPr>
            <w:t>(Kegl et al., 2025)</w:t>
          </w:r>
          <w:r w:rsidR="008D39E8">
            <w:rPr>
              <w:lang w:val="en-US"/>
            </w:rPr>
            <w:fldChar w:fldCharType="end"/>
          </w:r>
          <w:r w:rsidR="0028244E">
            <w:rPr>
              <w:lang w:val="en-US"/>
            </w:rPr>
            <w:fldChar w:fldCharType="end"/>
          </w:r>
        </w:sdtContent>
      </w:sdt>
      <w:r w:rsidR="3775BB1F" w:rsidRPr="3775BB1F">
        <w:rPr>
          <w:lang w:val="en-US"/>
        </w:rPr>
        <w:t xml:space="preserve">, </w:t>
      </w:r>
      <w:del w:id="122" w:author="Hellmann, Simon" w:date="2025-08-28T16:28:00Z">
        <w:r w:rsidR="3775BB1F" w:rsidRPr="3775BB1F" w:rsidDel="00690285">
          <w:rPr>
            <w:lang w:val="en-US"/>
          </w:rPr>
          <w:delText xml:space="preserve">their application to </w:delText>
        </w:r>
      </w:del>
      <w:ins w:id="123" w:author="Hellmann, Simon" w:date="2025-08-28T16:28:00Z">
        <w:r w:rsidR="00690285">
          <w:rPr>
            <w:lang w:val="en-US"/>
          </w:rPr>
          <w:t xml:space="preserve">they are rarely applied in </w:t>
        </w:r>
      </w:ins>
      <w:r w:rsidR="3775BB1F" w:rsidRPr="3775BB1F">
        <w:rPr>
          <w:lang w:val="en-US"/>
        </w:rPr>
        <w:t xml:space="preserve">control studies </w:t>
      </w:r>
      <w:del w:id="124" w:author="Hellmann, Simon" w:date="2025-08-28T16:28:00Z">
        <w:r w:rsidR="3775BB1F" w:rsidRPr="3775BB1F" w:rsidDel="00690285">
          <w:rPr>
            <w:lang w:val="en-US"/>
          </w:rPr>
          <w:delText xml:space="preserve">is limited </w:delText>
        </w:r>
      </w:del>
      <w:r w:rsidR="3775BB1F" w:rsidRPr="3775BB1F">
        <w:rPr>
          <w:lang w:val="en-US"/>
        </w:rPr>
        <w:t>due to the</w:t>
      </w:r>
      <w:ins w:id="125" w:author="Hellmann, Simon" w:date="2025-08-28T16:29:00Z">
        <w:r w:rsidR="00690285">
          <w:rPr>
            <w:lang w:val="en-US"/>
          </w:rPr>
          <w:t>ir</w:t>
        </w:r>
      </w:ins>
      <w:r w:rsidR="3775BB1F" w:rsidRPr="3775BB1F">
        <w:rPr>
          <w:lang w:val="en-US"/>
        </w:rPr>
        <w:t xml:space="preserve"> </w:t>
      </w:r>
      <w:r w:rsidR="00577F63">
        <w:rPr>
          <w:lang w:val="en-US"/>
        </w:rPr>
        <w:t>numerous</w:t>
      </w:r>
      <w:r w:rsidR="3775BB1F" w:rsidRPr="3775BB1F">
        <w:rPr>
          <w:lang w:val="en-US"/>
        </w:rPr>
        <w:t xml:space="preserve"> </w:t>
      </w:r>
      <w:ins w:id="126" w:author="Hellmann, Simon" w:date="2025-08-28T16:29:00Z">
        <w:r w:rsidR="00690285">
          <w:rPr>
            <w:lang w:val="en-US"/>
          </w:rPr>
          <w:t>un</w:t>
        </w:r>
      </w:ins>
      <w:ins w:id="127" w:author="Hellmann, Simon" w:date="2025-08-28T16:30:00Z">
        <w:r w:rsidR="00690285">
          <w:rPr>
            <w:lang w:val="en-US"/>
          </w:rPr>
          <w:t>certain</w:t>
        </w:r>
      </w:ins>
      <w:ins w:id="128" w:author="Hellmann, Simon" w:date="2025-08-28T16:29:00Z">
        <w:r w:rsidR="00690285">
          <w:rPr>
            <w:lang w:val="en-US"/>
          </w:rPr>
          <w:t xml:space="preserve"> </w:t>
        </w:r>
      </w:ins>
      <w:r w:rsidR="3775BB1F" w:rsidRPr="3775BB1F">
        <w:rPr>
          <w:lang w:val="en-US"/>
        </w:rPr>
        <w:t>model parameters</w:t>
      </w:r>
      <w:del w:id="129" w:author="Hellmann, Simon" w:date="2025-08-28T16:29:00Z">
        <w:r w:rsidR="3775BB1F" w:rsidRPr="3775BB1F" w:rsidDel="00690285">
          <w:rPr>
            <w:lang w:val="en-US"/>
          </w:rPr>
          <w:delText xml:space="preserve"> </w:delText>
        </w:r>
        <w:r w:rsidR="00E145CE" w:rsidDel="00690285">
          <w:rPr>
            <w:lang w:val="en-US"/>
          </w:rPr>
          <w:delText>that</w:delText>
        </w:r>
        <w:r w:rsidR="00E145CE" w:rsidRPr="3775BB1F" w:rsidDel="00690285">
          <w:rPr>
            <w:lang w:val="en-US"/>
          </w:rPr>
          <w:delText xml:space="preserve"> </w:delText>
        </w:r>
        <w:r w:rsidR="3775BB1F" w:rsidRPr="3775BB1F" w:rsidDel="00690285">
          <w:rPr>
            <w:lang w:val="en-US"/>
          </w:rPr>
          <w:delText>need to be calibrated</w:delText>
        </w:r>
      </w:del>
      <w:r w:rsidR="00F33BB4">
        <w:rPr>
          <w:lang w:val="en-US"/>
        </w:rPr>
        <w:t>,</w:t>
      </w:r>
      <w:r w:rsidR="3775BB1F" w:rsidRPr="3775BB1F">
        <w:rPr>
          <w:lang w:val="en-US"/>
        </w:rPr>
        <w:t xml:space="preserve"> </w:t>
      </w:r>
      <w:del w:id="130" w:author="Hellmann, Simon" w:date="2025-08-29T12:24:00Z">
        <w:r w:rsidR="3775BB1F" w:rsidRPr="3775BB1F" w:rsidDel="006C71FD">
          <w:rPr>
            <w:lang w:val="en-US"/>
          </w:rPr>
          <w:delText xml:space="preserve">and </w:delText>
        </w:r>
      </w:del>
      <w:ins w:id="131" w:author="Hellmann, Simon" w:date="2025-08-29T12:24:00Z">
        <w:r w:rsidR="006C71FD">
          <w:rPr>
            <w:lang w:val="en-US"/>
          </w:rPr>
          <w:t xml:space="preserve">which contrast with </w:t>
        </w:r>
      </w:ins>
      <w:r w:rsidR="009C04C9">
        <w:rPr>
          <w:lang w:val="en-US"/>
        </w:rPr>
        <w:t xml:space="preserve">scarcely available </w:t>
      </w:r>
      <w:r w:rsidR="3775BB1F" w:rsidRPr="3775BB1F">
        <w:rPr>
          <w:lang w:val="en-US"/>
        </w:rPr>
        <w:t xml:space="preserve">data </w:t>
      </w:r>
      <w:r w:rsidR="00A33CD3">
        <w:rPr>
          <w:lang w:val="en-US"/>
        </w:rPr>
        <w:t>at</w:t>
      </w:r>
      <w:r w:rsidR="00A33CD3" w:rsidRPr="3775BB1F">
        <w:rPr>
          <w:lang w:val="en-US"/>
        </w:rPr>
        <w:t xml:space="preserve"> </w:t>
      </w:r>
      <w:r w:rsidR="3775BB1F" w:rsidRPr="3775BB1F">
        <w:rPr>
          <w:lang w:val="en-US"/>
        </w:rPr>
        <w:t>full</w:t>
      </w:r>
      <w:r w:rsidR="00663103">
        <w:rPr>
          <w:lang w:val="en-US"/>
        </w:rPr>
        <w:t xml:space="preserve"> </w:t>
      </w:r>
      <w:r w:rsidR="3775BB1F" w:rsidRPr="3775BB1F">
        <w:rPr>
          <w:lang w:val="en-US"/>
        </w:rPr>
        <w:t>scale plants</w:t>
      </w:r>
      <w:r w:rsidR="00F33BB4">
        <w:rPr>
          <w:lang w:val="en-US"/>
        </w:rPr>
        <w:t xml:space="preserve"> </w:t>
      </w:r>
      <w:del w:id="132" w:author="Hellmann, Simon" w:date="2025-08-28T16:27:00Z">
        <w:r w:rsidR="009C04C9" w:rsidDel="00690285">
          <w:rPr>
            <w:lang w:val="en-US"/>
          </w:rPr>
          <w:delText xml:space="preserve">to do so </w:delText>
        </w:r>
      </w:del>
      <w:sdt>
        <w:sdtPr>
          <w:rPr>
            <w:lang w:val="en-US"/>
          </w:rPr>
          <w:alias w:val="To edit, see citavi.com/edit"/>
          <w:tag w:val="CitaviPlaceholder#97290923-0616-459d-a112-3c6ac50e2cf3"/>
          <w:id w:val="1620577015"/>
          <w:placeholder>
            <w:docPart w:val="A1F330D0A91A470BBACAFF86F6EBC617"/>
          </w:placeholder>
        </w:sdtPr>
        <w:sdtContent>
          <w:r w:rsidR="00F33BB4">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5vdGVzIjoiSm91cm5hbCBBcnRpY2xlXG5EZWNsYXJhdGlvbiBvZiBjb21wZXRpbmcgaW50ZXJlc3QgVGhlIGF1dGhvcnMgZGVjbGFyZSB0aGF0IHRoZXkgaGF2ZSBubyBrbm93biBjb21wZXRpbmcgZmluYW5jaWFsIGludGVyZXN0cyBvciBwZXJzb25hbCByZWxhdGlvbnNoaXBzIHRoYXQgY291bGQgaGF2ZSBhcHBlYXJlZCB0byBpbmZsdWVuY2UgdGhlIHdvcmsgcmVwb3J0ZWQgaW4gdGhpcyBwYXBlci5cclxu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gtMzBUMTU6MDE6MDg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Pr>
              <w:lang w:val="en-US"/>
            </w:rPr>
            <w:fldChar w:fldCharType="separate"/>
          </w:r>
          <w:r w:rsidR="008D39E8">
            <w:fldChar w:fldCharType="begin"/>
          </w:r>
          <w:r w:rsidR="008D39E8">
            <w:instrText xml:space="preserve"> HYPERLINK \l "_CTVL001a90bcad64d4a4f9097d99eb568681a63" \o "Segura, T.; Zanoni, P.; Brémond, U.; Lucet-Bérille, C.; Pradel, A.; Escudié, R.; Steyer, J.-P. (2025): Modelling anaerobic digestion of agricultural w…" </w:instrText>
          </w:r>
          <w:ins w:id="133" w:author="Hellmann, Simon" w:date="2025-08-31T12:14:00Z"/>
          <w:r w:rsidR="008D39E8">
            <w:fldChar w:fldCharType="separate"/>
          </w:r>
          <w:r w:rsidR="00E04011">
            <w:rPr>
              <w:lang w:val="en-US"/>
            </w:rPr>
            <w:t>(Segura et al., 2025)</w:t>
          </w:r>
          <w:r w:rsidR="008D39E8">
            <w:rPr>
              <w:lang w:val="en-US"/>
            </w:rPr>
            <w:fldChar w:fldCharType="end"/>
          </w:r>
          <w:r w:rsidR="00F33BB4">
            <w:rPr>
              <w:lang w:val="en-US"/>
            </w:rPr>
            <w:fldChar w:fldCharType="end"/>
          </w:r>
        </w:sdtContent>
      </w:sdt>
      <w:r w:rsidR="3775BB1F" w:rsidRPr="3775BB1F">
        <w:rPr>
          <w:lang w:val="en-US"/>
        </w:rPr>
        <w:t xml:space="preserve">. </w:t>
      </w:r>
      <w:del w:id="134" w:author="Hellmann, Simon" w:date="2025-08-29T12:57:00Z">
        <w:r w:rsidR="3775BB1F" w:rsidRPr="00F827A0" w:rsidDel="00F827A0">
          <w:rPr>
            <w:color w:val="F79646" w:themeColor="accent6"/>
            <w:lang w:val="en-US"/>
            <w:rPrChange w:id="135" w:author="Hellmann, Simon" w:date="2025-08-29T12:58:00Z">
              <w:rPr>
                <w:lang w:val="en-US"/>
              </w:rPr>
            </w:rPrChange>
          </w:rPr>
          <w:delText>Instead</w:delText>
        </w:r>
      </w:del>
      <w:ins w:id="136" w:author="Hellmann, Simon" w:date="2025-08-29T12:57:00Z">
        <w:r w:rsidR="00F827A0" w:rsidRPr="00F827A0">
          <w:rPr>
            <w:color w:val="F79646" w:themeColor="accent6"/>
            <w:lang w:val="en-US"/>
            <w:rPrChange w:id="137" w:author="Hellmann, Simon" w:date="2025-08-29T12:58:00Z">
              <w:rPr>
                <w:lang w:val="en-US"/>
              </w:rPr>
            </w:rPrChange>
          </w:rPr>
          <w:t xml:space="preserve">Aside from data-driven models such as in </w:t>
        </w:r>
      </w:ins>
      <w:customXmlInsRangeStart w:id="138" w:author="Hellmann, Simon" w:date="2025-08-29T12:57:00Z"/>
      <w:sdt>
        <w:sdtPr>
          <w:rPr>
            <w:color w:val="F79646" w:themeColor="accent6"/>
            <w:lang w:val="en-US"/>
          </w:rPr>
          <w:alias w:val="To edit, see citavi.com/edit"/>
          <w:tag w:val="CitaviPlaceholder#4382573d-683e-44b6-be58-ffe6bb1b2dc9"/>
          <w:id w:val="-543743813"/>
          <w:placeholder>
            <w:docPart w:val="DefaultPlaceholder_-1854013440"/>
          </w:placeholder>
        </w:sdtPr>
        <w:sdtContent>
          <w:customXmlInsRangeEnd w:id="138"/>
          <w:ins w:id="139" w:author="Hellmann, Simon" w:date="2025-08-29T12:57:00Z">
            <w:r w:rsidR="00F827A0" w:rsidRPr="00F827A0">
              <w:rPr>
                <w:color w:val="F79646" w:themeColor="accent6"/>
                <w:lang w:val="en-US"/>
                <w:rPrChange w:id="140" w:author="Hellmann, Simon" w:date="2025-08-29T12:58:00Z">
                  <w:rPr>
                    <w:lang w:val="en-US"/>
                  </w:rPr>
                </w:rPrChange>
              </w:rPr>
              <w:fldChar w:fldCharType="begin"/>
            </w:r>
          </w:ins>
          <w:r w:rsidR="00A551DA">
            <w:rPr>
              <w:color w:val="F79646" w:themeColor="accent6"/>
              <w:lang w:val="en-US"/>
            </w:rPr>
            <w:instrText>ADDIN CitaviPlaceholder{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YW5uaWEiLCJMYXN0TmFtZSI6Ik1lbmRpb2xhLVJvZHJpZ3VleiIsIk1pZGRsZU5hbWUiOiJBLiIsIlByb3RlY3RlZCI6ZmFsc2UsIlNleCI6MCwiQ3JlYXRlZEJ5IjoiX0hlbGxtYW5uLCBTaW1vbiIsIkNyZWF0ZWRPbiI6IjIwMjUtMDgtMjhUMTY6MTE6MjMiLCJNb2RpZmllZEJ5IjoiX0hlbGxtYW5uLCBTaW1vbiIsIklkIjoiYTMzMmQxOTAtZGM5MS00ZjgxLTk0ZjktNDcwNWVjMmVlYjJiIiwiTW9kaWZpZWRPbiI6IjIwMjUtMDgtMjhUMTY6MTE6MjM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1dLCJDaXRhdGlvbktleVVwZGF0ZVR5cGUiOjAsIkNvbGxhYm9yYXRvcnMiOltdLCJEb2kiOiIxMC4xMDE2L2ouZGNoZS4yMDIyLjEwMDAyM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}</w:instrText>
          </w:r>
          <w:r w:rsidR="00F827A0" w:rsidRPr="00F827A0">
            <w:rPr>
              <w:color w:val="F79646" w:themeColor="accent6"/>
              <w:lang w:val="en-US"/>
              <w:rPrChange w:id="141" w:author="Hellmann, Simon" w:date="2025-08-29T12:58:00Z">
                <w:rPr>
                  <w:lang w:val="en-US"/>
                </w:rPr>
              </w:rPrChange>
            </w:rPr>
            <w:fldChar w:fldCharType="separate"/>
          </w:r>
          <w:r w:rsidR="008D39E8">
            <w:fldChar w:fldCharType="begin"/>
          </w:r>
          <w:r w:rsidR="008D39E8">
            <w:instrText xml:space="preserve"> HYPERLINK \l "_CTVL001274bbd6750ec4c929a4e7a43fcbcfcf3" \o "Mendiola-Rodriguez, T. A.; Ricardez-Sandoval, L. A. (2022): Robust control for anaerobic digestion systems of Tequila vinasses under uncertainty: A De…" </w:instrText>
          </w:r>
          <w:ins w:id="142" w:author="Hellmann, Simon" w:date="2025-08-31T12:14:00Z"/>
          <w:r w:rsidR="008D39E8">
            <w:fldChar w:fldCharType="separate"/>
          </w:r>
          <w:r w:rsidR="00E04011">
            <w:rPr>
              <w:color w:val="F79646" w:themeColor="accent6"/>
              <w:lang w:val="en-US"/>
            </w:rPr>
            <w:t>Mendiola-Rodriguez and Ricardez-Sandoval</w:t>
          </w:r>
          <w:r w:rsidR="008D39E8">
            <w:rPr>
              <w:color w:val="F79646" w:themeColor="accent6"/>
              <w:lang w:val="en-US"/>
            </w:rPr>
            <w:fldChar w:fldCharType="end"/>
          </w:r>
          <w:ins w:id="143" w:author="Hellmann, Simon" w:date="2025-08-29T12:57:00Z">
            <w:r w:rsidR="00F827A0" w:rsidRPr="00F827A0">
              <w:rPr>
                <w:color w:val="F79646" w:themeColor="accent6"/>
                <w:lang w:val="en-US"/>
                <w:rPrChange w:id="144" w:author="Hellmann, Simon" w:date="2025-08-29T12:58:00Z">
                  <w:rPr>
                    <w:lang w:val="en-US"/>
                  </w:rPr>
                </w:rPrChange>
              </w:rPr>
              <w:fldChar w:fldCharType="end"/>
            </w:r>
          </w:ins>
          <w:customXmlInsRangeStart w:id="145" w:author="Hellmann, Simon" w:date="2025-08-29T12:57:00Z"/>
        </w:sdtContent>
      </w:sdt>
      <w:customXmlInsRangeEnd w:id="145"/>
      <w:ins w:id="146" w:author="Hellmann, Simon" w:date="2025-08-29T12:57:00Z">
        <w:r w:rsidR="00F827A0" w:rsidRPr="00F827A0">
          <w:rPr>
            <w:color w:val="F79646" w:themeColor="accent6"/>
            <w:lang w:val="en-US"/>
            <w:rPrChange w:id="147" w:author="Hellmann, Simon" w:date="2025-08-29T12:58:00Z">
              <w:rPr>
                <w:lang w:val="en-US"/>
              </w:rPr>
            </w:rPrChange>
          </w:rPr>
          <w:t xml:space="preserve"> </w:t>
        </w:r>
      </w:ins>
      <w:customXmlInsRangeStart w:id="148" w:author="Hellmann, Simon" w:date="2025-08-29T12:57:00Z"/>
      <w:sdt>
        <w:sdtPr>
          <w:rPr>
            <w:color w:val="F79646" w:themeColor="accent6"/>
            <w:lang w:val="en-US"/>
          </w:rPr>
          <w:alias w:val="To edit, see citavi.com/edit"/>
          <w:tag w:val="CitaviPlaceholder#0c176bb7-8858-4243-b392-4f90e047254a"/>
          <w:id w:val="867571513"/>
          <w:placeholder>
            <w:docPart w:val="DefaultPlaceholder_-1854013440"/>
          </w:placeholder>
        </w:sdtPr>
        <w:sdtContent>
          <w:customXmlInsRangeEnd w:id="148"/>
          <w:ins w:id="149" w:author="Hellmann, Simon" w:date="2025-08-29T12:57:00Z">
            <w:r w:rsidR="00F827A0" w:rsidRPr="00F827A0">
              <w:rPr>
                <w:color w:val="F79646" w:themeColor="accent6"/>
                <w:lang w:val="en-US"/>
                <w:rPrChange w:id="150" w:author="Hellmann, Simon" w:date="2025-08-29T12:58:00Z">
                  <w:rPr>
                    <w:lang w:val="en-US"/>
                  </w:rPr>
                </w:rPrChange>
              </w:rPr>
              <w:fldChar w:fldCharType="begin"/>
            </w:r>
          </w:ins>
          <w:r w:rsidR="00A551DA">
            <w:rPr>
              <w:color w:val="F79646" w:themeColor="accent6"/>
              <w:lang w:val="en-US"/>
            </w:rPr>
            <w:instrText>ADDIN CitaviPlaceholder{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XSwiQ2l0YXRpb25LZXlVcGRhdGVUeXBlIjowLCJDb2xsYWJvcmF0b3JzIjpbXSwiRG9pIjoiMTAuMTAxNi9qLmRjaGUuMjAyMi4xMDAwMjM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GNoZS4yMDIyLjEwMDAyMyIsIlVyaVN0cmluZyI6Imh0dHBzOi8vZG9pLm9yZy8xMC4xMDE2L2ouZGNoZS4yMDIyLjEwMDA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wYzE3NmJiNy04ODU4LTQyNDMtYjM5Mi00ZjkwZTA0NzI1NGEiLCJUZXh0IjoiKDIwMjIpIiwiV0FJVmVyc2lvbiI6IjYuMTkuMi4xIn0=}</w:instrText>
          </w:r>
          <w:r w:rsidR="00F827A0" w:rsidRPr="00F827A0">
            <w:rPr>
              <w:color w:val="F79646" w:themeColor="accent6"/>
              <w:lang w:val="en-US"/>
              <w:rPrChange w:id="151" w:author="Hellmann, Simon" w:date="2025-08-29T12:58:00Z">
                <w:rPr>
                  <w:lang w:val="en-US"/>
                </w:rPr>
              </w:rPrChange>
            </w:rPr>
            <w:fldChar w:fldCharType="separate"/>
          </w:r>
          <w:r w:rsidR="008D39E8">
            <w:fldChar w:fldCharType="begin"/>
          </w:r>
          <w:r w:rsidR="008D39E8">
            <w:instrText xml:space="preserve"> HYPERLINK \l "_CTVL001274bbd6750ec4c929a4e7a43fcbcfcf3" \o "Mendiola-Rodriguez, T. A.; Ricardez-Sandoval, L. A. (2022): Robust control for anaerobic digestion systems of Tequila vinasses under uncertainty: A De…" </w:instrText>
          </w:r>
          <w:ins w:id="152" w:author="Hellmann, Simon" w:date="2025-08-31T12:14:00Z"/>
          <w:r w:rsidR="008D39E8">
            <w:fldChar w:fldCharType="separate"/>
          </w:r>
          <w:r w:rsidR="00E04011">
            <w:rPr>
              <w:color w:val="F79646" w:themeColor="accent6"/>
              <w:lang w:val="en-US"/>
            </w:rPr>
            <w:t>(2022)</w:t>
          </w:r>
          <w:r w:rsidR="008D39E8">
            <w:rPr>
              <w:color w:val="F79646" w:themeColor="accent6"/>
              <w:lang w:val="en-US"/>
            </w:rPr>
            <w:fldChar w:fldCharType="end"/>
          </w:r>
          <w:ins w:id="153" w:author="Hellmann, Simon" w:date="2025-08-29T12:57:00Z">
            <w:r w:rsidR="00F827A0" w:rsidRPr="00F827A0">
              <w:rPr>
                <w:color w:val="F79646" w:themeColor="accent6"/>
                <w:lang w:val="en-US"/>
                <w:rPrChange w:id="154" w:author="Hellmann, Simon" w:date="2025-08-29T12:58:00Z">
                  <w:rPr>
                    <w:lang w:val="en-US"/>
                  </w:rPr>
                </w:rPrChange>
              </w:rPr>
              <w:fldChar w:fldCharType="end"/>
            </w:r>
          </w:ins>
          <w:customXmlInsRangeStart w:id="155" w:author="Hellmann, Simon" w:date="2025-08-29T12:57:00Z"/>
        </w:sdtContent>
      </w:sdt>
      <w:customXmlInsRangeEnd w:id="155"/>
      <w:r w:rsidR="3775BB1F" w:rsidRPr="3775BB1F">
        <w:rPr>
          <w:lang w:val="en-US"/>
        </w:rPr>
        <w:t>,</w:t>
      </w:r>
      <w:ins w:id="156" w:author="Hellmann, Simon" w:date="2025-08-29T12:48:00Z">
        <w:r w:rsidR="0088128B">
          <w:rPr>
            <w:lang w:val="en-US"/>
          </w:rPr>
          <w:t xml:space="preserve"> </w:t>
        </w:r>
        <w:r w:rsidR="0088128B" w:rsidRPr="00F827A0">
          <w:rPr>
            <w:color w:val="F79646" w:themeColor="accent6"/>
            <w:lang w:val="en-US"/>
            <w:rPrChange w:id="157" w:author="Hellmann, Simon" w:date="2025-08-29T12:58:00Z">
              <w:rPr>
                <w:lang w:val="en-US"/>
              </w:rPr>
            </w:rPrChange>
          </w:rPr>
          <w:t xml:space="preserve">simpler </w:t>
        </w:r>
      </w:ins>
      <w:ins w:id="158" w:author="Hellmann, Simon" w:date="2025-08-29T12:57:00Z">
        <w:r w:rsidR="00F827A0" w:rsidRPr="00F827A0">
          <w:rPr>
            <w:color w:val="F79646" w:themeColor="accent6"/>
            <w:lang w:val="en-US"/>
            <w:rPrChange w:id="159" w:author="Hellmann, Simon" w:date="2025-08-29T12:58:00Z">
              <w:rPr>
                <w:lang w:val="en-US"/>
              </w:rPr>
            </w:rPrChange>
          </w:rPr>
          <w:t xml:space="preserve">mechanistic </w:t>
        </w:r>
      </w:ins>
      <w:ins w:id="160" w:author="Hellmann, Simon" w:date="2025-08-29T12:48:00Z">
        <w:r w:rsidR="0088128B" w:rsidRPr="00F827A0">
          <w:rPr>
            <w:color w:val="F79646" w:themeColor="accent6"/>
            <w:lang w:val="en-US"/>
            <w:rPrChange w:id="161" w:author="Hellmann, Simon" w:date="2025-08-29T12:58:00Z">
              <w:rPr>
                <w:lang w:val="en-US"/>
              </w:rPr>
            </w:rPrChange>
          </w:rPr>
          <w:t xml:space="preserve">models were proposed </w:t>
        </w:r>
      </w:ins>
      <w:del w:id="162" w:author="Hellmann, Simon" w:date="2025-08-29T12:48:00Z">
        <w:r w:rsidR="3775BB1F" w:rsidRPr="00F827A0" w:rsidDel="0088128B">
          <w:rPr>
            <w:color w:val="F79646" w:themeColor="accent6"/>
            <w:lang w:val="en-US"/>
            <w:rPrChange w:id="163" w:author="Hellmann, Simon" w:date="2025-08-29T12:58:00Z">
              <w:rPr>
                <w:lang w:val="en-US"/>
              </w:rPr>
            </w:rPrChange>
          </w:rPr>
          <w:delText xml:space="preserve"> </w:delText>
        </w:r>
      </w:del>
      <w:customXmlDelRangeStart w:id="164" w:author="Hellmann, Simon" w:date="2025-08-29T12:48:00Z"/>
      <w:sdt>
        <w:sdtPr>
          <w:rPr>
            <w:color w:val="F79646" w:themeColor="accent6"/>
            <w:lang w:val="en-US"/>
          </w:rPr>
          <w:alias w:val="To edit, see citavi.com/edit"/>
          <w:tag w:val="CitaviPlaceholder#3f8516a0-b210-40be-b4f7-39c38d664231"/>
          <w:id w:val="-337780626"/>
          <w:placeholder>
            <w:docPart w:val="E0957F41750609419090BEC73F3B8248"/>
          </w:placeholder>
        </w:sdtPr>
        <w:sdtContent>
          <w:customXmlDelRangeEnd w:id="164"/>
          <w:del w:id="165" w:author="Hellmann, Simon" w:date="2025-08-29T12:48:00Z">
            <w:r w:rsidR="0028244E" w:rsidRPr="00F827A0" w:rsidDel="0088128B">
              <w:rPr>
                <w:color w:val="F79646" w:themeColor="accent6"/>
                <w:lang w:val="en-US"/>
                <w:rPrChange w:id="166" w:author="Hellmann, Simon" w:date="2025-08-29T12:58:00Z">
                  <w:rPr>
                    <w:lang w:val="en-US"/>
                  </w:rPr>
                </w:rPrChange>
              </w:rPr>
              <w:fldChar w:fldCharType="begin"/>
            </w:r>
          </w:del>
          <w:r w:rsidR="0088128B" w:rsidRPr="00F827A0">
            <w:rPr>
              <w:color w:val="F79646" w:themeColor="accent6"/>
              <w:lang w:val="en-US"/>
              <w:rPrChange w:id="167" w:author="Hellmann, Simon" w:date="2025-08-29T12:58:00Z">
                <w:rPr>
                  <w:lang w:val="en-US"/>
                </w:rPr>
              </w:rPrChange>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4LTI5VDEyOjM3OjM3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del w:id="168" w:author="Hellmann, Simon" w:date="2025-08-29T12:48:00Z">
            <w:r w:rsidR="0028244E" w:rsidRPr="00F827A0" w:rsidDel="0088128B">
              <w:rPr>
                <w:color w:val="F79646" w:themeColor="accent6"/>
                <w:lang w:val="en-US"/>
                <w:rPrChange w:id="169" w:author="Hellmann, Simon" w:date="2025-08-29T12:58:00Z">
                  <w:rPr>
                    <w:lang w:val="en-US"/>
                  </w:rPr>
                </w:rPrChange>
              </w:rPr>
              <w:fldChar w:fldCharType="separate"/>
            </w:r>
          </w:del>
          <w:r w:rsidR="0088128B" w:rsidRPr="00F827A0">
            <w:rPr>
              <w:color w:val="F79646" w:themeColor="accent6"/>
              <w:lang w:val="en-US"/>
              <w:rPrChange w:id="170" w:author="Hellmann, Simon" w:date="2025-08-29T12:58:00Z">
                <w:rPr>
                  <w:lang w:val="en-US"/>
                </w:rPr>
              </w:rPrChange>
            </w:rPr>
            <w:t>Bernard et al.</w:t>
          </w:r>
          <w:del w:id="171" w:author="Hellmann, Simon" w:date="2025-08-29T12:48:00Z">
            <w:r w:rsidR="0028244E" w:rsidRPr="00F827A0" w:rsidDel="0088128B">
              <w:rPr>
                <w:color w:val="F79646" w:themeColor="accent6"/>
                <w:lang w:val="en-US"/>
                <w:rPrChange w:id="172" w:author="Hellmann, Simon" w:date="2025-08-29T12:58:00Z">
                  <w:rPr>
                    <w:lang w:val="en-US"/>
                  </w:rPr>
                </w:rPrChange>
              </w:rPr>
              <w:fldChar w:fldCharType="end"/>
            </w:r>
          </w:del>
          <w:customXmlDelRangeStart w:id="173" w:author="Hellmann, Simon" w:date="2025-08-29T12:48:00Z"/>
        </w:sdtContent>
      </w:sdt>
      <w:customXmlDelRangeEnd w:id="173"/>
      <w:del w:id="174" w:author="Hellmann, Simon" w:date="2025-08-29T12:48:00Z">
        <w:r w:rsidR="0028244E" w:rsidRPr="00F827A0" w:rsidDel="0088128B">
          <w:rPr>
            <w:color w:val="F79646" w:themeColor="accent6"/>
            <w:lang w:val="en-US"/>
            <w:rPrChange w:id="175" w:author="Hellmann, Simon" w:date="2025-08-29T12:58:00Z">
              <w:rPr>
                <w:lang w:val="en-US"/>
              </w:rPr>
            </w:rPrChange>
          </w:rPr>
          <w:delText xml:space="preserve"> </w:delText>
        </w:r>
      </w:del>
      <w:customXmlDelRangeStart w:id="176" w:author="Hellmann, Simon" w:date="2025-08-29T12:48:00Z"/>
      <w:sdt>
        <w:sdtPr>
          <w:rPr>
            <w:color w:val="F79646" w:themeColor="accent6"/>
            <w:lang w:val="en-US"/>
          </w:rPr>
          <w:alias w:val="To edit, see citavi.com/edit"/>
          <w:tag w:val="CitaviPlaceholder#f2d5a95f-2829-490c-882b-2862ce2c351c"/>
          <w:id w:val="1441876243"/>
          <w:placeholder>
            <w:docPart w:val="E0957F41750609419090BEC73F3B8248"/>
          </w:placeholder>
        </w:sdtPr>
        <w:sdtContent>
          <w:customXmlDelRangeEnd w:id="176"/>
          <w:del w:id="177" w:author="Hellmann, Simon" w:date="2025-08-29T12:48:00Z">
            <w:r w:rsidR="0028244E" w:rsidRPr="00F827A0" w:rsidDel="0088128B">
              <w:rPr>
                <w:color w:val="F79646" w:themeColor="accent6"/>
                <w:lang w:val="en-US"/>
                <w:rPrChange w:id="178" w:author="Hellmann, Simon" w:date="2025-08-29T12:58:00Z">
                  <w:rPr>
                    <w:lang w:val="en-US"/>
                  </w:rPr>
                </w:rPrChange>
              </w:rPr>
              <w:fldChar w:fldCharType="begin"/>
            </w:r>
          </w:del>
          <w:r w:rsidR="0088128B" w:rsidRPr="00F827A0">
            <w:rPr>
              <w:color w:val="F79646" w:themeColor="accent6"/>
              <w:lang w:val="en-US"/>
              <w:rPrChange w:id="179" w:author="Hellmann, Simon" w:date="2025-08-29T12:58:00Z">
                <w:rPr>
                  <w:lang w:val="en-US"/>
                </w:rPr>
              </w:rPrChange>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C0yOVQxMjozNzozNy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del w:id="180" w:author="Hellmann, Simon" w:date="2025-08-29T12:48:00Z">
            <w:r w:rsidR="0028244E" w:rsidRPr="00F827A0" w:rsidDel="0088128B">
              <w:rPr>
                <w:color w:val="F79646" w:themeColor="accent6"/>
                <w:lang w:val="en-US"/>
                <w:rPrChange w:id="181" w:author="Hellmann, Simon" w:date="2025-08-29T12:58:00Z">
                  <w:rPr>
                    <w:lang w:val="en-US"/>
                  </w:rPr>
                </w:rPrChange>
              </w:rPr>
              <w:fldChar w:fldCharType="separate"/>
            </w:r>
          </w:del>
          <w:r w:rsidR="0088128B" w:rsidRPr="00F827A0">
            <w:rPr>
              <w:color w:val="F79646" w:themeColor="accent6"/>
              <w:lang w:val="en-US"/>
              <w:rPrChange w:id="182" w:author="Hellmann, Simon" w:date="2025-08-29T12:58:00Z">
                <w:rPr>
                  <w:lang w:val="en-US"/>
                </w:rPr>
              </w:rPrChange>
            </w:rPr>
            <w:t>(2001)</w:t>
          </w:r>
          <w:del w:id="183" w:author="Hellmann, Simon" w:date="2025-08-29T12:48:00Z">
            <w:r w:rsidR="0028244E" w:rsidRPr="00F827A0" w:rsidDel="0088128B">
              <w:rPr>
                <w:color w:val="F79646" w:themeColor="accent6"/>
                <w:lang w:val="en-US"/>
                <w:rPrChange w:id="184" w:author="Hellmann, Simon" w:date="2025-08-29T12:58:00Z">
                  <w:rPr>
                    <w:lang w:val="en-US"/>
                  </w:rPr>
                </w:rPrChange>
              </w:rPr>
              <w:fldChar w:fldCharType="end"/>
            </w:r>
          </w:del>
          <w:customXmlDelRangeStart w:id="185" w:author="Hellmann, Simon" w:date="2025-08-29T12:48:00Z"/>
        </w:sdtContent>
      </w:sdt>
      <w:customXmlDelRangeEnd w:id="185"/>
      <w:del w:id="186" w:author="Hellmann, Simon" w:date="2025-08-29T12:48:00Z">
        <w:r w:rsidR="0028244E" w:rsidRPr="00F827A0" w:rsidDel="0088128B">
          <w:rPr>
            <w:color w:val="F79646" w:themeColor="accent6"/>
            <w:lang w:val="en-US"/>
            <w:rPrChange w:id="187" w:author="Hellmann, Simon" w:date="2025-08-29T12:58:00Z">
              <w:rPr>
                <w:lang w:val="en-US"/>
              </w:rPr>
            </w:rPrChange>
          </w:rPr>
          <w:delText xml:space="preserve"> </w:delText>
        </w:r>
        <w:r w:rsidR="3775BB1F" w:rsidRPr="00F827A0" w:rsidDel="0088128B">
          <w:rPr>
            <w:color w:val="F79646" w:themeColor="accent6"/>
            <w:lang w:val="en-US"/>
            <w:rPrChange w:id="188" w:author="Hellmann, Simon" w:date="2025-08-29T12:58:00Z">
              <w:rPr>
                <w:lang w:val="en-US"/>
              </w:rPr>
            </w:rPrChange>
          </w:rPr>
          <w:delText xml:space="preserve">proposed a model </w:delText>
        </w:r>
      </w:del>
      <w:del w:id="189" w:author="Hellmann, Simon" w:date="2025-08-28T16:30:00Z">
        <w:r w:rsidR="3775BB1F" w:rsidRPr="00F827A0" w:rsidDel="00690285">
          <w:rPr>
            <w:color w:val="F79646" w:themeColor="accent6"/>
            <w:lang w:val="en-US"/>
            <w:rPrChange w:id="190" w:author="Hellmann, Simon" w:date="2025-08-29T12:58:00Z">
              <w:rPr>
                <w:lang w:val="en-US"/>
              </w:rPr>
            </w:rPrChange>
          </w:rPr>
          <w:delText>explicitly designed</w:delText>
        </w:r>
      </w:del>
      <w:ins w:id="191" w:author="Hellmann, Simon" w:date="2025-08-28T16:30:00Z">
        <w:r w:rsidR="00690285" w:rsidRPr="00F827A0">
          <w:rPr>
            <w:color w:val="F79646" w:themeColor="accent6"/>
            <w:lang w:val="en-US"/>
            <w:rPrChange w:id="192" w:author="Hellmann, Simon" w:date="2025-08-29T12:58:00Z">
              <w:rPr>
                <w:lang w:val="en-US"/>
              </w:rPr>
            </w:rPrChange>
          </w:rPr>
          <w:t>specifically</w:t>
        </w:r>
      </w:ins>
      <w:r w:rsidR="3775BB1F" w:rsidRPr="00F827A0">
        <w:rPr>
          <w:color w:val="F79646" w:themeColor="accent6"/>
          <w:lang w:val="en-US"/>
          <w:rPrChange w:id="193" w:author="Hellmann, Simon" w:date="2025-08-29T12:58:00Z">
            <w:rPr>
              <w:lang w:val="en-US"/>
            </w:rPr>
          </w:rPrChange>
        </w:rPr>
        <w:t xml:space="preserve"> for monitoring and control</w:t>
      </w:r>
      <w:ins w:id="194" w:author="Hellmann, Simon" w:date="2025-08-29T12:48:00Z">
        <w:r w:rsidR="0088128B" w:rsidRPr="00F827A0">
          <w:rPr>
            <w:color w:val="F79646" w:themeColor="accent6"/>
            <w:lang w:val="en-US"/>
            <w:rPrChange w:id="195" w:author="Hellmann, Simon" w:date="2025-08-29T12:58:00Z">
              <w:rPr>
                <w:lang w:val="en-US"/>
              </w:rPr>
            </w:rPrChange>
          </w:rPr>
          <w:t xml:space="preserve">, </w:t>
        </w:r>
      </w:ins>
      <w:ins w:id="196" w:author="Hellmann, Simon" w:date="2025-08-29T17:52:00Z">
        <w:r w:rsidR="00FC6CF8">
          <w:rPr>
            <w:color w:val="F79646" w:themeColor="accent6"/>
            <w:lang w:val="en-US"/>
          </w:rPr>
          <w:t>e.g. by</w:t>
        </w:r>
      </w:ins>
      <w:ins w:id="197" w:author="Hellmann, Simon" w:date="2025-08-29T12:48:00Z">
        <w:r w:rsidR="0088128B" w:rsidRPr="00F827A0">
          <w:rPr>
            <w:color w:val="F79646" w:themeColor="accent6"/>
            <w:lang w:val="en-US"/>
            <w:rPrChange w:id="198" w:author="Hellmann, Simon" w:date="2025-08-29T12:58:00Z">
              <w:rPr>
                <w:lang w:val="en-US"/>
              </w:rPr>
            </w:rPrChange>
          </w:rPr>
          <w:t xml:space="preserve"> </w:t>
        </w:r>
      </w:ins>
      <w:customXmlInsRangeStart w:id="199" w:author="Hellmann, Simon" w:date="2025-08-29T12:48:00Z"/>
      <w:sdt>
        <w:sdtPr>
          <w:rPr>
            <w:color w:val="F79646" w:themeColor="accent6"/>
            <w:lang w:val="en-US"/>
          </w:rPr>
          <w:alias w:val="To edit, see citavi.com/edit"/>
          <w:tag w:val="CitaviPlaceholder#8d9c7768-8868-42aa-b355-46f53cf6668b"/>
          <w:id w:val="1955599451"/>
          <w:placeholder>
            <w:docPart w:val="4FDC302AEB224E9793008B63F1F8F07B"/>
          </w:placeholder>
        </w:sdtPr>
        <w:sdtContent>
          <w:customXmlInsRangeEnd w:id="199"/>
          <w:ins w:id="200" w:author="Hellmann, Simon" w:date="2025-08-29T12:48:00Z">
            <w:r w:rsidR="0088128B" w:rsidRPr="00F827A0">
              <w:rPr>
                <w:color w:val="F79646" w:themeColor="accent6"/>
                <w:lang w:val="en-US"/>
                <w:rPrChange w:id="201" w:author="Hellmann, Simon" w:date="2025-08-29T12:58:00Z">
                  <w:rPr>
                    <w:lang w:val="en-US"/>
                  </w:rPr>
                </w:rPrChange>
              </w:rPr>
              <w:fldChar w:fldCharType="begin"/>
            </w:r>
          </w:ins>
          <w:r w:rsidR="00A551DA">
            <w:rPr>
              <w:color w:val="F79646" w:themeColor="accent6"/>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mliVGVYS2V5IjoiQmVybmFyZDIwMDEiLCJDaXRhdGlvbktleSI6IkJlcm5hcmQgZXQgYWwuIDIwMDEiLCJDaXRhdGlvbktleVVwZGF0ZVR5cGUiOjAsIkNvbGxhYm9yYXRvcnMiOltdLCJEb2kiOiIxMC4xMDAyL2JpdC4xMDAzNi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Sx7IiRpZCI6IjE0IiwiJHR5cGUiOiJTd2lzc0FjYWRlbWljLkNpdGF2aS5Hcm91cCwgU3dpc3NBY2FkZW1pYy5DaXRhdmkiLCJEaXNwbGF5VHlwZSI6MCwiTmFtZSI6IlPDtnJlbiIsIkNyZWF0ZWRCeSI6Il9hIiwiQ3JlYXRlZE9uIjoiMjAyMS0xMS0xNVQwOTowNTozNyIsIk1vZGlmaWVkQnkiOiJfYSIsIklkIjoiMTA0YTg4NjgtN2ZmMy00Y2EyLTlmZTAtMjE2NjJiYTZkNDEz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xNjY4NDQyIiwiVXJpU3RyaW5nIjoiaHR0cDovL3d3dy5uY2JpLm5sbS5uaWguZ292L3B1Ym1lZC8xMTY2ODQ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ctMTRUMjA6MzI6NDYiLCJNb2RpZmllZEJ5IjoiX2EiLCJJZCI6IjdmODg0NTBiLTg0MmQtNDhlMy04ZWQ5LTNmNWZiNTE2MjNmZSIsIk1vZGlmaWVkT24iOiIyMDIyLTA3LTE0VDIwOjMyOjQ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9iaXQuMTAwMzYiLCJVcmlTdHJpbmciOiJodHRwczovL2RvaS5vcmcvMTAuMTAwMi9iaXQuMTAw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3LTE0VDIwOjMyOjQ2IiwiTW9kaWZpZWRCeSI6Il9hIiwiSWQiOiJlZDliZTg3Ny0yOTI1LTRkZjItYjU4NS0yZTM2MjJjMTRmNjAiLCJNb2RpZmllZE9uIjoiMjAyMi0wNy0xNFQyMDozMjo0NiIsIlByb2plY3QiOnsiJHJlZiI6IjgifX1dLCJOb3RlcyI6IkNvbXBhcmF0aXZlIFN0dWR5XG5Kb3VybmFsIEFydGljbGVcblJlc2VhcmNoIFN1cHBvcnQsIE5vbi1VLlMuIEdvdid0Ii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4LTMwVDE1OjAxOjA4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hkOWM3NzY4LTg4NjgtNDJhYS1iMzU1LTQ2ZjUzY2Y2NjY4YiIsIlRleHQiOiJCZXJuYXJkIGV0IGFsLiIsIldBSVZlcnNpb24iOiI2LjE5LjIuMSJ9}</w:instrText>
          </w:r>
          <w:ins w:id="202" w:author="Hellmann, Simon" w:date="2025-08-29T12:48:00Z">
            <w:r w:rsidR="0088128B" w:rsidRPr="00F827A0">
              <w:rPr>
                <w:color w:val="F79646" w:themeColor="accent6"/>
                <w:lang w:val="en-US"/>
                <w:rPrChange w:id="203" w:author="Hellmann, Simon" w:date="2025-08-29T12:58:00Z">
                  <w:rPr>
                    <w:lang w:val="en-US"/>
                  </w:rPr>
                </w:rPrChange>
              </w:rPr>
              <w:fldChar w:fldCharType="separate"/>
            </w:r>
          </w:ins>
          <w:r w:rsidR="008D39E8">
            <w:fldChar w:fldCharType="begin"/>
          </w:r>
          <w:r w:rsidR="008D39E8">
            <w:instrText xml:space="preserve"> HYPERLINK \l "_CTVL001cd89f87a82494c46bff9942b710f6027" \o "Bernard, O.; Hadj-Sadok, Z.; Dochain, D.; Genovesi, A.; Steyer, J. P. (2001): Dynamical model development and parameter identification for an anaerobi…" </w:instrText>
          </w:r>
          <w:ins w:id="204" w:author="Hellmann, Simon" w:date="2025-08-31T12:14:00Z"/>
          <w:r w:rsidR="008D39E8">
            <w:fldChar w:fldCharType="separate"/>
          </w:r>
          <w:r w:rsidR="00E04011">
            <w:rPr>
              <w:color w:val="F79646" w:themeColor="accent6"/>
              <w:lang w:val="en-US"/>
            </w:rPr>
            <w:t>Bernard et al.</w:t>
          </w:r>
          <w:r w:rsidR="008D39E8">
            <w:rPr>
              <w:color w:val="F79646" w:themeColor="accent6"/>
              <w:lang w:val="en-US"/>
            </w:rPr>
            <w:fldChar w:fldCharType="end"/>
          </w:r>
          <w:ins w:id="205" w:author="Hellmann, Simon" w:date="2025-08-29T12:48:00Z">
            <w:r w:rsidR="0088128B" w:rsidRPr="00F827A0">
              <w:rPr>
                <w:color w:val="F79646" w:themeColor="accent6"/>
                <w:lang w:val="en-US"/>
                <w:rPrChange w:id="206" w:author="Hellmann, Simon" w:date="2025-08-29T12:58:00Z">
                  <w:rPr>
                    <w:lang w:val="en-US"/>
                  </w:rPr>
                </w:rPrChange>
              </w:rPr>
              <w:fldChar w:fldCharType="end"/>
            </w:r>
          </w:ins>
          <w:customXmlInsRangeStart w:id="207" w:author="Hellmann, Simon" w:date="2025-08-29T12:48:00Z"/>
        </w:sdtContent>
      </w:sdt>
      <w:customXmlInsRangeEnd w:id="207"/>
      <w:ins w:id="208" w:author="Hellmann, Simon" w:date="2025-08-29T12:48:00Z">
        <w:r w:rsidR="0088128B" w:rsidRPr="00F827A0">
          <w:rPr>
            <w:color w:val="F79646" w:themeColor="accent6"/>
            <w:lang w:val="en-US"/>
            <w:rPrChange w:id="209" w:author="Hellmann, Simon" w:date="2025-08-29T12:58:00Z">
              <w:rPr>
                <w:lang w:val="en-US"/>
              </w:rPr>
            </w:rPrChange>
          </w:rPr>
          <w:t xml:space="preserve"> </w:t>
        </w:r>
      </w:ins>
      <w:customXmlInsRangeStart w:id="210" w:author="Hellmann, Simon" w:date="2025-08-29T12:48:00Z"/>
      <w:sdt>
        <w:sdtPr>
          <w:rPr>
            <w:color w:val="F79646" w:themeColor="accent6"/>
            <w:lang w:val="en-US"/>
          </w:rPr>
          <w:alias w:val="To edit, see citavi.com/edit"/>
          <w:tag w:val="CitaviPlaceholder#0a991f52-2730-485b-9bb7-17253d4dfd59"/>
          <w:id w:val="989212848"/>
          <w:placeholder>
            <w:docPart w:val="4FDC302AEB224E9793008B63F1F8F07B"/>
          </w:placeholder>
        </w:sdtPr>
        <w:sdtContent>
          <w:customXmlInsRangeEnd w:id="210"/>
          <w:ins w:id="211" w:author="Hellmann, Simon" w:date="2025-08-29T12:48:00Z">
            <w:r w:rsidR="0088128B" w:rsidRPr="00F827A0">
              <w:rPr>
                <w:color w:val="F79646" w:themeColor="accent6"/>
                <w:lang w:val="en-US"/>
                <w:rPrChange w:id="212" w:author="Hellmann, Simon" w:date="2025-08-29T12:58:00Z">
                  <w:rPr>
                    <w:lang w:val="en-US"/>
                  </w:rPr>
                </w:rPrChange>
              </w:rPr>
              <w:fldChar w:fldCharType="begin"/>
            </w:r>
          </w:ins>
          <w:r w:rsidR="00A551DA">
            <w:rPr>
              <w:color w:val="F79646" w:themeColor="accent6"/>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JpYlRlWEtleSI6IkJlcm5hcmQyMDAxIi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m90ZXMiOiJDb21wYXJhdGl2ZSBTdHVkeVxuSm91cm5hbCBBcnRpY2xlXG5SZXNlYXJjaCBTdXBwb3J0LCBOb24tVS5TLiBHb3YndCI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C0zMFQxNTowMTow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zBhOTkxZjUyLTI3MzAtNDg1Yi05YmI3LTE3MjUzZDRkZmQ1OSIsIlRleHQiOiIoMjAwMSkiLCJXQUlWZXJzaW9uIjoiNi4xOS4yLjEifQ==}</w:instrText>
          </w:r>
          <w:ins w:id="213" w:author="Hellmann, Simon" w:date="2025-08-29T12:48:00Z">
            <w:r w:rsidR="0088128B" w:rsidRPr="00F827A0">
              <w:rPr>
                <w:color w:val="F79646" w:themeColor="accent6"/>
                <w:lang w:val="en-US"/>
                <w:rPrChange w:id="214" w:author="Hellmann, Simon" w:date="2025-08-29T12:58:00Z">
                  <w:rPr>
                    <w:lang w:val="en-US"/>
                  </w:rPr>
                </w:rPrChange>
              </w:rPr>
              <w:fldChar w:fldCharType="separate"/>
            </w:r>
          </w:ins>
          <w:r w:rsidR="008D39E8">
            <w:fldChar w:fldCharType="begin"/>
          </w:r>
          <w:r w:rsidR="008D39E8" w:rsidRPr="008D39E8">
            <w:rPr>
              <w:lang w:val="en-US"/>
              <w:rPrChange w:id="215" w:author="Hellmann, Simon" w:date="2025-08-31T11:49:00Z">
                <w:rPr/>
              </w:rPrChange>
            </w:rPr>
            <w:instrText xml:space="preserve"> HYPERLINK \l "_CTVL001cd89f87a82494c46bff9942b710f6027" \o "Bernard, O.; Hadj-Sadok, Z.; Dochain, D.; Genovesi, A.; Steyer, J. P. (2001): Dynamical model development and parameter identification for an anaerobi…" </w:instrText>
          </w:r>
          <w:ins w:id="216" w:author="Hellmann, Simon" w:date="2025-08-31T12:14:00Z"/>
          <w:r w:rsidR="008D39E8">
            <w:fldChar w:fldCharType="separate"/>
          </w:r>
          <w:r w:rsidR="00E04011">
            <w:rPr>
              <w:color w:val="F79646" w:themeColor="accent6"/>
              <w:lang w:val="en-US"/>
            </w:rPr>
            <w:t>(2001)</w:t>
          </w:r>
          <w:r w:rsidR="008D39E8">
            <w:rPr>
              <w:color w:val="F79646" w:themeColor="accent6"/>
              <w:lang w:val="en-US"/>
            </w:rPr>
            <w:fldChar w:fldCharType="end"/>
          </w:r>
          <w:ins w:id="217" w:author="Hellmann, Simon" w:date="2025-08-29T12:48:00Z">
            <w:r w:rsidR="0088128B" w:rsidRPr="00F827A0">
              <w:rPr>
                <w:color w:val="F79646" w:themeColor="accent6"/>
                <w:lang w:val="en-US"/>
                <w:rPrChange w:id="218" w:author="Hellmann, Simon" w:date="2025-08-29T12:58:00Z">
                  <w:rPr>
                    <w:lang w:val="en-US"/>
                  </w:rPr>
                </w:rPrChange>
              </w:rPr>
              <w:fldChar w:fldCharType="end"/>
            </w:r>
          </w:ins>
          <w:customXmlInsRangeStart w:id="219" w:author="Hellmann, Simon" w:date="2025-08-29T12:48:00Z"/>
        </w:sdtContent>
      </w:sdt>
      <w:customXmlInsRangeEnd w:id="219"/>
      <w:r w:rsidR="006C2AA2" w:rsidRPr="00F827A0">
        <w:rPr>
          <w:color w:val="F79646" w:themeColor="accent6"/>
          <w:lang w:val="en-US"/>
          <w:rPrChange w:id="220" w:author="Hellmann, Simon" w:date="2025-08-29T12:58:00Z">
            <w:rPr>
              <w:lang w:val="en-US"/>
            </w:rPr>
          </w:rPrChange>
        </w:rPr>
        <w:t>.</w:t>
      </w:r>
      <w:r w:rsidR="006C2AA2">
        <w:rPr>
          <w:lang w:val="en-US"/>
        </w:rPr>
        <w:t xml:space="preserve"> </w:t>
      </w:r>
      <w:del w:id="221" w:author="Hellmann, Simon" w:date="2025-08-28T16:31:00Z">
        <w:r w:rsidR="00FC7A69" w:rsidDel="00690285">
          <w:rPr>
            <w:lang w:val="en-US"/>
          </w:rPr>
          <w:delText xml:space="preserve">Due </w:delText>
        </w:r>
      </w:del>
      <w:ins w:id="222" w:author="Hellmann, Simon" w:date="2025-08-28T16:31:00Z">
        <w:r w:rsidR="00690285">
          <w:rPr>
            <w:lang w:val="en-US"/>
          </w:rPr>
          <w:t xml:space="preserve">Thanks </w:t>
        </w:r>
      </w:ins>
      <w:r w:rsidR="006C2AA2">
        <w:rPr>
          <w:lang w:val="en-US"/>
        </w:rPr>
        <w:t xml:space="preserve">to </w:t>
      </w:r>
      <w:ins w:id="223" w:author="Hellmann, Simon" w:date="2025-08-29T12:55:00Z">
        <w:r w:rsidR="00F827A0">
          <w:rPr>
            <w:lang w:val="en-US"/>
          </w:rPr>
          <w:t>its</w:t>
        </w:r>
      </w:ins>
      <w:ins w:id="224" w:author="Hellmann, Simon" w:date="2025-08-28T16:31:00Z">
        <w:r w:rsidR="00690285">
          <w:rPr>
            <w:lang w:val="en-US"/>
          </w:rPr>
          <w:t xml:space="preserve"> </w:t>
        </w:r>
      </w:ins>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 xml:space="preserve">monitoring and control of AD </w:t>
      </w:r>
      <w:del w:id="225" w:author="Hellmann, Simon" w:date="2025-08-28T16:32:00Z">
        <w:r w:rsidR="227D4B47" w:rsidRPr="227D4B47" w:rsidDel="00690285">
          <w:rPr>
            <w:lang w:val="en-US"/>
          </w:rPr>
          <w:delText>processes</w:delText>
        </w:r>
        <w:r w:rsidR="3775BB1F" w:rsidRPr="3775BB1F" w:rsidDel="00690285">
          <w:rPr>
            <w:lang w:val="en-US"/>
          </w:rPr>
          <w:delText xml:space="preserve"> </w:delText>
        </w:r>
      </w:del>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Content>
          <w:r w:rsidR="00F33BB4">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5pbG9vZmFyIiwiTGFzdE5hbWUiOiJSYWV5YXRkb29zdCIsIlByb3RlY3RlZCI6ZmFsc2UsIlNleCI6MSwiQ3JlYXRlZEJ5IjoiX2EiLCJDcmVhdGVkT24iOiIyMDIxLTExLTE1VDA5OjA1OjM3IiwiTW9kaWZpZWRCeSI6Il9hIiwiSWQiOiJiNzM5ZTI4Mi00Zjk5LTQ4ZGMtYWE2OC1kM2Q1NmI3ZDAxZWMiLCJNb2RpZmllZE9uIjoiMjAyMS0xMS0xNVQwOTowNTozNyIsIlByb2plY3QiOnsiJHJlZiI6IjgifX0seyIkaWQiOiIyN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Sx7IiRpZCI6IjI1IiwiJHR5cGUiOiJTd2lzc0FjYWRlbWljLkNpdGF2aS5QZXJzb24sIFN3aXNzQWNhZGVtaWMuQ2l0YXZpIiwiRmlyc3ROYW1lIjoiVGhvbWFzIiwiTGFzdE5hbWUiOiJCw6RjayIsIlByb3RlY3RlZCI6ZmFsc2UsIlNleCI6MiwiQ3JlYXRlZEJ5IjoiX2EiLCJDcmVhdGVkT24iOiIyMDIzLTAzLTI2VDE5OjM4OjI3IiwiTW9kaWZpZWRCeSI6Il9hIiwiSWQiOiJlNTZkMjNkYi1hNjIzLTRiNDktYmVlNC01NGM3MTI5ZTRlN2MiLCJNb2RpZmllZE9uIjoiMjAyMy0wMy0yNlQxOTozODoyNyIsIlByb2plY3QiOnsiJHJlZiI6IjgifX0seyIkaWQiOiIyNi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1dLCJDaXRhdGlvbktleVVwZGF0ZVR5cGUiOjAsIkNvbGxhYm9yYXRvcnMiOltdLCJEb2kiOiIxMC4xMDE2L2ouanByb2NvbnQuMjAyMi4xMS4wMTMiLCJFZGl0b3JzIjpbXSwiRXZhbHVhdGlvbkNvbXBsZXhpdHkiOjAsIkV2YWx1YXRpb25Tb3VyY2VUZXh0Rm9ybWF0IjowLCJHcm91cHMiOlt7IiRyZWYiOiIxMyJ9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pwcm9jb250LjIwMjIuMTEuMDEzIiwiVXJpU3RyaW5nIjoiaHR0cHM6Ly9kb2kub3JnLzEwLjEwMTYvai5qcHJvY29udC4yMDIyLjExLjAxM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}</w:instrText>
          </w:r>
          <w:r w:rsidR="00F33BB4">
            <w:rPr>
              <w:lang w:val="en-US"/>
            </w:rPr>
            <w:fldChar w:fldCharType="separate"/>
          </w:r>
          <w:r w:rsidR="008D39E8">
            <w:fldChar w:fldCharType="begin"/>
          </w:r>
          <w:r w:rsidR="008D39E8" w:rsidRPr="008D39E8">
            <w:rPr>
              <w:lang w:val="en-US"/>
              <w:rPrChange w:id="226" w:author="Hellmann, Simon" w:date="2025-08-31T11:49:00Z">
                <w:rPr/>
              </w:rPrChange>
            </w:rPr>
            <w:instrText xml:space="preserve"> HYPERLINK \l "_CTVL00145041b9c08e74331817b3fb33f56ae73" \o "García-Sandoval, J. P.; Méndez-Acosta, H. O.; González-Alvarez, V.; Schaum, A.; Alvarez, J. (2016): VFA robust control of an anaerobic digestion pilot…" </w:instrText>
          </w:r>
          <w:ins w:id="227" w:author="Hellmann, Simon" w:date="2025-08-31T12:14:00Z"/>
          <w:r w:rsidR="008D39E8">
            <w:fldChar w:fldCharType="separate"/>
          </w:r>
          <w:r w:rsidR="00E04011">
            <w:rPr>
              <w:lang w:val="en-US"/>
            </w:rPr>
            <w:t>(García-Sandoval et al., 2016</w:t>
          </w:r>
          <w:r w:rsidR="008D39E8">
            <w:rPr>
              <w:lang w:val="en-US"/>
            </w:rPr>
            <w:fldChar w:fldCharType="end"/>
          </w:r>
          <w:r w:rsidR="008D39E8">
            <w:fldChar w:fldCharType="begin"/>
          </w:r>
          <w:r w:rsidR="008D39E8" w:rsidRPr="008D39E8">
            <w:rPr>
              <w:lang w:val="en-US"/>
              <w:rPrChange w:id="228" w:author="Hellmann, Simon" w:date="2025-08-31T11:49:00Z">
                <w:rPr/>
              </w:rPrChange>
            </w:rPr>
            <w:instrText xml:space="preserve"> HYPERLINK \l "_CTVL00135a7796cceac458e9e0ceb102a610b4c" \o "Raeyatdoost, N.; Bongards, M.; Bäck, T.; Wolf, C. (2023): Robust state estimation of the anaerobic digestion process for municipal organic waste using…" </w:instrText>
          </w:r>
          <w:ins w:id="229" w:author="Hellmann, Simon" w:date="2025-08-31T12:14:00Z"/>
          <w:r w:rsidR="008D39E8">
            <w:fldChar w:fldCharType="separate"/>
          </w:r>
          <w:r w:rsidR="00E04011">
            <w:rPr>
              <w:lang w:val="en-US"/>
            </w:rPr>
            <w:t>; Raeyatdoost et al., 2023)</w:t>
          </w:r>
          <w:r w:rsidR="008D39E8">
            <w:rPr>
              <w:lang w:val="en-US"/>
            </w:rPr>
            <w:fldChar w:fldCharType="end"/>
          </w:r>
          <w:r w:rsidR="00F33BB4">
            <w:rPr>
              <w:lang w:val="en-US"/>
            </w:rPr>
            <w:fldChar w:fldCharType="end"/>
          </w:r>
        </w:sdtContent>
      </w:sdt>
      <w:r w:rsidR="3775BB1F" w:rsidRPr="3775BB1F">
        <w:rPr>
          <w:lang w:val="en-US"/>
        </w:rPr>
        <w:t xml:space="preserve">. However, </w:t>
      </w:r>
      <w:ins w:id="230" w:author="Hellmann, Simon" w:date="2025-08-28T16:33:00Z">
        <w:r w:rsidR="00690285" w:rsidRPr="3775BB1F">
          <w:rPr>
            <w:lang w:val="en-US"/>
          </w:rPr>
          <w:t>compared to the ADM1</w:t>
        </w:r>
        <w:r w:rsidR="00690285">
          <w:rPr>
            <w:lang w:val="en-US"/>
          </w:rPr>
          <w:t xml:space="preserve">, </w:t>
        </w:r>
      </w:ins>
      <w:r w:rsidR="3775BB1F" w:rsidRPr="3775BB1F">
        <w:rPr>
          <w:lang w:val="en-US"/>
        </w:rPr>
        <w:t xml:space="preserve">the semi-empirical model </w:t>
      </w:r>
      <w:del w:id="231" w:author="Hellmann, Simon" w:date="2025-08-28T16:32:00Z">
        <w:r w:rsidR="00E145CE" w:rsidDel="00690285">
          <w:rPr>
            <w:lang w:val="en-US"/>
          </w:rPr>
          <w:delText xml:space="preserve">proposed by </w:delText>
        </w:r>
      </w:del>
      <w:ins w:id="232" w:author="Hellmann, Simon" w:date="2025-08-28T16:32:00Z">
        <w:r w:rsidR="00690285">
          <w:rPr>
            <w:lang w:val="en-US"/>
          </w:rPr>
          <w:t xml:space="preserve">of </w:t>
        </w:r>
      </w:ins>
      <w:sdt>
        <w:sdtPr>
          <w:rPr>
            <w:lang w:val="en-US"/>
          </w:rPr>
          <w:alias w:val="To edit, see citavi.com/edit"/>
          <w:tag w:val="CitaviPlaceholder#11685f2b-ca0a-4973-a097-af4c47ffa8f8"/>
          <w:id w:val="-634708627"/>
          <w:placeholder>
            <w:docPart w:val="DefaultPlaceholder_-1854013440"/>
          </w:placeholder>
        </w:sdtPr>
        <w:sdtContent>
          <w:r w:rsidR="009C04C9">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mliVGVYS2V5IjoiQmVybmFyZDIwMDEiLCJDaXRhdGlvbktleSI6IkJlcm5hcmQgZXQgYWwuIDIwMDEiLCJDaXRhdGlvbktleVVwZGF0ZVR5cGUiOjAsIkNvbGxhYm9yYXRvcnMiOltdLCJEb2kiOiIxMC4xMDAyL2JpdC4xMDAzNi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Sx7IiRpZCI6IjE0IiwiJHR5cGUiOiJTd2lzc0FjYWRlbWljLkNpdGF2aS5Hcm91cCwgU3dpc3NBY2FkZW1pYy5DaXRhdmkiLCJEaXNwbGF5VHlwZSI6MCwiTmFtZSI6IlPDtnJlbiIsIkNyZWF0ZWRCeSI6Il9hIiwiQ3JlYXRlZE9uIjoiMjAyMS0xMS0xNVQwOTowNTozNyIsIk1vZGlmaWVkQnkiOiJfYSIsIklkIjoiMTA0YTg4NjgtN2ZmMy00Y2EyLTlmZTAtMjE2NjJiYTZkNDEz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xNjY4NDQyIiwiVXJpU3RyaW5nIjoiaHR0cDovL3d3dy5uY2JpLm5sbS5uaWguZ292L3B1Ym1lZC8xMTY2ODQ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ctMTRUMjA6MzI6NDYiLCJNb2RpZmllZEJ5IjoiX2EiLCJJZCI6IjdmODg0NTBiLTg0MmQtNDhlMy04ZWQ5LTNmNWZiNTE2MjNmZSIsIk1vZGlmaWVkT24iOiIyMDIyLTA3LTE0VDIwOjMyOjQ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9iaXQuMTAwMzYiLCJVcmlTdHJpbmciOiJodHRwczovL2RvaS5vcmcvMTAuMTAwMi9iaXQuMTAw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3LTE0VDIwOjMyOjQ2IiwiTW9kaWZpZWRCeSI6Il9hIiwiSWQiOiJlZDliZTg3Ny0yOTI1LTRkZjItYjU4NS0yZTM2MjJjMTRmNjAiLCJNb2RpZmllZE9uIjoiMjAyMi0wNy0xNFQyMDozMjo0NiIsIlByb2plY3QiOnsiJHJlZiI6IjgifX1dLCJOb3RlcyI6IkNvbXBhcmF0aXZlIFN0dWR5XG5Kb3VybmFsIEFydGljbGVcblJlc2VhcmNoIFN1cHBvcnQsIE5vbi1VLlMuIEdvdid0Ii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4LTMwVDE1OjAxOjA4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Pr>
              <w:lang w:val="en-US"/>
            </w:rPr>
            <w:fldChar w:fldCharType="separate"/>
          </w:r>
          <w:r w:rsidR="008D39E8">
            <w:fldChar w:fldCharType="begin"/>
          </w:r>
          <w:r w:rsidR="008D39E8">
            <w:instrText xml:space="preserve"> HYPERLINK \l "_CTVL001cd89f87a82494c46bff9942b710f6027" \o "Bernard, O.; Hadj-Sadok, Z.; Dochain, D.; Genovesi, A.; Steyer, J. P. (2001): Dynamical model development and parameter identification for an anaerobi…" </w:instrText>
          </w:r>
          <w:ins w:id="233" w:author="Hellmann, Simon" w:date="2025-08-31T12:14:00Z"/>
          <w:r w:rsidR="008D39E8">
            <w:fldChar w:fldCharType="separate"/>
          </w:r>
          <w:r w:rsidR="00E04011">
            <w:rPr>
              <w:lang w:val="en-US"/>
            </w:rPr>
            <w:t>Bernard et al.</w:t>
          </w:r>
          <w:r w:rsidR="008D39E8">
            <w:rPr>
              <w:lang w:val="en-US"/>
            </w:rPr>
            <w:fldChar w:fldCharType="end"/>
          </w:r>
          <w:r w:rsidR="009C04C9">
            <w:rPr>
              <w:lang w:val="en-US"/>
            </w:rPr>
            <w:fldChar w:fldCharType="end"/>
          </w:r>
        </w:sdtContent>
      </w:sdt>
      <w:r w:rsidR="009C04C9">
        <w:rPr>
          <w:lang w:val="en-US"/>
        </w:rPr>
        <w:t xml:space="preserve"> </w:t>
      </w:r>
      <w:sdt>
        <w:sdtPr>
          <w:rPr>
            <w:lang w:val="en-US"/>
          </w:rPr>
          <w:alias w:val="To edit, see citavi.com/edit"/>
          <w:tag w:val="CitaviPlaceholder#dda1596b-068b-40af-803a-9e81dc2e45ee"/>
          <w:id w:val="-641043425"/>
          <w:placeholder>
            <w:docPart w:val="DefaultPlaceholder_-1854013440"/>
          </w:placeholder>
        </w:sdtPr>
        <w:sdtContent>
          <w:r w:rsidR="009C04C9">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JpYlRlWEtleSI6IkJlcm5hcmQyMDAxIi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m90ZXMiOiJDb21wYXJhdGl2ZSBTdHVkeVxuSm91cm5hbCBBcnRpY2xlXG5SZXNlYXJjaCBTdXBwb3J0LCBOb24tVS5TLiBHb3YndCI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C0zMFQxNTowMTow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Pr>
              <w:lang w:val="en-US"/>
            </w:rPr>
            <w:fldChar w:fldCharType="separate"/>
          </w:r>
          <w:r w:rsidR="008D39E8">
            <w:fldChar w:fldCharType="begin"/>
          </w:r>
          <w:r w:rsidR="008D39E8" w:rsidRPr="008D39E8">
            <w:rPr>
              <w:lang w:val="en-US"/>
              <w:rPrChange w:id="234" w:author="Hellmann, Simon" w:date="2025-08-31T11:49:00Z">
                <w:rPr/>
              </w:rPrChange>
            </w:rPr>
            <w:instrText xml:space="preserve"> HYPERLINK \l "_CTVL001cd89f87a82494c46bff9942b710f6027" \o "Bernard, O.; Hadj-Sadok, Z.; Dochain, D.; Genovesi, A.; Steyer, J. P. (2001): Dynamical model development and parameter identification for an anaerobi…" </w:instrText>
          </w:r>
          <w:ins w:id="235" w:author="Hellmann, Simon" w:date="2025-08-31T12:14:00Z"/>
          <w:r w:rsidR="008D39E8">
            <w:fldChar w:fldCharType="separate"/>
          </w:r>
          <w:r w:rsidR="00E04011">
            <w:rPr>
              <w:lang w:val="en-US"/>
            </w:rPr>
            <w:t>(2001)</w:t>
          </w:r>
          <w:r w:rsidR="008D39E8">
            <w:rPr>
              <w:lang w:val="en-US"/>
            </w:rPr>
            <w:fldChar w:fldCharType="end"/>
          </w:r>
          <w:r w:rsidR="009C04C9">
            <w:rPr>
              <w:lang w:val="en-US"/>
            </w:rPr>
            <w:fldChar w:fldCharType="end"/>
          </w:r>
        </w:sdtContent>
      </w:sdt>
      <w:r w:rsidR="009C04C9">
        <w:rPr>
          <w:lang w:val="en-US"/>
        </w:rPr>
        <w:t xml:space="preserve"> </w:t>
      </w:r>
      <w:r w:rsidR="3775BB1F" w:rsidRPr="3775BB1F">
        <w:rPr>
          <w:lang w:val="en-US"/>
        </w:rPr>
        <w:t xml:space="preserve">lacks a clear stoichiometry foundation </w:t>
      </w:r>
      <w:del w:id="236" w:author="Hellmann, Simon" w:date="2025-08-29T12:24:00Z">
        <w:r w:rsidR="3775BB1F" w:rsidRPr="3775BB1F" w:rsidDel="006C71FD">
          <w:rPr>
            <w:lang w:val="en-US"/>
          </w:rPr>
          <w:delText>(</w:delText>
        </w:r>
      </w:del>
      <w:del w:id="237" w:author="Hellmann, Simon" w:date="2025-08-28T16:33:00Z">
        <w:r w:rsidR="3775BB1F" w:rsidRPr="3775BB1F" w:rsidDel="00690285">
          <w:rPr>
            <w:lang w:val="en-US"/>
          </w:rPr>
          <w:delText>compared to the ADM1</w:delText>
        </w:r>
      </w:del>
      <w:del w:id="238" w:author="Hellmann, Simon" w:date="2025-08-29T12:24:00Z">
        <w:r w:rsidR="3775BB1F" w:rsidRPr="3775BB1F" w:rsidDel="006C71FD">
          <w:rPr>
            <w:lang w:val="en-US"/>
          </w:rPr>
          <w:delText xml:space="preserve">) </w:delText>
        </w:r>
      </w:del>
      <w:r w:rsidR="3775BB1F" w:rsidRPr="3775BB1F">
        <w:rPr>
          <w:lang w:val="en-US"/>
        </w:rPr>
        <w:t>and is based</w:t>
      </w:r>
      <w:r w:rsidR="227D4B47" w:rsidRPr="227D4B47">
        <w:rPr>
          <w:lang w:val="en-US"/>
        </w:rPr>
        <w:t xml:space="preserve"> on chemical oxygen demand (COD)</w:t>
      </w:r>
      <w:r w:rsidR="00E2736E">
        <w:rPr>
          <w:lang w:val="en-US"/>
        </w:rPr>
        <w:t xml:space="preserve">, </w:t>
      </w:r>
      <w:del w:id="239" w:author="Hellmann, Simon" w:date="2025-08-28T16:34:00Z">
        <w:r w:rsidR="00E2736E" w:rsidDel="00464718">
          <w:rPr>
            <w:lang w:val="en-US"/>
          </w:rPr>
          <w:delText>typically applied</w:delText>
        </w:r>
      </w:del>
      <w:ins w:id="240" w:author="Hellmann, Simon" w:date="2025-08-28T16:34:00Z">
        <w:r w:rsidR="00464718">
          <w:rPr>
            <w:lang w:val="en-US"/>
          </w:rPr>
          <w:t xml:space="preserve"> a common</w:t>
        </w:r>
      </w:ins>
      <w:r w:rsidR="00E2736E">
        <w:rPr>
          <w:lang w:val="en-US"/>
        </w:rPr>
        <w:t xml:space="preserve"> </w:t>
      </w:r>
      <w:ins w:id="241" w:author="Hellmann, Simon" w:date="2025-08-28T16:34:00Z">
        <w:r w:rsidR="00464718">
          <w:rPr>
            <w:lang w:val="en-US"/>
          </w:rPr>
          <w:t xml:space="preserve">unit </w:t>
        </w:r>
      </w:ins>
      <w:del w:id="242" w:author="Hellmann, Simon" w:date="2025-08-28T16:33:00Z">
        <w:r w:rsidR="00A33CD3" w:rsidDel="00690285">
          <w:rPr>
            <w:lang w:val="en-US"/>
          </w:rPr>
          <w:delText xml:space="preserve">for process characterization </w:delText>
        </w:r>
      </w:del>
      <w:r w:rsidR="00A33CD3">
        <w:rPr>
          <w:lang w:val="en-US"/>
        </w:rPr>
        <w:t>in wastewater engineering</w:t>
      </w:r>
      <w:r w:rsidR="227D4B47" w:rsidRPr="227D4B47">
        <w:rPr>
          <w:lang w:val="en-US"/>
        </w:rPr>
        <w:t xml:space="preserve">. </w:t>
      </w:r>
      <w:del w:id="243" w:author="Hellmann, Simon" w:date="2025-08-28T16:34:00Z">
        <w:r w:rsidR="3775BB1F" w:rsidRPr="3775BB1F" w:rsidDel="00464718">
          <w:rPr>
            <w:lang w:val="en-US"/>
          </w:rPr>
          <w:delText>Therefore</w:delText>
        </w:r>
      </w:del>
      <w:ins w:id="244" w:author="Hellmann, Simon" w:date="2025-08-28T16:34:00Z">
        <w:r w:rsidR="00464718">
          <w:rPr>
            <w:lang w:val="en-US"/>
          </w:rPr>
          <w:t>Thus</w:t>
        </w:r>
      </w:ins>
      <w:r w:rsidR="3775BB1F" w:rsidRPr="3775BB1F">
        <w:rPr>
          <w:lang w:val="en-US"/>
        </w:rPr>
        <w:t xml:space="preserve">, </w:t>
      </w:r>
      <w:sdt>
        <w:sdtPr>
          <w:rPr>
            <w:lang w:val="en-US"/>
          </w:rPr>
          <w:alias w:val="To edit, see citavi.com/edit"/>
          <w:tag w:val="CitaviPlaceholder#1f8faa32-5634-4d09-a136-208732f5fa1a"/>
          <w:id w:val="-188840278"/>
          <w:placeholder>
            <w:docPart w:val="20E54A5981343240BFD3A75D7DCF7441"/>
          </w:placeholder>
        </w:sdtPr>
        <w:sdtContent>
          <w:r w:rsidR="00D2794B">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FQxNTowMTow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Pr>
              <w:lang w:val="en-US"/>
            </w:rPr>
            <w:fldChar w:fldCharType="separate"/>
          </w:r>
          <w:r w:rsidR="008D39E8">
            <w:fldChar w:fldCharType="begin"/>
          </w:r>
          <w:r w:rsidR="008D39E8">
            <w:instrText xml:space="preserve"> HYPERLINK \l "_CTVL0011ab1625a1f8746d89116961d23d09cb8" \o "Weinrich, S.; Nelles, M. (2021): Systematic simplification of the Anaerobic Digestion Model No. 1 (ADM1) - Model development and stoichiometric analys…" </w:instrText>
          </w:r>
          <w:ins w:id="245" w:author="Hellmann, Simon" w:date="2025-08-31T12:14:00Z"/>
          <w:r w:rsidR="008D39E8">
            <w:fldChar w:fldCharType="separate"/>
          </w:r>
          <w:r w:rsidR="00E04011">
            <w:rPr>
              <w:lang w:val="en-US"/>
            </w:rPr>
            <w:t>Weinrich and Nelles</w:t>
          </w:r>
          <w:r w:rsidR="008D39E8">
            <w:rPr>
              <w:lang w:val="en-US"/>
            </w:rPr>
            <w:fldChar w:fldCharType="end"/>
          </w:r>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Content>
          <w:r w:rsidR="00D2794B">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BUMTU6MDE6MD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Pr>
              <w:lang w:val="en-US"/>
            </w:rPr>
            <w:fldChar w:fldCharType="separate"/>
          </w:r>
          <w:r w:rsidR="008D39E8">
            <w:fldChar w:fldCharType="begin"/>
          </w:r>
          <w:r w:rsidR="008D39E8" w:rsidRPr="008D39E8">
            <w:rPr>
              <w:lang w:val="en-US"/>
              <w:rPrChange w:id="246" w:author="Hellmann, Simon" w:date="2025-08-31T11:49:00Z">
                <w:rPr/>
              </w:rPrChange>
            </w:rPr>
            <w:instrText xml:space="preserve"> HYPERLINK \l "_CTVL0011ab1625a1f8746d89116961d23d09cb8" \o "Weinrich, S.; Nelles, M. (2021): Systematic simplification of the Anaerobic Digestion Model No. 1 (ADM1) - Model development and stoichiometric analys…" </w:instrText>
          </w:r>
          <w:ins w:id="247" w:author="Hellmann, Simon" w:date="2025-08-31T12:14:00Z"/>
          <w:r w:rsidR="008D39E8">
            <w:fldChar w:fldCharType="separate"/>
          </w:r>
          <w:r w:rsidR="00E04011">
            <w:rPr>
              <w:lang w:val="en-US"/>
            </w:rPr>
            <w:t>(2021)</w:t>
          </w:r>
          <w:r w:rsidR="008D39E8">
            <w:rPr>
              <w:lang w:val="en-US"/>
            </w:rPr>
            <w:fldChar w:fldCharType="end"/>
          </w:r>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w:t>
      </w:r>
      <w:r w:rsidR="00E145CE">
        <w:rPr>
          <w:lang w:val="en-US"/>
        </w:rPr>
        <w:t>-</w:t>
      </w:r>
      <w:r w:rsidR="3775BB1F" w:rsidRPr="3775BB1F">
        <w:rPr>
          <w:lang w:val="en-US"/>
        </w:rPr>
        <w:t>base</w:t>
      </w:r>
      <w:r w:rsidR="00E145CE">
        <w:rPr>
          <w:lang w:val="en-US"/>
        </w:rPr>
        <w:t>d</w:t>
      </w:r>
      <w:r w:rsidR="00D53489">
        <w:rPr>
          <w:lang w:val="en-US"/>
        </w:rPr>
        <w:t xml:space="preserve"> reference unit</w:t>
      </w:r>
      <w:r w:rsidR="3775BB1F" w:rsidRPr="3775BB1F">
        <w:rPr>
          <w:lang w:val="en-US"/>
        </w:rPr>
        <w:t xml:space="preserve">. </w:t>
      </w:r>
      <w:r w:rsidR="3775BB1F" w:rsidRPr="006C71FD">
        <w:rPr>
          <w:color w:val="F79646" w:themeColor="accent6"/>
          <w:lang w:val="en-US"/>
          <w:rPrChange w:id="248" w:author="Hellmann, Simon" w:date="2025-08-29T12:28:00Z">
            <w:rPr>
              <w:lang w:val="en-US"/>
            </w:rPr>
          </w:rPrChange>
        </w:rPr>
        <w:t>Th</w:t>
      </w:r>
      <w:ins w:id="249" w:author="Hellmann, Simon" w:date="2025-08-29T12:25:00Z">
        <w:r w:rsidR="006C71FD" w:rsidRPr="006C71FD">
          <w:rPr>
            <w:color w:val="F79646" w:themeColor="accent6"/>
            <w:lang w:val="en-US"/>
            <w:rPrChange w:id="250" w:author="Hellmann, Simon" w:date="2025-08-29T12:28:00Z">
              <w:rPr>
                <w:lang w:val="en-US"/>
              </w:rPr>
            </w:rPrChange>
          </w:rPr>
          <w:t>ese</w:t>
        </w:r>
      </w:ins>
      <w:del w:id="251" w:author="Hellmann, Simon" w:date="2025-08-29T12:25:00Z">
        <w:r w:rsidR="3775BB1F" w:rsidRPr="006C71FD" w:rsidDel="006C71FD">
          <w:rPr>
            <w:color w:val="F79646" w:themeColor="accent6"/>
            <w:lang w:val="en-US"/>
            <w:rPrChange w:id="252" w:author="Hellmann, Simon" w:date="2025-08-29T12:28:00Z">
              <w:rPr>
                <w:lang w:val="en-US"/>
              </w:rPr>
            </w:rPrChange>
          </w:rPr>
          <w:delText>is</w:delText>
        </w:r>
      </w:del>
      <w:r w:rsidR="3775BB1F" w:rsidRPr="006C71FD">
        <w:rPr>
          <w:color w:val="F79646" w:themeColor="accent6"/>
          <w:lang w:val="en-US"/>
          <w:rPrChange w:id="253" w:author="Hellmann, Simon" w:date="2025-08-29T12:28:00Z">
            <w:rPr>
              <w:lang w:val="en-US"/>
            </w:rPr>
          </w:rPrChange>
        </w:rPr>
        <w:t xml:space="preserve"> simplification</w:t>
      </w:r>
      <w:ins w:id="254" w:author="Hellmann, Simon" w:date="2025-08-29T12:25:00Z">
        <w:r w:rsidR="006C71FD" w:rsidRPr="006C71FD">
          <w:rPr>
            <w:color w:val="F79646" w:themeColor="accent6"/>
            <w:lang w:val="en-US"/>
            <w:rPrChange w:id="255" w:author="Hellmann, Simon" w:date="2025-08-29T12:28:00Z">
              <w:rPr>
                <w:lang w:val="en-US"/>
              </w:rPr>
            </w:rPrChange>
          </w:rPr>
          <w:t>s</w:t>
        </w:r>
      </w:ins>
      <w:r w:rsidR="3775BB1F" w:rsidRPr="006C71FD">
        <w:rPr>
          <w:color w:val="F79646" w:themeColor="accent6"/>
          <w:lang w:val="en-US"/>
          <w:rPrChange w:id="256" w:author="Hellmann, Simon" w:date="2025-08-29T12:28:00Z">
            <w:rPr>
              <w:lang w:val="en-US"/>
            </w:rPr>
          </w:rPrChange>
        </w:rPr>
        <w:t xml:space="preserve"> </w:t>
      </w:r>
      <w:ins w:id="257" w:author="Hellmann, Simon" w:date="2025-08-29T12:27:00Z">
        <w:r w:rsidR="006C71FD" w:rsidRPr="006C71FD">
          <w:rPr>
            <w:color w:val="F79646" w:themeColor="accent6"/>
            <w:lang w:val="en-US"/>
            <w:rPrChange w:id="258" w:author="Hellmann, Simon" w:date="2025-08-29T12:28:00Z">
              <w:rPr>
                <w:lang w:val="en-US"/>
              </w:rPr>
            </w:rPrChange>
          </w:rPr>
          <w:t>allowed</w:t>
        </w:r>
      </w:ins>
      <w:ins w:id="259" w:author="Hellmann, Simon" w:date="2025-08-29T12:26:00Z">
        <w:r w:rsidR="006C71FD" w:rsidRPr="006C71FD">
          <w:rPr>
            <w:color w:val="F79646" w:themeColor="accent6"/>
            <w:lang w:val="en-US"/>
            <w:rPrChange w:id="260" w:author="Hellmann, Simon" w:date="2025-08-29T12:28:00Z">
              <w:rPr>
                <w:lang w:val="en-US"/>
              </w:rPr>
            </w:rPrChange>
          </w:rPr>
          <w:t xml:space="preserve"> </w:t>
        </w:r>
      </w:ins>
      <w:ins w:id="261" w:author="Hellmann, Simon" w:date="2025-08-29T12:27:00Z">
        <w:r w:rsidR="006C71FD" w:rsidRPr="006C71FD">
          <w:rPr>
            <w:color w:val="F79646" w:themeColor="accent6"/>
            <w:lang w:val="en-US"/>
            <w:rPrChange w:id="262" w:author="Hellmann, Simon" w:date="2025-08-29T12:28:00Z">
              <w:rPr>
                <w:lang w:val="en-US"/>
              </w:rPr>
            </w:rPrChange>
          </w:rPr>
          <w:t>to</w:t>
        </w:r>
      </w:ins>
      <w:ins w:id="263" w:author="Hellmann, Simon" w:date="2025-08-29T12:25:00Z">
        <w:r w:rsidR="006C71FD" w:rsidRPr="006C71FD">
          <w:rPr>
            <w:color w:val="F79646" w:themeColor="accent6"/>
            <w:lang w:val="en-US"/>
            <w:rPrChange w:id="264" w:author="Hellmann, Simon" w:date="2025-08-29T12:28:00Z">
              <w:rPr>
                <w:lang w:val="en-US"/>
              </w:rPr>
            </w:rPrChange>
          </w:rPr>
          <w:t xml:space="preserve"> successful</w:t>
        </w:r>
      </w:ins>
      <w:ins w:id="265" w:author="Hellmann, Simon" w:date="2025-08-29T12:27:00Z">
        <w:r w:rsidR="006C71FD" w:rsidRPr="006C71FD">
          <w:rPr>
            <w:color w:val="F79646" w:themeColor="accent6"/>
            <w:lang w:val="en-US"/>
            <w:rPrChange w:id="266" w:author="Hellmann, Simon" w:date="2025-08-29T12:28:00Z">
              <w:rPr>
                <w:lang w:val="en-US"/>
              </w:rPr>
            </w:rPrChange>
          </w:rPr>
          <w:t>ly</w:t>
        </w:r>
      </w:ins>
      <w:ins w:id="267" w:author="Hellmann, Simon" w:date="2025-08-29T12:25:00Z">
        <w:r w:rsidR="006C71FD" w:rsidRPr="006C71FD">
          <w:rPr>
            <w:color w:val="F79646" w:themeColor="accent6"/>
            <w:lang w:val="en-US"/>
            <w:rPrChange w:id="268" w:author="Hellmann, Simon" w:date="2025-08-29T12:28:00Z">
              <w:rPr>
                <w:lang w:val="en-US"/>
              </w:rPr>
            </w:rPrChange>
          </w:rPr>
          <w:t xml:space="preserve"> </w:t>
        </w:r>
      </w:ins>
      <w:ins w:id="269" w:author="Hellmann, Simon" w:date="2025-08-29T12:27:00Z">
        <w:r w:rsidR="006C71FD" w:rsidRPr="006C71FD">
          <w:rPr>
            <w:color w:val="F79646" w:themeColor="accent6"/>
            <w:lang w:val="en-US"/>
            <w:rPrChange w:id="270" w:author="Hellmann, Simon" w:date="2025-08-29T12:28:00Z">
              <w:rPr>
                <w:lang w:val="en-US"/>
              </w:rPr>
            </w:rPrChange>
          </w:rPr>
          <w:t xml:space="preserve">identify </w:t>
        </w:r>
      </w:ins>
      <w:ins w:id="271" w:author="Hellmann, Simon" w:date="2025-08-29T12:25:00Z">
        <w:r w:rsidR="006C71FD" w:rsidRPr="006C71FD">
          <w:rPr>
            <w:color w:val="F79646" w:themeColor="accent6"/>
            <w:lang w:val="en-US"/>
            <w:rPrChange w:id="272" w:author="Hellmann, Simon" w:date="2025-08-29T12:28:00Z">
              <w:rPr>
                <w:lang w:val="en-US"/>
              </w:rPr>
            </w:rPrChange>
          </w:rPr>
          <w:t>model parameters</w:t>
        </w:r>
      </w:ins>
      <w:ins w:id="273" w:author="Hellmann, Simon" w:date="2025-08-29T12:26:00Z">
        <w:r w:rsidR="006C71FD" w:rsidRPr="006C71FD">
          <w:rPr>
            <w:color w:val="F79646" w:themeColor="accent6"/>
            <w:lang w:val="en-US"/>
            <w:rPrChange w:id="274" w:author="Hellmann, Simon" w:date="2025-08-29T12:28:00Z">
              <w:rPr>
                <w:lang w:val="en-US"/>
              </w:rPr>
            </w:rPrChange>
          </w:rPr>
          <w:t xml:space="preserve"> </w:t>
        </w:r>
      </w:ins>
      <w:del w:id="275" w:author="Hellmann, Simon" w:date="2025-08-29T12:27:00Z">
        <w:r w:rsidR="3775BB1F" w:rsidRPr="006C71FD" w:rsidDel="006C71FD">
          <w:rPr>
            <w:color w:val="F79646" w:themeColor="accent6"/>
            <w:lang w:val="en-US"/>
            <w:rPrChange w:id="276" w:author="Hellmann, Simon" w:date="2025-08-29T12:28:00Z">
              <w:rPr>
                <w:lang w:val="en-US"/>
              </w:rPr>
            </w:rPrChange>
          </w:rPr>
          <w:delText xml:space="preserve">eased deployment </w:delText>
        </w:r>
      </w:del>
      <w:ins w:id="277" w:author="Hellmann, Simon" w:date="2025-08-29T12:27:00Z">
        <w:r w:rsidR="006C71FD" w:rsidRPr="006C71FD">
          <w:rPr>
            <w:color w:val="F79646" w:themeColor="accent6"/>
            <w:lang w:val="en-US"/>
            <w:rPrChange w:id="278" w:author="Hellmann, Simon" w:date="2025-08-29T12:28:00Z">
              <w:rPr>
                <w:lang w:val="en-US"/>
              </w:rPr>
            </w:rPrChange>
          </w:rPr>
          <w:t xml:space="preserve">even </w:t>
        </w:r>
      </w:ins>
      <w:r w:rsidR="3775BB1F" w:rsidRPr="006C71FD">
        <w:rPr>
          <w:color w:val="F79646" w:themeColor="accent6"/>
          <w:lang w:val="en-US"/>
          <w:rPrChange w:id="279" w:author="Hellmann, Simon" w:date="2025-08-29T12:28:00Z">
            <w:rPr>
              <w:lang w:val="en-US"/>
            </w:rPr>
          </w:rPrChange>
        </w:rPr>
        <w:t>in agricultural settings</w:t>
      </w:r>
      <w:ins w:id="280" w:author="Hellmann, Simon" w:date="2025-08-29T12:27:00Z">
        <w:r w:rsidR="006C71FD" w:rsidRPr="006C71FD">
          <w:rPr>
            <w:color w:val="F79646" w:themeColor="accent6"/>
            <w:lang w:val="en-US"/>
            <w:rPrChange w:id="281" w:author="Hellmann, Simon" w:date="2025-08-29T12:28:00Z">
              <w:rPr>
                <w:lang w:val="en-US"/>
              </w:rPr>
            </w:rPrChange>
          </w:rPr>
          <w:t xml:space="preserve">, </w:t>
        </w:r>
      </w:ins>
      <w:del w:id="282" w:author="Hellmann, Simon" w:date="2025-08-29T12:27:00Z">
        <w:r w:rsidR="00210A81" w:rsidRPr="006C71FD" w:rsidDel="006C71FD">
          <w:rPr>
            <w:color w:val="F79646" w:themeColor="accent6"/>
            <w:lang w:val="en-US"/>
            <w:rPrChange w:id="283" w:author="Hellmann, Simon" w:date="2025-08-29T12:28:00Z">
              <w:rPr>
                <w:lang w:val="en-US"/>
              </w:rPr>
            </w:rPrChange>
          </w:rPr>
          <w:delText xml:space="preserve"> </w:delText>
        </w:r>
      </w:del>
      <w:r w:rsidR="00210A81" w:rsidRPr="006C71FD">
        <w:rPr>
          <w:color w:val="F79646" w:themeColor="accent6"/>
          <w:lang w:val="en-US"/>
          <w:rPrChange w:id="284" w:author="Hellmann, Simon" w:date="2025-08-29T12:28:00Z">
            <w:rPr>
              <w:lang w:val="en-US"/>
            </w:rPr>
          </w:rPrChange>
        </w:rPr>
        <w:t>and</w:t>
      </w:r>
      <w:r w:rsidR="3775BB1F" w:rsidRPr="006C71FD">
        <w:rPr>
          <w:color w:val="F79646" w:themeColor="accent6"/>
          <w:lang w:val="en-US"/>
          <w:rPrChange w:id="285" w:author="Hellmann, Simon" w:date="2025-08-29T12:28:00Z">
            <w:rPr>
              <w:lang w:val="en-US"/>
            </w:rPr>
          </w:rPrChange>
        </w:rPr>
        <w:t xml:space="preserve"> </w:t>
      </w:r>
      <w:del w:id="286" w:author="Hellmann, Simon" w:date="2025-08-29T12:28:00Z">
        <w:r w:rsidR="3775BB1F" w:rsidRPr="006C71FD" w:rsidDel="006C71FD">
          <w:rPr>
            <w:color w:val="F79646" w:themeColor="accent6"/>
            <w:lang w:val="en-US"/>
            <w:rPrChange w:id="287" w:author="Hellmann, Simon" w:date="2025-08-29T12:28:00Z">
              <w:rPr>
                <w:lang w:val="en-US"/>
              </w:rPr>
            </w:rPrChange>
          </w:rPr>
          <w:delText xml:space="preserve">has </w:delText>
        </w:r>
      </w:del>
      <w:ins w:id="288" w:author="Hellmann, Simon" w:date="2025-08-29T12:28:00Z">
        <w:r w:rsidR="006C71FD">
          <w:rPr>
            <w:color w:val="F79646" w:themeColor="accent6"/>
            <w:lang w:val="en-US"/>
          </w:rPr>
          <w:t>have</w:t>
        </w:r>
        <w:r w:rsidR="006C71FD" w:rsidRPr="006C71FD">
          <w:rPr>
            <w:color w:val="F79646" w:themeColor="accent6"/>
            <w:lang w:val="en-US"/>
            <w:rPrChange w:id="289" w:author="Hellmann, Simon" w:date="2025-08-29T12:28:00Z">
              <w:rPr>
                <w:lang w:val="en-US"/>
              </w:rPr>
            </w:rPrChange>
          </w:rPr>
          <w:t xml:space="preserve"> </w:t>
        </w:r>
      </w:ins>
      <w:r w:rsidR="3775BB1F" w:rsidRPr="006C71FD">
        <w:rPr>
          <w:color w:val="F79646" w:themeColor="accent6"/>
          <w:lang w:val="en-US"/>
          <w:rPrChange w:id="290" w:author="Hellmann, Simon" w:date="2025-08-29T12:28:00Z">
            <w:rPr>
              <w:lang w:val="en-US"/>
            </w:rPr>
          </w:rPrChange>
        </w:rPr>
        <w:t xml:space="preserve">been validated in </w:t>
      </w:r>
      <w:del w:id="291" w:author="Hellmann, Simon" w:date="2025-08-28T16:35:00Z">
        <w:r w:rsidR="3775BB1F" w:rsidRPr="006C71FD" w:rsidDel="00464718">
          <w:rPr>
            <w:color w:val="F79646" w:themeColor="accent6"/>
            <w:lang w:val="en-US"/>
            <w:rPrChange w:id="292" w:author="Hellmann, Simon" w:date="2025-08-29T12:28:00Z">
              <w:rPr>
                <w:lang w:val="en-US"/>
              </w:rPr>
            </w:rPrChange>
          </w:rPr>
          <w:delText xml:space="preserve">different </w:delText>
        </w:r>
      </w:del>
      <w:r w:rsidR="00A33CD3" w:rsidRPr="006C71FD">
        <w:rPr>
          <w:color w:val="F79646" w:themeColor="accent6"/>
          <w:lang w:val="en-US"/>
          <w:rPrChange w:id="293" w:author="Hellmann, Simon" w:date="2025-08-29T12:28:00Z">
            <w:rPr>
              <w:lang w:val="en-US"/>
            </w:rPr>
          </w:rPrChange>
        </w:rPr>
        <w:t>lab and full</w:t>
      </w:r>
      <w:r w:rsidR="00663103" w:rsidRPr="006C71FD">
        <w:rPr>
          <w:color w:val="F79646" w:themeColor="accent6"/>
          <w:lang w:val="en-US"/>
          <w:rPrChange w:id="294" w:author="Hellmann, Simon" w:date="2025-08-29T12:28:00Z">
            <w:rPr>
              <w:lang w:val="en-US"/>
            </w:rPr>
          </w:rPrChange>
        </w:rPr>
        <w:t xml:space="preserve"> </w:t>
      </w:r>
      <w:r w:rsidR="00A33CD3" w:rsidRPr="006C71FD">
        <w:rPr>
          <w:color w:val="F79646" w:themeColor="accent6"/>
          <w:lang w:val="en-US"/>
          <w:rPrChange w:id="295" w:author="Hellmann, Simon" w:date="2025-08-29T12:28:00Z">
            <w:rPr>
              <w:lang w:val="en-US"/>
            </w:rPr>
          </w:rPrChange>
        </w:rPr>
        <w:t xml:space="preserve">scale </w:t>
      </w:r>
      <w:del w:id="296" w:author="Hellmann, Simon" w:date="2025-08-28T16:35:00Z">
        <w:r w:rsidR="00FB1691" w:rsidRPr="006C71FD" w:rsidDel="00464718">
          <w:rPr>
            <w:color w:val="F79646" w:themeColor="accent6"/>
            <w:lang w:val="en-US"/>
            <w:rPrChange w:id="297" w:author="Hellmann, Simon" w:date="2025-08-29T12:28:00Z">
              <w:rPr>
                <w:lang w:val="en-US"/>
              </w:rPr>
            </w:rPrChange>
          </w:rPr>
          <w:delText>settings</w:delText>
        </w:r>
        <w:r w:rsidR="00E52B52" w:rsidDel="00464718">
          <w:rPr>
            <w:lang w:val="en-US"/>
          </w:rPr>
          <w:delText xml:space="preserve"> </w:delText>
        </w:r>
      </w:del>
      <w:sdt>
        <w:sdtPr>
          <w:rPr>
            <w:lang w:val="en-US"/>
          </w:rPr>
          <w:alias w:val="To edit, see citavi.com/edit"/>
          <w:tag w:val="CitaviPlaceholder#99b212fa-900f-426e-a165-d5feae06f7c5"/>
          <w:id w:val="329343129"/>
          <w:placeholder>
            <w:docPart w:val="DefaultPlaceholder_-1854013440"/>
          </w:placeholder>
        </w:sdtPr>
        <w:sdtContent>
          <w:r w:rsidR="00E52B52">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CaWJUZVhLZXkiOiJUaXNvY2NvLjIwMjQi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m90ZXMiOiJQSUk6ICAxODEwIi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HJlZiI6IjkifSx7IiRpZCI6IjI1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jY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jc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I4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IiwiQ2l0YXRpb25LZXkiOiJXZWlucmljaCBldCBhbC4gMjAyMSIsIkNpdGF0aW9uS2V5VXBkYXRlVHlwZSI6MCwiQ29sbGFib3JhdG9ycyI6W10sIkNvdmVyUGF0aCI6eyIkaWQiOiIzM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M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M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5vdGVzIjoiSm91cm5hbCBBcnRpY2xlIi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}</w:instrText>
          </w:r>
          <w:r w:rsidR="00E52B52">
            <w:rPr>
              <w:lang w:val="en-US"/>
            </w:rPr>
            <w:fldChar w:fldCharType="separate"/>
          </w:r>
          <w:r w:rsidR="008D39E8">
            <w:fldChar w:fldCharType="begin"/>
          </w:r>
          <w:r w:rsidR="008D39E8" w:rsidRPr="008D39E8">
            <w:rPr>
              <w:lang w:val="en-US"/>
              <w:rPrChange w:id="298" w:author="Hellmann, Simon" w:date="2025-08-31T11:49:00Z">
                <w:rPr/>
              </w:rPrChange>
            </w:rPr>
            <w:instrText xml:space="preserve"> HYPERLINK \l "_CTVL0010fd60b7558314efbb8aa4629189e2aff" \o "Tisocco, S.; Weinrich, S.; Lyons, G.; Wills, M.; Zhan, X.; Crosson, P. (2024): Application of a simplified ADM1 for full-scale anaerobic co-digestion …" </w:instrText>
          </w:r>
          <w:ins w:id="299" w:author="Hellmann, Simon" w:date="2025-08-31T12:14:00Z"/>
          <w:r w:rsidR="008D39E8">
            <w:fldChar w:fldCharType="separate"/>
          </w:r>
          <w:r w:rsidR="00E04011">
            <w:rPr>
              <w:lang w:val="en-US"/>
            </w:rPr>
            <w:t>(Tisocco et al., 2024</w:t>
          </w:r>
          <w:r w:rsidR="008D39E8">
            <w:rPr>
              <w:lang w:val="en-US"/>
            </w:rPr>
            <w:fldChar w:fldCharType="end"/>
          </w:r>
          <w:r w:rsidR="008D39E8">
            <w:fldChar w:fldCharType="begin"/>
          </w:r>
          <w:r w:rsidR="008D39E8" w:rsidRPr="008D39E8">
            <w:rPr>
              <w:lang w:val="en-US"/>
              <w:rPrChange w:id="300" w:author="Hellmann, Simon" w:date="2025-08-31T11:49:00Z">
                <w:rPr/>
              </w:rPrChange>
            </w:rPr>
            <w:instrText xml:space="preserve"> HYPERLINK \l "_CTVL0016df8aa821b7747acb1edb4d9183c161a" \o "Weinrich, S.; Mauky, E.; Schmidt, T.; Krebs, C.; Liebetrau, J.; Nelles, M. (2021): Systematic simplification of the Anaerobic Digestion Model No. 1 (A…" </w:instrText>
          </w:r>
          <w:ins w:id="301" w:author="Hellmann, Simon" w:date="2025-08-31T12:14:00Z"/>
          <w:r w:rsidR="008D39E8">
            <w:fldChar w:fldCharType="separate"/>
          </w:r>
          <w:r w:rsidR="00E04011">
            <w:rPr>
              <w:lang w:val="en-US"/>
            </w:rPr>
            <w:t>; Weinrich et al., 2021)</w:t>
          </w:r>
          <w:r w:rsidR="008D39E8">
            <w:rPr>
              <w:lang w:val="en-US"/>
            </w:rPr>
            <w:fldChar w:fldCharType="end"/>
          </w:r>
          <w:r w:rsidR="00E52B52">
            <w:rPr>
              <w:lang w:val="en-US"/>
            </w:rPr>
            <w:fldChar w:fldCharType="end"/>
          </w:r>
        </w:sdtContent>
      </w:sdt>
      <w:r w:rsidR="227D4B47" w:rsidRPr="227D4B47">
        <w:rPr>
          <w:lang w:val="en-US"/>
        </w:rPr>
        <w:t>.</w:t>
      </w:r>
    </w:p>
    <w:p w14:paraId="6748BA4F" w14:textId="480E6935"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w:t>
      </w:r>
      <w:r w:rsidR="005E2A74">
        <w:rPr>
          <w:lang w:val="en-US"/>
        </w:rPr>
        <w:t xml:space="preserve"> </w:t>
      </w:r>
      <w:sdt>
        <w:sdtPr>
          <w:rPr>
            <w:lang w:val="en-US"/>
          </w:rPr>
          <w:alias w:val="To edit, see citavi.com/edit"/>
          <w:tag w:val="CitaviPlaceholder#70945998-1350-436e-9ed3-9f7a1c0b0752"/>
          <w:id w:val="-1565631663"/>
          <w:placeholder>
            <w:docPart w:val="DefaultPlaceholder_-1854013440"/>
          </w:placeholder>
        </w:sdtPr>
        <w:sdtContent>
          <w:r w:rsidR="005E2A74">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WFlOTZiLWJiMGQtNDg2OS1hYzAyLWZkNTM5OWE5NmJiMyIsIlJhbmdlTGVuZ3RoIjoyNywiUmVmZXJlbmNlSWQiOiI2NTE5MjI5ZS0xZGFkLTRiODktYWQzMC0xZDdkMDA5Y2Jj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dhdHJlcy4yMDI1LjEyNDIwMyIsIlVyaVN0cmluZyI6Imh0dHBzOi8vZG9pLm9yZy8xMC4xMDE2L2oud2F0cmVzLjIwMjUuMTI0MjA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3LTI0VDEzOjU5OjQzIiwiTW9kaWZpZWRCeSI6Il9IZWxsbWFubiwgU2ltb24iLCJJZCI6IjVhMTA4YzEwLTJmMTMtNGYyMy1iMzkyLTdmMTBlYmUxNjgwMiIsIk1vZGlmaWVkT24iOiIyMDI1LTA3LTI0VDEzOjU5OjQ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NDA2NzQ5MTAiLCJVcmlTdHJpbmciOiJodHRwOi8vd3d3Lm5jYmkubmxtLm5paC5nb3YvcHVibWVkLzQwNjc0OTE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3LTI0VDEzOjU5OjQzIiwiTW9kaWZpZWRCeSI6Il9IZWxsbWFubiwgU2ltb24iLCJJZCI6Ijg3MzYyOWUxLWZjNzItNDQ0OS1hMTU1LTBkODkwZjdiNTY2YyIsIk1vZGlmaWVkT24iOiIyMDI1LTA3LTI0VDEzOjU5OjQzIiwiUHJvamVjdCI6eyIkcmVmIjoiOCJ9fV0sIk5vdGVzIjoi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}</w:instrText>
          </w:r>
          <w:r w:rsidR="005E2A74">
            <w:rPr>
              <w:lang w:val="en-US"/>
            </w:rPr>
            <w:fldChar w:fldCharType="separate"/>
          </w:r>
          <w:r w:rsidR="008D39E8">
            <w:fldChar w:fldCharType="begin"/>
          </w:r>
          <w:r w:rsidR="008D39E8">
            <w:instrText xml:space="preserve"> HYPERLINK \l "_CTVL0016519229e1dad4b89ad301d7d009cbc69" \o "Donoso-Bravo, A.; Sadino-Riquelme, M. C.; Zorrilla, F.; Hansen, F. (2025): Making waves: Extracting more insights from anaerobic batch tests - a model…" </w:instrText>
          </w:r>
          <w:ins w:id="302" w:author="Hellmann, Simon" w:date="2025-08-31T12:14:00Z"/>
          <w:r w:rsidR="008D39E8">
            <w:fldChar w:fldCharType="separate"/>
          </w:r>
          <w:r w:rsidR="00E04011">
            <w:rPr>
              <w:lang w:val="en-US"/>
            </w:rPr>
            <w:t>(Donoso-Bravo et al., 2025)</w:t>
          </w:r>
          <w:r w:rsidR="008D39E8">
            <w:rPr>
              <w:lang w:val="en-US"/>
            </w:rPr>
            <w:fldChar w:fldCharType="end"/>
          </w:r>
          <w:r w:rsidR="005E2A74">
            <w:rPr>
              <w:lang w:val="en-US"/>
            </w:rPr>
            <w:fldChar w:fldCharType="end"/>
          </w:r>
        </w:sdtContent>
      </w:sdt>
      <w:r w:rsidR="006E3F82">
        <w:rPr>
          <w:lang w:val="en-US"/>
        </w:rPr>
        <w:t>.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E1Ny0wMTUtOTM4Mi02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ExNTctMDE1LTkzODItNiIsIlVyaVN0cmluZyI6Imh0dHBzOi8vZG9pLm9yZy8xMC4xMDA3L3MxMTE1Ny0wMTUtOTM4Mi0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MjY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3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yO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yOS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A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JpYlRlWEtleSI6Ikx1YmtlbjIwMTUi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zNy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NDc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0OC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FQxNTowMTowOCIsIlByb2plY3QiOnsiJHJlZiI6IjgifX0sIlB1Ymxpc2hlcnMiOlt7IiRyZWYiOiI0Ny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}</w:instrText>
          </w:r>
          <w:r>
            <w:rPr>
              <w:lang w:val="en-US"/>
            </w:rPr>
            <w:fldChar w:fldCharType="separate"/>
          </w:r>
          <w:r w:rsidR="008D39E8">
            <w:fldChar w:fldCharType="begin"/>
          </w:r>
          <w:r w:rsidR="008D39E8">
            <w:instrText xml:space="preserve"> HYPERLINK \l "_CTVL00162194bb43f664366b430ad14f4eeee4e" \o "Jimenez, J.; Latrille, E.; Harmand, J.; Robles, A.; Ferrer, J.; Steyer, J.-P. (2015): Instrumentation and control of anaerobic digestion processes. Re…" </w:instrText>
          </w:r>
          <w:ins w:id="303" w:author="Hellmann, Simon" w:date="2025-08-31T12:14:00Z"/>
          <w:r w:rsidR="008D39E8">
            <w:fldChar w:fldCharType="separate"/>
          </w:r>
          <w:r w:rsidR="00E04011">
            <w:rPr>
              <w:lang w:val="en-US"/>
            </w:rPr>
            <w:t>(Jimenez et al., 2015</w:t>
          </w:r>
          <w:r w:rsidR="008D39E8">
            <w:rPr>
              <w:lang w:val="en-US"/>
            </w:rPr>
            <w:fldChar w:fldCharType="end"/>
          </w:r>
          <w:r w:rsidR="008D39E8">
            <w:fldChar w:fldCharType="begin"/>
          </w:r>
          <w:r w:rsidR="008D39E8">
            <w:instrText xml:space="preserve"> HYPERLINK \l "_CTVL001aa10622fc825473c887011dc382fbeeb" \o "Lübken, M.; Kosse, P.; Koch, K.; Gehring, T.; Wichern, M. (2015): Influent Fractionation for Modeling Continuous Anaerobic Digestion Processes. In Güb…" </w:instrText>
          </w:r>
          <w:ins w:id="304" w:author="Hellmann, Simon" w:date="2025-08-31T12:14:00Z"/>
          <w:r w:rsidR="008D39E8">
            <w:fldChar w:fldCharType="separate"/>
          </w:r>
          <w:r w:rsidR="00E04011">
            <w:rPr>
              <w:lang w:val="en-US"/>
            </w:rPr>
            <w:t>; Lübken et al., 2015)</w:t>
          </w:r>
          <w:r w:rsidR="008D39E8">
            <w:rPr>
              <w:lang w:val="en-US"/>
            </w:rPr>
            <w:fldChar w:fldCharType="end"/>
          </w:r>
          <w:r>
            <w:rPr>
              <w:lang w:val="en-US"/>
            </w:rPr>
            <w:fldChar w:fldCharType="end"/>
          </w:r>
        </w:sdtContent>
      </w:sdt>
      <w:r w:rsidR="00284DF9">
        <w:rPr>
          <w:lang w:val="en-US"/>
        </w:rPr>
        <w:t xml:space="preserve"> and </w:t>
      </w:r>
      <w:r w:rsidRPr="00EB4FE6">
        <w:rPr>
          <w:lang w:val="en-US"/>
        </w:rPr>
        <w:t>involves extensive laboratory measurements</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4LTMwVDE1OjAxOjA4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xY2FmYmU4My1iNjMwLTQ3Y2EtYmEyYi1mNTYyYTRjNmU1ODQiLCJUZXh0IjoiKExpZWJldHJhdSBhbmQgUGZlaWZmZXIsIDIwMjApIiwiV0FJVmVyc2lvbiI6IjYuMTkuMi4xIn0=}</w:instrText>
          </w:r>
          <w:r>
            <w:rPr>
              <w:lang w:val="en-US"/>
            </w:rPr>
            <w:fldChar w:fldCharType="separate"/>
          </w:r>
          <w:r w:rsidR="008D39E8">
            <w:fldChar w:fldCharType="begin"/>
          </w:r>
          <w:r w:rsidR="008D39E8" w:rsidRPr="008D39E8">
            <w:rPr>
              <w:lang w:val="en-US"/>
              <w:rPrChange w:id="305" w:author="Hellmann, Simon" w:date="2025-08-31T11:49:00Z">
                <w:rPr/>
              </w:rPrChange>
            </w:rPr>
            <w:instrText xml:space="preserve"> HYPERLINK \l "_CTVL001c3b78bc64261460886accb7573639093" \o "Liebetrau, J.; Pfeiffer, D. (Eds.) (2020): Collection of Methods for Biogas. Methods to determine parameters for analysis purposes and parameters that…" </w:instrText>
          </w:r>
          <w:ins w:id="306" w:author="Hellmann, Simon" w:date="2025-08-31T12:14:00Z"/>
          <w:r w:rsidR="008D39E8">
            <w:fldChar w:fldCharType="separate"/>
          </w:r>
          <w:r w:rsidR="00E04011">
            <w:rPr>
              <w:lang w:val="en-US"/>
            </w:rPr>
            <w:t>(Liebetrau and Pfeiffer, 2020)</w:t>
          </w:r>
          <w:r w:rsidR="008D39E8">
            <w:rPr>
              <w:lang w:val="en-US"/>
            </w:rPr>
            <w:fldChar w:fldCharType="end"/>
          </w:r>
          <w:r>
            <w:rPr>
              <w:lang w:val="en-US"/>
            </w:rPr>
            <w:fldChar w:fldCharType="end"/>
          </w:r>
        </w:sdtContent>
      </w:sdt>
      <w:r w:rsidRPr="00EB4FE6">
        <w:rPr>
          <w:lang w:val="en-US"/>
        </w:rPr>
        <w:t>.</w:t>
      </w:r>
      <w:r w:rsidR="00A87DFC" w:rsidRPr="00A87DFC">
        <w:rPr>
          <w:lang w:val="en-US"/>
        </w:rPr>
        <w:t xml:space="preserve"> </w:t>
      </w:r>
      <w:r w:rsidR="00A87DFC">
        <w:rPr>
          <w:lang w:val="en-US"/>
        </w:rPr>
        <w:t>Further</w:t>
      </w:r>
      <w:del w:id="307" w:author="Hellmann, Simon" w:date="2025-08-28T16:36:00Z">
        <w:r w:rsidR="00A87DFC" w:rsidDel="00DD73B1">
          <w:rPr>
            <w:lang w:val="en-US"/>
          </w:rPr>
          <w:delText>more</w:delText>
        </w:r>
      </w:del>
      <w:r w:rsidR="00A87DFC">
        <w:rPr>
          <w:lang w:val="en-US"/>
        </w:rPr>
        <w:t xml:space="preserve">, the anaerobically degradable </w:t>
      </w:r>
      <w:r w:rsidR="00577F63">
        <w:rPr>
          <w:lang w:val="en-US"/>
        </w:rPr>
        <w:t>part</w:t>
      </w:r>
      <w:r w:rsidR="00A87DFC">
        <w:rPr>
          <w:lang w:val="en-US"/>
        </w:rPr>
        <w:t xml:space="preserv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r w:rsidR="00F41675">
        <w:rPr>
          <w:lang w:val="en-US"/>
        </w:rPr>
        <w:t xml:space="preserve">, </w:t>
      </w:r>
      <w:del w:id="308" w:author="Hellmann, Simon" w:date="2025-08-28T16:36:00Z">
        <w:r w:rsidR="00F41675" w:rsidDel="00DD73B1">
          <w:rPr>
            <w:lang w:val="en-US"/>
          </w:rPr>
          <w:delText xml:space="preserve">because </w:delText>
        </w:r>
      </w:del>
      <w:ins w:id="309" w:author="Hellmann, Simon" w:date="2025-08-28T16:36:00Z">
        <w:r w:rsidR="00DD73B1">
          <w:rPr>
            <w:lang w:val="en-US"/>
          </w:rPr>
          <w:t xml:space="preserve">as </w:t>
        </w:r>
      </w:ins>
      <w:r w:rsidR="00F41675">
        <w:rPr>
          <w:lang w:val="en-US"/>
        </w:rPr>
        <w:t>not all organic material is degradable under anaerobic conditions, such as lignin</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Content>
          <w:r w:rsidR="00CF46A3">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FQxNTowMTow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BUMTU6MDE6MD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r w:rsidR="008D39E8">
            <w:fldChar w:fldCharType="begin"/>
          </w:r>
          <w:r w:rsidR="008D39E8" w:rsidRPr="008D39E8">
            <w:rPr>
              <w:lang w:val="en-US"/>
              <w:rPrChange w:id="310" w:author="Hellmann, Simon" w:date="2025-08-31T11:49:00Z">
                <w:rPr/>
              </w:rPrChange>
            </w:rPr>
            <w:instrText xml:space="preserve"> HYPERLINK \l "_CTVL001aa10622fc825473c887011dc382fbeeb" \o "Lübken, M.; Kosse, P.; Koch, K.; Gehring, T.; Wichern, M. (2015): Influent Fractionation for Modeling Continuous Anaerobic Digestion Processes. In Güb…" </w:instrText>
          </w:r>
          <w:ins w:id="311" w:author="Hellmann, Simon" w:date="2025-08-31T12:14:00Z"/>
          <w:r w:rsidR="008D39E8">
            <w:fldChar w:fldCharType="separate"/>
          </w:r>
          <w:r w:rsidR="00E04011">
            <w:rPr>
              <w:lang w:val="en-US"/>
            </w:rPr>
            <w:t>(Lübken et al., 2015)</w:t>
          </w:r>
          <w:r w:rsidR="008D39E8">
            <w:rPr>
              <w:lang w:val="en-US"/>
            </w:rPr>
            <w:fldChar w:fldCharType="end"/>
          </w:r>
          <w:r w:rsidR="00CF46A3">
            <w:rPr>
              <w:lang w:val="en-US"/>
            </w:rPr>
            <w:fldChar w:fldCharType="end"/>
          </w:r>
        </w:sdtContent>
      </w:sdt>
      <w:r w:rsidR="00A87DFC">
        <w:rPr>
          <w:lang w:val="en-US"/>
        </w:rPr>
        <w:t xml:space="preserve">. </w:t>
      </w:r>
      <w:r w:rsidRPr="00EB4FE6">
        <w:rPr>
          <w:lang w:val="en-US"/>
        </w:rPr>
        <w:t xml:space="preserve">One established way to quantify </w:t>
      </w:r>
      <w:r w:rsidR="00194590">
        <w:rPr>
          <w:lang w:val="en-US"/>
        </w:rPr>
        <w:t xml:space="preserve">anaerobic </w:t>
      </w:r>
      <w:r w:rsidRPr="00EB4FE6">
        <w:rPr>
          <w:lang w:val="en-US"/>
        </w:rPr>
        <w:t xml:space="preserve">degradability is </w:t>
      </w:r>
      <w:del w:id="312" w:author="Hellmann, Simon" w:date="2025-08-28T16:36:00Z">
        <w:r w:rsidRPr="00EB4FE6" w:rsidDel="00DD73B1">
          <w:rPr>
            <w:lang w:val="en-US"/>
          </w:rPr>
          <w:delText xml:space="preserve">by assessing </w:delText>
        </w:r>
      </w:del>
      <w:ins w:id="313" w:author="Hellmann, Simon" w:date="2025-08-28T16:36:00Z">
        <w:r w:rsidR="00DD73B1">
          <w:rPr>
            <w:lang w:val="en-US"/>
          </w:rPr>
          <w:t xml:space="preserve">to assess </w:t>
        </w:r>
      </w:ins>
      <w:r w:rsidRPr="00EB4FE6">
        <w:rPr>
          <w:lang w:val="en-US"/>
        </w:rPr>
        <w:t xml:space="preserve">the substrate's biochemical methane potential (BMP) </w:t>
      </w:r>
      <w:del w:id="314" w:author="Hellmann, Simon" w:date="2025-08-28T16:36:00Z">
        <w:r w:rsidRPr="00EB4FE6" w:rsidDel="00DD73B1">
          <w:rPr>
            <w:lang w:val="en-US"/>
          </w:rPr>
          <w:delText xml:space="preserve">through </w:delText>
        </w:r>
      </w:del>
      <w:ins w:id="315" w:author="Hellmann, Simon" w:date="2025-08-28T16:36:00Z">
        <w:r w:rsidR="00DD73B1">
          <w:rPr>
            <w:lang w:val="en-US"/>
          </w:rPr>
          <w:t xml:space="preserve">in </w:t>
        </w:r>
      </w:ins>
      <w:r w:rsidRPr="00EB4FE6">
        <w:rPr>
          <w:lang w:val="en-US"/>
        </w:rPr>
        <w:t>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cmVmIjoiMTMifSx7IiRpZCI6IjI0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yN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jY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I3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ZW5yZy4yMDIwLjAwMDYzIiwiVXJpU3RyaW5nIjoiaHR0cHM6Ly9kb2kub3JnLzEwLjMzODkvZmVucmcuMjAyMC4wMDA2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}</w:instrText>
          </w:r>
          <w:r>
            <w:rPr>
              <w:lang w:val="en-US"/>
            </w:rPr>
            <w:fldChar w:fldCharType="separate"/>
          </w:r>
          <w:r w:rsidR="008D39E8">
            <w:fldChar w:fldCharType="begin"/>
          </w:r>
          <w:r w:rsidR="008D39E8" w:rsidRPr="008D39E8">
            <w:rPr>
              <w:lang w:val="en-US"/>
              <w:rPrChange w:id="316" w:author="Hellmann, Simon" w:date="2025-08-31T11:49:00Z">
                <w:rPr/>
              </w:rPrChange>
            </w:rPr>
            <w:instrText xml:space="preserve"> HYPERLINK \l "_CTVL001abb9dfefffdb424ba289fe6241f04073" \o "Dandikas, V.; Heuwinkel, H.; Lichti, F.; Eckl, T.; Drewes, J. E.; Koch, K. (2018): Correlation between hydrolysis rate constant and chemical compositi…" </w:instrText>
          </w:r>
          <w:ins w:id="317" w:author="Hellmann, Simon" w:date="2025-08-31T12:14:00Z"/>
          <w:r w:rsidR="008D39E8">
            <w:fldChar w:fldCharType="separate"/>
          </w:r>
          <w:r w:rsidR="00E04011">
            <w:rPr>
              <w:lang w:val="en-US"/>
            </w:rPr>
            <w:t>(Dandikas et al., 2018</w:t>
          </w:r>
          <w:r w:rsidR="008D39E8">
            <w:rPr>
              <w:lang w:val="en-US"/>
            </w:rPr>
            <w:fldChar w:fldCharType="end"/>
          </w:r>
          <w:r w:rsidR="008D39E8">
            <w:fldChar w:fldCharType="begin"/>
          </w:r>
          <w:r w:rsidR="008D39E8" w:rsidRPr="008D39E8">
            <w:rPr>
              <w:lang w:val="en-US"/>
              <w:rPrChange w:id="318" w:author="Hellmann, Simon" w:date="2025-08-31T11:49:00Z">
                <w:rPr/>
              </w:rPrChange>
            </w:rPr>
            <w:instrText xml:space="preserve"> HYPERLINK \l "_CTVL00138d43eeeeb8144698dbf90b5a413db7f" \o "Koch, K.; Hafner, S. D.; Weinrich, S.; Astals, S.; Holliger, C. (2020): Power and Limitations of Biochemical Methane Potential (BMP) Tests. Frontiers …" </w:instrText>
          </w:r>
          <w:ins w:id="319" w:author="Hellmann, Simon" w:date="2025-08-31T12:14:00Z"/>
          <w:r w:rsidR="008D39E8">
            <w:fldChar w:fldCharType="separate"/>
          </w:r>
          <w:r w:rsidR="00E04011">
            <w:rPr>
              <w:lang w:val="en-US"/>
            </w:rPr>
            <w:t>; Koch et al., 2020)</w:t>
          </w:r>
          <w:r w:rsidR="008D39E8">
            <w:rPr>
              <w:lang w:val="en-US"/>
            </w:rPr>
            <w:fldChar w:fldCharType="end"/>
          </w:r>
          <w:r>
            <w:rPr>
              <w:lang w:val="en-US"/>
            </w:rPr>
            <w:fldChar w:fldCharType="end"/>
          </w:r>
        </w:sdtContent>
      </w:sdt>
      <w:r w:rsidRPr="00EB4FE6">
        <w:rPr>
          <w:lang w:val="en-US"/>
        </w:rPr>
        <w:t>. However, in practi</w:t>
      </w:r>
      <w:r>
        <w:rPr>
          <w:lang w:val="en-US"/>
        </w:rPr>
        <w:t>c</w:t>
      </w:r>
      <w:r w:rsidRPr="00EB4FE6">
        <w:rPr>
          <w:lang w:val="en-US"/>
        </w:rPr>
        <w:t>e</w:t>
      </w:r>
      <w:r w:rsidR="00F41675">
        <w:rPr>
          <w:lang w:val="en-US"/>
        </w:rPr>
        <w:t>,</w:t>
      </w:r>
      <w:r w:rsidRPr="00EB4FE6">
        <w:rPr>
          <w:lang w:val="en-US"/>
        </w:rPr>
        <w:t xml:space="preserv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m90ZXMiOiJQSUk6ICB3MTIwNjE3NTIi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OC0zMFQxNTowMTowOCIsIlByb2plY3QiOnsiJHJlZiI6IjgifX0sIlVzZU51bWJlcmluZ1R5cGVPZlBhcmVudERvY3VtZW50IjpmYWxzZX1dLCJGb3JtYXR0ZWRUZXh0Ijp7IiRpZCI6IjE3IiwiQ291bnQiOjEsIlRleHRVbml0cyI6W3siJGlkIjoiMTgiLCJGb250U3R5bGUiOnsiJGlkIjoiMTkiLCJOZXV0cmFsIjp0cnVlfSwiUmVhZGluZ09yZGVyIjoxLCJUZXh0IjoiKEhhZm5lciBldCBhbC4sIDIwMjApIn1dfSwiVGFnIjoiQ2l0YXZpUGxhY2Vob2xkZXIjMDcxZTJiYjItMjRjYS00ZTVmLWJmNWItNDZmZDIzOTgyMjdkIiwiVGV4dCI6IihIYWZuZXIgZXQgYWwuLCAyMDIwKSIsIldBSVZlcnNpb24iOiI2LjE5LjIuMSJ9}</w:instrText>
          </w:r>
          <w:r>
            <w:rPr>
              <w:lang w:val="en-US"/>
            </w:rPr>
            <w:fldChar w:fldCharType="separate"/>
          </w:r>
          <w:r w:rsidR="008D39E8">
            <w:fldChar w:fldCharType="begin"/>
          </w:r>
          <w:r w:rsidR="008D39E8" w:rsidRPr="008D39E8">
            <w:rPr>
              <w:lang w:val="en-US"/>
              <w:rPrChange w:id="320" w:author="Hellmann, Simon" w:date="2025-08-31T11:49:00Z">
                <w:rPr/>
              </w:rPrChange>
            </w:rPr>
            <w:instrText xml:space="preserve"> HYPERLINK \l "_CTVL001dda7a75174c24a08aa2c4f6bc7c02285" \o "Hafner, S. D.; Fruteau de Laclos, H.; Koch, K.; Holliger, C. (2020): Improving Inter-Laboratory Reproducibility in Measurement of Biochemical Methane …" </w:instrText>
          </w:r>
          <w:ins w:id="321" w:author="Hellmann, Simon" w:date="2025-08-31T12:14:00Z"/>
          <w:r w:rsidR="008D39E8">
            <w:fldChar w:fldCharType="separate"/>
          </w:r>
          <w:r w:rsidR="00E04011">
            <w:rPr>
              <w:lang w:val="en-US"/>
            </w:rPr>
            <w:t>(Hafner et al., 2020)</w:t>
          </w:r>
          <w:r w:rsidR="008D39E8">
            <w:rPr>
              <w:lang w:val="en-US"/>
            </w:rPr>
            <w:fldChar w:fldCharType="end"/>
          </w:r>
          <w:r>
            <w:rPr>
              <w:lang w:val="en-US"/>
            </w:rPr>
            <w:fldChar w:fldCharType="end"/>
          </w:r>
        </w:sdtContent>
      </w:sdt>
      <w:r w:rsidRPr="00EB4FE6">
        <w:rPr>
          <w:lang w:val="en-US"/>
        </w:rPr>
        <w:t>. Moreover, in full</w:t>
      </w:r>
      <w:r w:rsidR="00663103">
        <w:rPr>
          <w:lang w:val="en-US"/>
        </w:rPr>
        <w:t xml:space="preserve"> </w:t>
      </w:r>
      <w:r w:rsidRPr="00EB4FE6">
        <w:rPr>
          <w:lang w:val="en-US"/>
        </w:rPr>
        <w:t>scale</w:t>
      </w:r>
      <w:del w:id="322" w:author="Hellmann, Simon" w:date="2025-08-28T16:37:00Z">
        <w:r w:rsidRPr="00EB4FE6" w:rsidDel="00DD73B1">
          <w:rPr>
            <w:lang w:val="en-US"/>
          </w:rPr>
          <w:delText xml:space="preserve"> </w:delText>
        </w:r>
        <w:r w:rsidR="00DE6DC8" w:rsidDel="00DD73B1">
          <w:rPr>
            <w:lang w:val="en-US"/>
          </w:rPr>
          <w:delText xml:space="preserve">AD </w:delText>
        </w:r>
        <w:r w:rsidRPr="00EB4FE6" w:rsidDel="00DD73B1">
          <w:rPr>
            <w:lang w:val="en-US"/>
          </w:rPr>
          <w:delText>operation</w:delText>
        </w:r>
      </w:del>
      <w:r w:rsidR="00F41675">
        <w:rPr>
          <w:lang w:val="en-US"/>
        </w:rPr>
        <w:t>,</w:t>
      </w:r>
      <w:r w:rsidRPr="00EB4FE6">
        <w:rPr>
          <w:lang w:val="en-US"/>
        </w:rPr>
        <w:t xml:space="preserve"> time-consuming batch experiment</w:t>
      </w:r>
      <w:r w:rsidR="00F41675">
        <w:rPr>
          <w:lang w:val="en-US"/>
        </w:rPr>
        <w:t>s</w:t>
      </w:r>
      <w:r w:rsidRPr="00EB4FE6">
        <w:rPr>
          <w:lang w:val="en-US"/>
        </w:rPr>
        <w:t xml:space="preserve">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w:t>
      </w:r>
      <w:ins w:id="323" w:author="Hellmann, Simon" w:date="2025-08-30T16:39:00Z">
        <w:r w:rsidR="00041583">
          <w:rPr>
            <w:lang w:val="en-US"/>
          </w:rPr>
          <w:t xml:space="preserve">, </w:t>
        </w:r>
      </w:ins>
      <w:del w:id="324" w:author="Hellmann, Simon" w:date="2025-08-30T16:39:00Z">
        <w:r w:rsidRPr="00EB4FE6" w:rsidDel="00041583">
          <w:rPr>
            <w:lang w:val="en-US"/>
          </w:rPr>
          <w:delText xml:space="preserve"> (</w:delText>
        </w:r>
      </w:del>
      <w:r w:rsidRPr="00EB4FE6">
        <w:rPr>
          <w:lang w:val="en-US"/>
        </w:rPr>
        <w:t xml:space="preserve">especially for </w:t>
      </w:r>
      <w:r w:rsidR="00F41675">
        <w:rPr>
          <w:lang w:val="en-US"/>
        </w:rPr>
        <w:t xml:space="preserve">energy crop </w:t>
      </w:r>
      <w:r w:rsidRPr="00EB4FE6">
        <w:rPr>
          <w:lang w:val="en-US"/>
        </w:rPr>
        <w:t>silages and manure</w:t>
      </w:r>
      <w:del w:id="325" w:author="Hellmann, Simon" w:date="2025-08-30T16:39:00Z">
        <w:r w:rsidRPr="00EB4FE6" w:rsidDel="00041583">
          <w:rPr>
            <w:lang w:val="en-US"/>
          </w:rPr>
          <w:delText>)</w:delText>
        </w:r>
      </w:del>
      <w:r w:rsidRPr="00EB4FE6">
        <w:rPr>
          <w:lang w:val="en-US"/>
        </w:rPr>
        <w:t xml:space="preserve"> </w:t>
      </w:r>
      <w:sdt>
        <w:sdtPr>
          <w:rPr>
            <w:lang w:val="en-US"/>
          </w:rPr>
          <w:alias w:val="To edit, see citavi.com/edit"/>
          <w:tag w:val="CitaviPlaceholder#f0a47ffa-f4e6-4d4d-8b55-86235849b089"/>
          <w:id w:val="309147828"/>
          <w:placeholder>
            <w:docPart w:val="DefaultPlaceholder_-1854013440"/>
          </w:placeholder>
        </w:sdtPr>
        <w:sdtContent>
          <w:r w:rsidR="00ED4D29">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5vdGVzIjoiSm91cm5hbCBBcnRpY2xlIi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4LTMwVDE1OjAxOjA4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JpYlRlWEtleSI6Ikx1YmtlbjIwMTUiLCJDaXRhdGlvbktleSI6IkzDvGJrZW4gZXQgYWwuIDIwMTUiLCJDaXRhdGlvbktleVVwZGF0ZVR5cGUiOjAsIkNvbGxhYm9yYXRvcnMiOltdLCJEb2kiOiIxMC4xMDA3Lzk3OC0zLTMxOS0yMTk5My02XzYiLCJFZGl0b3JzIjpbXSwiRXZhbHVhdGlvbkNvbXBsZXhpdHkiOjAsIkV2YWx1YXRpb25Tb3VyY2VUZXh0Rm9ybWF0IjowLCJHcm91cHMiOlt7IiRyZWYiOiIxNCJ9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0MS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NDIiLCIkdHlwZSI6IlN3aXNzQWNhZGVtaWMuQ2l0YXZpLkxpbmtlZFJlc291cmNlLCBTd2lzc0FjYWRlbWljLkNpdGF2aSIsIkxpbmtlZFJlc291cmNlVHlwZSI6MSwiVXJpU3RyaW5nIjoiQmF1ZXIgMjAxNSAtIEJpb2dhcyBTY2llbmNlIGFuZCBUZWNobm9sb2d5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0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1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Y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3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CJ9XSwiSGFzTGFiZWwxIjpmYWxzZSwiSGFzTGFiZWwyIjpmYWxzZSwiSXNibiI6Ijk3ODMzMTkyMTk5MzYiLCJLZXl3b3JkcyI6W10sIkxhbmd1YWdlIjoiZW5nIiwiTGFuZ3VhZ2VDb2RlIjoiZW4i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FQxNTowMTowOC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BUMTU6MDE6MDg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Pr>
              <w:lang w:val="en-US"/>
            </w:rPr>
            <w:fldChar w:fldCharType="separate"/>
          </w:r>
          <w:r w:rsidR="008D39E8">
            <w:fldChar w:fldCharType="begin"/>
          </w:r>
          <w:r w:rsidR="008D39E8" w:rsidRPr="008D39E8">
            <w:rPr>
              <w:lang w:val="en-US"/>
              <w:rPrChange w:id="326" w:author="Hellmann, Simon" w:date="2025-08-31T11:49:00Z">
                <w:rPr/>
              </w:rPrChange>
            </w:rPr>
            <w:instrText xml:space="preserve"> HYPERLINK \l "_CTVL0019a3197eb6c494dff8d212b66c5111b25" \o "Fisgativa, H.; Zennaro, B.; Charnier, C.; Richard, C.; Accarion, G.; Béline, F. (2020): Comprehensive determination of input state variables dataset r…" </w:instrText>
          </w:r>
          <w:ins w:id="327" w:author="Hellmann, Simon" w:date="2025-08-31T12:14:00Z"/>
          <w:r w:rsidR="008D39E8">
            <w:fldChar w:fldCharType="separate"/>
          </w:r>
          <w:r w:rsidR="00E04011">
            <w:rPr>
              <w:lang w:val="en-US"/>
            </w:rPr>
            <w:t>(Fisgativa et al., 2020</w:t>
          </w:r>
          <w:r w:rsidR="008D39E8">
            <w:rPr>
              <w:lang w:val="en-US"/>
            </w:rPr>
            <w:fldChar w:fldCharType="end"/>
          </w:r>
          <w:r w:rsidR="008D39E8">
            <w:fldChar w:fldCharType="begin"/>
          </w:r>
          <w:r w:rsidR="008D39E8" w:rsidRPr="008D39E8">
            <w:rPr>
              <w:lang w:val="en-US"/>
              <w:rPrChange w:id="328" w:author="Hellmann, Simon" w:date="2025-08-31T11:49:00Z">
                <w:rPr/>
              </w:rPrChange>
            </w:rPr>
            <w:instrText xml:space="preserve"> HYPERLINK \l "_CTVL001aa10622fc825473c887011dc382fbeeb" \o "Lübken, M.; Kosse, P.; Koch, K.; Gehring, T.; Wichern, M. (2015): Influent Fractionation for Modeling Continuous Anaerobic Digestion Processes. In Güb…" </w:instrText>
          </w:r>
          <w:ins w:id="329" w:author="Hellmann, Simon" w:date="2025-08-31T12:14:00Z"/>
          <w:r w:rsidR="008D39E8">
            <w:fldChar w:fldCharType="separate"/>
          </w:r>
          <w:r w:rsidR="00E04011">
            <w:rPr>
              <w:lang w:val="en-US"/>
            </w:rPr>
            <w:t>; Lübken et al., 2015)</w:t>
          </w:r>
          <w:r w:rsidR="008D39E8">
            <w:rPr>
              <w:lang w:val="en-US"/>
            </w:rPr>
            <w:fldChar w:fldCharType="end"/>
          </w:r>
          <w:r w:rsidR="00ED4D29">
            <w:rPr>
              <w:lang w:val="en-US"/>
            </w:rPr>
            <w:fldChar w:fldCharType="end"/>
          </w:r>
        </w:sdtContent>
      </w:sdt>
      <w:r w:rsidRPr="00EB4FE6">
        <w:rPr>
          <w:lang w:val="en-US"/>
        </w:rPr>
        <w:t>, there still exists 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Content>
          <w:r w:rsidR="00DE6DC8">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plcnJ5IiwiTGFzdE5hbWUiOiJNdXJwaHkiLCJNaWRkbGVOYW1lIjoiRC4iLCJQcm90ZWN0ZWQiOmZhbHNlLCJTZXgiOjIsIkNyZWF0ZWRCeSI6Il9IZWxsbWFubiwgU2ltb24iLCJDcmVhdGVkT24iOiIyMDI1LTAxLTIzVDEwOjUxOjIxIiwiTW9kaWZpZWRCeSI6Il9IZWxsbWFubiwgU2ltb24iLCJJZCI6ImMxODU5ZGZiLTRkM2EtNDY4My04NjU3LTU1MzljMTQ2YjVjYiIsIk1vZGlmaWVkT24iOiIyMDI1LTAxLTIzVDEwOjUxOjIxIiwiUHJvamVjdCI6eyIkaWQiOiI4IiwiJHR5cGUiOiJTd2lzc0FjYWRlbWljLkNpdGF2aS5Qcm9qZWN0LCBTd2lzc0FjYWRlbWljLkNpdGF2aSJ9fV0sIkVkaXRvcnMiOlt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RnJhbnppc2thIiwiTGFzdE5hbWUiOiJTY2jDpGZlciIsIlByb3RlY3RlZCI6ZmFsc2UsIlNleCI6MSwiQ3JlYXRlZEJ5IjoiX0hlbGxtYW5uLCBTaW1vbiIsIkNyZWF0ZWRPbiI6IjIwMjUtMDEtMjNUMTA6NTE6MjEiLCJNb2RpZmllZEJ5IjoiX0hlbGxtYW5uLCBTaW1vbiIsIklkIjoiZjQ0OGIyYzQtMmVhNi00NDNlLWJiNmEtN2QxODUzYmNhZWY5IiwiTW9kaWZpZWRPbiI6IjIwMjUtMDEtMjNUMTA6NTE6MjEiLCJQcm9qZWN0Ijp7IiRyZWYiOiI4In19LHsiJGlkIjoiMTE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iIsIiR0eXBlIjoiU3dpc3NBY2FkZW1pYy5DaXRhdmkuUGVyc29uLCBTd2lzc0FjYWRlbWljLkNpdGF2aSIsIkZpcnN0TmFtZSI6IkfDvG50aGVyIiwiTGFzdE5hbWUiOiJCb2NobWFubiIsIlByb3RlY3RlZCI6ZmFsc2UsIlNleCI6MiwiQ3JlYXRlZEJ5IjoiX0hlbGxtYW5uLCBTaW1vbiIsIkNyZWF0ZWRPbiI6IjIwMjUtMDEtMjNUMTA6NTE6MjEiLCJNb2RpZmllZEJ5IjoiX0hlbGxtYW5uLCBTaW1vbiIsIklkIjoiY2QwOTQ1NTYtYWZiYy00ZjgxLWE0NzctODYzYzE5YzgxNjBjIiwiTW9kaWZpZWRPbiI6IjIwMjUtMDEtMjNUMTA6NTE6MjEiLCJQcm9qZWN0Ijp7IiRyZWYiOiI4In19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EtOTEwMTU0LTQ5LTY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ZG9jcy50aWIuZXUvZmlsZXMvZTAxZm4xOS8xNjgyMTI1NzM0LnBkZiIsIlVyaVN0cmluZyI6Imh0dHBzOi8vZWRvY3MudGliLmV1L2ZpbGVzL2UwMWZuMTkvMTY4MjEyNTczN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}</w:instrText>
          </w:r>
          <w:r w:rsidR="00DE6DC8">
            <w:rPr>
              <w:lang w:val="en-US"/>
            </w:rPr>
            <w:fldChar w:fldCharType="separate"/>
          </w:r>
          <w:r w:rsidR="008D39E8">
            <w:fldChar w:fldCharType="begin"/>
          </w:r>
          <w:r w:rsidR="008D39E8" w:rsidRPr="008D39E8">
            <w:rPr>
              <w:lang w:val="en-US"/>
              <w:rPrChange w:id="330" w:author="Hellmann, Simon" w:date="2025-08-31T11:49:00Z">
                <w:rPr/>
              </w:rPrChange>
            </w:rPr>
            <w:instrText xml:space="preserve"> HYPERLINK \l "_CTVL001f1aa20dc1733474cba6c9c9c69c24f87" \o "Weinrich, S.; Schäfer, F. et al. (Eds.) (2018): Value of batch tests for biogas potential analysis. Method comparison and challenges of substrate and …" </w:instrText>
          </w:r>
          <w:ins w:id="331" w:author="Hellmann, Simon" w:date="2025-08-31T12:14:00Z"/>
          <w:r w:rsidR="008D39E8">
            <w:fldChar w:fldCharType="separate"/>
          </w:r>
          <w:r w:rsidR="00E04011">
            <w:rPr>
              <w:lang w:val="en-US"/>
            </w:rPr>
            <w:t>(Weinrich et al., 2018)</w:t>
          </w:r>
          <w:r w:rsidR="008D39E8">
            <w:rPr>
              <w:lang w:val="en-US"/>
            </w:rPr>
            <w:fldChar w:fldCharType="end"/>
          </w:r>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ins w:id="332" w:author="Hellmann, Simon" w:date="2025-08-28T16:38:00Z">
        <w:r w:rsidR="00DD73B1">
          <w:rPr>
            <w:lang w:val="en-US"/>
          </w:rPr>
          <w:t>ties of</w:t>
        </w:r>
      </w:ins>
      <w:r w:rsidR="00E92616">
        <w:rPr>
          <w:lang w:val="en-US"/>
        </w:rPr>
        <w:t xml:space="preserve"> influent concentrations are </w:t>
      </w:r>
      <w:r w:rsidR="00772987">
        <w:rPr>
          <w:lang w:val="en-US"/>
        </w:rPr>
        <w:t xml:space="preserve">thus </w:t>
      </w:r>
      <w:del w:id="333" w:author="Hellmann, Simon" w:date="2025-08-28T16:38:00Z">
        <w:r w:rsidR="00E92616" w:rsidDel="00DD73B1">
          <w:rPr>
            <w:lang w:val="en-US"/>
          </w:rPr>
          <w:delText xml:space="preserve">modeled as a </w:delText>
        </w:r>
        <w:r w:rsidR="00772987" w:rsidDel="00DD73B1">
          <w:rPr>
            <w:lang w:val="en-US"/>
          </w:rPr>
          <w:delText>consequence</w:delText>
        </w:r>
      </w:del>
      <w:ins w:id="334" w:author="Hellmann, Simon" w:date="2025-08-28T16:38:00Z">
        <w:r w:rsidR="00DD73B1">
          <w:rPr>
            <w:lang w:val="en-US"/>
          </w:rPr>
          <w:t>estimated based on</w:t>
        </w:r>
      </w:ins>
      <w:del w:id="335" w:author="Hellmann, Simon" w:date="2025-08-28T16:38:00Z">
        <w:r w:rsidR="00772987" w:rsidDel="00DD73B1">
          <w:rPr>
            <w:lang w:val="en-US"/>
          </w:rPr>
          <w:delText xml:space="preserve"> </w:delText>
        </w:r>
        <w:r w:rsidR="00E92616" w:rsidDel="00DD73B1">
          <w:rPr>
            <w:lang w:val="en-US"/>
          </w:rPr>
          <w:delText>of</w:delText>
        </w:r>
      </w:del>
      <w:r w:rsidR="00E92616">
        <w:rPr>
          <w:lang w:val="en-US"/>
        </w:rPr>
        <w:t xml:space="preserve"> underlying measurement uncertainties</w:t>
      </w:r>
      <w:r w:rsidRPr="00EB4FE6">
        <w:rPr>
          <w:lang w:val="en-US"/>
        </w:rPr>
        <w:t>.</w:t>
      </w:r>
      <w:r w:rsidR="00862EB9">
        <w:rPr>
          <w:lang w:val="en-US"/>
        </w:rPr>
        <w:t xml:space="preserve"> </w:t>
      </w:r>
      <w:r w:rsidR="42E16D65" w:rsidRPr="42E16D65">
        <w:rPr>
          <w:lang w:val="en-US"/>
        </w:rPr>
        <w:t xml:space="preserve">These uncertainties </w:t>
      </w:r>
      <w:del w:id="336" w:author="Hellmann, Simon" w:date="2025-08-28T16:39:00Z">
        <w:r w:rsidR="00731F6D" w:rsidDel="00DD73B1">
          <w:rPr>
            <w:lang w:val="en-US"/>
          </w:rPr>
          <w:delText>diminish</w:delText>
        </w:r>
        <w:r w:rsidR="00772987" w:rsidRPr="42E16D65" w:rsidDel="00DD73B1">
          <w:rPr>
            <w:lang w:val="en-US"/>
          </w:rPr>
          <w:delText xml:space="preserve"> </w:delText>
        </w:r>
        <w:r w:rsidR="42E16D65" w:rsidRPr="42E16D65" w:rsidDel="00DD73B1">
          <w:rPr>
            <w:lang w:val="en-US"/>
          </w:rPr>
          <w:delText xml:space="preserve">the confidence in resulting model inputs </w:delText>
        </w:r>
        <w:r w:rsidR="003F69AA" w:rsidDel="00DD73B1">
          <w:rPr>
            <w:lang w:val="en-US"/>
          </w:rPr>
          <w:delText xml:space="preserve">and </w:delText>
        </w:r>
      </w:del>
      <w:r w:rsidR="003F69AA">
        <w:rPr>
          <w:lang w:val="en-US"/>
        </w:rPr>
        <w:t xml:space="preserve">lead </w:t>
      </w:r>
      <w:r w:rsidR="42E16D65" w:rsidRPr="42E16D65">
        <w:rPr>
          <w:lang w:val="en-US"/>
        </w:rPr>
        <w:t xml:space="preserve">to unreliable </w:t>
      </w:r>
      <w:r w:rsidR="4B904F59" w:rsidRPr="4B904F59">
        <w:rPr>
          <w:lang w:val="en-US"/>
        </w:rPr>
        <w:t xml:space="preserve">simulation </w:t>
      </w:r>
      <w:r w:rsidR="4B904F59" w:rsidRPr="4B904F59">
        <w:rPr>
          <w:lang w:val="en-US"/>
        </w:rPr>
        <w:lastRenderedPageBreak/>
        <w:t>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Content>
          <w:r w:rsidR="00761FF0">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TaGVsbG1hbm4iLCJJZCI6IjcxNmY0ODgxLWY0MGQtNGZmZi1iZWVjLTNiYWRiMTg2NDA5ZSIsIk1vZGlmaWVkT24iOiIyMDI1LTA4LTMwVDE1OjAxOjA4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JpYlRlWEtleSI6IlRpc29jY28uMjAyNCI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b3RlcyI6IlBJSTogIDE4MTAi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}</w:instrText>
          </w:r>
          <w:r w:rsidR="00761FF0">
            <w:rPr>
              <w:lang w:val="en-US"/>
            </w:rPr>
            <w:fldChar w:fldCharType="separate"/>
          </w:r>
          <w:r w:rsidR="008D39E8">
            <w:fldChar w:fldCharType="begin"/>
          </w:r>
          <w:r w:rsidR="008D39E8" w:rsidRPr="008D39E8">
            <w:rPr>
              <w:lang w:val="en-US"/>
              <w:rPrChange w:id="337" w:author="Hellmann, Simon" w:date="2025-08-31T11:49:00Z">
                <w:rPr/>
              </w:rPrChange>
            </w:rPr>
            <w:instrText xml:space="preserve"> HYPERLINK \l "_CTVL001716f4881f40d4fffbeec3badb186409e" \o "Gehring, T.; Lübken, M.; Koch, K.; Wichern, M. (2013): ADM1 simulation of the thermophilic mono-fermentation of maize silage – Use of an uncertainty a…" </w:instrText>
          </w:r>
          <w:ins w:id="338" w:author="Hellmann, Simon" w:date="2025-08-31T12:14:00Z"/>
          <w:r w:rsidR="008D39E8">
            <w:fldChar w:fldCharType="separate"/>
          </w:r>
          <w:r w:rsidR="00E04011">
            <w:rPr>
              <w:lang w:val="en-US"/>
            </w:rPr>
            <w:t>(Gehring et al., 2013</w:t>
          </w:r>
          <w:r w:rsidR="008D39E8">
            <w:rPr>
              <w:lang w:val="en-US"/>
            </w:rPr>
            <w:fldChar w:fldCharType="end"/>
          </w:r>
          <w:r w:rsidR="008D39E8">
            <w:fldChar w:fldCharType="begin"/>
          </w:r>
          <w:r w:rsidR="008D39E8" w:rsidRPr="008D39E8">
            <w:rPr>
              <w:lang w:val="en-US"/>
              <w:rPrChange w:id="339" w:author="Hellmann, Simon" w:date="2025-08-31T11:49:00Z">
                <w:rPr/>
              </w:rPrChange>
            </w:rPr>
            <w:instrText xml:space="preserve"> HYPERLINK \l "_CTVL0010fd60b7558314efbb8aa4629189e2aff" \o "Tisocco, S.; Weinrich, S.; Lyons, G.; Wills, M.; Zhan, X.; Crosson, P. (2024): Application of a simplified ADM1 for full-scale anaerobic co-digestion …" </w:instrText>
          </w:r>
          <w:ins w:id="340" w:author="Hellmann, Simon" w:date="2025-08-31T12:14:00Z"/>
          <w:r w:rsidR="008D39E8">
            <w:fldChar w:fldCharType="separate"/>
          </w:r>
          <w:r w:rsidR="00E04011">
            <w:rPr>
              <w:lang w:val="en-US"/>
            </w:rPr>
            <w:t>; Tisocco et al., 2024)</w:t>
          </w:r>
          <w:r w:rsidR="008D39E8">
            <w:rPr>
              <w:lang w:val="en-US"/>
            </w:rPr>
            <w:fldChar w:fldCharType="end"/>
          </w:r>
          <w:r w:rsidR="00761FF0">
            <w:rPr>
              <w:lang w:val="en-US"/>
            </w:rPr>
            <w:fldChar w:fldCharType="end"/>
          </w:r>
        </w:sdtContent>
      </w:sdt>
      <w:r w:rsidR="003F69AA">
        <w:rPr>
          <w:lang w:val="en-US"/>
        </w:rPr>
        <w:t xml:space="preserve">. In </w:t>
      </w:r>
      <w:r w:rsidR="00F41675">
        <w:rPr>
          <w:lang w:val="en-US"/>
        </w:rPr>
        <w:t xml:space="preserve">the </w:t>
      </w:r>
      <w:r w:rsidR="003F69AA">
        <w:rPr>
          <w:lang w:val="en-US"/>
        </w:rPr>
        <w:t xml:space="preserve">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Content>
          <w:r w:rsidR="000805ED">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}</w:instrText>
          </w:r>
          <w:r w:rsidR="000805ED">
            <w:rPr>
              <w:lang w:val="en-US"/>
            </w:rPr>
            <w:fldChar w:fldCharType="separate"/>
          </w:r>
          <w:r w:rsidR="008D39E8">
            <w:fldChar w:fldCharType="begin"/>
          </w:r>
          <w:r w:rsidR="008D39E8" w:rsidRPr="008D39E8">
            <w:rPr>
              <w:lang w:val="en-US"/>
              <w:rPrChange w:id="341" w:author="Hellmann, Simon" w:date="2025-08-31T11:49:00Z">
                <w:rPr/>
              </w:rPrChange>
            </w:rPr>
            <w:instrText xml:space="preserve"> HYPERLINK \l "_CTVL00109d29270eb9947939a5023fd459758f8" \o "Kegl, T.; Torres Jiménez, E.; Kegl, B.; Kovač Kralj, A.; Kegl, M. (2025): Modeling and optimization of anaerobic digestion technology: Current status …" </w:instrText>
          </w:r>
          <w:ins w:id="342" w:author="Hellmann, Simon" w:date="2025-08-31T12:14:00Z"/>
          <w:r w:rsidR="008D39E8">
            <w:fldChar w:fldCharType="separate"/>
          </w:r>
          <w:r w:rsidR="00E04011">
            <w:rPr>
              <w:lang w:val="en-US"/>
            </w:rPr>
            <w:t>(Kegl et al., 2025)</w:t>
          </w:r>
          <w:r w:rsidR="008D39E8">
            <w:rPr>
              <w:lang w:val="en-US"/>
            </w:rPr>
            <w:fldChar w:fldCharType="end"/>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4775B72C" w:rsidR="0081645F" w:rsidRDefault="00505847">
      <w:pPr>
        <w:rPr>
          <w:lang w:val="en-US"/>
        </w:rPr>
      </w:pPr>
      <w:r>
        <w:rPr>
          <w:lang w:val="en-US"/>
        </w:rPr>
        <w:t xml:space="preserve">There exist numerous approaches </w:t>
      </w:r>
      <w:r w:rsidR="0081645F">
        <w:rPr>
          <w:lang w:val="en-US"/>
        </w:rPr>
        <w:t xml:space="preserve">in </w:t>
      </w:r>
      <w:r w:rsidR="00F41675">
        <w:rPr>
          <w:lang w:val="en-US"/>
        </w:rPr>
        <w:t xml:space="preserve">the </w:t>
      </w:r>
      <w:r w:rsidR="0081645F">
        <w:rPr>
          <w:lang w:val="en-US"/>
        </w:rPr>
        <w:t xml:space="preserve">literature </w:t>
      </w:r>
      <w:r>
        <w:rPr>
          <w:lang w:val="en-US"/>
        </w:rPr>
        <w:t>to control the AD process</w:t>
      </w:r>
      <w:ins w:id="343" w:author="Hellmann, Simon" w:date="2025-08-28T17:13:00Z">
        <w:r w:rsidR="001B4E5E">
          <w:rPr>
            <w:lang w:val="en-US"/>
          </w:rPr>
          <w:t xml:space="preserve"> </w:t>
        </w:r>
      </w:ins>
      <w:customXmlInsRangeStart w:id="344" w:author="Hellmann, Simon" w:date="2025-08-28T17:13:00Z"/>
      <w:sdt>
        <w:sdtPr>
          <w:rPr>
            <w:lang w:val="en-US"/>
          </w:rPr>
          <w:alias w:val="To edit, see citavi.com/edit"/>
          <w:tag w:val="CitaviPlaceholder#b17b42d6-0b75-4970-813d-3ed37fcf19df"/>
          <w:id w:val="-1334457887"/>
          <w:placeholder>
            <w:docPart w:val="DefaultPlaceholder_-1854013440"/>
          </w:placeholder>
        </w:sdtPr>
        <w:sdtContent>
          <w:customXmlInsRangeEnd w:id="344"/>
          <w:ins w:id="345" w:author="Hellmann, Simon" w:date="2025-08-28T17:13:00Z">
            <w:r w:rsidR="001B4E5E">
              <w:rPr>
                <w:lang w:val="en-US"/>
              </w:rPr>
              <w:fldChar w:fldCharType="begin"/>
            </w:r>
          </w:ins>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mI1ZWE0LTcxZTctNDg2Ny1hYjEzLTU2MDFhMGQwMzBkYSIsIlJhbmdlTGVuZ3RoIjoxOS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JpYlRlWEtleSI6IkdhaWRhMjAxNyI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OC0zMFQxNTowMTowOCIsIlByb2plY3QiOnsiJHJlZiI6IjgifX0sIlVzZU51bWJlcmluZ1R5cGVPZlBhcmVudERvY3VtZW50IjpmYWxzZX0seyIkaWQiOiIyMCIsIiR0eXBlIjoiU3dpc3NBY2FkZW1pYy5DaXRhdmkuQ2l0YXRpb25zLldvcmRQbGFjZWhvbGRlckVudHJ5LCBTd2lzc0FjYWRlbWljLkNpdGF2aSIsIklkIjoiMGI0Y2FhNTktMzFmNi00MzJlLWI2YTYtYmQ3NTA0NWU5ODkxIiwiUmFuZ2VTdGFydCI6MTksIlJhbmdlTGVuZ3RoIjo0OSwiUmVmZXJlbmNlSWQiOiIyNzRiYmQ2Ny01MGVjLTRjOTItOWE0ZS03YTQzZmNiY2ZjZjM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cmVmIjoiOCJ9fSx7IiRpZCI6IjI2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V0sIkNpdGF0aW9uS2V5VXBkYXRlVHlwZSI6MCwiQ29sbGFib3JhdG9ycyI6W10sIkRvaSI6IjEwLjEwMTYvai5kY2hlLjIwMjIuMTAwMDIzIiwiRWRpdG9ycyI6W10sIkV2YWx1YXRpb25Db21wbGV4aXR5IjowLCJFdmFsdWF0aW9uU291cmNlVGV4dEZvcm1hdCI6MCwiR3JvdXBzIjpbeyIkcmVmIjoiMTI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}</w:instrText>
          </w:r>
          <w:r w:rsidR="001B4E5E">
            <w:rPr>
              <w:lang w:val="en-US"/>
            </w:rPr>
            <w:fldChar w:fldCharType="separate"/>
          </w:r>
          <w:r w:rsidR="008D39E8">
            <w:fldChar w:fldCharType="begin"/>
          </w:r>
          <w:r w:rsidR="008D39E8">
            <w:instrText xml:space="preserve"> HYPERLINK \l "_CTVL001a37ad25d8cc144a9b343f22d0b23a69b" \o "Gaida, D.; Wolf, C.; Bongards, M. (2017): Feed control of anaerobic digestion processes for renewable energy production. Renewable and Sustainable Ene…" </w:instrText>
          </w:r>
          <w:ins w:id="346" w:author="Hellmann, Simon" w:date="2025-08-31T12:14:00Z"/>
          <w:r w:rsidR="008D39E8">
            <w:fldChar w:fldCharType="separate"/>
          </w:r>
          <w:r w:rsidR="00E04011">
            <w:rPr>
              <w:lang w:val="en-US"/>
            </w:rPr>
            <w:t>(Gaida et al., 2017</w:t>
          </w:r>
          <w:r w:rsidR="008D39E8">
            <w:rPr>
              <w:lang w:val="en-US"/>
            </w:rPr>
            <w:fldChar w:fldCharType="end"/>
          </w:r>
          <w:r w:rsidR="008D39E8">
            <w:fldChar w:fldCharType="begin"/>
          </w:r>
          <w:r w:rsidR="008D39E8">
            <w:instrText xml:space="preserve"> HYPERLINK \l "_CTVL001274bbd6750ec4c929a4e7a43fcbcfcf3" \o "Mendiola-Rodriguez, T. A.; Ricardez-Sandoval, L. A. (2022): Robust control for anaerobic digestion systems of Tequila vinasses under uncertainty: A De…" </w:instrText>
          </w:r>
          <w:ins w:id="347" w:author="Hellmann, Simon" w:date="2025-08-31T12:14:00Z"/>
          <w:r w:rsidR="008D39E8">
            <w:fldChar w:fldCharType="separate"/>
          </w:r>
          <w:r w:rsidR="00E04011">
            <w:rPr>
              <w:lang w:val="en-US"/>
            </w:rPr>
            <w:t>; Mendiola-Rodriguez and Ricardez-Sandoval, 2022)</w:t>
          </w:r>
          <w:r w:rsidR="008D39E8">
            <w:rPr>
              <w:lang w:val="en-US"/>
            </w:rPr>
            <w:fldChar w:fldCharType="end"/>
          </w:r>
          <w:ins w:id="348" w:author="Hellmann, Simon" w:date="2025-08-28T17:13:00Z">
            <w:r w:rsidR="001B4E5E">
              <w:rPr>
                <w:lang w:val="en-US"/>
              </w:rPr>
              <w:fldChar w:fldCharType="end"/>
            </w:r>
          </w:ins>
          <w:customXmlInsRangeStart w:id="349" w:author="Hellmann, Simon" w:date="2025-08-28T17:13:00Z"/>
        </w:sdtContent>
      </w:sdt>
      <w:customXmlInsRangeEnd w:id="349"/>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Content>
          <w:r w:rsidR="00E23229">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JpYlRlWEtleSI6IkdhaWRhMjAxNyI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OC0zMFQxNTowMTowOC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r w:rsidR="008D39E8">
            <w:fldChar w:fldCharType="begin"/>
          </w:r>
          <w:r w:rsidR="008D39E8" w:rsidRPr="008D39E8">
            <w:rPr>
              <w:lang w:val="en-US"/>
              <w:rPrChange w:id="350" w:author="Hellmann, Simon" w:date="2025-08-31T11:49:00Z">
                <w:rPr/>
              </w:rPrChange>
            </w:rPr>
            <w:instrText xml:space="preserve"> HYPERLINK \l "_CTVL001a37ad25d8cc144a9b343f22d0b23a69b" \o "Gaida, D.; Wolf, C.; Bongards, M. (2017): Feed control of anaerobic digestion processes for renewable energy production. Renewable and Sustainable Ene…" </w:instrText>
          </w:r>
          <w:ins w:id="351" w:author="Hellmann, Simon" w:date="2025-08-31T12:14:00Z"/>
          <w:r w:rsidR="008D39E8">
            <w:fldChar w:fldCharType="separate"/>
          </w:r>
          <w:r w:rsidR="00E04011">
            <w:rPr>
              <w:lang w:val="en-US"/>
            </w:rPr>
            <w:t>(Gaida et al., 2017)</w:t>
          </w:r>
          <w:r w:rsidR="008D39E8">
            <w:rPr>
              <w:lang w:val="en-US"/>
            </w:rPr>
            <w:fldChar w:fldCharType="end"/>
          </w:r>
          <w:r w:rsidR="00E23229">
            <w:rPr>
              <w:lang w:val="en-US"/>
            </w:rPr>
            <w:fldChar w:fldCharType="end"/>
          </w:r>
        </w:sdtContent>
      </w:sdt>
      <w:r w:rsidR="00F41675">
        <w:rPr>
          <w:lang w:val="en-US"/>
        </w:rPr>
        <w:t>.</w:t>
      </w:r>
      <w:r>
        <w:rPr>
          <w:lang w:val="en-US"/>
        </w:rPr>
        <w:t xml:space="preserve"> </w:t>
      </w:r>
      <w:r w:rsidR="00F41675">
        <w:rPr>
          <w:lang w:val="en-US"/>
        </w:rPr>
        <w:t>M</w:t>
      </w:r>
      <w:r w:rsidR="00E23229">
        <w:rPr>
          <w:lang w:val="en-US"/>
        </w:rPr>
        <w:t xml:space="preserve">any </w:t>
      </w:r>
      <w:r>
        <w:rPr>
          <w:lang w:val="en-US"/>
        </w:rPr>
        <w:t xml:space="preserve">of </w:t>
      </w:r>
      <w:r w:rsidR="00F41675">
        <w:rPr>
          <w:lang w:val="en-US"/>
        </w:rPr>
        <w:t xml:space="preserve">them </w:t>
      </w:r>
      <w:r>
        <w:rPr>
          <w:lang w:val="en-US"/>
        </w:rPr>
        <w:t xml:space="preserve">have been applied </w:t>
      </w:r>
      <w:r w:rsidR="00E23229">
        <w:rPr>
          <w:lang w:val="en-US"/>
        </w:rPr>
        <w:t xml:space="preserve">to </w:t>
      </w:r>
      <w:r>
        <w:rPr>
          <w:lang w:val="en-US"/>
        </w:rPr>
        <w:t>wastewater treatment plants</w:t>
      </w:r>
      <w:ins w:id="352" w:author="Hellmann, Simon" w:date="2025-08-30T15:50:00Z">
        <w:r w:rsidR="001718DF">
          <w:rPr>
            <w:lang w:val="en-US"/>
          </w:rPr>
          <w:t xml:space="preserve"> </w:t>
        </w:r>
      </w:ins>
      <w:customXmlInsRangeStart w:id="353" w:author="Hellmann, Simon" w:date="2025-08-30T16:24:00Z"/>
      <w:sdt>
        <w:sdtPr>
          <w:rPr>
            <w:lang w:val="en-US"/>
          </w:rPr>
          <w:alias w:val="To edit, see citavi.com/edit"/>
          <w:tag w:val="CitaviPlaceholder#9a94ab48-2022-49ee-915c-39c94f16e381"/>
          <w:id w:val="-1052383767"/>
          <w:placeholder>
            <w:docPart w:val="DefaultPlaceholder_-1854013440"/>
          </w:placeholder>
        </w:sdtPr>
        <w:sdtContent>
          <w:customXmlInsRangeEnd w:id="353"/>
          <w:ins w:id="354" w:author="Hellmann, Simon" w:date="2025-08-30T16:24:00Z">
            <w:r w:rsidR="00AA6AD1">
              <w:rPr>
                <w:lang w:val="en-US"/>
              </w:rPr>
              <w:fldChar w:fldCharType="begin"/>
            </w:r>
          </w:ins>
          <w:r w:rsidR="00AA6AD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2VhMWRhLWE1M2MtNGQ4MS04MTJiLTgyNDhhMzc4ZmNlNiIsIlJhbmdlTGVuZ3RoIjoyNS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hbWVudG8gZGUgRW5lcmfDrWEsIFVuaXZlcnNpZGFkIEF1dMOzbm9tYSBNZXRyb3BvbGl0YW5hLUF6Y2Fwb3R6YWxjbywgQ2l1ZGFkIGRlIE3DqXhpY28gMDIyMDAsIE1leGljb1xyXG5EZXBhcnRtZW50IG9mIENoZW1pY2FsIEVuZ2luZWVyaW5nLCBVbml2ZXJzaXR5IG9mIFdhdGVybG9vLCBXYXRlcmxvbywgT250YXJpbyBOMkwgM0cxLCBDYW5hZGFcclxuQ2VudHJvIFVuaXZlcnNpdGFyaW8gZGUgQ2llbmNpYXMgRXhhY3RhcyBlIEluZ2VuaWVyw61hLCBVbml2ZXJzaWRhZCBkZSBHdWFkYWxhamFyYSwgR3VhZGFsYWphcmEgNDQ0MzAsIEphbGlzY28sIE1leGljbyI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gtMzBUMTU6MDE6MDgiLCJQcm9qZWN0Ijp7IiRyZWYiOiI4In19LCJVc2VOdW1iZXJpbmdUeXBlT2ZQYXJlbnREb2N1bWVudCI6ZmFsc2V9LHsiJGlkIjoiMTgiLCIkdHlwZSI6IlN3aXNzQWNhZGVtaWMuQ2l0YXZpLkNpdGF0aW9ucy5Xb3JkUGxhY2Vob2xkZXJFbnRyeSwgU3dpc3NBY2FkZW1pYy5DaXRhdmkiLCJJZCI6IjBiMzgyOWZhLTFjYjItNDRlYy04MmM2LTkyNTNkYmVkYTAyMCIsIlJhbmdlU3RhcnQiOjI1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mliVGVYS2V5IjoiS2lsMjAxNyIsIkNpdGF0aW9uS2V5IjoiS2lsIGV0IGFsLiAyMDE3IiwiQ2l0YXRpb25LZXlVcGRhdGVUeXBlIjowLCJDb2xsYWJvcmF0b3JzIjpbXSwiRG9pIjoiMTAuMTAxNi9qLmJlai4yMDE3LjA4LjAwNC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YmVqLjIwMTcuMDguMDA0IiwiVXJpU3RyaW5nIjoiaHR0cHM6Ly9kb2kub3JnLzEwLjEwMTYvai5iZWouMjAxNy4wOC4wMDQ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}</w:instrText>
          </w:r>
          <w:r w:rsidR="00AA6AD1">
            <w:rPr>
              <w:lang w:val="en-US"/>
            </w:rPr>
            <w:fldChar w:fldCharType="separate"/>
          </w:r>
          <w:r w:rsidR="008D39E8">
            <w:fldChar w:fldCharType="begin"/>
          </w:r>
          <w:r w:rsidR="008D39E8">
            <w:instrText xml:space="preserve"> HYPERLINK \l "_CTVL001b3c753199fa1416c82e8912240005fe1" \o "Piceno-Díaz, E. R.; Ricardez-Sandoval, L. A.; Gutierrez-Limon, M. A.; Méndez-Acosta, H. O.; Puebla, H. (2020): Robust Nonlinear Model Predictive Contr…" </w:instrText>
          </w:r>
          <w:ins w:id="355" w:author="Hellmann, Simon" w:date="2025-08-31T12:14:00Z"/>
          <w:r w:rsidR="008D39E8">
            <w:fldChar w:fldCharType="separate"/>
          </w:r>
          <w:r w:rsidR="00E04011">
            <w:rPr>
              <w:lang w:val="en-US"/>
            </w:rPr>
            <w:t>(Piceno-Díaz et al., 2020</w:t>
          </w:r>
          <w:r w:rsidR="008D39E8">
            <w:rPr>
              <w:lang w:val="en-US"/>
            </w:rPr>
            <w:fldChar w:fldCharType="end"/>
          </w:r>
          <w:r w:rsidR="008D39E8">
            <w:fldChar w:fldCharType="begin"/>
          </w:r>
          <w:r w:rsidR="008D39E8">
            <w:instrText xml:space="preserve"> HYPERLINK \l "_CTVL001ff6d8e1f22924ae3a8c00567caf17d62" \o "Kil, H.; Li, D.; Xi, Y.; Li, J. (2017): Model predictive control with on-line model identification for anaerobic digestion processes. Biochemical Engi…" </w:instrText>
          </w:r>
          <w:ins w:id="356" w:author="Hellmann, Simon" w:date="2025-08-31T12:14:00Z"/>
          <w:r w:rsidR="008D39E8">
            <w:fldChar w:fldCharType="separate"/>
          </w:r>
          <w:r w:rsidR="00E04011">
            <w:rPr>
              <w:lang w:val="en-US"/>
            </w:rPr>
            <w:t>; Kil et al., 2017)</w:t>
          </w:r>
          <w:r w:rsidR="008D39E8">
            <w:rPr>
              <w:lang w:val="en-US"/>
            </w:rPr>
            <w:fldChar w:fldCharType="end"/>
          </w:r>
          <w:ins w:id="357" w:author="Hellmann, Simon" w:date="2025-08-30T16:24:00Z">
            <w:r w:rsidR="00AA6AD1">
              <w:rPr>
                <w:lang w:val="en-US"/>
              </w:rPr>
              <w:fldChar w:fldCharType="end"/>
            </w:r>
          </w:ins>
          <w:customXmlInsRangeStart w:id="358" w:author="Hellmann, Simon" w:date="2025-08-30T16:24:00Z"/>
        </w:sdtContent>
      </w:sdt>
      <w:customXmlInsRangeEnd w:id="358"/>
      <w:del w:id="359" w:author="Hellmann, Simon" w:date="2025-08-30T15:50:00Z">
        <w:r w:rsidDel="001718DF">
          <w:rPr>
            <w:lang w:val="en-US"/>
          </w:rPr>
          <w:delText xml:space="preserve"> </w:delText>
        </w:r>
      </w:del>
      <w:customXmlDelRangeStart w:id="360" w:author="Hellmann, Simon" w:date="2025-08-30T15:50:00Z"/>
      <w:sdt>
        <w:sdtPr>
          <w:rPr>
            <w:lang w:val="en-US"/>
          </w:rPr>
          <w:alias w:val="To edit, see citavi.com/edit"/>
          <w:tag w:val="CitaviPlaceholder#d7ecc183-ec89-43bd-989a-26d8efa14116"/>
          <w:id w:val="1329332962"/>
          <w:placeholder>
            <w:docPart w:val="3EA5A4CD95724148AE913F9148AD2712"/>
          </w:placeholder>
        </w:sdtPr>
        <w:sdtContent>
          <w:customXmlDelRangeEnd w:id="360"/>
          <w:del w:id="361" w:author="Hellmann, Simon" w:date="2025-08-30T15:50:00Z">
            <w:r w:rsidR="00E23229" w:rsidDel="001718DF">
              <w:rPr>
                <w:lang w:val="en-US"/>
              </w:rPr>
              <w:fldChar w:fldCharType="begin"/>
            </w:r>
            <w:r w:rsidR="00A551DA" w:rsidDel="001718DF">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HI5MDcxMTUz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5MC9wcjkwNzExNTMiLCJVcmlTdHJpbmciOiJodHRwczovL2RvaS5vcmcvMTAuMzM5MC9wcjkwNzExN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mZmlsaWF0aW9uIjoiRGVwYXJ0YW1lbnRvIGRlIEluZ2VuaWVyw61hIFF1w61taWNhLCBDVUNFSeKIklVuaXZlcnNpZGFkIGRlIEd1YWRhbGFqYXJhLCBCbHZkLiBNLiBHYXJjw61hIEJhcnJhZ8OhbiAxNDUxLCBDLlAuIDQ0NDMwIEd1YWRhbGFqYXJhLCBKYWwsIE3DqXhpY28sIGFuZCBJTlJBLCBVUjA1MCwgTGFib3JhdG9pcmUgZGUgQmlvdGVjaG5vbG9naWUgZGUgbOKAmUVudmlyb25uZW1lbnQsIEF2ZW51ZSBkZXMgRXRhbmdzLCBOYXJib25uZSwgRi0xMTEwMCwgRnJhbmNlIi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gtMzBUMTU6MDE6MDg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delInstrText>
            </w:r>
            <w:r w:rsidR="00E23229" w:rsidDel="001718DF">
              <w:rPr>
                <w:lang w:val="en-US"/>
              </w:rPr>
              <w:fldChar w:fldCharType="separate"/>
            </w:r>
          </w:del>
          <w:r w:rsidR="00E04011">
            <w:rPr>
              <w:lang w:val="en-US"/>
            </w:rPr>
            <w:t>(Alcaraz-González et al., 2021; Méndez-Acosta et al., 2008)</w:t>
          </w:r>
          <w:r w:rsidR="008D39E8">
            <w:fldChar w:fldCharType="begin"/>
          </w:r>
          <w:r w:rsidR="008D39E8" w:rsidRPr="008D39E8">
            <w:rPr>
              <w:lang w:val="en-US"/>
              <w:rPrChange w:id="362" w:author="Hellmann, Simon" w:date="2025-08-31T11:49:00Z">
                <w:rPr/>
              </w:rPrChange>
            </w:rPr>
            <w:instrText xml:space="preserve"> HYPERLINK \l "_CTVL0012be9b1399c9b4afcba313c9d8c854c25" \o "Alcaraz-González, V.; Fregoso-Sánchez, F. A.; González-Alvarez, V.; Steyer, J.-P. (2021): Multivariable Robust Regulation of Alkalinities in Continuou…" </w:instrText>
          </w:r>
          <w:r w:rsidR="008D39E8">
            <w:fldChar w:fldCharType="separate"/>
          </w:r>
          <w:r w:rsidR="00E04011">
            <w:rPr>
              <w:lang w:val="en-US"/>
            </w:rPr>
            <w:t>(Alcaraz-González et al., 2021</w:t>
          </w:r>
          <w:r w:rsidR="008D39E8">
            <w:rPr>
              <w:lang w:val="en-US"/>
            </w:rPr>
            <w:fldChar w:fldCharType="end"/>
          </w:r>
          <w:r w:rsidR="008D39E8">
            <w:fldChar w:fldCharType="begin"/>
          </w:r>
          <w:r w:rsidR="008D39E8" w:rsidRPr="008D39E8">
            <w:rPr>
              <w:lang w:val="en-US"/>
              <w:rPrChange w:id="363" w:author="Hellmann, Simon" w:date="2025-08-31T11:49:00Z">
                <w:rPr/>
              </w:rPrChange>
            </w:rPr>
            <w:instrText xml:space="preserve"> HYPERLINK \l "_CTVL0019836156639df4933b501911f3c806a05" \o "Méndez-Acosta, H. O.; Palacios-Ruiz, B.; Alcaraz-González, V.; Steyer, J.-P.; González-Álvarez, V.; Latrille, E. (2008): Robust Control of Volatile Fa…" </w:instrText>
          </w:r>
          <w:r w:rsidR="008D39E8">
            <w:fldChar w:fldCharType="separate"/>
          </w:r>
          <w:r w:rsidR="00E04011">
            <w:rPr>
              <w:lang w:val="en-US"/>
            </w:rPr>
            <w:t>; Méndez-Acosta et al., 2008)</w:t>
          </w:r>
          <w:r w:rsidR="008D39E8">
            <w:rPr>
              <w:lang w:val="en-US"/>
            </w:rPr>
            <w:fldChar w:fldCharType="end"/>
          </w:r>
          <w:del w:id="364" w:author="Hellmann, Simon" w:date="2025-08-30T15:50:00Z">
            <w:r w:rsidR="00E23229" w:rsidDel="001718DF">
              <w:rPr>
                <w:lang w:val="en-US"/>
              </w:rPr>
              <w:fldChar w:fldCharType="end"/>
            </w:r>
          </w:del>
          <w:customXmlDelRangeStart w:id="365" w:author="Hellmann, Simon" w:date="2025-08-30T15:50:00Z"/>
        </w:sdtContent>
      </w:sdt>
      <w:customXmlDelRangeEnd w:id="365"/>
      <w:r>
        <w:rPr>
          <w:lang w:val="en-US"/>
        </w:rPr>
        <w:t xml:space="preserve">. </w:t>
      </w:r>
      <w:r w:rsidR="00E23229">
        <w:rPr>
          <w:lang w:val="en-US"/>
        </w:rPr>
        <w:t xml:space="preserve">In </w:t>
      </w:r>
      <w:del w:id="366" w:author="Hellmann, Simon" w:date="2025-08-28T16:41:00Z">
        <w:r w:rsidR="00E23229" w:rsidDel="0080283A">
          <w:rPr>
            <w:lang w:val="en-US"/>
          </w:rPr>
          <w:delText xml:space="preserve">the context of </w:delText>
        </w:r>
      </w:del>
      <w:r w:rsidR="00E23229">
        <w:rPr>
          <w:lang w:val="en-US"/>
        </w:rPr>
        <w:t>agricultural AD</w:t>
      </w:r>
      <w:del w:id="367" w:author="Hellmann, Simon" w:date="2025-08-28T16:41:00Z">
        <w:r w:rsidR="00F41675" w:rsidDel="0080283A">
          <w:rPr>
            <w:lang w:val="en-US"/>
          </w:rPr>
          <w:delText xml:space="preserve"> plants</w:delText>
        </w:r>
      </w:del>
      <w:r w:rsidR="00E23229">
        <w:rPr>
          <w:lang w:val="en-US"/>
        </w:rPr>
        <w:t xml:space="preserve">, one powerful </w:t>
      </w:r>
      <w:ins w:id="368" w:author="Hellmann, Simon" w:date="2025-08-28T16:42:00Z">
        <w:r w:rsidR="0080283A">
          <w:rPr>
            <w:lang w:val="en-US"/>
          </w:rPr>
          <w:t xml:space="preserve">control </w:t>
        </w:r>
      </w:ins>
      <w:r w:rsidR="00E23229">
        <w:rPr>
          <w:lang w:val="en-US"/>
        </w:rPr>
        <w:t>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Content>
          <w:r w:rsidR="007F773F">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C0zMFQxNTowMTowOC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YTU3NTc1YzAtNmYyNS00NTk2LThlNzMtYjE3NjllM2Q3NDI3IiwiVGV4dCI6IihRaW4gYW5kIEJhZGd3ZWxsLCAyMDAzKSIsIldBSVZlcnNpb24iOiI2LjE5LjIuMSJ9}</w:instrText>
          </w:r>
          <w:r w:rsidR="007F773F">
            <w:rPr>
              <w:lang w:val="en-US"/>
            </w:rPr>
            <w:fldChar w:fldCharType="separate"/>
          </w:r>
          <w:r w:rsidR="008D39E8">
            <w:fldChar w:fldCharType="begin"/>
          </w:r>
          <w:r w:rsidR="008D39E8" w:rsidRPr="008D39E8">
            <w:rPr>
              <w:lang w:val="en-US"/>
              <w:rPrChange w:id="369" w:author="Hellmann, Simon" w:date="2025-08-31T11:49:00Z">
                <w:rPr/>
              </w:rPrChange>
            </w:rPr>
            <w:instrText xml:space="preserve"> HYPERLINK \l "_CTVL001613817b73b44408b87fd77151cc11fc5" \o "Qin, S.; Badgwell, T. A. (2003): A survey of industrial model predictive control technology. Control Engineering Practice 11 (7), 733–764." </w:instrText>
          </w:r>
          <w:ins w:id="370" w:author="Hellmann, Simon" w:date="2025-08-31T12:14:00Z"/>
          <w:r w:rsidR="008D39E8">
            <w:fldChar w:fldCharType="separate"/>
          </w:r>
          <w:r w:rsidR="00E04011">
            <w:rPr>
              <w:lang w:val="en-US"/>
            </w:rPr>
            <w:t>(Qin and Badgwell, 2003)</w:t>
          </w:r>
          <w:r w:rsidR="008D39E8">
            <w:rPr>
              <w:lang w:val="en-US"/>
            </w:rPr>
            <w:fldChar w:fldCharType="end"/>
          </w:r>
          <w:r w:rsidR="007F773F">
            <w:rPr>
              <w:lang w:val="en-US"/>
            </w:rPr>
            <w:fldChar w:fldCharType="end"/>
          </w:r>
        </w:sdtContent>
      </w:sdt>
      <w:r w:rsidR="0022651B" w:rsidRPr="42E16D65">
        <w:rPr>
          <w:lang w:val="en-US"/>
        </w:rPr>
        <w:t xml:space="preserve">. </w:t>
      </w:r>
      <w:del w:id="371" w:author="Hellmann, Simon" w:date="2025-08-28T16:42:00Z">
        <w:r w:rsidR="007A0A51" w:rsidDel="0080283A">
          <w:rPr>
            <w:lang w:val="en-US"/>
          </w:rPr>
          <w:delText>Hence</w:delText>
        </w:r>
        <w:r w:rsidR="00E23229" w:rsidDel="0080283A">
          <w:rPr>
            <w:lang w:val="en-US"/>
          </w:rPr>
          <w:delText xml:space="preserve">, </w:delText>
        </w:r>
        <w:r w:rsidR="0022651B" w:rsidRPr="42E16D65" w:rsidDel="0080283A">
          <w:rPr>
            <w:lang w:val="en-US"/>
          </w:rPr>
          <w:delText>i</w:delText>
        </w:r>
      </w:del>
      <w:ins w:id="372" w:author="Hellmann, Simon" w:date="2025-08-28T16:42:00Z">
        <w:r w:rsidR="0080283A">
          <w:rPr>
            <w:lang w:val="en-US"/>
          </w:rPr>
          <w:t>I</w:t>
        </w:r>
      </w:ins>
      <w:r w:rsidR="0022651B" w:rsidRPr="42E16D65">
        <w:rPr>
          <w:lang w:val="en-US"/>
        </w:rPr>
        <w:t xml:space="preserve">t </w:t>
      </w:r>
      <w:r w:rsidR="00E23229">
        <w:rPr>
          <w:lang w:val="en-US"/>
        </w:rPr>
        <w:t xml:space="preserve">has since </w:t>
      </w:r>
      <w:r w:rsidR="0022651B" w:rsidRPr="42E16D65">
        <w:rPr>
          <w:lang w:val="en-US"/>
        </w:rPr>
        <w:t xml:space="preserve">been applied </w:t>
      </w:r>
      <w:r w:rsidR="00F41675">
        <w:rPr>
          <w:lang w:val="en-US"/>
        </w:rPr>
        <w:t>to</w:t>
      </w:r>
      <w:r w:rsidR="00F41675" w:rsidRPr="42E16D65">
        <w:rPr>
          <w:lang w:val="en-US"/>
        </w:rPr>
        <w:t xml:space="preserve"> </w:t>
      </w:r>
      <w:r w:rsidR="0022651B" w:rsidRPr="42E16D65">
        <w:rPr>
          <w:lang w:val="en-US"/>
        </w:rPr>
        <w:t xml:space="preserve">a wide range of </w:t>
      </w:r>
      <w:r w:rsidR="00B71FF6">
        <w:rPr>
          <w:lang w:val="en-US"/>
        </w:rPr>
        <w:t xml:space="preserve">applications </w:t>
      </w:r>
      <w:sdt>
        <w:sdtPr>
          <w:rPr>
            <w:lang w:val="en-US"/>
          </w:rPr>
          <w:alias w:val="To edit, see citavi.com/edit"/>
          <w:tag w:val="CitaviPlaceholder#81fef8d6-c72c-4a99-9f61-53b4f521512f"/>
          <w:id w:val="1595200056"/>
          <w:placeholder>
            <w:docPart w:val="75AD8D928527714ABDB6997D7931213B"/>
          </w:placeholder>
        </w:sdtPr>
        <w:sdtContent>
          <w:r w:rsidR="007F773F">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}</w:instrText>
          </w:r>
          <w:r w:rsidR="007F773F">
            <w:rPr>
              <w:lang w:val="en-US"/>
            </w:rPr>
            <w:fldChar w:fldCharType="separate"/>
          </w:r>
          <w:r w:rsidR="008D39E8">
            <w:fldChar w:fldCharType="begin"/>
          </w:r>
          <w:r w:rsidR="008D39E8">
            <w:instrText xml:space="preserve"> HYPERLINK \l "_CTVL0013051c0cddf4f42568eae54078ad0bd70" \o "Mayne, D. Q. (2014): Model predictive control: Recent developments and future promise. Automatica 50 (12), 2967–2986." </w:instrText>
          </w:r>
          <w:ins w:id="373" w:author="Hellmann, Simon" w:date="2025-08-31T12:14:00Z"/>
          <w:r w:rsidR="008D39E8">
            <w:fldChar w:fldCharType="separate"/>
          </w:r>
          <w:r w:rsidR="00E04011">
            <w:rPr>
              <w:lang w:val="en-US"/>
            </w:rPr>
            <w:t>(Mayne, 2014)</w:t>
          </w:r>
          <w:r w:rsidR="008D39E8">
            <w:rPr>
              <w:lang w:val="en-US"/>
            </w:rPr>
            <w:fldChar w:fldCharType="end"/>
          </w:r>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Content>
          <w:r w:rsidR="004B0D9B">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}</w:instrText>
          </w:r>
          <w:r w:rsidR="004B0D9B">
            <w:rPr>
              <w:lang w:val="en-US"/>
            </w:rPr>
            <w:fldChar w:fldCharType="separate"/>
          </w:r>
          <w:r w:rsidR="008D39E8">
            <w:fldChar w:fldCharType="begin"/>
          </w:r>
          <w:r w:rsidR="008D39E8">
            <w:instrText xml:space="preserve"> HYPERLINK \l "_CTVL001c709e85c77024936b9d07f9ccb35b455" \o "Kim, J. W.; Krausch, N.; Aizpuru, J.; Barz, T.; Lucia, S.; Neubauer, P.; Cruz Bournazou, M. N. (2023): Model predictive control and moving horizon est…" </w:instrText>
          </w:r>
          <w:ins w:id="374" w:author="Hellmann, Simon" w:date="2025-08-31T12:14:00Z"/>
          <w:r w:rsidR="008D39E8">
            <w:fldChar w:fldCharType="separate"/>
          </w:r>
          <w:r w:rsidR="00E04011">
            <w:rPr>
              <w:lang w:val="en-US"/>
            </w:rPr>
            <w:t>(Kim et al., 2023)</w:t>
          </w:r>
          <w:r w:rsidR="008D39E8">
            <w:rPr>
              <w:lang w:val="en-US"/>
            </w:rPr>
            <w:fldChar w:fldCharType="end"/>
          </w:r>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Content>
          <w:r w:rsidR="00F241B6">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m90ZXMiOiJKb3VybmFsIEFydGljbGUi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4LTMwVDE1OjAxOjA4IiwiUHJvamVjdCI6eyIkcmVmIjoiOCJ9fSwiVXNlTnVtYmVyaW5nVHlwZU9mUGFyZW50RG9jdW1lbnQiOmZhbHNlfV0sIkZvcm1hdHRlZFRleHQiOnsiJGlkIjoiMjAiLCJDb3VudCI6MSwiVGV4dFVuaXRzIjpbeyIkaWQiOiIyMSIsIkZvbnRTdHlsZSI6eyIkaWQiOiIyMiIsIk5ldXRyYWwiOnRydWV9LCJSZWFkaW5nT3JkZXIiOjEsIlRleHQiOiIoS8O2cmJlciBldCBhbC4sIDIwMjIpIn1dfSwiVGFnIjoiQ2l0YXZpUGxhY2Vob2xkZXIjYjNjMGRjYjgtYzZjZS00ZGU5LWJhYjYtNTgyNzJlMjI2MGYwIiwiVGV4dCI6IihLw7ZyYmVyIGV0IGFsLiwgMjAyMikiLCJXQUlWZXJzaW9uIjoiNi4xOS4yLjEifQ==}</w:instrText>
          </w:r>
          <w:r w:rsidR="00F241B6">
            <w:rPr>
              <w:lang w:val="en-US"/>
            </w:rPr>
            <w:fldChar w:fldCharType="separate"/>
          </w:r>
          <w:r w:rsidR="008D39E8">
            <w:fldChar w:fldCharType="begin"/>
          </w:r>
          <w:r w:rsidR="008D39E8">
            <w:instrText xml:space="preserve"> HYPERLINK \l "_CTVL00183734d8d74ed4a239bcf1c4dc098da8f" \o "Körber, M.; Weinrich, S.; Span, R.; Gerber, M. (2022): Demand-oriented biogas production to cover residual load of an electricity self-sufficient comm…" </w:instrText>
          </w:r>
          <w:ins w:id="375" w:author="Hellmann, Simon" w:date="2025-08-31T12:14:00Z"/>
          <w:r w:rsidR="008D39E8">
            <w:fldChar w:fldCharType="separate"/>
          </w:r>
          <w:r w:rsidR="00E04011">
            <w:rPr>
              <w:lang w:val="en-US"/>
            </w:rPr>
            <w:t>(Körber et al., 2022)</w:t>
          </w:r>
          <w:r w:rsidR="008D39E8">
            <w:rPr>
              <w:lang w:val="en-US"/>
            </w:rPr>
            <w:fldChar w:fldCharType="end"/>
          </w:r>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Content>
          <w:r w:rsidR="007A0A51">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}</w:instrText>
          </w:r>
          <w:r w:rsidR="007A0A51">
            <w:rPr>
              <w:lang w:val="en-US"/>
            </w:rPr>
            <w:fldChar w:fldCharType="separate"/>
          </w:r>
          <w:r w:rsidR="008D39E8">
            <w:fldChar w:fldCharType="begin"/>
          </w:r>
          <w:r w:rsidR="008D39E8">
            <w:instrText xml:space="preserve"> HYPERLINK \l "_CTVL00125a47e44351c41d8814ac7303d06f6e1" \o "Mauky, E.; Weinrich, S.; Nägele, H.-J.; Jacobi, H. F.; Liebetrau, J.; Nelles, M. (2016): Model Predictive Control for Demand-Driven Biogas Production …" </w:instrText>
          </w:r>
          <w:ins w:id="376" w:author="Hellmann, Simon" w:date="2025-08-31T12:14:00Z"/>
          <w:r w:rsidR="008D39E8">
            <w:fldChar w:fldCharType="separate"/>
          </w:r>
          <w:r w:rsidR="00E04011">
            <w:rPr>
              <w:lang w:val="en-US"/>
            </w:rPr>
            <w:t>Mauky et al.</w:t>
          </w:r>
          <w:r w:rsidR="008D39E8">
            <w:rPr>
              <w:lang w:val="en-US"/>
            </w:rPr>
            <w:fldChar w:fldCharType="end"/>
          </w:r>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Content>
          <w:r w:rsidR="007A0A51">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1NoZWxsbWFubiIsIklkIjoiMjVhNDdlNDQtMzUxYy00MWQ4LTgxNGEtYzczMDNkMDZmNmUxIiwiTW9kaWZpZWRPbiI6IjIwMjUtMDgtMzBUMTU6MDE6MDg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xNikifV19LCJUYWciOiJDaXRhdmlQbGFjZWhvbGRlciMwOTM1NmNjZi1jMDY4LTQ3NDQtYWFlZS1lZmFjNTM3YWUxZjMiLCJUZXh0IjoiKDIwMTYpIiwiV0FJVmVyc2lvbiI6IjYuMTkuMi4xIn0=}</w:instrText>
          </w:r>
          <w:r w:rsidR="007A0A51">
            <w:rPr>
              <w:lang w:val="en-US"/>
            </w:rPr>
            <w:fldChar w:fldCharType="separate"/>
          </w:r>
          <w:r w:rsidR="008D39E8">
            <w:fldChar w:fldCharType="begin"/>
          </w:r>
          <w:r w:rsidR="008D39E8" w:rsidRPr="008D39E8">
            <w:rPr>
              <w:lang w:val="en-US"/>
              <w:rPrChange w:id="377" w:author="Hellmann, Simon" w:date="2025-08-31T11:49:00Z">
                <w:rPr/>
              </w:rPrChange>
            </w:rPr>
            <w:instrText xml:space="preserve"> HYPERLINK \l "_CTVL00125a47e44351c41d8814ac7303d06f6e1" \o "Mauky, E.; Weinrich, S.; Nägele, H.-J.; Jacobi, H. F.; Liebetrau, J.; Nelles, M. (2016): Model Predictive Control for Demand-Driven Biogas Production …" </w:instrText>
          </w:r>
          <w:ins w:id="378" w:author="Hellmann, Simon" w:date="2025-08-31T12:14:00Z"/>
          <w:r w:rsidR="008D39E8">
            <w:fldChar w:fldCharType="separate"/>
          </w:r>
          <w:r w:rsidR="00E04011">
            <w:rPr>
              <w:lang w:val="en-US"/>
            </w:rPr>
            <w:t>(2016)</w:t>
          </w:r>
          <w:r w:rsidR="008D39E8">
            <w:rPr>
              <w:lang w:val="en-US"/>
            </w:rPr>
            <w:fldChar w:fldCharType="end"/>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w:t>
      </w:r>
      <w:del w:id="379" w:author="Hellmann, Simon" w:date="2025-08-28T16:43:00Z">
        <w:r w:rsidR="007A0A51" w:rsidRPr="42E16D65" w:rsidDel="0080283A">
          <w:rPr>
            <w:lang w:val="en-US"/>
          </w:rPr>
          <w:delText xml:space="preserve">CHP </w:delText>
        </w:r>
      </w:del>
      <w:r w:rsidR="007A0A51" w:rsidRPr="42E16D65">
        <w:rPr>
          <w:lang w:val="en-US"/>
        </w:rPr>
        <w:t>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w:t>
      </w:r>
      <w:r w:rsidR="00663103">
        <w:rPr>
          <w:lang w:val="en-US"/>
        </w:rPr>
        <w:t xml:space="preserve"> </w:t>
      </w:r>
      <w:r w:rsidR="007A0A51" w:rsidRPr="42E16D65">
        <w:rPr>
          <w:lang w:val="en-US"/>
        </w:rPr>
        <w:t>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B71FF6">
        <w:rPr>
          <w:lang w:val="en-US"/>
        </w:rPr>
        <w:t>,</w:t>
      </w:r>
      <w:r w:rsidR="00107D44">
        <w:rPr>
          <w:lang w:val="en-US"/>
        </w:rPr>
        <w:t xml:space="preserve"> and </w:t>
      </w:r>
      <w:r w:rsidR="00171157">
        <w:rPr>
          <w:lang w:val="en-US"/>
        </w:rPr>
        <w:t xml:space="preserve">their MPC disregarded </w:t>
      </w:r>
      <w:r w:rsidR="00107D44">
        <w:rPr>
          <w:lang w:val="en-US"/>
        </w:rPr>
        <w:t>model uncertainties.</w:t>
      </w:r>
    </w:p>
    <w:p w14:paraId="40B50A3E" w14:textId="089948F9" w:rsidR="00FB6B98" w:rsidRPr="00220152" w:rsidRDefault="00505847">
      <w:pPr>
        <w:rPr>
          <w:lang w:val="en-US"/>
        </w:rPr>
      </w:pPr>
      <w:r w:rsidRPr="42E16D65">
        <w:rPr>
          <w:lang w:val="en-US"/>
        </w:rPr>
        <w:t xml:space="preserve">At the core of MPC lies </w:t>
      </w:r>
      <w:del w:id="380" w:author="Hellmann, Simon" w:date="2025-08-28T16:43:00Z">
        <w:r w:rsidRPr="42E16D65" w:rsidDel="00DF5395">
          <w:rPr>
            <w:lang w:val="en-US"/>
          </w:rPr>
          <w:delText xml:space="preserve">the </w:delText>
        </w:r>
      </w:del>
      <w:ins w:id="381" w:author="Hellmann, Simon" w:date="2025-08-28T16:43:00Z">
        <w:r w:rsidR="00DF5395">
          <w:rPr>
            <w:lang w:val="en-US"/>
          </w:rPr>
          <w:t xml:space="preserve">a </w:t>
        </w:r>
      </w:ins>
      <w:r w:rsidRPr="42E16D65">
        <w:rPr>
          <w:lang w:val="en-US"/>
        </w:rPr>
        <w:t>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 xml:space="preserve">However, </w:t>
      </w:r>
      <w:del w:id="382" w:author="Hellmann, Simon" w:date="2025-08-28T16:44:00Z">
        <w:r w:rsidR="007A0A51" w:rsidDel="009A22A3">
          <w:rPr>
            <w:lang w:val="en-US"/>
          </w:rPr>
          <w:delText>s</w:delText>
        </w:r>
        <w:r w:rsidR="0022651B" w:rsidRPr="42E16D65" w:rsidDel="009A22A3">
          <w:rPr>
            <w:lang w:val="en-US"/>
          </w:rPr>
          <w:delText>ince each model is only an approximation of reality,</w:delText>
        </w:r>
      </w:del>
      <w:r w:rsidR="0022651B" w:rsidRPr="42E16D65">
        <w:rPr>
          <w:lang w:val="en-US"/>
        </w:rPr>
        <w:t xml:space="preserve"> real-world applications </w:t>
      </w:r>
      <w:r w:rsidR="004B0D9B">
        <w:rPr>
          <w:lang w:val="en-US"/>
        </w:rPr>
        <w:t>usually</w:t>
      </w:r>
      <w:r w:rsidR="0022651B" w:rsidRPr="42E16D65">
        <w:rPr>
          <w:lang w:val="en-US"/>
        </w:rPr>
        <w:t xml:space="preserve"> face a plant-model mismatch</w:t>
      </w:r>
      <w:ins w:id="383" w:author="Hellmann, Simon" w:date="2025-08-28T16:56:00Z">
        <w:r w:rsidR="00B1784E">
          <w:rPr>
            <w:lang w:val="en-US"/>
          </w:rPr>
          <w:t xml:space="preserve"> (PMM)</w:t>
        </w:r>
      </w:ins>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Content>
          <w:r w:rsidR="002D43B3">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C0zMFQxNTowMTowOC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NDgzMGRmN2YtYTM2ZC00M2FiLWIxOWQtYzkyN2ZjYjAyZWU1IiwiVGV4dCI6IihRaW4gYW5kIEJhZGd3ZWxsLCAyMDAzKSIsIldBSVZlcnNpb24iOiI2LjE5LjIuMSJ9}</w:instrText>
          </w:r>
          <w:r w:rsidR="002D43B3">
            <w:rPr>
              <w:lang w:val="en-US"/>
            </w:rPr>
            <w:fldChar w:fldCharType="separate"/>
          </w:r>
          <w:r w:rsidR="008D39E8">
            <w:fldChar w:fldCharType="begin"/>
          </w:r>
          <w:r w:rsidR="008D39E8" w:rsidRPr="008D39E8">
            <w:rPr>
              <w:lang w:val="en-US"/>
              <w:rPrChange w:id="384" w:author="Hellmann, Simon" w:date="2025-08-31T11:49:00Z">
                <w:rPr/>
              </w:rPrChange>
            </w:rPr>
            <w:instrText xml:space="preserve"> HYPERLINK \l "_CTVL001613817b73b44408b87fd77151cc11fc5" \o "Qin, S.; Badgwell, T. A. (2003): A survey of industrial model predictive control technology. Control Engineering Practice 11 (7), 733–764." </w:instrText>
          </w:r>
          <w:ins w:id="385" w:author="Hellmann, Simon" w:date="2025-08-31T12:14:00Z"/>
          <w:r w:rsidR="008D39E8">
            <w:fldChar w:fldCharType="separate"/>
          </w:r>
          <w:r w:rsidR="00E04011">
            <w:rPr>
              <w:lang w:val="en-US"/>
            </w:rPr>
            <w:t>(Qin and Badgwell, 2003)</w:t>
          </w:r>
          <w:r w:rsidR="008D39E8">
            <w:rPr>
              <w:lang w:val="en-US"/>
            </w:rPr>
            <w:fldChar w:fldCharType="end"/>
          </w:r>
          <w:r w:rsidR="002D43B3">
            <w:rPr>
              <w:lang w:val="en-US"/>
            </w:rPr>
            <w:fldChar w:fldCharType="end"/>
          </w:r>
        </w:sdtContent>
      </w:sdt>
      <w:ins w:id="386" w:author="Hellmann, Simon" w:date="2025-08-28T16:44:00Z">
        <w:r w:rsidR="009A22A3">
          <w:rPr>
            <w:lang w:val="en-US"/>
          </w:rPr>
          <w:t>, as a</w:t>
        </w:r>
      </w:ins>
      <w:ins w:id="387" w:author="Hellmann, Simon" w:date="2025-08-28T16:45:00Z">
        <w:r w:rsidR="009A22A3">
          <w:rPr>
            <w:lang w:val="en-US"/>
          </w:rPr>
          <w:t xml:space="preserve">ny </w:t>
        </w:r>
      </w:ins>
      <w:ins w:id="388" w:author="Hellmann, Simon" w:date="2025-08-28T16:44:00Z">
        <w:r w:rsidR="009A22A3" w:rsidRPr="42E16D65">
          <w:rPr>
            <w:lang w:val="en-US"/>
          </w:rPr>
          <w:t>model is only an approximation of reality</w:t>
        </w:r>
      </w:ins>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del w:id="389" w:author="Hellmann, Simon" w:date="2025-08-28T16:50:00Z">
        <w:r w:rsidR="0022651B" w:rsidRPr="42E16D65" w:rsidDel="009A22A3">
          <w:rPr>
            <w:lang w:val="en-US"/>
          </w:rPr>
          <w:delText xml:space="preserve">advanced </w:delText>
        </w:r>
      </w:del>
      <w:ins w:id="390" w:author="Hellmann, Simon" w:date="2025-08-28T16:50:00Z">
        <w:r w:rsidR="009A22A3">
          <w:rPr>
            <w:lang w:val="en-US"/>
          </w:rPr>
          <w:t>robust</w:t>
        </w:r>
        <w:r w:rsidR="009A22A3" w:rsidRPr="42E16D65">
          <w:rPr>
            <w:lang w:val="en-US"/>
          </w:rPr>
          <w:t xml:space="preserve"> </w:t>
        </w:r>
      </w:ins>
      <w:r w:rsidR="0022651B" w:rsidRPr="42E16D65">
        <w:rPr>
          <w:lang w:val="en-US"/>
        </w:rPr>
        <w:t>MPC</w:t>
      </w:r>
      <w:r w:rsidR="007338B8">
        <w:rPr>
          <w:lang w:val="en-US"/>
        </w:rPr>
        <w:t xml:space="preserve"> </w:t>
      </w:r>
      <w:r w:rsidR="0022651B" w:rsidRPr="42E16D65">
        <w:rPr>
          <w:lang w:val="en-US"/>
        </w:rPr>
        <w:t>s</w:t>
      </w:r>
      <w:r w:rsidR="007338B8">
        <w:rPr>
          <w:lang w:val="en-US"/>
        </w:rPr>
        <w:t xml:space="preserve">chemes, e.g., </w:t>
      </w:r>
      <w:del w:id="391" w:author="Hellmann, Simon" w:date="2025-08-28T16:48:00Z">
        <w:r w:rsidR="00F8151A" w:rsidDel="009A22A3">
          <w:rPr>
            <w:lang w:val="en-US"/>
          </w:rPr>
          <w:delText xml:space="preserve">robust or </w:delText>
        </w:r>
        <w:r w:rsidR="0022651B" w:rsidRPr="42E16D65" w:rsidDel="009A22A3">
          <w:rPr>
            <w:lang w:val="en-US"/>
          </w:rPr>
          <w:delText>min-max MPC</w:delText>
        </w:r>
      </w:del>
      <w:del w:id="392" w:author="Hellmann, Simon" w:date="2025-08-28T16:45:00Z">
        <w:r w:rsidR="00F8151A" w:rsidDel="009A22A3">
          <w:rPr>
            <w:lang w:val="en-US"/>
          </w:rPr>
          <w:delText xml:space="preserve"> </w:delText>
        </w:r>
      </w:del>
      <w:customXmlDelRangeStart w:id="393" w:author="Hellmann, Simon" w:date="2025-08-28T16:45:00Z"/>
      <w:sdt>
        <w:sdtPr>
          <w:rPr>
            <w:lang w:val="en-US"/>
          </w:rPr>
          <w:alias w:val="To edit, see citavi.com/edit"/>
          <w:tag w:val="CitaviPlaceholder#d37591b6-8eed-4199-8028-cb66a536ce44"/>
          <w:id w:val="-148134202"/>
          <w:placeholder>
            <w:docPart w:val="CE957AAECB594F52A2AD8CCF3D1FD6DD"/>
          </w:placeholder>
        </w:sdtPr>
        <w:sdtContent>
          <w:customXmlDelRangeEnd w:id="393"/>
          <w:del w:id="394" w:author="Hellmann, Simon" w:date="2025-08-28T16:45:00Z">
            <w:r w:rsidR="00F8151A" w:rsidDel="009A22A3">
              <w:rPr>
                <w:lang w:val="en-US"/>
              </w:rPr>
              <w:fldChar w:fldCharType="begin"/>
            </w:r>
          </w:del>
          <w:del w:id="395" w:author="Hellmann, Simon" w:date="2025-08-28T16:46:00Z">
            <w:r w:rsidR="009A22A3" w:rsidDel="009A22A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yOFQxNjoyNjoyM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5LjIuMSJ9}</w:delInstrText>
            </w:r>
          </w:del>
          <w:del w:id="396" w:author="Hellmann, Simon" w:date="2025-08-28T16:45:00Z">
            <w:r w:rsidR="00F8151A" w:rsidDel="009A22A3">
              <w:rPr>
                <w:lang w:val="en-US"/>
              </w:rPr>
              <w:fldChar w:fldCharType="separate"/>
            </w:r>
          </w:del>
          <w:del w:id="397" w:author="Hellmann, Simon" w:date="2025-08-28T16:46:00Z">
            <w:r w:rsidR="009A22A3" w:rsidDel="009A22A3">
              <w:rPr>
                <w:lang w:val="en-US"/>
              </w:rPr>
              <w:delText>(Piceno-Díaz et al., 2020)</w:delText>
            </w:r>
          </w:del>
          <w:del w:id="398" w:author="Hellmann, Simon" w:date="2025-08-28T16:45:00Z">
            <w:r w:rsidR="00F8151A" w:rsidDel="009A22A3">
              <w:rPr>
                <w:lang w:val="en-US"/>
              </w:rPr>
              <w:fldChar w:fldCharType="end"/>
            </w:r>
          </w:del>
          <w:customXmlDelRangeStart w:id="399" w:author="Hellmann, Simon" w:date="2025-08-28T16:45:00Z"/>
        </w:sdtContent>
      </w:sdt>
      <w:customXmlDelRangeEnd w:id="399"/>
      <w:del w:id="400" w:author="Hellmann, Simon" w:date="2025-08-28T16:48:00Z">
        <w:r w:rsidR="0022651B" w:rsidRPr="42E16D65" w:rsidDel="009A22A3">
          <w:rPr>
            <w:lang w:val="en-US"/>
          </w:rPr>
          <w:delText xml:space="preserve">, </w:delText>
        </w:r>
      </w:del>
      <w:r w:rsidR="0022651B" w:rsidRPr="42E16D65">
        <w:rPr>
          <w:lang w:val="en-US"/>
        </w:rPr>
        <w:t>stochastic MPC</w:t>
      </w:r>
      <w:ins w:id="401" w:author="Hellmann, Simon" w:date="2025-08-28T16:50:00Z">
        <w:r w:rsidR="009A22A3">
          <w:rPr>
            <w:lang w:val="en-US"/>
          </w:rPr>
          <w:t xml:space="preserve">, </w:t>
        </w:r>
        <w:r w:rsidR="009A22A3" w:rsidRPr="42E16D65">
          <w:rPr>
            <w:lang w:val="en-US"/>
          </w:rPr>
          <w:t>min-max MPC</w:t>
        </w:r>
      </w:ins>
      <w:r w:rsidR="0022651B" w:rsidRPr="42E16D65">
        <w:rPr>
          <w:lang w:val="en-US"/>
        </w:rPr>
        <w:t xml:space="preserve"> </w:t>
      </w:r>
      <w:customXmlInsRangeStart w:id="402" w:author="Hellmann, Simon" w:date="2025-08-28T16:48:00Z"/>
      <w:sdt>
        <w:sdtPr>
          <w:rPr>
            <w:lang w:val="en-US"/>
          </w:rPr>
          <w:alias w:val="To edit, see citavi.com/edit"/>
          <w:tag w:val="CitaviPlaceholder#a0baec59-e734-4b7e-b2b4-02f8743ede32"/>
          <w:id w:val="-1883786237"/>
          <w:placeholder>
            <w:docPart w:val="DefaultPlaceholder_-1854013440"/>
          </w:placeholder>
        </w:sdtPr>
        <w:sdtContent>
          <w:customXmlInsRangeEnd w:id="402"/>
          <w:ins w:id="403" w:author="Hellmann, Simon" w:date="2025-08-28T16:48:00Z">
            <w:r w:rsidR="009A22A3">
              <w:rPr>
                <w:lang w:val="en-US"/>
              </w:rPr>
              <w:fldChar w:fldCharType="begin"/>
            </w:r>
          </w:ins>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mI0ZWVmLWVmNDktNGYxMC1hZjgxLTQ2MDk3NGJhOTJjM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}</w:instrText>
          </w:r>
          <w:r w:rsidR="009A22A3">
            <w:rPr>
              <w:lang w:val="en-US"/>
            </w:rPr>
            <w:fldChar w:fldCharType="separate"/>
          </w:r>
          <w:r w:rsidR="008D39E8">
            <w:fldChar w:fldCharType="begin"/>
          </w:r>
          <w:r w:rsidR="008D39E8">
            <w:instrText xml:space="preserve"> HYPERLINK \l "_CTVL0013051c0cddf4f42568eae54078ad0bd70" \o "Mayne, D. Q. (2014): Model predictive control: Recent developments and future promise. Automatica 50 (12), 2967–2986." </w:instrText>
          </w:r>
          <w:ins w:id="404" w:author="Hellmann, Simon" w:date="2025-08-31T12:14:00Z"/>
          <w:r w:rsidR="008D39E8">
            <w:fldChar w:fldCharType="separate"/>
          </w:r>
          <w:r w:rsidR="00E04011">
            <w:rPr>
              <w:lang w:val="en-US"/>
            </w:rPr>
            <w:t>(Mayne, 2014)</w:t>
          </w:r>
          <w:r w:rsidR="008D39E8">
            <w:rPr>
              <w:lang w:val="en-US"/>
            </w:rPr>
            <w:fldChar w:fldCharType="end"/>
          </w:r>
          <w:ins w:id="405" w:author="Hellmann, Simon" w:date="2025-08-28T16:48:00Z">
            <w:r w:rsidR="009A22A3">
              <w:rPr>
                <w:lang w:val="en-US"/>
              </w:rPr>
              <w:fldChar w:fldCharType="end"/>
            </w:r>
            <w:r w:rsidR="009A22A3">
              <w:rPr>
                <w:lang w:val="en-US"/>
              </w:rPr>
              <w:t xml:space="preserve">, </w:t>
            </w:r>
          </w:ins>
          <w:customXmlInsRangeStart w:id="406" w:author="Hellmann, Simon" w:date="2025-08-28T16:48:00Z"/>
        </w:sdtContent>
      </w:sdt>
      <w:customXmlInsRangeEnd w:id="406"/>
      <w:sdt>
        <w:sdtPr>
          <w:rPr>
            <w:lang w:val="en-US"/>
          </w:rPr>
          <w:alias w:val="To edit, see citavi.com/edit"/>
          <w:tag w:val="CitaviPlaceholder#dc21ab26-6d3d-4651-bfc3-b00c672b3e14"/>
          <w:id w:val="-278412833"/>
          <w:placeholder>
            <w:docPart w:val="DefaultPlaceholder_-1854013440"/>
          </w:placeholder>
        </w:sdtPr>
        <w:sdtContent>
          <w:del w:id="407" w:author="Hellmann, Simon" w:date="2025-08-28T16:45:00Z">
            <w:r w:rsidR="00F8151A" w:rsidDel="009A22A3">
              <w:rPr>
                <w:lang w:val="en-US"/>
              </w:rPr>
              <w:fldChar w:fldCharType="begin"/>
            </w:r>
            <w:r w:rsidR="00462857" w:rsidDel="009A22A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TM4OGU3LWIxODAtNDJlNS05Nzg5LTEyMWQyMDAxNmQ2MSIsIlJhbmdlTGVuZ3RoIjoyMSwiUmVmZXJlbmNlSWQiOiI2ZWNlZDNiZC1iMTI2LTRlMjUtODdkMy02MzZmYTZiNWQx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ODU4ODUxLyIsIlVyaVN0cmluZyI6Imh0dHA6Ly9pZWVleHBsb3JlLmllZWUub3JnL2RvY3VtZW50LzY4NTg4NTE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}</w:delInstrText>
            </w:r>
            <w:r w:rsidR="00F8151A" w:rsidDel="009A22A3">
              <w:rPr>
                <w:lang w:val="en-US"/>
              </w:rPr>
              <w:fldChar w:fldCharType="separate"/>
            </w:r>
          </w:del>
          <w:del w:id="408" w:author="Hellmann, Simon" w:date="2025-08-28T16:46:00Z">
            <w:r w:rsidR="009A22A3" w:rsidDel="009A22A3">
              <w:rPr>
                <w:lang w:val="en-US"/>
              </w:rPr>
              <w:delText>(Mesbah et al., 2014</w:delText>
            </w:r>
          </w:del>
          <w:r w:rsidR="009A22A3">
            <w:rPr>
              <w:lang w:val="en-US"/>
            </w:rPr>
            <w:t>)</w:t>
          </w:r>
          <w:del w:id="409" w:author="Hellmann, Simon" w:date="2025-08-28T16:45:00Z">
            <w:r w:rsidR="00F8151A" w:rsidDel="009A22A3">
              <w:rPr>
                <w:lang w:val="en-US"/>
              </w:rPr>
              <w:fldChar w:fldCharType="end"/>
            </w:r>
          </w:del>
        </w:sdtContent>
      </w:sdt>
      <w:ins w:id="410" w:author="Hellmann, Simon" w:date="2025-08-28T16:48:00Z">
        <w:r w:rsidR="009A22A3" w:rsidRPr="42E16D65">
          <w:rPr>
            <w:lang w:val="en-US"/>
          </w:rPr>
          <w:t>,</w:t>
        </w:r>
      </w:ins>
      <w:r w:rsidR="00F8151A">
        <w:rPr>
          <w:lang w:val="en-US"/>
        </w:rPr>
        <w:t xml:space="preserve"> </w:t>
      </w:r>
      <w:r w:rsidR="0022183F">
        <w:rPr>
          <w:lang w:val="en-US"/>
        </w:rPr>
        <w:t>or</w:t>
      </w:r>
      <w:r w:rsidR="0022183F" w:rsidRPr="42E16D65">
        <w:rPr>
          <w:lang w:val="en-US"/>
        </w:rPr>
        <w:t xml:space="preserve"> </w:t>
      </w:r>
      <w:r w:rsidR="0022651B" w:rsidRPr="42E16D65">
        <w:rPr>
          <w:lang w:val="en-US"/>
        </w:rPr>
        <w:t>tube-based MPC</w:t>
      </w:r>
      <w:r w:rsidR="00F8151A">
        <w:rPr>
          <w:lang w:val="en-US"/>
        </w:rPr>
        <w:t xml:space="preserve"> </w:t>
      </w:r>
      <w:sdt>
        <w:sdtPr>
          <w:rPr>
            <w:lang w:val="en-US"/>
          </w:rPr>
          <w:alias w:val="To edit, see citavi.com/edit"/>
          <w:tag w:val="CitaviPlaceholder#3877807d-959a-4c8f-aed9-f943815596f8"/>
          <w:id w:val="-1773846289"/>
          <w:placeholder>
            <w:docPart w:val="DefaultPlaceholder_-1854013440"/>
          </w:placeholder>
        </w:sdtPr>
        <w:sdtContent>
          <w:customXmlInsRangeStart w:id="411" w:author="Hellmann, Simon" w:date="2025-08-28T16:45:00Z"/>
          <w:sdt>
            <w:sdtPr>
              <w:rPr>
                <w:lang w:val="en-US"/>
              </w:rPr>
              <w:alias w:val="To edit, see citavi.com/edit"/>
              <w:tag w:val="CitaviPlaceholder#6d4907aa-a917-4daa-8759-8b7fdb66c089"/>
              <w:id w:val="-1668943466"/>
              <w:placeholder>
                <w:docPart w:val="F2A884615A924492A1E54C3AF0080C86"/>
              </w:placeholder>
            </w:sdtPr>
            <w:sdtContent>
              <w:customXmlInsRangeEnd w:id="411"/>
              <w:ins w:id="412" w:author="Hellmann, Simon" w:date="2025-08-28T16:45:00Z">
                <w:r w:rsidR="009A22A3">
                  <w:rPr>
                    <w:lang w:val="en-US"/>
                  </w:rPr>
                  <w:fldChar w:fldCharType="begin"/>
                </w:r>
              </w:ins>
              <w:r w:rsidR="00E0401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hbWVudG8gZGUgRW5lcmfDrWEsIFVuaXZlcnNpZGFkIEF1dMOzbm9tYSBNZXRyb3BvbGl0YW5hLUF6Y2Fwb3R6YWxjbywgQ2l1ZGFkIGRlIE3DqXhpY28gMDIyMDAsIE1leGljb1xyXG5EZXBhcnRtZW50IG9mIENoZW1pY2FsIEVuZ2luZWVyaW5nLCBVbml2ZXJzaXR5IG9mIFdhdGVybG9vLCBXYXRlcmxvbywgT250YXJpbyBOMkwgM0cxLCBDYW5hZGFcclxuQ2VudHJvIFVuaXZlcnNpdGFyaW8gZGUgQ2llbmNpYXMgRXhhY3RhcyBlIEluZ2VuaWVyw61hLCBVbml2ZXJzaWRhZCBkZSBHdWFkYWxhamFyYSwgR3VhZGFsYWphcmEgNDQ0MzAsIEphbGlzY28sIE1leGljbyI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gtMzBUMTU6MDE6MDgiLCJQcm9qZWN0Ijp7IiRyZWYiOiI4In19LCJVc2VOdW1iZXJpbmdUeXBlT2ZQYXJlbnREb2N1bWVudCI6ZmFsc2V9XSwiRm9ybWF0dGVkVGV4dCI6eyIkaWQiOiIxOCIsIkNvdW50IjoxLCJUZXh0VW5pdHMiOlt7IiRpZCI6IjE5IiwiRm9udFN0eWxlIjp7IiRpZCI6IjIwIiwiTmV1dHJhbCI6dHJ1ZX0sIlJlYWRpbmdPcmRlciI6MSwiVGV4dCI6IihQaWNlbm8tRMOtYXogZXQgYWwuLCAyMDIwKSJ9XX0sIlRhZyI6IkNpdGF2aVBsYWNlaG9sZGVyIzZkNDkwN2FhLWE5MTctNGRhYS04NzU5LThiN2ZkYjY2YzA4OSIsIlRleHQiOiIoUGljZW5vLUTDrWF6IGV0IGFsLiwgMjAyMCkiLCJXQUlWZXJzaW9uIjoiNi4xOS4yLjEifQ==}</w:instrText>
              </w:r>
              <w:ins w:id="413" w:author="Hellmann, Simon" w:date="2025-08-28T16:45:00Z">
                <w:r w:rsidR="009A22A3">
                  <w:rPr>
                    <w:lang w:val="en-US"/>
                  </w:rPr>
                  <w:fldChar w:fldCharType="separate"/>
                </w:r>
              </w:ins>
              <w:r w:rsidR="008D39E8">
                <w:fldChar w:fldCharType="begin"/>
              </w:r>
              <w:r w:rsidR="008D39E8">
                <w:instrText xml:space="preserve"> HYPERLINK \l "_CTVL001b3c753199fa1416c82e8912240005fe1" \o "Piceno-Díaz, E. R.; Ricardez-Sandoval, L. A.; Gutierrez-Limon, M. A.; Méndez-Acosta, H. O.; Puebla, H. (2020): Robust Nonlinear Model Predictive Contr…" </w:instrText>
              </w:r>
              <w:ins w:id="414" w:author="Hellmann, Simon" w:date="2025-08-31T12:14:00Z"/>
              <w:r w:rsidR="008D39E8">
                <w:fldChar w:fldCharType="separate"/>
              </w:r>
              <w:r w:rsidR="00E04011">
                <w:rPr>
                  <w:lang w:val="en-US"/>
                </w:rPr>
                <w:t>(Piceno-Díaz et al., 2020)</w:t>
              </w:r>
              <w:r w:rsidR="008D39E8">
                <w:rPr>
                  <w:lang w:val="en-US"/>
                </w:rPr>
                <w:fldChar w:fldCharType="end"/>
              </w:r>
              <w:r w:rsidR="008D39E8">
                <w:fldChar w:fldCharType="begin"/>
              </w:r>
              <w:r w:rsidR="008D39E8">
                <w:instrText xml:space="preserve"> HYPERLINK \l "_CTVL001b3c753199fa1416c82e8912240005fe1" \o "Piceno-Díaz, E. R.; Ricardez-Sandoval, L. A.; Gutierrez-Limon, M. A.; Méndez-Acosta, H. O.; Puebla, H. (2020): Robust Nonlinear Model Predictive Contr…" </w:instrText>
              </w:r>
              <w:ins w:id="415" w:author="Hellmann, Simon" w:date="2025-08-31T12:14:00Z"/>
              <w:r w:rsidR="008D39E8">
                <w:fldChar w:fldCharType="separate"/>
              </w:r>
              <w:r w:rsidR="008D39E8">
                <w:fldChar w:fldCharType="begin"/>
              </w:r>
              <w:r w:rsidR="008D39E8">
                <w:instrText xml:space="preserve"> HYPERLINK \l "_CTVL001b3c753199fa1416c82e8912240005fe1" \o "Piceno-Díaz, E. R.; Ricardez-Sandoval, L. A.; Gutierrez-Limon, M. A.; Méndez-Acosta, H. O.; Puebla, H. (2020): Robust Nonlinear Model Predictive Contr…" </w:instrText>
              </w:r>
              <w:ins w:id="416" w:author="Hellmann, Simon" w:date="2025-08-31T12:14:00Z"/>
              <w:r w:rsidR="008D39E8">
                <w:fldChar w:fldCharType="separate"/>
              </w:r>
              <w:r w:rsidR="00E04011">
                <w:rPr>
                  <w:lang w:val="en-US"/>
                </w:rPr>
                <w:t>(Piceno-Díaz et al., 2020)</w:t>
              </w:r>
              <w:r w:rsidR="008D39E8">
                <w:rPr>
                  <w:lang w:val="en-US"/>
                </w:rPr>
                <w:fldChar w:fldCharType="end"/>
              </w:r>
              <w:r w:rsidR="008D39E8">
                <w:rPr>
                  <w:lang w:val="en-US"/>
                </w:rPr>
                <w:fldChar w:fldCharType="end"/>
              </w:r>
              <w:ins w:id="417" w:author="Hellmann, Simon" w:date="2025-08-28T16:45:00Z">
                <w:r w:rsidR="009A22A3">
                  <w:rPr>
                    <w:lang w:val="en-US"/>
                  </w:rPr>
                  <w:fldChar w:fldCharType="end"/>
                </w:r>
              </w:ins>
              <w:customXmlInsRangeStart w:id="418" w:author="Hellmann, Simon" w:date="2025-08-28T16:45:00Z"/>
            </w:sdtContent>
          </w:sdt>
          <w:customXmlInsRangeEnd w:id="418"/>
          <w:del w:id="419" w:author="Hellmann, Simon" w:date="2025-08-28T16:45:00Z">
            <w:r w:rsidR="00F8151A" w:rsidDel="009A22A3">
              <w:rPr>
                <w:lang w:val="en-US"/>
              </w:rPr>
              <w:fldChar w:fldCharType="begin"/>
            </w:r>
            <w:r w:rsidR="00462857" w:rsidDel="009A22A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jk3M2Y1LWFhYzUtNGEwNC1iYjgzLWJmY2ExODllMGJjMSIsIlJhbmdlTGVuZ3RoIjoxOCwiUmVmZXJlbmNlSWQiOiIzZDUxYzI3Zi1iMTgwLTQ1YWItOTkwNi1iMzY4YmY3NGM2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MTA4ODY4MTEvIiwiVXJpU3RyaW5nIjoiaHR0cHM6Ly9pZWVleHBsb3JlLmllZWUub3JnL2RvY3VtZW50LzEwODg2ODEx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Eb2kiOiIxMC4xMTA5L0NEQzU2NzI0LjIwMjQiLCJFZGl0b3JzIjpbXSwiRXZhbHVhdGlvbkNvbXBsZXhpdHkiOjAsIkV2YWx1YXRpb25Tb3VyY2VUZXh0Rm9ybWF0IjowLCJHcm91cHMiOltdLCJIYXNMYWJlbDEiOmZhbHNlLCJIYXNMYWJlbDIiOmZhbHNlLCJJc2JuIjoiOTc5LTgtMzUwMy0xNjMzLTki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wOS9DREM1NjcyNC4yMDI0IiwiVXJpU3RyaW5nIjoiaHR0cHM6Ly9kb2kub3JnLzEwLjExMDkvQ0RDNTY3MjQuMjAy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}</w:delInstrText>
            </w:r>
            <w:r w:rsidR="00F8151A" w:rsidDel="009A22A3">
              <w:rPr>
                <w:lang w:val="en-US"/>
              </w:rPr>
              <w:fldChar w:fldCharType="separate"/>
            </w:r>
            <w:r w:rsidR="00B82ED6" w:rsidDel="009A22A3">
              <w:rPr>
                <w:lang w:val="en-US"/>
              </w:rPr>
              <w:delText>(Guo et al., 2024)</w:delText>
            </w:r>
            <w:r w:rsidR="00F8151A" w:rsidDel="009A22A3">
              <w:rPr>
                <w:lang w:val="en-US"/>
              </w:rPr>
              <w:fldChar w:fldCharType="end"/>
            </w:r>
          </w:del>
        </w:sdtContent>
      </w:sdt>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 xml:space="preserve">parametric </w:t>
      </w:r>
      <w:del w:id="420" w:author="Hellmann, Simon" w:date="2025-08-28T16:57:00Z">
        <w:r w:rsidR="0022651B" w:rsidRPr="42E16D65" w:rsidDel="00B1784E">
          <w:rPr>
            <w:lang w:val="en-US"/>
          </w:rPr>
          <w:delText>plant-model mismatch</w:delText>
        </w:r>
      </w:del>
      <w:ins w:id="421" w:author="Hellmann, Simon" w:date="2025-08-28T16:57:00Z">
        <w:r w:rsidR="00B1784E">
          <w:rPr>
            <w:lang w:val="en-US"/>
          </w:rPr>
          <w:t>PMM</w:t>
        </w:r>
      </w:ins>
      <w:r w:rsidR="0022651B" w:rsidRPr="42E16D65">
        <w:rPr>
          <w:lang w:val="en-US"/>
        </w:rPr>
        <w:t xml:space="preserve"> (i.e.</w:t>
      </w:r>
      <w:r w:rsidR="00BF7C83">
        <w:rPr>
          <w:lang w:val="en-US"/>
        </w:rPr>
        <w:t>,</w:t>
      </w:r>
      <w:r w:rsidR="0022651B" w:rsidRPr="42E16D65">
        <w:rPr>
          <w:lang w:val="en-US"/>
        </w:rPr>
        <w:t xml:space="preserve"> assuming a structurally </w:t>
      </w:r>
      <w:del w:id="422" w:author="Hellmann, Simon" w:date="2025-08-28T16:57:00Z">
        <w:r w:rsidR="0022651B" w:rsidRPr="42E16D65" w:rsidDel="00446D8A">
          <w:rPr>
            <w:lang w:val="en-US"/>
          </w:rPr>
          <w:delText xml:space="preserve">suitable </w:delText>
        </w:r>
      </w:del>
      <w:ins w:id="423" w:author="Hellmann, Simon" w:date="2025-08-28T16:57:00Z">
        <w:r w:rsidR="00446D8A">
          <w:rPr>
            <w:lang w:val="en-US"/>
          </w:rPr>
          <w:t>correct</w:t>
        </w:r>
        <w:r w:rsidR="00446D8A" w:rsidRPr="42E16D65">
          <w:rPr>
            <w:lang w:val="en-US"/>
          </w:rPr>
          <w:t xml:space="preserve"> </w:t>
        </w:r>
      </w:ins>
      <w:r w:rsidR="0022651B" w:rsidRPr="42E16D65">
        <w:rPr>
          <w:lang w:val="en-US"/>
        </w:rPr>
        <w:t>model), multi-stage MPC</w:t>
      </w:r>
      <w:r w:rsidR="009013E2">
        <w:rPr>
          <w:lang w:val="en-US"/>
        </w:rPr>
        <w:t xml:space="preserve">, </w:t>
      </w:r>
      <w:r w:rsidR="00B71FF6">
        <w:rPr>
          <w:lang w:val="en-US"/>
        </w:rPr>
        <w:t xml:space="preserve">as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Content>
          <w:r w:rsidR="004B0D9B">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m90ZXMiOiJQSUk6ICBTMDk1OTE1MjQxMzAwMTY4NiI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OC0zMFQxNTowMTowOCIsIlByb2plY3QiOnsiJHJlZiI6IjgifX0sIlVzZU51bWJlcmluZ1R5cGVPZlBhcmVudERvY3VtZW50IjpmYWxzZX1dLCJGb3JtYXR0ZWRUZXh0Ijp7IiRpZCI6IjE2IiwiQ291bnQiOjEsIlRleHRVbml0cyI6W3siJGlkIjoiMTciLCJGb250U3R5bGUiOnsiJGlkIjoiMTgiLCJOZXV0cmFsIjp0cnVlfSwiUmVhZGluZ09yZGVyIjoxLCJUZXh0IjoiTHVjaWEgZXQgYWwuIn1dfSwiVGFnIjoiQ2l0YXZpUGxhY2Vob2xkZXIjM2Q1NzQxOGEtNjhlMC00NTM0LWI1ODAtM2ExNzUyNzI2ZmE5IiwiVGV4dCI6Ikx1Y2lhIGV0IGFsLiIsIldBSVZlcnNpb24iOiI2LjE5LjIuMSJ9}</w:instrText>
          </w:r>
          <w:r w:rsidR="004B0D9B">
            <w:rPr>
              <w:lang w:val="en-US"/>
            </w:rPr>
            <w:fldChar w:fldCharType="separate"/>
          </w:r>
          <w:r w:rsidR="008D39E8">
            <w:fldChar w:fldCharType="begin"/>
          </w:r>
          <w:r w:rsidR="008D39E8">
            <w:instrText xml:space="preserve"> HYPERLINK \l "_CTVL0015c34a15e3a6541d0899b329ba07ee9d2" \o "Lucia, S.; Finkler, T.; Engell, S. (2013): Multi-stage nonlinear model predictive control applied to a semi-batch polymerization reactor under uncerta…" </w:instrText>
          </w:r>
          <w:ins w:id="424" w:author="Hellmann, Simon" w:date="2025-08-31T12:14:00Z"/>
          <w:r w:rsidR="008D39E8">
            <w:fldChar w:fldCharType="separate"/>
          </w:r>
          <w:r w:rsidR="00E04011">
            <w:rPr>
              <w:lang w:val="en-US"/>
            </w:rPr>
            <w:t>Lucia et al.</w:t>
          </w:r>
          <w:r w:rsidR="008D39E8">
            <w:rPr>
              <w:lang w:val="en-US"/>
            </w:rPr>
            <w:fldChar w:fldCharType="end"/>
          </w:r>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Content>
          <w:r w:rsidR="004B0D9B">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vdGVzIjoiUElJOiAgUzA5NTkxNTI0MTMwMDE2ODYi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gtMzBUMTU6MDE6MDg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xMykifV19LCJUYWciOiJDaXRhdmlQbGFjZWhvbGRlciMzYThlMmIxNC02ZjhjLTQyMTMtODgzOS0wZWRmMmM4YjgyOTciLCJUZXh0IjoiKDIwMTMpIiwiV0FJVmVyc2lvbiI6IjYuMTkuMi4xIn0=}</w:instrText>
          </w:r>
          <w:r w:rsidR="004B0D9B">
            <w:rPr>
              <w:lang w:val="en-US"/>
            </w:rPr>
            <w:fldChar w:fldCharType="separate"/>
          </w:r>
          <w:r w:rsidR="008D39E8">
            <w:fldChar w:fldCharType="begin"/>
          </w:r>
          <w:r w:rsidR="008D39E8" w:rsidRPr="008D39E8">
            <w:rPr>
              <w:lang w:val="en-US"/>
              <w:rPrChange w:id="425" w:author="Hellmann, Simon" w:date="2025-08-31T11:49:00Z">
                <w:rPr/>
              </w:rPrChange>
            </w:rPr>
            <w:instrText xml:space="preserve"> HYPERLINK \l "_CTVL0015c34a15e3a6541d0899b329ba07ee9d2" \o "Lucia, S.; Finkler, T.; Engell, S. (2013): Multi-stage nonlinear model predictive control applied to a semi-batch polymerization reactor under uncerta…" </w:instrText>
          </w:r>
          <w:ins w:id="426" w:author="Hellmann, Simon" w:date="2025-08-31T12:14:00Z"/>
          <w:r w:rsidR="008D39E8">
            <w:fldChar w:fldCharType="separate"/>
          </w:r>
          <w:r w:rsidR="00E04011">
            <w:rPr>
              <w:lang w:val="en-US"/>
            </w:rPr>
            <w:t>(2013)</w:t>
          </w:r>
          <w:r w:rsidR="008D39E8">
            <w:rPr>
              <w:lang w:val="en-US"/>
            </w:rPr>
            <w:fldChar w:fldCharType="end"/>
          </w:r>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w:t>
      </w:r>
      <w:r w:rsidR="00B71FF6">
        <w:rPr>
          <w:lang w:val="en-US"/>
        </w:rPr>
        <w:t xml:space="preserve">such as </w:t>
      </w:r>
      <w:r w:rsidR="003676C6">
        <w:rPr>
          <w:lang w:val="en-US"/>
        </w:rPr>
        <w:t>polymerization</w:t>
      </w:r>
      <w:r w:rsidR="00547D59">
        <w:rPr>
          <w:lang w:val="en-US"/>
        </w:rPr>
        <w:t xml:space="preserve"> and </w:t>
      </w:r>
      <w:r w:rsidR="00015677">
        <w:rPr>
          <w:lang w:val="en-US"/>
        </w:rPr>
        <w:t>penicillin production</w:t>
      </w:r>
      <w:r w:rsidR="00B71FF6">
        <w:rPr>
          <w:lang w:val="en-US"/>
        </w:rPr>
        <w:t xml:space="preserve">, </w:t>
      </w:r>
      <w:r w:rsidR="0022651B" w:rsidRPr="42E16D65">
        <w:rPr>
          <w:lang w:val="en-US"/>
        </w:rPr>
        <w:t xml:space="preserve">and is </w:t>
      </w:r>
      <w:del w:id="427" w:author="Hellmann, Simon" w:date="2025-08-28T16:58:00Z">
        <w:r w:rsidR="0022651B" w:rsidRPr="42E16D65" w:rsidDel="00446D8A">
          <w:rPr>
            <w:lang w:val="en-US"/>
          </w:rPr>
          <w:delText xml:space="preserve">accessible </w:delText>
        </w:r>
      </w:del>
      <w:ins w:id="428" w:author="Hellmann, Simon" w:date="2025-08-28T16:58:00Z">
        <w:r w:rsidR="00446D8A">
          <w:rPr>
            <w:lang w:val="en-US"/>
          </w:rPr>
          <w:t>available</w:t>
        </w:r>
        <w:r w:rsidR="00446D8A" w:rsidRPr="42E16D65">
          <w:rPr>
            <w:lang w:val="en-US"/>
          </w:rPr>
          <w:t xml:space="preserve"> </w:t>
        </w:r>
      </w:ins>
      <w:r w:rsidR="0022651B" w:rsidRPr="42E16D65">
        <w:rPr>
          <w:lang w:val="en-US"/>
        </w:rPr>
        <w:t xml:space="preserve">as the open-source Python library </w:t>
      </w:r>
      <w:r w:rsidR="0022651B" w:rsidRPr="00220152">
        <w:rPr>
          <w:i/>
          <w:lang w:val="en-US"/>
        </w:rPr>
        <w:t>do-mpc</w:t>
      </w:r>
      <w:r w:rsidR="0022651B" w:rsidRPr="42E16D65">
        <w:rPr>
          <w:lang w:val="en-US"/>
        </w:rPr>
        <w:t xml:space="preserve"> </w:t>
      </w:r>
      <w:del w:id="429" w:author="Hellmann, Simon" w:date="2025-08-28T16:58:00Z">
        <w:r w:rsidR="0022651B" w:rsidRPr="42E16D65" w:rsidDel="00446D8A">
          <w:rPr>
            <w:lang w:val="en-US"/>
          </w:rPr>
          <w:delText>provided by</w:delText>
        </w:r>
        <w:r w:rsidR="004B0D9B" w:rsidDel="00446D8A">
          <w:rPr>
            <w:lang w:val="en-US"/>
          </w:rPr>
          <w:delText xml:space="preserve"> </w:delText>
        </w:r>
      </w:del>
      <w:sdt>
        <w:sdtPr>
          <w:rPr>
            <w:lang w:val="en-US"/>
          </w:rPr>
          <w:alias w:val="To edit, see citavi.com/edit"/>
          <w:tag w:val="CitaviPlaceholder#99941549-7ddd-4197-95bc-b77d930eb45f"/>
          <w:id w:val="-709871640"/>
          <w:placeholder>
            <w:docPart w:val="1A0EFDCD1042BD4CAB037E9EF1E3D033"/>
          </w:placeholder>
        </w:sdtPr>
        <w:sdtContent>
          <w:r w:rsidR="009756A0">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m90ZXMiOiJQSUk6ICBTMDk2NzA2NjEyMzAwMjQ1OSI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4LTMwVDE1OjAxOjA4IiwiUHJvamVjdCI6eyIkcmVmIjoiOCJ9fSwiVXNlTnVtYmVyaW5nVHlwZU9mUGFyZW50RG9jdW1lbnQiOmZhbHNlfV0sIkZvcm1hdHRlZFRleHQiOnsiJGlkIjoiMjAiLCJDb3VudCI6MSwiVGV4dFVuaXRzIjpbeyIkaWQiOiIyMSIsIkZvbnRTdHlsZSI6eyIkaWQiOiIyMiIsIk5ldXRyYWwiOnRydWV9LCJSZWFkaW5nT3JkZXIiOjEsIlRleHQiOiJGaWVkbGVyIGV0IGFsLiJ9XX0sIlRhZyI6IkNpdGF2aVBsYWNlaG9sZGVyIzk5OTQxNTQ5LTdkZGQtNDE5Ny05NWJjLWI3N2Q5MzBlYjQ1ZiIsIlRleHQiOiJGaWVkbGVyIGV0IGFsLiIsIldBSVZlcnNpb24iOiI2LjE5LjIuMSJ9}</w:instrText>
          </w:r>
          <w:r w:rsidR="009756A0">
            <w:rPr>
              <w:lang w:val="en-US"/>
            </w:rPr>
            <w:fldChar w:fldCharType="separate"/>
          </w:r>
          <w:r w:rsidR="008D39E8">
            <w:fldChar w:fldCharType="begin"/>
          </w:r>
          <w:r w:rsidR="008D39E8">
            <w:instrText xml:space="preserve"> HYPERLINK \l "_CTVL0018b4156a579284c11956711fbe076bad0" \o "Fiedler, F.; Karg, B.; Lüken, L.; Brandner, D.; Heinlein, M.; Brabender, F.; Lucia, S. (2023): do-mpc: Towards FAIR nonlinear and robust model predict…" </w:instrText>
          </w:r>
          <w:ins w:id="430" w:author="Hellmann, Simon" w:date="2025-08-31T12:14:00Z"/>
          <w:r w:rsidR="008D39E8">
            <w:fldChar w:fldCharType="separate"/>
          </w:r>
          <w:r w:rsidR="00E04011">
            <w:rPr>
              <w:lang w:val="en-US"/>
            </w:rPr>
            <w:t>Fiedler et al.</w:t>
          </w:r>
          <w:r w:rsidR="008D39E8">
            <w:rPr>
              <w:lang w:val="en-US"/>
            </w:rPr>
            <w:fldChar w:fldCharType="end"/>
          </w:r>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Content>
          <w:r w:rsidR="009756A0">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5vdGVzIjoiUElJOiAgUzA5NjcwNjYxMjMwMDI0NTki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C0zMFQxNTowMTowOC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IzKSJ9XX0sIlRhZyI6IkNpdGF2aVBsYWNlaG9sZGVyI2UzZmRjYWZmLTE2ZDAtNGIyZC05MzdlLTc1OWViNWZjMTE4ZCIsIlRleHQiOiIoMjAyMykiLCJXQUlWZXJzaW9uIjoiNi4xOS4yLjEifQ==}</w:instrText>
          </w:r>
          <w:r w:rsidR="009756A0">
            <w:rPr>
              <w:lang w:val="en-US"/>
            </w:rPr>
            <w:fldChar w:fldCharType="separate"/>
          </w:r>
          <w:r w:rsidR="008D39E8">
            <w:fldChar w:fldCharType="begin"/>
          </w:r>
          <w:r w:rsidR="008D39E8" w:rsidRPr="008D39E8">
            <w:rPr>
              <w:lang w:val="en-US"/>
              <w:rPrChange w:id="431" w:author="Hellmann, Simon" w:date="2025-08-31T11:49:00Z">
                <w:rPr/>
              </w:rPrChange>
            </w:rPr>
            <w:instrText xml:space="preserve"> HYPERLINK \l "_CTVL0018b4156a579284c11956711fbe076bad0" \o "Fiedler, F.; Karg, B.; Lüken, L.; Brandner, D.; Heinlein, M.; Brabender, F.; Lucia, S. (2023): do-mpc: Towards FAIR nonlinear and robust model predict…" </w:instrText>
          </w:r>
          <w:ins w:id="432" w:author="Hellmann, Simon" w:date="2025-08-31T12:14:00Z"/>
          <w:r w:rsidR="008D39E8">
            <w:fldChar w:fldCharType="separate"/>
          </w:r>
          <w:r w:rsidR="00E04011">
            <w:rPr>
              <w:lang w:val="en-US"/>
            </w:rPr>
            <w:t>(2023)</w:t>
          </w:r>
          <w:r w:rsidR="008D39E8">
            <w:rPr>
              <w:lang w:val="en-US"/>
            </w:rPr>
            <w:fldChar w:fldCharType="end"/>
          </w:r>
          <w:r w:rsidR="009756A0">
            <w:rPr>
              <w:lang w:val="en-US"/>
            </w:rPr>
            <w:fldChar w:fldCharType="end"/>
          </w:r>
        </w:sdtContent>
      </w:sdt>
      <w:r w:rsidR="0022651B" w:rsidRPr="42E16D65">
        <w:rPr>
          <w:lang w:val="en-US"/>
        </w:rPr>
        <w:t xml:space="preserve">. </w:t>
      </w:r>
    </w:p>
    <w:p w14:paraId="6D1A4BBA" w14:textId="01E4F070"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 xml:space="preserve">in </w:t>
      </w:r>
      <w:del w:id="433" w:author="Hellmann, Simon" w:date="2025-08-28T16:58:00Z">
        <w:r w:rsidR="009013E2" w:rsidDel="00446D8A">
          <w:rPr>
            <w:lang w:val="en-US"/>
          </w:rPr>
          <w:delText>the presence</w:delText>
        </w:r>
      </w:del>
      <w:ins w:id="434" w:author="Hellmann, Simon" w:date="2025-08-28T16:58:00Z">
        <w:r w:rsidR="00446D8A">
          <w:rPr>
            <w:lang w:val="en-US"/>
          </w:rPr>
          <w:t>li</w:t>
        </w:r>
      </w:ins>
      <w:ins w:id="435" w:author="Hellmann, Simon" w:date="2025-08-28T16:59:00Z">
        <w:r w:rsidR="00446D8A">
          <w:rPr>
            <w:lang w:val="en-US"/>
          </w:rPr>
          <w:t>ght</w:t>
        </w:r>
      </w:ins>
      <w:r w:rsidR="009013E2">
        <w:rPr>
          <w:lang w:val="en-US"/>
        </w:rPr>
        <w:t xml:space="preserv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 xml:space="preserve">n </w:t>
      </w:r>
      <w:r w:rsidRPr="42E16D65">
        <w:rPr>
          <w:rFonts w:eastAsia="Garamond" w:cs="Garamond"/>
          <w:color w:val="000000" w:themeColor="text1"/>
          <w:lang w:val="en-US"/>
        </w:rPr>
        <w:lastRenderedPageBreak/>
        <w:t>different operational configurations</w:t>
      </w:r>
      <w:r w:rsidR="004E432D">
        <w:rPr>
          <w:rFonts w:eastAsia="Garamond" w:cs="Garamond"/>
          <w:color w:val="000000" w:themeColor="text1"/>
          <w:lang w:val="en-US"/>
        </w:rPr>
        <w:t>,</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 xml:space="preserve">importance </w:t>
      </w:r>
      <w:r w:rsidR="004E432D">
        <w:rPr>
          <w:lang w:val="en-US"/>
        </w:rPr>
        <w:t xml:space="preserve">of </w:t>
      </w:r>
      <w:r w:rsidR="00890D2E">
        <w:rPr>
          <w:lang w:val="en-US"/>
        </w:rPr>
        <w:t>explicitly consider</w:t>
      </w:r>
      <w:r w:rsidR="004E432D">
        <w:rPr>
          <w:lang w:val="en-US"/>
        </w:rPr>
        <w:t>ing</w:t>
      </w:r>
      <w:r w:rsidR="00890D2E">
        <w:rPr>
          <w:lang w:val="en-US"/>
        </w:rPr>
        <w:t xml:space="preserve"> uncertainties of substrate characterization.</w:t>
      </w:r>
    </w:p>
    <w:p w14:paraId="6394918F" w14:textId="65FCE101" w:rsidR="00B02161" w:rsidRPr="00692A81" w:rsidRDefault="6A0623E8" w:rsidP="001F4FEB">
      <w:pPr>
        <w:pStyle w:val="berschrift1"/>
        <w:numPr>
          <w:ilvl w:val="0"/>
          <w:numId w:val="6"/>
        </w:numPr>
        <w:rPr>
          <w:lang w:val="en-US"/>
        </w:rPr>
      </w:pPr>
      <w:bookmarkStart w:id="436" w:name="_dfhmt4ji2fxx"/>
      <w:bookmarkEnd w:id="436"/>
      <w:r w:rsidRPr="6A0623E8">
        <w:rPr>
          <w:lang w:val="en-US"/>
        </w:rPr>
        <w:t>Materials and methods</w:t>
      </w:r>
    </w:p>
    <w:p w14:paraId="78BD8CC1" w14:textId="7FC9620E" w:rsidR="00B02161" w:rsidRPr="001F4FEB" w:rsidRDefault="001F4FEB" w:rsidP="001F4FEB">
      <w:pPr>
        <w:pStyle w:val="berschrift2"/>
        <w:rPr>
          <w:lang w:val="en-US"/>
        </w:rPr>
      </w:pPr>
      <w:r w:rsidRPr="001F4FEB">
        <w:rPr>
          <w:lang w:val="en-US"/>
        </w:rPr>
        <w:t xml:space="preserve">2.1 </w:t>
      </w:r>
      <w:r w:rsidR="32AF646F" w:rsidRPr="001F4FEB">
        <w:rPr>
          <w:lang w:val="en-US"/>
        </w:rPr>
        <w:t xml:space="preserve">Dynamic </w:t>
      </w:r>
      <w:del w:id="437" w:author="Hellmann, Simon" w:date="2025-08-27T18:48:00Z">
        <w:r w:rsidR="32AF646F" w:rsidRPr="001F4FEB" w:rsidDel="001624E7">
          <w:rPr>
            <w:lang w:val="en-US"/>
          </w:rPr>
          <w:delText xml:space="preserve">AD </w:delText>
        </w:r>
      </w:del>
      <w:ins w:id="438" w:author="Hellmann, Simon" w:date="2025-08-27T18:48:00Z">
        <w:r w:rsidR="001624E7">
          <w:rPr>
            <w:lang w:val="en-US"/>
          </w:rPr>
          <w:t>anaerobic digestion</w:t>
        </w:r>
        <w:r w:rsidR="001624E7" w:rsidRPr="001F4FEB">
          <w:rPr>
            <w:lang w:val="en-US"/>
          </w:rPr>
          <w:t xml:space="preserve"> </w:t>
        </w:r>
      </w:ins>
      <w:r w:rsidR="32AF646F" w:rsidRPr="001F4FEB">
        <w:rPr>
          <w:lang w:val="en-US"/>
        </w:rPr>
        <w:t>model</w:t>
      </w:r>
      <w:del w:id="439" w:author="Hellmann, Simon" w:date="2025-08-27T18:48:00Z">
        <w:r w:rsidR="32AF646F" w:rsidRPr="001F4FEB" w:rsidDel="00893EBE">
          <w:rPr>
            <w:lang w:val="en-US"/>
          </w:rPr>
          <w:delText>: ADM1-R3</w:delText>
        </w:r>
      </w:del>
    </w:p>
    <w:p w14:paraId="7C542BA9" w14:textId="5706ED30" w:rsidR="00A7074D"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Content>
          <w:r w:rsidR="00A375B6">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mliVGVYS2V5IjoiQmF0c3RvbmUyMDAyIi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4LTMwVDE1OjAxOjA4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r w:rsidR="008D39E8">
            <w:fldChar w:fldCharType="begin"/>
          </w:r>
          <w:r w:rsidR="008D39E8" w:rsidRPr="008D39E8">
            <w:rPr>
              <w:lang w:val="en-US"/>
              <w:rPrChange w:id="440" w:author="Hellmann, Simon" w:date="2025-08-31T11:49:00Z">
                <w:rPr/>
              </w:rPrChange>
            </w:rPr>
            <w:instrText xml:space="preserve"> HYPERLINK \l "_CTVL001d3b480f1dea94134bfd53e992211490b" \o "Batstone, D. J.; Keller, J.; Angelidaki, I.; Kalyuzhnyi, S. V.; Pavlostathis, S. G.; Rozzi, A.; Sanders, W.; Siegrist, H.; Vavilin, V. A. (2002): The …" </w:instrText>
          </w:r>
          <w:ins w:id="441" w:author="Hellmann, Simon" w:date="2025-08-31T12:14:00Z"/>
          <w:r w:rsidR="008D39E8">
            <w:fldChar w:fldCharType="separate"/>
          </w:r>
          <w:r w:rsidR="00E04011">
            <w:rPr>
              <w:lang w:val="en-US"/>
            </w:rPr>
            <w:t>(Batstone et al., 2002)</w:t>
          </w:r>
          <w:r w:rsidR="008D39E8">
            <w:rPr>
              <w:lang w:val="en-US"/>
            </w:rPr>
            <w:fldChar w:fldCharType="end"/>
          </w:r>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Content>
          <w:r w:rsidR="000F5430">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FQxNTowMTow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r w:rsidR="008D39E8">
            <w:fldChar w:fldCharType="begin"/>
          </w:r>
          <w:r w:rsidR="008D39E8">
            <w:instrText xml:space="preserve"> HYPERLINK \l "_CTVL0011ab1625a1f8746d89116961d23d09cb8" \o "Weinrich, S.; Nelles, M. (2021): Systematic simplification of the Anaerobic Digestion Model No. 1 (ADM1) - Model development and stoichiometric analys…" </w:instrText>
          </w:r>
          <w:ins w:id="442" w:author="Hellmann, Simon" w:date="2025-08-31T12:14:00Z"/>
          <w:r w:rsidR="008D39E8">
            <w:fldChar w:fldCharType="separate"/>
          </w:r>
          <w:r w:rsidR="00E04011">
            <w:rPr>
              <w:lang w:val="en-US"/>
            </w:rPr>
            <w:t>Weinrich and Nelles</w:t>
          </w:r>
          <w:r w:rsidR="008D39E8">
            <w:rPr>
              <w:lang w:val="en-US"/>
            </w:rPr>
            <w:fldChar w:fldCharType="end"/>
          </w:r>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Content>
          <w:r w:rsidR="000F5430">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BUMTU6MDE6MD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r w:rsidR="008D39E8">
            <w:fldChar w:fldCharType="begin"/>
          </w:r>
          <w:r w:rsidR="008D39E8" w:rsidRPr="008D39E8">
            <w:rPr>
              <w:lang w:val="en-US"/>
              <w:rPrChange w:id="443" w:author="Hellmann, Simon" w:date="2025-08-31T11:49:00Z">
                <w:rPr/>
              </w:rPrChange>
            </w:rPr>
            <w:instrText xml:space="preserve"> HYPERLINK \l "_CTVL0011ab1625a1f8746d89116961d23d09cb8" \o "Weinrich, S.; Nelles, M. (2021): Systematic simplification of the Anaerobic Digestion Model No. 1 (ADM1) - Model development and stoichiometric analys…" </w:instrText>
          </w:r>
          <w:ins w:id="444" w:author="Hellmann, Simon" w:date="2025-08-31T12:14:00Z"/>
          <w:r w:rsidR="008D39E8">
            <w:fldChar w:fldCharType="separate"/>
          </w:r>
          <w:r w:rsidR="00E04011">
            <w:rPr>
              <w:lang w:val="en-US"/>
            </w:rPr>
            <w:t>(2021)</w:t>
          </w:r>
          <w:r w:rsidR="008D39E8">
            <w:rPr>
              <w:lang w:val="en-US"/>
            </w:rPr>
            <w:fldChar w:fldCharType="end"/>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i) a combination of hydrolysis</w:t>
      </w:r>
      <w:r w:rsidR="0EF766E9" w:rsidRPr="0EF766E9">
        <w:rPr>
          <w:lang w:val="en-US"/>
        </w:rPr>
        <w:t xml:space="preserve">, </w:t>
      </w:r>
      <w:r w:rsidR="002F1EBF">
        <w:rPr>
          <w:lang w:val="en-US"/>
        </w:rPr>
        <w:t>acidogenesis</w:t>
      </w:r>
      <w:r w:rsidR="00805F88">
        <w:rPr>
          <w:lang w:val="en-US"/>
        </w:rPr>
        <w:t>,</w:t>
      </w:r>
      <w:r w:rsidR="002F1EBF">
        <w:rPr>
          <w:lang w:val="en-US"/>
        </w:rPr>
        <w:t xml:space="preserve">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r w:rsidR="009C04C9">
        <w:rPr>
          <w:lang w:val="en-US"/>
        </w:rPr>
        <w:t>,</w:t>
      </w:r>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9C04C9">
        <w:rPr>
          <w:lang w:val="en-US"/>
        </w:rPr>
        <w:t>,</w:t>
      </w:r>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r w:rsidR="002446BD">
        <w:rPr>
          <w:lang w:val="en-US"/>
        </w:rPr>
        <w:t xml:space="preserve"> and </w:t>
      </w:r>
      <w:r w:rsidR="00C21252">
        <w:rPr>
          <w:lang w:val="en-US"/>
        </w:rPr>
        <w:t xml:space="preserve">27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w:t>
      </w:r>
      <w:r w:rsidR="002F1EBF" w:rsidRPr="005D3388">
        <w:rPr>
          <w:highlight w:val="yellow"/>
          <w:lang w:val="en-US"/>
          <w:rPrChange w:id="445" w:author="Hellmann, Simon" w:date="2025-08-27T18:03:00Z">
            <w:rPr>
              <w:lang w:val="en-US"/>
            </w:rPr>
          </w:rPrChange>
        </w:rPr>
        <w:t xml:space="preserve">supplementary </w:t>
      </w:r>
      <w:del w:id="446" w:author="Hellmann, Simon" w:date="2025-08-27T18:01:00Z">
        <w:r w:rsidR="007338B8" w:rsidRPr="005D3388" w:rsidDel="005D3388">
          <w:rPr>
            <w:highlight w:val="yellow"/>
            <w:lang w:val="en-US"/>
            <w:rPrChange w:id="447" w:author="Hellmann, Simon" w:date="2025-08-27T18:03:00Z">
              <w:rPr>
                <w:lang w:val="en-US"/>
              </w:rPr>
            </w:rPrChange>
          </w:rPr>
          <w:delText xml:space="preserve">information </w:delText>
        </w:r>
      </w:del>
      <w:ins w:id="448" w:author="Hellmann, Simon" w:date="2025-08-27T18:01:00Z">
        <w:r w:rsidR="005D3388" w:rsidRPr="005D3388">
          <w:rPr>
            <w:highlight w:val="yellow"/>
            <w:lang w:val="en-US"/>
            <w:rPrChange w:id="449" w:author="Hellmann, Simon" w:date="2025-08-27T18:03:00Z">
              <w:rPr>
                <w:lang w:val="en-US"/>
              </w:rPr>
            </w:rPrChange>
          </w:rPr>
          <w:t xml:space="preserve">material </w:t>
        </w:r>
      </w:ins>
      <w:r w:rsidR="007338B8" w:rsidRPr="005D3388">
        <w:rPr>
          <w:highlight w:val="yellow"/>
          <w:lang w:val="en-US"/>
          <w:rPrChange w:id="450" w:author="Hellmann, Simon" w:date="2025-08-27T18:03:00Z">
            <w:rPr>
              <w:lang w:val="en-US"/>
            </w:rPr>
          </w:rPrChange>
        </w:rPr>
        <w:t>(S</w:t>
      </w:r>
      <w:ins w:id="451" w:author="Hellmann, Simon" w:date="2025-08-27T18:02:00Z">
        <w:r w:rsidR="005D3388" w:rsidRPr="005D3388">
          <w:rPr>
            <w:highlight w:val="yellow"/>
            <w:lang w:val="en-US"/>
            <w:rPrChange w:id="452" w:author="Hellmann, Simon" w:date="2025-08-27T18:03:00Z">
              <w:rPr>
                <w:lang w:val="en-US"/>
              </w:rPr>
            </w:rPrChange>
          </w:rPr>
          <w:t>M</w:t>
        </w:r>
      </w:ins>
      <w:del w:id="453" w:author="Hellmann, Simon" w:date="2025-08-27T18:01:00Z">
        <w:r w:rsidR="007338B8" w:rsidRPr="005D3388" w:rsidDel="005D3388">
          <w:rPr>
            <w:highlight w:val="yellow"/>
            <w:lang w:val="en-US"/>
            <w:rPrChange w:id="454" w:author="Hellmann, Simon" w:date="2025-08-27T18:03:00Z">
              <w:rPr>
                <w:lang w:val="en-US"/>
              </w:rPr>
            </w:rPrChange>
          </w:rPr>
          <w:delText>I</w:delText>
        </w:r>
      </w:del>
      <w:r w:rsidR="007338B8" w:rsidRPr="005D3388">
        <w:rPr>
          <w:highlight w:val="yellow"/>
          <w:lang w:val="en-US"/>
          <w:rPrChange w:id="455" w:author="Hellmann, Simon" w:date="2025-08-27T18:03:00Z">
            <w:rPr>
              <w:lang w:val="en-US"/>
            </w:rPr>
          </w:rPrChange>
        </w:rPr>
        <w:t>)</w:t>
      </w:r>
      <w:r w:rsidR="6A0623E8" w:rsidRPr="6A0623E8">
        <w:rPr>
          <w:lang w:val="en-US"/>
        </w:rPr>
        <w:t>.</w:t>
      </w:r>
      <w:r w:rsidR="00F30DED">
        <w:rPr>
          <w:lang w:val="en-US"/>
        </w:rPr>
        <w:t xml:space="preserve"> </w:t>
      </w:r>
      <w:r w:rsidR="006F73EB">
        <w:rPr>
          <w:lang w:val="en-US"/>
        </w:rPr>
        <w:t xml:space="preserve">The </w:t>
      </w:r>
      <w:r w:rsidR="002D7A14">
        <w:rPr>
          <w:lang w:val="en-US"/>
        </w:rPr>
        <w:t xml:space="preserve">setup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39181580" w14:textId="77777777" w:rsidR="00541139" w:rsidRDefault="00541139" w:rsidP="00541139">
      <w:pPr>
        <w:pStyle w:val="berschrift3"/>
        <w:ind w:left="0" w:firstLine="0"/>
        <w:rPr>
          <w:lang w:val="en-US"/>
        </w:rPr>
      </w:pPr>
      <w:r>
        <w:rPr>
          <w:lang w:val="en-US"/>
        </w:rPr>
        <w:t xml:space="preserve">2.1.1 </w:t>
      </w:r>
      <w:r w:rsidRPr="32AF646F">
        <w:rPr>
          <w:lang w:val="en-US"/>
        </w:rPr>
        <w:t>Gas storage model</w:t>
      </w:r>
    </w:p>
    <w:p w14:paraId="6BFD9927" w14:textId="7B6832D3" w:rsidR="00541139" w:rsidRPr="00220152" w:rsidRDefault="00541139" w:rsidP="00541139">
      <w:pPr>
        <w:rPr>
          <w:lang w:val="en-US"/>
        </w:rPr>
      </w:pPr>
      <w:r w:rsidRPr="1DB34C69">
        <w:rPr>
          <w:lang w:val="en-US"/>
        </w:rPr>
        <w:t>The AD</w:t>
      </w:r>
      <w:r>
        <w:rPr>
          <w:lang w:val="en-US"/>
        </w:rPr>
        <w:t xml:space="preserve">M1-R3 </w:t>
      </w:r>
      <w:r w:rsidRPr="1DB34C69">
        <w:rPr>
          <w:lang w:val="en-US"/>
        </w:rPr>
        <w:t xml:space="preserve">was extended by a </w:t>
      </w:r>
      <w:r>
        <w:rPr>
          <w:lang w:val="en-US"/>
        </w:rPr>
        <w:t xml:space="preserve">model of the GS </w:t>
      </w:r>
      <w:r w:rsidRPr="1DB34C69">
        <w:rPr>
          <w:lang w:val="en-US"/>
        </w:rPr>
        <w:t>and a CHP</w:t>
      </w:r>
      <w:r>
        <w:rPr>
          <w:lang w:val="en-US"/>
        </w:rPr>
        <w:t xml:space="preserve"> unit. The operating schedule of the CHP unit was taken from </w:t>
      </w:r>
      <w:sdt>
        <w:sdtPr>
          <w:rPr>
            <w:lang w:val="en-US"/>
          </w:rPr>
          <w:alias w:val="To edit, see citavi.com/edit"/>
          <w:tag w:val="CitaviPlaceholder#2a539df4-0b53-49f3-bb0d-0e6961e95367"/>
          <w:id w:val="-1470814705"/>
          <w:placeholder>
            <w:docPart w:val="98AA055695784B6A898C53D415387B82"/>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}</w:instrText>
          </w:r>
          <w:r>
            <w:rPr>
              <w:lang w:val="en-US"/>
            </w:rPr>
            <w:fldChar w:fldCharType="separate"/>
          </w:r>
          <w:r w:rsidR="008D39E8">
            <w:fldChar w:fldCharType="begin"/>
          </w:r>
          <w:r w:rsidR="008D39E8">
            <w:instrText xml:space="preserve"> HYPERLINK \l "_CTVL00125a47e44351c41d8814ac7303d06f6e1" \o "Mauky, E.; Weinrich, S.; Nägele, H.-J.; Jacobi, H. F.; Liebetrau, J.; Nelles, M. (2016): Model Predictive Control for Demand-Driven Biogas Production …" </w:instrText>
          </w:r>
          <w:ins w:id="456" w:author="Hellmann, Simon" w:date="2025-08-31T12:14:00Z"/>
          <w:r w:rsidR="008D39E8">
            <w:fldChar w:fldCharType="separate"/>
          </w:r>
          <w:r w:rsidR="00E04011">
            <w:rPr>
              <w:lang w:val="en-US"/>
            </w:rPr>
            <w:t>Mauky et al.</w:t>
          </w:r>
          <w:r w:rsidR="008D39E8">
            <w:rPr>
              <w:lang w:val="en-US"/>
            </w:rPr>
            <w:fldChar w:fldCharType="end"/>
          </w:r>
          <w:r>
            <w:rPr>
              <w:lang w:val="en-US"/>
            </w:rPr>
            <w:fldChar w:fldCharType="end"/>
          </w:r>
        </w:sdtContent>
      </w:sdt>
      <w:r>
        <w:rPr>
          <w:lang w:val="en-US"/>
        </w:rPr>
        <w:t xml:space="preserve"> </w:t>
      </w:r>
      <w:sdt>
        <w:sdtPr>
          <w:rPr>
            <w:lang w:val="en-US"/>
          </w:rPr>
          <w:alias w:val="To edit, see citavi.com/edit"/>
          <w:tag w:val="CitaviPlaceholder#e72b7688-da57-4dd2-8320-c1a092cb4fce"/>
          <w:id w:val="-1253429678"/>
          <w:placeholder>
            <w:docPart w:val="98AA055695784B6A898C53D415387B82"/>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1NoZWxsbWFubiIsIklkIjoiMjVhNDdlNDQtMzUxYy00MWQ4LTgxNGEtYzczMDNkMDZmNmUxIiwiTW9kaWZpZWRPbiI6IjIwMjUtMDgtMzBUMTU6MDE6MDg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xNikifV19LCJUYWciOiJDaXRhdmlQbGFjZWhvbGRlciNlNzJiNzY4OC1kYTU3LTRkZDItODMyMC1jMWEwOTJjYjRmY2UiLCJUZXh0IjoiKDIwMTYpIiwiV0FJVmVyc2lvbiI6IjYuMTkuMi4xIn0=}</w:instrText>
          </w:r>
          <w:r>
            <w:rPr>
              <w:lang w:val="en-US"/>
            </w:rPr>
            <w:fldChar w:fldCharType="separate"/>
          </w:r>
          <w:r w:rsidR="008D39E8">
            <w:fldChar w:fldCharType="begin"/>
          </w:r>
          <w:r w:rsidR="008D39E8">
            <w:instrText xml:space="preserve"> HYPERLINK \l "_CTVL00125a47e44351c41d8814ac7303d06f6e1" \o "Mauky, E.; Weinrich, S.; Nägele, H.-J.; Jacobi, H. F.; Liebetrau, J.; Nelles, M. (2016): Model Predictive Control for Demand-Driven Biogas Production …" </w:instrText>
          </w:r>
          <w:ins w:id="457" w:author="Hellmann, Simon" w:date="2025-08-31T12:14:00Z"/>
          <w:r w:rsidR="008D39E8">
            <w:fldChar w:fldCharType="separate"/>
          </w:r>
          <w:r w:rsidR="00E04011">
            <w:rPr>
              <w:lang w:val="en-US"/>
            </w:rPr>
            <w:t>(2016)</w:t>
          </w:r>
          <w:r w:rsidR="008D39E8">
            <w:rPr>
              <w:lang w:val="en-US"/>
            </w:rPr>
            <w:fldChar w:fldCharType="end"/>
          </w:r>
          <w:r>
            <w:rPr>
              <w:lang w:val="en-US"/>
            </w:rPr>
            <w:fldChar w:fldCharType="end"/>
          </w:r>
        </w:sdtContent>
      </w:sdt>
      <w:r>
        <w:rPr>
          <w:lang w:val="en-US"/>
        </w:rPr>
        <w:t xml:space="preserve"> and is shown in Fig. 1b. In accordance with </w:t>
      </w:r>
      <w:sdt>
        <w:sdtPr>
          <w:rPr>
            <w:lang w:val="en-US"/>
          </w:rPr>
          <w:alias w:val="To edit, see citavi.com/edit"/>
          <w:tag w:val="CitaviPlaceholder#468127f5-1df1-4bc9-ac6f-4ccbae465a9d"/>
          <w:id w:val="966086325"/>
          <w:placeholder>
            <w:docPart w:val="0DF815C6F7304BD6921D42AEF9AFA12B"/>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4LTMwVDE1OjAxOjA4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Q2ODEyN2Y1LTFkZjEtNGJjOS1hYzZmLTRjY2JhZTQ2NWE5ZCIsIlRleHQiOiJEaXR0bWVyIGV0IGFsLiIsIldBSVZlcnNpb24iOiI2LjE5LjIuMSJ9}</w:instrText>
          </w:r>
          <w:r>
            <w:rPr>
              <w:lang w:val="en-US"/>
            </w:rPr>
            <w:fldChar w:fldCharType="separate"/>
          </w:r>
          <w:r w:rsidR="008D39E8">
            <w:fldChar w:fldCharType="begin"/>
          </w:r>
          <w:r w:rsidR="008D39E8">
            <w:instrText xml:space="preserve"> HYPERLINK \l "_CTVL0011527233a22f74eba9d3072e8cd87597e" \o "Dittmer, C.; Ohnmacht, B.; Krümpel, J.; Lemmer, A. (2022): Model Predictive Control: Demand-Orientated, Load-Flexible, Full-Scale Biogas Production. M…" </w:instrText>
          </w:r>
          <w:ins w:id="458" w:author="Hellmann, Simon" w:date="2025-08-31T12:14:00Z"/>
          <w:r w:rsidR="008D39E8">
            <w:fldChar w:fldCharType="separate"/>
          </w:r>
          <w:r w:rsidR="00E04011">
            <w:rPr>
              <w:lang w:val="en-US"/>
            </w:rPr>
            <w:t>Dittmer et al.</w:t>
          </w:r>
          <w:r w:rsidR="008D39E8">
            <w:rPr>
              <w:lang w:val="en-US"/>
            </w:rPr>
            <w:fldChar w:fldCharType="end"/>
          </w:r>
          <w:r>
            <w:rPr>
              <w:lang w:val="en-US"/>
            </w:rPr>
            <w:fldChar w:fldCharType="end"/>
          </w:r>
        </w:sdtContent>
      </w:sdt>
      <w:r>
        <w:rPr>
          <w:lang w:val="en-US"/>
        </w:rPr>
        <w:t xml:space="preserve"> </w:t>
      </w:r>
      <w:sdt>
        <w:sdtPr>
          <w:rPr>
            <w:lang w:val="en-US"/>
          </w:rPr>
          <w:alias w:val="To edit, see citavi.com/edit"/>
          <w:tag w:val="CitaviPlaceholder#e674fa38-5f18-4aea-bcd9-819966389ea0"/>
          <w:id w:val="553280602"/>
          <w:placeholder>
            <w:docPart w:val="0DF815C6F7304BD6921D42AEF9AFA12B"/>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FQxNTowMTowOC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2U2NzRmYTM4LTVmMTgtNGFlYS1iY2Q5LTgxOTk2NjM4OWVhMCIsIlRleHQiOiIoMjAyMikiLCJXQUlWZXJzaW9uIjoiNi4xOS4yLjEifQ==}</w:instrText>
          </w:r>
          <w:r>
            <w:rPr>
              <w:lang w:val="en-US"/>
            </w:rPr>
            <w:fldChar w:fldCharType="separate"/>
          </w:r>
          <w:r w:rsidR="008D39E8">
            <w:fldChar w:fldCharType="begin"/>
          </w:r>
          <w:r w:rsidR="008D39E8" w:rsidRPr="008D39E8">
            <w:rPr>
              <w:lang w:val="en-US"/>
              <w:rPrChange w:id="459" w:author="Hellmann, Simon" w:date="2025-08-31T11:49:00Z">
                <w:rPr/>
              </w:rPrChange>
            </w:rPr>
            <w:instrText xml:space="preserve"> HYPERLINK \l "_CTVL0011527233a22f74eba9d3072e8cd87597e" \o "Dittmer, C.; Ohnmacht, B.; Krümpel, J.; Lemmer, A. (2022): Model Predictive Control: Demand-Orientated, Load-Flexible, Full-Scale Biogas Production. M…" </w:instrText>
          </w:r>
          <w:ins w:id="460" w:author="Hellmann, Simon" w:date="2025-08-31T12:14:00Z"/>
          <w:r w:rsidR="008D39E8">
            <w:fldChar w:fldCharType="separate"/>
          </w:r>
          <w:r w:rsidR="00E04011">
            <w:rPr>
              <w:lang w:val="en-US"/>
            </w:rPr>
            <w:t>(2022)</w:t>
          </w:r>
          <w:r w:rsidR="008D39E8">
            <w:rPr>
              <w:lang w:val="en-US"/>
            </w:rPr>
            <w:fldChar w:fldCharType="end"/>
          </w:r>
          <w:r>
            <w:rPr>
              <w:lang w:val="en-US"/>
            </w:rPr>
            <w:fldChar w:fldCharType="end"/>
          </w:r>
        </w:sdtContent>
      </w:sdt>
      <w:r>
        <w:rPr>
          <w:lang w:val="en-US"/>
        </w:rPr>
        <w:t>, the</w:t>
      </w:r>
      <w:r w:rsidRPr="0EF766E9">
        <w:rPr>
          <w:lang w:val="en-US"/>
        </w:rPr>
        <w:t xml:space="preserve"> </w:t>
      </w:r>
      <w:r>
        <w:rPr>
          <w:lang w:val="en-US"/>
        </w:rPr>
        <w:t xml:space="preserve">GS was modeled as a membrane enclosure with a variable volume, which is connected to a fixed-roof AD digester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Pr>
          <w:lang w:val="en-US"/>
        </w:rPr>
        <w:t xml:space="preserve">Isobaric conditions at a slightly elevated 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of 1.014 bar were assumed within the GS. Further, a constant elevated 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 xml:space="preserve"> of 50 °C </w:t>
      </w:r>
      <w:sdt>
        <w:sdtPr>
          <w:rPr>
            <w:lang w:val="en-US"/>
          </w:rPr>
          <w:alias w:val="To edit, see citavi.com/edit"/>
          <w:tag w:val="CitaviPlaceholder#7b1e5c27-a1c3-4782-941b-b8c11a00af35"/>
          <w:id w:val="1092200305"/>
          <w:placeholder>
            <w:docPart w:val="0DF815C6F7304BD6921D42AEF9AFA12B"/>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x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XSwiQ2l0YXRpb25LZXlVcGRhdGVUeXBlIjowLCJDb2xsYWJvcmF0b3JzIjpbXSwiRG9pIjoiMTAuMTUxNTAvbHQuMjAyMi4zMjc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UxNTAvTFQuMjAyMi4zMjc0IiwiVXJpU3RyaW5nIjoiaHR0cHM6Ly9kb2kub3JnLzEwLjE1MTUwL2x0LjIwMjIuMzI3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y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N0dXIsIFBvaGwgZXQgYWwuIDIwMjIg4oCTIENoYXJhY3RlcmlzYXRpb24gb2YgYmlvZ2FzIHN0b3JhZ2Vz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}</w:instrText>
          </w:r>
          <w:r>
            <w:rPr>
              <w:lang w:val="en-US"/>
            </w:rPr>
            <w:fldChar w:fldCharType="separate"/>
          </w:r>
          <w:r w:rsidR="008D39E8">
            <w:fldChar w:fldCharType="begin"/>
          </w:r>
          <w:r w:rsidR="008D39E8" w:rsidRPr="008D39E8">
            <w:rPr>
              <w:lang w:val="en-US"/>
              <w:rPrChange w:id="461" w:author="Hellmann, Simon" w:date="2025-08-31T11:49:00Z">
                <w:rPr/>
              </w:rPrChange>
            </w:rPr>
            <w:instrText xml:space="preserve"> HYPERLINK \l "_CTVL001ce24aa14885f4936b489a97cce8cd787" \o "Stur, M.; Pohl, M.; Krebs, C.; Mauky, E. (2022): Characterisation of biogas storages: influences and comparison of methods. Agricultural Engineering 7…" </w:instrText>
          </w:r>
          <w:ins w:id="462" w:author="Hellmann, Simon" w:date="2025-08-31T12:14:00Z"/>
          <w:r w:rsidR="008D39E8">
            <w:fldChar w:fldCharType="separate"/>
          </w:r>
          <w:r w:rsidR="00E04011">
            <w:rPr>
              <w:lang w:val="en-US"/>
            </w:rPr>
            <w:t>(Stur et al., 2022)</w:t>
          </w:r>
          <w:r w:rsidR="008D39E8">
            <w:rPr>
              <w:lang w:val="en-US"/>
            </w:rPr>
            <w:fldChar w:fldCharType="end"/>
          </w:r>
          <w:r>
            <w:rPr>
              <w:lang w:val="en-US"/>
            </w:rPr>
            <w:fldChar w:fldCharType="end"/>
          </w:r>
        </w:sdtContent>
      </w:sdt>
      <w:r w:rsidRPr="00220152">
        <w:rPr>
          <w:lang w:val="en-US"/>
        </w:rPr>
        <w:t xml:space="preserve"> was assumed as a conservative estimate of the GS capacity during the summer months with</w:t>
      </w:r>
      <w:r>
        <w:rPr>
          <w:lang w:val="en-US"/>
        </w:rPr>
        <w:t xml:space="preserve"> high</w:t>
      </w:r>
      <w:r w:rsidRPr="00220152">
        <w:rPr>
          <w:lang w:val="en-US"/>
        </w:rPr>
        <w:t xml:space="preserve"> sun radiation.</w:t>
      </w:r>
    </w:p>
    <w:p w14:paraId="75D9BF83" w14:textId="77777777" w:rsidR="00FC6AF8" w:rsidRDefault="00541139" w:rsidP="008D39E8">
      <w:pPr>
        <w:rPr>
          <w:lang w:val="en-US"/>
        </w:rPr>
      </w:pPr>
      <w:r>
        <w:rPr>
          <w:lang w:val="en-US"/>
        </w:rPr>
        <w:t>The GS was 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all modeled as ideal gases). It is depleted through the CHP unit,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value (LHV) of CH</w:t>
      </w:r>
      <w:r w:rsidRPr="00454DEF">
        <w:rPr>
          <w:vertAlign w:val="subscript"/>
          <w:lang w:val="en-US"/>
        </w:rPr>
        <w:t>4</w:t>
      </w:r>
      <w:r>
        <w:rPr>
          <w:lang w:val="en-US"/>
        </w:rPr>
        <w:t>.</w:t>
      </w:r>
      <w:r w:rsidR="002104D7" w:rsidRPr="0EF766E9">
        <w:rPr>
          <w:lang w:val="en-US"/>
        </w:rPr>
        <w:t xml:space="preserve"> </w:t>
      </w:r>
    </w:p>
    <w:p w14:paraId="2725C001" w14:textId="011DF8AD" w:rsidR="008D39E8" w:rsidRPr="00D75CBB" w:rsidRDefault="008D39E8" w:rsidP="008D39E8">
      <w:pPr>
        <w:rPr>
          <w:lang w:val="en-US"/>
        </w:rPr>
      </w:pPr>
      <w:r>
        <w:rPr>
          <w:lang w:val="en-US"/>
        </w:rPr>
        <w:lastRenderedPageBreak/>
        <w:t>The volume flow of CH</w:t>
      </w:r>
      <w:r w:rsidRPr="00454DEF">
        <w:rPr>
          <w:vertAlign w:val="subscript"/>
          <w:lang w:val="en-US"/>
        </w:rPr>
        <w:t>4</w:t>
      </w:r>
      <w:r>
        <w:rPr>
          <w:lang w:val="en-US"/>
        </w:rPr>
        <w:t xml:space="preserve"> to the CHP unit can be derived via the </w:t>
      </w:r>
      <w:r w:rsidRPr="5C5F6251">
        <w:rPr>
          <w:lang w:val="en-US"/>
        </w:rPr>
        <w:t xml:space="preserve">specific gas constant </w:t>
      </w:r>
      <w:r>
        <w:rPr>
          <w:lang w:val="en-US"/>
        </w:rPr>
        <w:t xml:space="preserve">of </w:t>
      </w:r>
      <w:r w:rsidRPr="5C5F6251">
        <w:rPr>
          <w:lang w:val="en-US"/>
        </w:rPr>
        <w:t xml:space="preserve">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8D39E8" w14:paraId="750770C7" w14:textId="77777777" w:rsidTr="008D39E8">
        <w:tc>
          <w:tcPr>
            <w:tcW w:w="354" w:type="pct"/>
            <w:vAlign w:val="center"/>
          </w:tcPr>
          <w:p w14:paraId="6E43A42D" w14:textId="77777777" w:rsidR="008D39E8" w:rsidRDefault="008D39E8" w:rsidP="008D39E8">
            <w:pPr>
              <w:ind w:firstLine="0"/>
              <w:jc w:val="right"/>
              <w:rPr>
                <w:lang w:val="en-US"/>
              </w:rPr>
            </w:pPr>
          </w:p>
        </w:tc>
        <w:tc>
          <w:tcPr>
            <w:tcW w:w="4343" w:type="pct"/>
            <w:vAlign w:val="center"/>
          </w:tcPr>
          <w:p w14:paraId="33FE4CEE" w14:textId="77777777" w:rsidR="008D39E8" w:rsidRPr="001F4FEB" w:rsidRDefault="008D39E8" w:rsidP="008D39E8">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3DDA2698" w14:textId="3A0D513A" w:rsidR="008D39E8" w:rsidRDefault="008D39E8" w:rsidP="008D39E8">
            <w:pPr>
              <w:pStyle w:val="Beschriftung"/>
              <w:jc w:val="right"/>
              <w:rPr>
                <w:lang w:val="en-US"/>
              </w:rPr>
            </w:pPr>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w:t>
            </w:r>
            <w:r>
              <w:fldChar w:fldCharType="end"/>
            </w:r>
            <w:r>
              <w:t>)</w:t>
            </w:r>
            <w:r w:rsidDel="00665080">
              <w:t xml:space="preserve"> </w:t>
            </w:r>
          </w:p>
        </w:tc>
      </w:tr>
    </w:tbl>
    <w:p w14:paraId="397E8126" w14:textId="77777777" w:rsidR="008D39E8" w:rsidRPr="002E7629" w:rsidRDefault="008D39E8" w:rsidP="008D39E8">
      <w:pPr>
        <w:rPr>
          <w:lang w:val="en-US"/>
        </w:rPr>
      </w:pPr>
      <w:r w:rsidRPr="0EF766E9">
        <w:rPr>
          <w:lang w:val="en-US"/>
        </w:rPr>
        <w:t xml:space="preserve">Two </w:t>
      </w:r>
      <w:r>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Pr>
          <w:lang w:val="en-US"/>
        </w:rPr>
        <w:t xml:space="preserve"> describe the volume of CH</w:t>
      </w:r>
      <w:r w:rsidRPr="00454DEF">
        <w:rPr>
          <w:vertAlign w:val="subscript"/>
          <w:lang w:val="en-US"/>
        </w:rPr>
        <w:t>4</w:t>
      </w:r>
      <w:r>
        <w:rPr>
          <w:lang w:val="en-US"/>
        </w:rPr>
        <w:t xml:space="preserve"> and CO</w:t>
      </w:r>
      <w:r w:rsidRPr="00454DEF">
        <w:rPr>
          <w:vertAlign w:val="subscript"/>
          <w:lang w:val="en-US"/>
        </w:rPr>
        <w:t>2</w:t>
      </w:r>
      <w:r>
        <w:rPr>
          <w:lang w:val="en-US"/>
        </w:rPr>
        <w:t xml:space="preserve"> in the GS.</w:t>
      </w:r>
      <w:r w:rsidRPr="0EF766E9">
        <w:rPr>
          <w:lang w:val="en-US"/>
        </w:rPr>
        <w:t xml:space="preserve"> An additional </w:t>
      </w:r>
      <w:r>
        <w:rPr>
          <w:lang w:val="en-US"/>
        </w:rPr>
        <w:t xml:space="preserve">GS </w:t>
      </w:r>
      <w:r w:rsidRPr="0EF766E9">
        <w:rPr>
          <w:lang w:val="en-US"/>
        </w:rPr>
        <w:t xml:space="preserve">state </w:t>
      </w:r>
      <w:r>
        <w:rPr>
          <w:lang w:val="en-US"/>
        </w:rPr>
        <w:t xml:space="preserve">for water </w:t>
      </w:r>
      <w:r w:rsidRPr="0EF766E9">
        <w:rPr>
          <w:lang w:val="en-US"/>
        </w:rPr>
        <w:t>could be avoided by assuming saturated vapor</w:t>
      </w:r>
      <w:r>
        <w:rPr>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EF766E9">
        <w:rPr>
          <w:lang w:val="en-US"/>
        </w:rPr>
        <w:t>.</w:t>
      </w:r>
      <w:r>
        <w:rPr>
          <w:lang w:val="en-US"/>
        </w:rPr>
        <w:t xml:space="preserve"> Under </w:t>
      </w:r>
      <w:r w:rsidRPr="77CCFEC8">
        <w:rPr>
          <w:lang w:val="en-US"/>
        </w:rPr>
        <w:t xml:space="preserve">isobaric </w:t>
      </w:r>
      <w:r>
        <w:rPr>
          <w:lang w:val="en-US"/>
        </w:rPr>
        <w:t xml:space="preserve">and isothermal </w:t>
      </w:r>
      <w:r w:rsidRPr="77CCFEC8">
        <w:rPr>
          <w:lang w:val="en-US"/>
        </w:rPr>
        <w:t>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14:paraId="7A7B1D04" w14:textId="77777777" w:rsidTr="008D39E8">
        <w:tc>
          <w:tcPr>
            <w:tcW w:w="293" w:type="pct"/>
            <w:vAlign w:val="center"/>
          </w:tcPr>
          <w:p w14:paraId="452D5636" w14:textId="77777777" w:rsidR="008D39E8" w:rsidRDefault="008D39E8" w:rsidP="008D39E8">
            <w:pPr>
              <w:ind w:firstLine="0"/>
              <w:jc w:val="right"/>
              <w:rPr>
                <w:lang w:val="en-US"/>
              </w:rPr>
            </w:pPr>
          </w:p>
        </w:tc>
        <w:tc>
          <w:tcPr>
            <w:tcW w:w="4283" w:type="pct"/>
            <w:vAlign w:val="center"/>
          </w:tcPr>
          <w:p w14:paraId="7751336D" w14:textId="77777777" w:rsidR="008D39E8" w:rsidRPr="001F4FEB" w:rsidRDefault="008D39E8" w:rsidP="008D39E8">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012EC653" w14:textId="2451BA24" w:rsidR="008D39E8" w:rsidRDefault="008D39E8" w:rsidP="008D39E8">
            <w:pPr>
              <w:pStyle w:val="Beschriftung"/>
              <w:jc w:val="right"/>
              <w:rPr>
                <w:lang w:val="en-US"/>
              </w:rPr>
            </w:pPr>
            <w:bookmarkStart w:id="463" w:name="_Ref187941920"/>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2</w:t>
            </w:r>
            <w:r>
              <w:fldChar w:fldCharType="end"/>
            </w:r>
            <w:r>
              <w:t>)</w:t>
            </w:r>
            <w:bookmarkEnd w:id="463"/>
          </w:p>
        </w:tc>
      </w:tr>
    </w:tbl>
    <w:p w14:paraId="60150B81" w14:textId="77777777" w:rsidR="008D39E8" w:rsidRDefault="008D39E8" w:rsidP="008D39E8">
      <w:pPr>
        <w:rPr>
          <w:lang w:val="en-US"/>
        </w:rPr>
      </w:pPr>
      <w:r>
        <w:rPr>
          <w:lang w:val="en-US"/>
        </w:rPr>
        <w:t xml:space="preserve">The volume flow </w:t>
      </w:r>
      <w:r w:rsidRPr="77CCFEC8">
        <w:rPr>
          <w:lang w:val="en-US"/>
        </w:rPr>
        <w:t xml:space="preserve">of </w:t>
      </w:r>
      <w:r>
        <w:rPr>
          <w:lang w:val="en-US"/>
        </w:rPr>
        <w:t>CH</w:t>
      </w:r>
      <w:r>
        <w:rPr>
          <w:vertAlign w:val="subscript"/>
          <w:lang w:val="en-US"/>
        </w:rPr>
        <w:t>4</w:t>
      </w:r>
      <w:r w:rsidRPr="77CCFEC8">
        <w:rPr>
          <w:lang w:val="en-US"/>
        </w:rPr>
        <w:t xml:space="preserve"> </w:t>
      </w:r>
      <w:r>
        <w:rPr>
          <w:lang w:val="en-US"/>
        </w:rPr>
        <w:t xml:space="preserve">required for a specific electrical CHP output entails </w:t>
      </w:r>
      <w:r w:rsidRPr="77CCFEC8">
        <w:rPr>
          <w:lang w:val="en-US"/>
        </w:rPr>
        <w:t>the outflow of the remaining gases proportionate to the</w:t>
      </w:r>
      <w:r>
        <w:rPr>
          <w:lang w:val="en-US"/>
        </w:rPr>
        <w:t>ir</w:t>
      </w:r>
      <w:r w:rsidRPr="77CCFEC8">
        <w:rPr>
          <w:lang w:val="en-US"/>
        </w:rPr>
        <w:t xml:space="preserve"> volume fraction within </w:t>
      </w:r>
      <w:r>
        <w:rPr>
          <w:lang w:val="en-US"/>
        </w:rPr>
        <w:t>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14:paraId="774B7C22" w14:textId="77777777" w:rsidTr="008D39E8">
        <w:tc>
          <w:tcPr>
            <w:tcW w:w="209" w:type="pct"/>
            <w:vAlign w:val="center"/>
          </w:tcPr>
          <w:p w14:paraId="22672C35" w14:textId="77777777" w:rsidR="008D39E8" w:rsidRDefault="008D39E8" w:rsidP="008D39E8">
            <w:pPr>
              <w:ind w:firstLine="0"/>
              <w:jc w:val="right"/>
              <w:rPr>
                <w:lang w:val="en-US"/>
              </w:rPr>
            </w:pPr>
          </w:p>
        </w:tc>
        <w:tc>
          <w:tcPr>
            <w:tcW w:w="4200" w:type="pct"/>
            <w:vAlign w:val="center"/>
          </w:tcPr>
          <w:p w14:paraId="6B17A6A6" w14:textId="77777777" w:rsidR="008D39E8" w:rsidRPr="004574DA" w:rsidRDefault="008D39E8" w:rsidP="008D39E8">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Pr="004574DA">
              <w:rPr>
                <w:rFonts w:eastAsia="Garamond" w:cs="Garamond"/>
                <w:sz w:val="22"/>
                <w:lang w:val="en-US"/>
              </w:rPr>
              <w:t>,</w:t>
            </w:r>
          </w:p>
        </w:tc>
        <w:tc>
          <w:tcPr>
            <w:tcW w:w="591" w:type="pct"/>
            <w:vAlign w:val="center"/>
          </w:tcPr>
          <w:p w14:paraId="05610D65" w14:textId="1321656A" w:rsidR="008D39E8" w:rsidRDefault="008D39E8" w:rsidP="008D39E8">
            <w:pPr>
              <w:pStyle w:val="Beschriftung"/>
              <w:jc w:val="right"/>
              <w:rPr>
                <w:lang w:val="en-US"/>
              </w:rPr>
            </w:pPr>
            <w:bookmarkStart w:id="464" w:name="_Ref187941867"/>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3</w:t>
            </w:r>
            <w:r>
              <w:fldChar w:fldCharType="end"/>
            </w:r>
            <w:r>
              <w:t>)</w:t>
            </w:r>
            <w:bookmarkEnd w:id="464"/>
          </w:p>
        </w:tc>
      </w:tr>
      <w:tr w:rsidR="008D39E8" w14:paraId="5AE8CE14" w14:textId="77777777" w:rsidTr="008D39E8">
        <w:tc>
          <w:tcPr>
            <w:tcW w:w="208" w:type="pct"/>
          </w:tcPr>
          <w:p w14:paraId="25E61725" w14:textId="77777777" w:rsidR="008D39E8" w:rsidRDefault="008D39E8" w:rsidP="008D39E8">
            <w:pPr>
              <w:ind w:firstLine="0"/>
              <w:jc w:val="right"/>
              <w:rPr>
                <w:lang w:val="en-US"/>
              </w:rPr>
            </w:pPr>
          </w:p>
        </w:tc>
        <w:tc>
          <w:tcPr>
            <w:tcW w:w="4195" w:type="pct"/>
            <w:vAlign w:val="center"/>
          </w:tcPr>
          <w:p w14:paraId="0712A469" w14:textId="77777777" w:rsidR="008D39E8" w:rsidRPr="004574DA" w:rsidRDefault="008D39E8" w:rsidP="008D39E8">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Pr="004574DA">
              <w:rPr>
                <w:rFonts w:eastAsia="Garamond" w:cs="Garamond"/>
                <w:sz w:val="22"/>
                <w:lang w:val="en-US"/>
              </w:rPr>
              <w:t>,</w:t>
            </w:r>
          </w:p>
        </w:tc>
        <w:tc>
          <w:tcPr>
            <w:tcW w:w="591" w:type="pct"/>
          </w:tcPr>
          <w:p w14:paraId="713A0BEF" w14:textId="664A910D" w:rsidR="008D39E8" w:rsidRDefault="008D39E8" w:rsidP="008D39E8">
            <w:pPr>
              <w:pStyle w:val="Beschriftung"/>
              <w:jc w:val="right"/>
              <w:rPr>
                <w:lang w:val="en-US"/>
              </w:rPr>
            </w:pPr>
            <w:bookmarkStart w:id="465" w:name="_Ref187941851"/>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4</w:t>
            </w:r>
            <w:r>
              <w:fldChar w:fldCharType="end"/>
            </w:r>
            <w:r>
              <w:t>)</w:t>
            </w:r>
            <w:bookmarkEnd w:id="465"/>
          </w:p>
        </w:tc>
      </w:tr>
    </w:tbl>
    <w:p w14:paraId="3036B1A7" w14:textId="0C7F2B92" w:rsidR="008D39E8" w:rsidRDefault="008D39E8" w:rsidP="008D39E8">
      <w:pPr>
        <w:spacing w:line="416" w:lineRule="auto"/>
        <w:ind w:right="30" w:firstLine="0"/>
        <w:rPr>
          <w:rFonts w:eastAsia="Garamond" w:cs="Garamond"/>
          <w:lang w:val="en-US"/>
        </w:rPr>
      </w:pPr>
      <w:r>
        <w:rPr>
          <w:rFonts w:eastAsia="Garamond" w:cs="Garamond"/>
          <w:lang w:val="en-US"/>
        </w:rPr>
        <w:t xml:space="preserve">w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Pr>
          <w:rFonts w:eastAsia="Garamond" w:cs="Garamond"/>
          <w:lang w:val="en-US"/>
        </w:rPr>
        <w:t xml:space="preserve"> denotes the volume fraction of component </w:t>
      </w:r>
      <m:oMath>
        <m:r>
          <w:rPr>
            <w:rFonts w:ascii="Cambria Math" w:eastAsia="Garamond" w:hAnsi="Cambria Math" w:cs="Garamond"/>
            <w:lang w:val="en-US"/>
          </w:rPr>
          <m:t>i</m:t>
        </m:r>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Pr>
          <w:rFonts w:eastAsia="Garamond" w:cs="Garamond"/>
          <w:lang w:val="en-US"/>
        </w:rPr>
        <w:t xml:space="preserve">) in the total GS volume. </w:t>
      </w:r>
      <w:r w:rsidRPr="77CCFEC8">
        <w:rPr>
          <w:rFonts w:eastAsia="Garamond" w:cs="Garamond"/>
          <w:lang w:val="en-US"/>
        </w:rPr>
        <w:t xml:space="preserve">Inserting </w:t>
      </w:r>
      <w:r>
        <w:rPr>
          <w:rFonts w:eastAsia="Garamond" w:cs="Garamond"/>
          <w:lang w:val="en-US"/>
        </w:rPr>
        <w:fldChar w:fldCharType="begin"/>
      </w:r>
      <w:r>
        <w:rPr>
          <w:rFonts w:eastAsia="Garamond" w:cs="Garamond"/>
          <w:lang w:val="en-US"/>
        </w:rPr>
        <w:instrText xml:space="preserve"> REF _Ref187941851 \h </w:instrText>
      </w:r>
      <w:r>
        <w:rPr>
          <w:rFonts w:eastAsia="Garamond" w:cs="Garamond"/>
          <w:lang w:val="en-US"/>
        </w:rPr>
      </w:r>
      <w:r>
        <w:rPr>
          <w:rFonts w:eastAsia="Garamond" w:cs="Garamond"/>
          <w:lang w:val="en-US"/>
        </w:rPr>
        <w:fldChar w:fldCharType="separate"/>
      </w:r>
      <w:ins w:id="466" w:author="Hellmann, Simon" w:date="2025-08-31T12:14:00Z">
        <w:r w:rsidR="00C64143" w:rsidRPr="00C64143">
          <w:rPr>
            <w:lang w:val="en-US"/>
            <w:rPrChange w:id="467" w:author="Hellmann, Simon" w:date="2025-08-31T12:15:00Z">
              <w:rPr/>
            </w:rPrChange>
          </w:rPr>
          <w:t>(</w:t>
        </w:r>
        <w:r w:rsidR="00C64143" w:rsidRPr="00C64143">
          <w:rPr>
            <w:noProof/>
            <w:lang w:val="en-US"/>
            <w:rPrChange w:id="468" w:author="Hellmann, Simon" w:date="2025-08-31T12:15:00Z">
              <w:rPr>
                <w:noProof/>
              </w:rPr>
            </w:rPrChange>
          </w:rPr>
          <w:t>2</w:t>
        </w:r>
        <w:r w:rsidR="00C64143" w:rsidRPr="00C64143">
          <w:rPr>
            <w:lang w:val="en-US"/>
            <w:rPrChange w:id="469" w:author="Hellmann, Simon" w:date="2025-08-31T12:15:00Z">
              <w:rPr/>
            </w:rPrChange>
          </w:rPr>
          <w:t>.</w:t>
        </w:r>
        <w:r w:rsidR="00C64143" w:rsidRPr="00C64143">
          <w:rPr>
            <w:noProof/>
            <w:lang w:val="en-US"/>
            <w:rPrChange w:id="470" w:author="Hellmann, Simon" w:date="2025-08-31T12:15:00Z">
              <w:rPr>
                <w:noProof/>
              </w:rPr>
            </w:rPrChange>
          </w:rPr>
          <w:t>4</w:t>
        </w:r>
        <w:r w:rsidR="00C64143" w:rsidRPr="00C64143">
          <w:rPr>
            <w:lang w:val="en-US"/>
            <w:rPrChange w:id="471" w:author="Hellmann, Simon" w:date="2025-08-31T12:15:00Z">
              <w:rPr/>
            </w:rPrChange>
          </w:rPr>
          <w:t>)</w:t>
        </w:r>
      </w:ins>
      <w:del w:id="472" w:author="Hellmann, Simon" w:date="2025-08-31T12:14:00Z">
        <w:r w:rsidRPr="00433F36" w:rsidDel="00C64143">
          <w:rPr>
            <w:lang w:val="en-US"/>
          </w:rPr>
          <w:delText>(</w:delText>
        </w:r>
        <w:r w:rsidRPr="00433F36" w:rsidDel="00C64143">
          <w:rPr>
            <w:noProof/>
            <w:lang w:val="en-US"/>
          </w:rPr>
          <w:delText>2</w:delText>
        </w:r>
        <w:r w:rsidRPr="00433F36" w:rsidDel="00C64143">
          <w:rPr>
            <w:lang w:val="en-US"/>
          </w:rPr>
          <w:delText>.</w:delText>
        </w:r>
        <w:r w:rsidRPr="00433F36" w:rsidDel="00C64143">
          <w:rPr>
            <w:noProof/>
            <w:lang w:val="en-US"/>
          </w:rPr>
          <w:delText>4</w:delText>
        </w:r>
        <w:r w:rsidRPr="00433F36" w:rsidDel="00C64143">
          <w:rPr>
            <w:lang w:val="en-US"/>
          </w:rPr>
          <w:delText>)</w:delText>
        </w:r>
      </w:del>
      <w:r>
        <w:rPr>
          <w:rFonts w:eastAsia="Garamond" w:cs="Garamond"/>
          <w:lang w:val="en-US"/>
        </w:rPr>
        <w:fldChar w:fldCharType="end"/>
      </w:r>
      <w:r w:rsidRPr="77CCFEC8">
        <w:rPr>
          <w:rFonts w:eastAsia="Garamond" w:cs="Garamond"/>
          <w:lang w:val="en-US"/>
        </w:rPr>
        <w:t xml:space="preserve"> into </w:t>
      </w:r>
      <w:r>
        <w:rPr>
          <w:rFonts w:eastAsia="Garamond" w:cs="Garamond"/>
          <w:lang w:val="en-US"/>
        </w:rPr>
        <w:fldChar w:fldCharType="begin"/>
      </w:r>
      <w:r>
        <w:rPr>
          <w:rFonts w:eastAsia="Garamond" w:cs="Garamond"/>
          <w:lang w:val="en-US"/>
        </w:rPr>
        <w:instrText xml:space="preserve"> REF _Ref187941867 \h </w:instrText>
      </w:r>
      <w:r>
        <w:rPr>
          <w:rFonts w:eastAsia="Garamond" w:cs="Garamond"/>
          <w:lang w:val="en-US"/>
        </w:rPr>
      </w:r>
      <w:r>
        <w:rPr>
          <w:rFonts w:eastAsia="Garamond" w:cs="Garamond"/>
          <w:lang w:val="en-US"/>
        </w:rPr>
        <w:fldChar w:fldCharType="separate"/>
      </w:r>
      <w:ins w:id="473" w:author="Hellmann, Simon" w:date="2025-08-31T12:14:00Z">
        <w:r w:rsidR="00C64143" w:rsidRPr="00C64143">
          <w:rPr>
            <w:lang w:val="en-US"/>
            <w:rPrChange w:id="474" w:author="Hellmann, Simon" w:date="2025-08-31T12:15:00Z">
              <w:rPr/>
            </w:rPrChange>
          </w:rPr>
          <w:t>(</w:t>
        </w:r>
        <w:r w:rsidR="00C64143" w:rsidRPr="00C64143">
          <w:rPr>
            <w:noProof/>
            <w:lang w:val="en-US"/>
            <w:rPrChange w:id="475" w:author="Hellmann, Simon" w:date="2025-08-31T12:15:00Z">
              <w:rPr>
                <w:noProof/>
              </w:rPr>
            </w:rPrChange>
          </w:rPr>
          <w:t>2</w:t>
        </w:r>
        <w:r w:rsidR="00C64143" w:rsidRPr="00C64143">
          <w:rPr>
            <w:lang w:val="en-US"/>
            <w:rPrChange w:id="476" w:author="Hellmann, Simon" w:date="2025-08-31T12:15:00Z">
              <w:rPr/>
            </w:rPrChange>
          </w:rPr>
          <w:t>.</w:t>
        </w:r>
        <w:r w:rsidR="00C64143" w:rsidRPr="00C64143">
          <w:rPr>
            <w:noProof/>
            <w:lang w:val="en-US"/>
            <w:rPrChange w:id="477" w:author="Hellmann, Simon" w:date="2025-08-31T12:15:00Z">
              <w:rPr>
                <w:noProof/>
              </w:rPr>
            </w:rPrChange>
          </w:rPr>
          <w:t>3</w:t>
        </w:r>
        <w:r w:rsidR="00C64143" w:rsidRPr="00C64143">
          <w:rPr>
            <w:lang w:val="en-US"/>
            <w:rPrChange w:id="478" w:author="Hellmann, Simon" w:date="2025-08-31T12:15:00Z">
              <w:rPr/>
            </w:rPrChange>
          </w:rPr>
          <w:t>)</w:t>
        </w:r>
      </w:ins>
      <w:del w:id="479" w:author="Hellmann, Simon" w:date="2025-08-31T12:14:00Z">
        <w:r w:rsidRPr="00433F36" w:rsidDel="00C64143">
          <w:rPr>
            <w:lang w:val="en-US"/>
          </w:rPr>
          <w:delText>(</w:delText>
        </w:r>
        <w:r w:rsidRPr="00433F36" w:rsidDel="00C64143">
          <w:rPr>
            <w:noProof/>
            <w:lang w:val="en-US"/>
          </w:rPr>
          <w:delText>2</w:delText>
        </w:r>
        <w:r w:rsidRPr="00433F36" w:rsidDel="00C64143">
          <w:rPr>
            <w:lang w:val="en-US"/>
          </w:rPr>
          <w:delText>.</w:delText>
        </w:r>
        <w:r w:rsidRPr="00433F36" w:rsidDel="00C64143">
          <w:rPr>
            <w:noProof/>
            <w:lang w:val="en-US"/>
          </w:rPr>
          <w:delText>3</w:delText>
        </w:r>
        <w:r w:rsidRPr="00433F36" w:rsidDel="00C64143">
          <w:rPr>
            <w:lang w:val="en-US"/>
          </w:rPr>
          <w:delText>)</w:delText>
        </w:r>
      </w:del>
      <w:r>
        <w:rPr>
          <w:rFonts w:eastAsia="Garamond" w:cs="Garamond"/>
          <w:lang w:val="en-US"/>
        </w:rPr>
        <w:fldChar w:fldCharType="end"/>
      </w:r>
      <w:r w:rsidRPr="77CCFEC8">
        <w:rPr>
          <w:rFonts w:eastAsia="Garamond" w:cs="Garamond"/>
          <w:lang w:val="en-US"/>
        </w:rPr>
        <w:t xml:space="preserve"> </w:t>
      </w:r>
      <w:r>
        <w:rPr>
          <w:rFonts w:eastAsia="Garamond" w:cs="Garamond"/>
          <w:lang w:val="en-US"/>
        </w:rPr>
        <w:t xml:space="preserve">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14:paraId="57A9BB49" w14:textId="77777777" w:rsidTr="008D39E8">
        <w:tc>
          <w:tcPr>
            <w:tcW w:w="293" w:type="pct"/>
            <w:vAlign w:val="center"/>
          </w:tcPr>
          <w:p w14:paraId="3D4A2C15" w14:textId="77777777" w:rsidR="008D39E8" w:rsidRDefault="008D39E8" w:rsidP="008D39E8">
            <w:pPr>
              <w:ind w:firstLine="0"/>
              <w:jc w:val="right"/>
              <w:rPr>
                <w:lang w:val="en-US"/>
              </w:rPr>
            </w:pPr>
          </w:p>
        </w:tc>
        <w:tc>
          <w:tcPr>
            <w:tcW w:w="4283" w:type="pct"/>
            <w:vAlign w:val="center"/>
          </w:tcPr>
          <w:p w14:paraId="618A085B" w14:textId="77777777" w:rsidR="008D39E8" w:rsidRPr="00870D06" w:rsidRDefault="008D39E8" w:rsidP="008D39E8">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Pr="00870D06">
              <w:rPr>
                <w:rFonts w:eastAsia="Garamond" w:cs="Garamond"/>
                <w:sz w:val="22"/>
                <w:lang w:val="en-US"/>
              </w:rPr>
              <w:t>.</w:t>
            </w:r>
          </w:p>
        </w:tc>
        <w:tc>
          <w:tcPr>
            <w:tcW w:w="424" w:type="pct"/>
            <w:vAlign w:val="center"/>
          </w:tcPr>
          <w:p w14:paraId="076F6606" w14:textId="11865C28" w:rsidR="008D39E8" w:rsidRDefault="008D39E8" w:rsidP="008D39E8">
            <w:pPr>
              <w:pStyle w:val="Beschriftung"/>
              <w:jc w:val="right"/>
              <w:rPr>
                <w:lang w:val="en-US"/>
              </w:rPr>
            </w:pPr>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5</w:t>
            </w:r>
            <w:r>
              <w:fldChar w:fldCharType="end"/>
            </w:r>
            <w:r>
              <w:t>)</w:t>
            </w:r>
          </w:p>
        </w:tc>
      </w:tr>
    </w:tbl>
    <w:p w14:paraId="2582C7D2" w14:textId="77777777" w:rsidR="008D39E8" w:rsidRDefault="008D39E8" w:rsidP="008D39E8">
      <w:pPr>
        <w:spacing w:line="416" w:lineRule="auto"/>
        <w:ind w:right="30" w:firstLine="0"/>
        <w:rPr>
          <w:rFonts w:eastAsia="Garamond" w:cs="Garamond"/>
          <w:lang w:val="en-US"/>
        </w:rPr>
      </w:pPr>
      <w:r w:rsidRPr="00723AE3">
        <w:rPr>
          <w:lang w:val="en-US"/>
        </w:rPr>
        <w:t xml:space="preserve">It </w:t>
      </w:r>
      <w:r>
        <w:rPr>
          <w:lang w:val="en-US"/>
        </w:rPr>
        <w:t>was</w:t>
      </w:r>
      <w:r w:rsidRPr="00723AE3">
        <w:rPr>
          <w:lang w:val="en-US"/>
        </w:rPr>
        <w:t xml:space="preserve"> assumed that </w:t>
      </w:r>
      <w:r>
        <w:rPr>
          <w:lang w:val="en-US"/>
        </w:rPr>
        <w:t xml:space="preserve">the </w:t>
      </w:r>
      <w:r w:rsidRPr="00723AE3">
        <w:rPr>
          <w:lang w:val="en-US"/>
        </w:rPr>
        <w:t>volume flow from the AD</w:t>
      </w:r>
      <w:r>
        <w:rPr>
          <w:lang w:val="en-US"/>
        </w:rPr>
        <w:t xml:space="preserve"> </w:t>
      </w:r>
      <w:r w:rsidRPr="00723AE3">
        <w:rPr>
          <w:lang w:val="en-US"/>
        </w:rPr>
        <w:t xml:space="preserve">process into </w:t>
      </w:r>
      <w:r>
        <w:rPr>
          <w:lang w:val="en-US"/>
        </w:rPr>
        <w:t xml:space="preserve">the GS </w:t>
      </w:r>
      <w:r w:rsidRPr="00723AE3">
        <w:rPr>
          <w:lang w:val="en-US"/>
        </w:rPr>
        <w:t>change</w:t>
      </w:r>
      <w:r>
        <w:rPr>
          <w:lang w:val="en-US"/>
        </w:rPr>
        <w:t xml:space="preserve">s </w:t>
      </w:r>
      <w:r w:rsidRPr="00723AE3">
        <w:rPr>
          <w:lang w:val="en-US"/>
        </w:rPr>
        <w:t>pressure and temperature instantaneously</w:t>
      </w:r>
      <w:r>
        <w:rPr>
          <w:lang w:val="en-US"/>
        </w:rPr>
        <w:t xml:space="preserve">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w:t>
      </w:r>
      <w:r w:rsidRPr="00723AE3">
        <w:rPr>
          <w:lang w:val="en-US"/>
        </w:rPr>
        <w:t xml:space="preserve">. </w:t>
      </w:r>
      <w:r>
        <w:rPr>
          <w:lang w:val="en-US"/>
        </w:rPr>
        <w:t>C</w:t>
      </w:r>
      <w:r w:rsidRPr="00723AE3">
        <w:rPr>
          <w:lang w:val="en-US"/>
        </w:rPr>
        <w:t>onservation of mass</w:t>
      </w:r>
      <w:r>
        <w:rPr>
          <w:lang w:val="en-US"/>
        </w:rPr>
        <w:t xml:space="preserve"> requires </w:t>
      </w:r>
      <w:r w:rsidRPr="00723AE3">
        <w:rPr>
          <w:lang w:val="en-US"/>
        </w:rPr>
        <w:t xml:space="preserve">the </w:t>
      </w:r>
      <w:r>
        <w:rPr>
          <w:lang w:val="en-US"/>
        </w:rPr>
        <w:t xml:space="preserve">outflow of </w:t>
      </w:r>
      <w:r w:rsidRPr="00723AE3">
        <w:rPr>
          <w:lang w:val="en-US"/>
        </w:rPr>
        <w:t xml:space="preserve">the AD process </w:t>
      </w:r>
      <w:r>
        <w:rPr>
          <w:lang w:val="en-US"/>
        </w:rPr>
        <w:t xml:space="preserve">to match </w:t>
      </w:r>
      <w:r w:rsidRPr="00723AE3">
        <w:rPr>
          <w:lang w:val="en-US"/>
        </w:rPr>
        <w:t xml:space="preserve">the </w:t>
      </w:r>
      <w:r>
        <w:rPr>
          <w:lang w:val="en-US"/>
        </w:rPr>
        <w:t xml:space="preserve">inflow </w:t>
      </w:r>
      <w:r w:rsidRPr="00723AE3">
        <w:rPr>
          <w:lang w:val="en-US"/>
        </w:rPr>
        <w:t xml:space="preserve">into the </w:t>
      </w:r>
      <w:r>
        <w:rPr>
          <w:lang w:val="en-US"/>
        </w:rPr>
        <w:t xml:space="preserve">GS. Applying the </w:t>
      </w:r>
      <w:r w:rsidRPr="77CCFEC8">
        <w:rPr>
          <w:rFonts w:eastAsia="Garamond" w:cs="Garamond"/>
          <w:lang w:val="en-US"/>
        </w:rPr>
        <w:t xml:space="preserve">ideal gas law </w:t>
      </w:r>
      <w:r>
        <w:rPr>
          <w:rFonts w:eastAsia="Garamond" w:cs="Garamond"/>
          <w:lang w:val="en-US"/>
        </w:rPr>
        <w:t>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14:paraId="51640506" w14:textId="77777777" w:rsidTr="008D39E8">
        <w:tc>
          <w:tcPr>
            <w:tcW w:w="293" w:type="pct"/>
            <w:vAlign w:val="center"/>
          </w:tcPr>
          <w:p w14:paraId="25389723" w14:textId="77777777" w:rsidR="008D39E8" w:rsidRDefault="008D39E8" w:rsidP="008D39E8">
            <w:pPr>
              <w:ind w:firstLine="0"/>
              <w:jc w:val="right"/>
              <w:rPr>
                <w:lang w:val="en-US"/>
              </w:rPr>
            </w:pPr>
          </w:p>
        </w:tc>
        <w:tc>
          <w:tcPr>
            <w:tcW w:w="4283" w:type="pct"/>
            <w:vAlign w:val="center"/>
          </w:tcPr>
          <w:p w14:paraId="070AD703" w14:textId="77777777" w:rsidR="008D39E8" w:rsidRPr="00BE086A" w:rsidRDefault="008D39E8" w:rsidP="008D39E8">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GS,in</m:t>
                    </m:r>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45E73188" w14:textId="1C1D373E" w:rsidR="008D39E8" w:rsidRDefault="008D39E8" w:rsidP="008D39E8">
            <w:pPr>
              <w:pStyle w:val="Beschriftung"/>
              <w:jc w:val="right"/>
              <w:rPr>
                <w:lang w:val="en-US"/>
              </w:rPr>
            </w:pPr>
            <w:bookmarkStart w:id="480" w:name="_Ref187941897"/>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6</w:t>
            </w:r>
            <w:r>
              <w:fldChar w:fldCharType="end"/>
            </w:r>
            <w:r>
              <w:t>)</w:t>
            </w:r>
            <w:bookmarkEnd w:id="480"/>
          </w:p>
        </w:tc>
      </w:tr>
    </w:tbl>
    <w:p w14:paraId="05219020" w14:textId="636D59FB" w:rsidR="008D39E8" w:rsidRDefault="008D39E8" w:rsidP="008D39E8">
      <w:pPr>
        <w:ind w:firstLine="0"/>
        <w:rPr>
          <w:lang w:val="en-US"/>
        </w:rPr>
      </w:pPr>
      <w:r w:rsidRPr="77CCFEC8">
        <w:rPr>
          <w:lang w:val="en-US"/>
        </w:rPr>
        <w:t xml:space="preserve">Inserting </w:t>
      </w:r>
      <w:r>
        <w:rPr>
          <w:lang w:val="en-US"/>
        </w:rPr>
        <w:fldChar w:fldCharType="begin"/>
      </w:r>
      <w:r>
        <w:rPr>
          <w:lang w:val="en-US"/>
        </w:rPr>
        <w:instrText xml:space="preserve"> REF _Ref187941897 \h </w:instrText>
      </w:r>
      <w:r>
        <w:rPr>
          <w:lang w:val="en-US"/>
        </w:rPr>
      </w:r>
      <w:r>
        <w:rPr>
          <w:lang w:val="en-US"/>
        </w:rPr>
        <w:fldChar w:fldCharType="separate"/>
      </w:r>
      <w:ins w:id="481" w:author="Hellmann, Simon" w:date="2025-08-31T12:14:00Z">
        <w:r w:rsidR="00C64143" w:rsidRPr="00C64143">
          <w:rPr>
            <w:lang w:val="en-US"/>
            <w:rPrChange w:id="482" w:author="Hellmann, Simon" w:date="2025-08-31T12:15:00Z">
              <w:rPr/>
            </w:rPrChange>
          </w:rPr>
          <w:t>(</w:t>
        </w:r>
        <w:r w:rsidR="00C64143" w:rsidRPr="00C64143">
          <w:rPr>
            <w:noProof/>
            <w:lang w:val="en-US"/>
            <w:rPrChange w:id="483" w:author="Hellmann, Simon" w:date="2025-08-31T12:15:00Z">
              <w:rPr>
                <w:noProof/>
              </w:rPr>
            </w:rPrChange>
          </w:rPr>
          <w:t>2</w:t>
        </w:r>
        <w:r w:rsidR="00C64143" w:rsidRPr="00C64143">
          <w:rPr>
            <w:lang w:val="en-US"/>
            <w:rPrChange w:id="484" w:author="Hellmann, Simon" w:date="2025-08-31T12:15:00Z">
              <w:rPr/>
            </w:rPrChange>
          </w:rPr>
          <w:t>.</w:t>
        </w:r>
        <w:r w:rsidR="00C64143" w:rsidRPr="00C64143">
          <w:rPr>
            <w:noProof/>
            <w:lang w:val="en-US"/>
            <w:rPrChange w:id="485" w:author="Hellmann, Simon" w:date="2025-08-31T12:15:00Z">
              <w:rPr>
                <w:noProof/>
              </w:rPr>
            </w:rPrChange>
          </w:rPr>
          <w:t>6</w:t>
        </w:r>
        <w:r w:rsidR="00C64143" w:rsidRPr="00C64143">
          <w:rPr>
            <w:lang w:val="en-US"/>
            <w:rPrChange w:id="486" w:author="Hellmann, Simon" w:date="2025-08-31T12:15:00Z">
              <w:rPr/>
            </w:rPrChange>
          </w:rPr>
          <w:t>)</w:t>
        </w:r>
      </w:ins>
      <w:del w:id="487" w:author="Hellmann, Simon" w:date="2025-08-31T12:14:00Z">
        <w:r w:rsidRPr="00433F36" w:rsidDel="00C64143">
          <w:rPr>
            <w:lang w:val="en-US"/>
          </w:rPr>
          <w:delText>(</w:delText>
        </w:r>
        <w:r w:rsidRPr="00433F36" w:rsidDel="00C64143">
          <w:rPr>
            <w:noProof/>
            <w:lang w:val="en-US"/>
          </w:rPr>
          <w:delText>2</w:delText>
        </w:r>
        <w:r w:rsidRPr="00433F36" w:rsidDel="00C64143">
          <w:rPr>
            <w:lang w:val="en-US"/>
          </w:rPr>
          <w:delText>.</w:delText>
        </w:r>
        <w:r w:rsidRPr="00433F36" w:rsidDel="00C64143">
          <w:rPr>
            <w:noProof/>
            <w:lang w:val="en-US"/>
          </w:rPr>
          <w:delText>6</w:delText>
        </w:r>
        <w:r w:rsidRPr="00433F36" w:rsidDel="00C64143">
          <w:rPr>
            <w:lang w:val="en-US"/>
          </w:rPr>
          <w:delText>)</w:delText>
        </w:r>
      </w:del>
      <w:r>
        <w:rPr>
          <w:lang w:val="en-US"/>
        </w:rPr>
        <w:fldChar w:fldCharType="end"/>
      </w:r>
      <w:r w:rsidRPr="77CCFEC8">
        <w:rPr>
          <w:lang w:val="en-US"/>
        </w:rPr>
        <w:t xml:space="preserve"> into </w:t>
      </w:r>
      <w:r>
        <w:rPr>
          <w:lang w:val="en-US"/>
        </w:rPr>
        <w:fldChar w:fldCharType="begin"/>
      </w:r>
      <w:r>
        <w:rPr>
          <w:lang w:val="en-US"/>
        </w:rPr>
        <w:instrText xml:space="preserve"> REF _Ref187941920 \h </w:instrText>
      </w:r>
      <w:r>
        <w:rPr>
          <w:lang w:val="en-US"/>
        </w:rPr>
      </w:r>
      <w:r>
        <w:rPr>
          <w:lang w:val="en-US"/>
        </w:rPr>
        <w:fldChar w:fldCharType="separate"/>
      </w:r>
      <w:ins w:id="488" w:author="Hellmann, Simon" w:date="2025-08-31T12:14:00Z">
        <w:r w:rsidR="00C64143" w:rsidRPr="00C64143">
          <w:rPr>
            <w:lang w:val="en-US"/>
            <w:rPrChange w:id="489" w:author="Hellmann, Simon" w:date="2025-08-31T12:15:00Z">
              <w:rPr/>
            </w:rPrChange>
          </w:rPr>
          <w:t>(</w:t>
        </w:r>
        <w:r w:rsidR="00C64143" w:rsidRPr="00C64143">
          <w:rPr>
            <w:noProof/>
            <w:lang w:val="en-US"/>
            <w:rPrChange w:id="490" w:author="Hellmann, Simon" w:date="2025-08-31T12:15:00Z">
              <w:rPr>
                <w:noProof/>
              </w:rPr>
            </w:rPrChange>
          </w:rPr>
          <w:t>2</w:t>
        </w:r>
        <w:r w:rsidR="00C64143" w:rsidRPr="00C64143">
          <w:rPr>
            <w:lang w:val="en-US"/>
            <w:rPrChange w:id="491" w:author="Hellmann, Simon" w:date="2025-08-31T12:15:00Z">
              <w:rPr/>
            </w:rPrChange>
          </w:rPr>
          <w:t>.</w:t>
        </w:r>
        <w:r w:rsidR="00C64143" w:rsidRPr="00C64143">
          <w:rPr>
            <w:noProof/>
            <w:lang w:val="en-US"/>
            <w:rPrChange w:id="492" w:author="Hellmann, Simon" w:date="2025-08-31T12:15:00Z">
              <w:rPr>
                <w:noProof/>
              </w:rPr>
            </w:rPrChange>
          </w:rPr>
          <w:t>2</w:t>
        </w:r>
        <w:r w:rsidR="00C64143" w:rsidRPr="00C64143">
          <w:rPr>
            <w:lang w:val="en-US"/>
            <w:rPrChange w:id="493" w:author="Hellmann, Simon" w:date="2025-08-31T12:15:00Z">
              <w:rPr/>
            </w:rPrChange>
          </w:rPr>
          <w:t>)</w:t>
        </w:r>
      </w:ins>
      <w:del w:id="494" w:author="Hellmann, Simon" w:date="2025-08-31T12:14:00Z">
        <w:r w:rsidRPr="00433F36" w:rsidDel="00C64143">
          <w:rPr>
            <w:lang w:val="en-US"/>
          </w:rPr>
          <w:delText>(</w:delText>
        </w:r>
        <w:r w:rsidRPr="00433F36" w:rsidDel="00C64143">
          <w:rPr>
            <w:noProof/>
            <w:lang w:val="en-US"/>
          </w:rPr>
          <w:delText>2</w:delText>
        </w:r>
        <w:r w:rsidRPr="00433F36" w:rsidDel="00C64143">
          <w:rPr>
            <w:lang w:val="en-US"/>
          </w:rPr>
          <w:delText>.</w:delText>
        </w:r>
        <w:r w:rsidRPr="00433F36" w:rsidDel="00C64143">
          <w:rPr>
            <w:noProof/>
            <w:lang w:val="en-US"/>
          </w:rPr>
          <w:delText>2</w:delText>
        </w:r>
        <w:r w:rsidRPr="00433F36" w:rsidDel="00C64143">
          <w:rPr>
            <w:lang w:val="en-US"/>
          </w:rPr>
          <w:delText>)</w:delText>
        </w:r>
      </w:del>
      <w:r>
        <w:rPr>
          <w:lang w:val="en-US"/>
        </w:rPr>
        <w:fldChar w:fldCharType="end"/>
      </w:r>
      <w:r w:rsidRPr="77CCFEC8">
        <w:rPr>
          <w:lang w:val="en-US"/>
        </w:rPr>
        <w:t xml:space="preserve"> </w:t>
      </w:r>
      <w:r>
        <w:rPr>
          <w:lang w:val="en-US"/>
        </w:rPr>
        <w:t xml:space="preserve">delivers </w:t>
      </w:r>
      <w:r w:rsidRPr="77CCFEC8">
        <w:rPr>
          <w:lang w:val="en-US"/>
        </w:rPr>
        <w:t xml:space="preserve">the </w:t>
      </w:r>
      <w:r>
        <w:rPr>
          <w:lang w:val="en-US"/>
        </w:rPr>
        <w:t>ordinary differential equations (ODEs)</w:t>
      </w:r>
      <w:r w:rsidRPr="77CCFEC8">
        <w:rPr>
          <w:lang w:val="en-US"/>
        </w:rPr>
        <w:t xml:space="preserve"> </w:t>
      </w:r>
      <w:r>
        <w:rPr>
          <w:lang w:val="en-US"/>
        </w:rPr>
        <w:t xml:space="preserve">of </w:t>
      </w:r>
      <w:r w:rsidRPr="77CCFEC8">
        <w:rPr>
          <w:lang w:val="en-US"/>
        </w:rPr>
        <w:t xml:space="preserve">the two </w:t>
      </w:r>
      <w:r>
        <w:rPr>
          <w:lang w:val="en-US"/>
        </w:rPr>
        <w:t xml:space="preserve">GS </w:t>
      </w:r>
      <w:r w:rsidRPr="77CCFEC8">
        <w:rPr>
          <w:lang w:val="en-US"/>
        </w:rPr>
        <w:t>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8D39E8" w14:paraId="44AC3657" w14:textId="77777777" w:rsidTr="008D39E8">
        <w:tc>
          <w:tcPr>
            <w:tcW w:w="4396" w:type="pct"/>
          </w:tcPr>
          <w:p w14:paraId="73A2C00A" w14:textId="77777777" w:rsidR="008D39E8" w:rsidRPr="00220152" w:rsidRDefault="008D39E8" w:rsidP="008D39E8">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45AE241D" w14:textId="11AC817F" w:rsidR="008D39E8" w:rsidRDefault="008D39E8" w:rsidP="008D39E8">
            <w:pPr>
              <w:pStyle w:val="Beschriftung"/>
              <w:jc w:val="right"/>
              <w:rPr>
                <w:lang w:val="en-US"/>
              </w:rPr>
            </w:pPr>
            <w:bookmarkStart w:id="495" w:name="_Ref194921478"/>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7</w:t>
            </w:r>
            <w:r>
              <w:fldChar w:fldCharType="end"/>
            </w:r>
            <w:bookmarkEnd w:id="495"/>
            <w:r>
              <w:t>)</w:t>
            </w:r>
          </w:p>
        </w:tc>
      </w:tr>
      <w:tr w:rsidR="008D39E8" w14:paraId="03DA9016" w14:textId="77777777" w:rsidTr="008D39E8">
        <w:tc>
          <w:tcPr>
            <w:tcW w:w="4396" w:type="pct"/>
          </w:tcPr>
          <w:p w14:paraId="1DAD7E3A" w14:textId="77777777" w:rsidR="008D39E8" w:rsidRPr="00220152" w:rsidRDefault="008D39E8" w:rsidP="008D39E8">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r>
                      <w:rPr>
                        <w:rFonts w:ascii="Cambria Math" w:hAnsi="Cambria Math"/>
                        <w:sz w:val="21"/>
                        <w:szCs w:val="21"/>
                        <w:lang w:val="en-US"/>
                      </w:rPr>
                      <m:t xml:space="preserve">                                </m:t>
                    </m:r>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23D029A6" w14:textId="749C7A54" w:rsidR="008D39E8" w:rsidRDefault="008D39E8" w:rsidP="008D39E8">
            <w:pPr>
              <w:pStyle w:val="Beschriftung"/>
              <w:jc w:val="right"/>
              <w:rPr>
                <w:lang w:val="en-US"/>
              </w:rPr>
            </w:pPr>
            <w:bookmarkStart w:id="496" w:name="_Ref194921482"/>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8</w:t>
            </w:r>
            <w:r>
              <w:fldChar w:fldCharType="end"/>
            </w:r>
            <w:bookmarkEnd w:id="496"/>
            <w:r>
              <w:t>)</w:t>
            </w:r>
          </w:p>
        </w:tc>
      </w:tr>
    </w:tbl>
    <w:p w14:paraId="7AE95C35" w14:textId="441E0FC0" w:rsidR="00541139" w:rsidRDefault="00541139" w:rsidP="00541139">
      <w:pPr>
        <w:rPr>
          <w:lang w:val="en-US"/>
        </w:rPr>
      </w:pPr>
      <w:del w:id="497" w:author="Hellmann, Simon" w:date="2025-08-31T11:49:00Z">
        <w:r w:rsidRPr="0EF766E9" w:rsidDel="008D39E8">
          <w:rPr>
            <w:lang w:val="en-US"/>
          </w:rPr>
          <w:delText xml:space="preserve">Two </w:delText>
        </w:r>
        <w:r w:rsidDel="008D39E8">
          <w:rPr>
            <w:lang w:val="en-US"/>
          </w:rPr>
          <w:delText>additional</w:delText>
        </w:r>
        <w:r w:rsidRPr="0EF766E9" w:rsidDel="008D39E8">
          <w:rPr>
            <w:lang w:val="en-US"/>
          </w:rPr>
          <w:delText xml:space="preserve"> states </w:delTex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sidDel="008D39E8">
          <w:rPr>
            <w:lang w:val="en-US"/>
          </w:rPr>
          <w:delText xml:space="preserve"> and </w:delTex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sidDel="008D39E8">
          <w:rPr>
            <w:lang w:val="en-US"/>
          </w:rPr>
          <w:delText xml:space="preserve"> describe the volume of CH</w:delText>
        </w:r>
        <w:r w:rsidRPr="00454DEF" w:rsidDel="008D39E8">
          <w:rPr>
            <w:vertAlign w:val="subscript"/>
            <w:lang w:val="en-US"/>
          </w:rPr>
          <w:delText>4</w:delText>
        </w:r>
        <w:r w:rsidDel="008D39E8">
          <w:rPr>
            <w:lang w:val="en-US"/>
          </w:rPr>
          <w:delText xml:space="preserve"> and CO</w:delText>
        </w:r>
        <w:r w:rsidRPr="00454DEF" w:rsidDel="008D39E8">
          <w:rPr>
            <w:vertAlign w:val="subscript"/>
            <w:lang w:val="en-US"/>
          </w:rPr>
          <w:delText>2</w:delText>
        </w:r>
        <w:r w:rsidDel="008D39E8">
          <w:rPr>
            <w:lang w:val="en-US"/>
          </w:rPr>
          <w:delText xml:space="preserve"> in the GS. Corresponding model equations </w:delText>
        </w:r>
        <w:r w:rsidR="00144E26" w:rsidDel="008D39E8">
          <w:rPr>
            <w:lang w:val="en-US"/>
          </w:rPr>
          <w:delText xml:space="preserve">of the GS </w:delText>
        </w:r>
        <w:r w:rsidDel="008D39E8">
          <w:rPr>
            <w:lang w:val="en-US"/>
          </w:rPr>
          <w:delText xml:space="preserve">are derived in the </w:delText>
        </w:r>
      </w:del>
      <w:del w:id="498" w:author="Hellmann, Simon" w:date="2025-08-27T18:02:00Z">
        <w:r w:rsidRPr="005D3388" w:rsidDel="005D3388">
          <w:rPr>
            <w:highlight w:val="yellow"/>
            <w:lang w:val="en-US"/>
            <w:rPrChange w:id="499" w:author="Hellmann, Simon" w:date="2025-08-27T18:03:00Z">
              <w:rPr>
                <w:lang w:val="en-US"/>
              </w:rPr>
            </w:rPrChange>
          </w:rPr>
          <w:delText>SI</w:delText>
        </w:r>
      </w:del>
      <w:del w:id="500" w:author="Hellmann, Simon" w:date="2025-08-31T11:49:00Z">
        <w:r w:rsidRPr="005D3388" w:rsidDel="008D39E8">
          <w:rPr>
            <w:highlight w:val="yellow"/>
            <w:lang w:val="en-US"/>
            <w:rPrChange w:id="501" w:author="Hellmann, Simon" w:date="2025-08-27T18:03:00Z">
              <w:rPr>
                <w:lang w:val="en-US"/>
              </w:rPr>
            </w:rPrChange>
          </w:rPr>
          <w:delText>.</w:delText>
        </w:r>
        <w:r w:rsidDel="008D39E8">
          <w:rPr>
            <w:lang w:val="en-US"/>
          </w:rPr>
          <w:delText xml:space="preserve"> </w:delText>
        </w:r>
      </w:del>
      <w:r>
        <w:rPr>
          <w:lang w:val="en-US"/>
        </w:rPr>
        <w:t>Fig.</w:t>
      </w:r>
      <w:r w:rsidR="00144E26">
        <w:rPr>
          <w:lang w:val="en-US"/>
        </w:rPr>
        <w:t> </w:t>
      </w:r>
      <w:r>
        <w:rPr>
          <w:lang w:val="en-US"/>
        </w:rPr>
        <w:t xml:space="preserve">1c shows a qualitative dynamic course of the GS filling level. </w:t>
      </w:r>
      <w:r w:rsidR="002104D7" w:rsidRPr="00EF6799">
        <w:rPr>
          <w:lang w:val="en-US"/>
        </w:rPr>
        <w:t xml:space="preserve">Numerical values of all introduced </w:t>
      </w:r>
      <w:r w:rsidR="002104D7">
        <w:rPr>
          <w:lang w:val="en-US"/>
        </w:rPr>
        <w:t>model parameters are summarized in Tab. 1.</w:t>
      </w:r>
    </w:p>
    <w:p w14:paraId="658364F2" w14:textId="16497693" w:rsidR="00541139" w:rsidRDefault="00541139" w:rsidP="00541139">
      <w:pPr>
        <w:pStyle w:val="berschrift3"/>
        <w:rPr>
          <w:lang w:val="en-US"/>
        </w:rPr>
      </w:pPr>
      <w:r w:rsidRPr="32AF646F">
        <w:rPr>
          <w:lang w:val="en-US"/>
        </w:rPr>
        <w:lastRenderedPageBreak/>
        <w:t>2.1.2</w:t>
      </w:r>
      <w:r>
        <w:rPr>
          <w:lang w:val="en-US"/>
        </w:rPr>
        <w:t xml:space="preserve"> </w:t>
      </w:r>
      <w:bookmarkStart w:id="502" w:name="_Hlk207213007"/>
      <w:ins w:id="503" w:author="Hellmann, Simon" w:date="2025-08-27T18:49:00Z">
        <w:r w:rsidR="00B05A33">
          <w:rPr>
            <w:lang w:val="en-US"/>
          </w:rPr>
          <w:t>Anaerobic digestion</w:t>
        </w:r>
      </w:ins>
      <w:del w:id="504" w:author="Hellmann, Simon" w:date="2025-08-27T18:49:00Z">
        <w:r w:rsidDel="00B05A33">
          <w:rPr>
            <w:lang w:val="en-US"/>
          </w:rPr>
          <w:delText>AD</w:delText>
        </w:r>
      </w:del>
      <w:r>
        <w:rPr>
          <w:lang w:val="en-US"/>
        </w:rPr>
        <w:t xml:space="preserve"> plant</w:t>
      </w:r>
      <w:r w:rsidRPr="32AF646F">
        <w:rPr>
          <w:lang w:val="en-US"/>
        </w:rPr>
        <w:t xml:space="preserve"> dimensioning</w:t>
      </w:r>
      <w:bookmarkEnd w:id="502"/>
    </w:p>
    <w:p w14:paraId="7CC49651" w14:textId="116BB298" w:rsidR="00541139" w:rsidRDefault="00541139" w:rsidP="00541139">
      <w:pPr>
        <w:rPr>
          <w:lang w:val="en-US"/>
        </w:rPr>
      </w:pPr>
      <w:r w:rsidRPr="32AF646F">
        <w:rPr>
          <w:lang w:val="en-US"/>
        </w:rPr>
        <w:t xml:space="preserve">Dimensions of the AD plant, </w:t>
      </w:r>
      <w:r>
        <w:rPr>
          <w:lang w:val="en-US"/>
        </w:rPr>
        <w:t>GS</w:t>
      </w:r>
      <w:r w:rsidRPr="32AF646F">
        <w:rPr>
          <w:lang w:val="en-US"/>
        </w:rPr>
        <w:t xml:space="preserve"> and CHP</w:t>
      </w:r>
      <w:r>
        <w:rPr>
          <w:lang w:val="en-US"/>
        </w:rPr>
        <w:t xml:space="preserve"> unit</w:t>
      </w:r>
      <w:r w:rsidRPr="32AF646F">
        <w:rPr>
          <w:lang w:val="en-US"/>
        </w:rPr>
        <w:t xml:space="preserve"> </w:t>
      </w:r>
      <w:r>
        <w:rPr>
          <w:lang w:val="en-US"/>
        </w:rPr>
        <w:t>were</w:t>
      </w:r>
      <w:r w:rsidRPr="32AF646F">
        <w:rPr>
          <w:lang w:val="en-US"/>
        </w:rPr>
        <w:t xml:space="preserve"> inspired by the research biogas plant at the German </w:t>
      </w:r>
      <w:r>
        <w:rPr>
          <w:lang w:val="en-US"/>
        </w:rPr>
        <w:t>B</w:t>
      </w:r>
      <w:r w:rsidRPr="32AF646F">
        <w:rPr>
          <w:lang w:val="en-US"/>
        </w:rPr>
        <w:t xml:space="preserve">iomass </w:t>
      </w:r>
      <w:r>
        <w:rPr>
          <w:lang w:val="en-US"/>
        </w:rPr>
        <w:t>R</w:t>
      </w:r>
      <w:r w:rsidRPr="32AF646F">
        <w:rPr>
          <w:lang w:val="en-US"/>
        </w:rPr>
        <w:t xml:space="preserve">esearch </w:t>
      </w:r>
      <w:r>
        <w:rPr>
          <w:lang w:val="en-US"/>
        </w:rPr>
        <w:t>C</w:t>
      </w:r>
      <w:r w:rsidRPr="32AF646F">
        <w:rPr>
          <w:lang w:val="en-US"/>
        </w:rPr>
        <w:t>enter (</w:t>
      </w:r>
      <w:r>
        <w:rPr>
          <w:lang w:val="en-US"/>
        </w:rPr>
        <w:t xml:space="preserve">Deutsches Biomasseforschungszentrum, </w:t>
      </w:r>
      <w:r w:rsidRPr="32AF646F">
        <w:rPr>
          <w:lang w:val="en-US"/>
        </w:rPr>
        <w:t>DBFZ) as re</w:t>
      </w:r>
      <w:ins w:id="505" w:author="Hellmann, Simon" w:date="2025-08-31T12:02:00Z">
        <w:r w:rsidR="00BB59BF">
          <w:rPr>
            <w:lang w:val="en-US"/>
          </w:rPr>
          <w:softHyphen/>
        </w:r>
      </w:ins>
      <w:r w:rsidRPr="32AF646F">
        <w:rPr>
          <w:lang w:val="en-US"/>
        </w:rPr>
        <w:t>por</w:t>
      </w:r>
      <w:ins w:id="506" w:author="Hellmann, Simon" w:date="2025-08-31T12:02:00Z">
        <w:r w:rsidR="00BB59BF">
          <w:rPr>
            <w:lang w:val="en-US"/>
          </w:rPr>
          <w:softHyphen/>
        </w:r>
      </w:ins>
      <w:r w:rsidRPr="32AF646F">
        <w:rPr>
          <w:lang w:val="en-US"/>
        </w:rPr>
        <w:t xml:space="preserve">ted in </w:t>
      </w:r>
      <w:sdt>
        <w:sdtPr>
          <w:rPr>
            <w:lang w:val="en-US"/>
          </w:rPr>
          <w:alias w:val="To edit, see citavi.com/edit"/>
          <w:tag w:val="CitaviPlaceholder#2a835e24-0623-45d2-a5cd-49405258ea37"/>
          <w:id w:val="-849030624"/>
          <w:placeholder>
            <w:docPart w:val="E4BEFF99EDBB4DE89885B610BDEC02A2"/>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}</w:instrText>
          </w:r>
          <w:r>
            <w:rPr>
              <w:lang w:val="en-US"/>
            </w:rPr>
            <w:fldChar w:fldCharType="separate"/>
          </w:r>
          <w:r w:rsidR="008D39E8">
            <w:fldChar w:fldCharType="begin"/>
          </w:r>
          <w:r w:rsidR="008D39E8">
            <w:instrText xml:space="preserve"> HYPERLINK \l "_CTVL00125a47e44351c41d8814ac7303d06f6e1" \o "Mauky, E.; Weinrich, S.; Nägele, H.-J.; Jacobi, H. F.; Liebetrau, J.; Nelles, M. (2016): Model Predictive Control for Demand-Driven Biogas Production …" </w:instrText>
          </w:r>
          <w:ins w:id="507" w:author="Hellmann, Simon" w:date="2025-08-31T12:14:00Z"/>
          <w:r w:rsidR="008D39E8">
            <w:fldChar w:fldCharType="separate"/>
          </w:r>
          <w:r w:rsidR="00E04011">
            <w:rPr>
              <w:lang w:val="en-US"/>
            </w:rPr>
            <w:t>Mauky et al.</w:t>
          </w:r>
          <w:r w:rsidR="008D39E8">
            <w:rPr>
              <w:lang w:val="en-US"/>
            </w:rPr>
            <w:fldChar w:fldCharType="end"/>
          </w:r>
          <w:r>
            <w:rPr>
              <w:lang w:val="en-US"/>
            </w:rPr>
            <w:fldChar w:fldCharType="end"/>
          </w:r>
        </w:sdtContent>
      </w:sdt>
      <w:r>
        <w:rPr>
          <w:lang w:val="en-US"/>
        </w:rPr>
        <w:t xml:space="preserve"> </w:t>
      </w:r>
      <w:sdt>
        <w:sdtPr>
          <w:rPr>
            <w:lang w:val="en-US"/>
          </w:rPr>
          <w:alias w:val="To edit, see citavi.com/edit"/>
          <w:tag w:val="CitaviPlaceholder#198c56e0-1fbf-4526-a173-6aff4b5c02cd"/>
          <w:id w:val="209083067"/>
          <w:placeholder>
            <w:docPart w:val="E4BEFF99EDBB4DE89885B610BDEC02A2"/>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1NoZWxsbWFubiIsIklkIjoiMjVhNDdlNDQtMzUxYy00MWQ4LTgxNGEtYzczMDNkMDZmNmUxIiwiTW9kaWZpZWRPbiI6IjIwMjUtMDgtMzBUMTU6MDE6MDg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xNikifV19LCJUYWciOiJDaXRhdmlQbGFjZWhvbGRlciMxOThjNTZlMC0xZmJmLTQ1MjYtYTE3My02YWZmNGI1YzAyY2QiLCJUZXh0IjoiKDIwMTYpIiwiV0FJVmVyc2lvbiI6IjYuMTkuMi4xIn0=}</w:instrText>
          </w:r>
          <w:r>
            <w:rPr>
              <w:lang w:val="en-US"/>
            </w:rPr>
            <w:fldChar w:fldCharType="separate"/>
          </w:r>
          <w:r w:rsidR="008D39E8">
            <w:fldChar w:fldCharType="begin"/>
          </w:r>
          <w:r w:rsidR="008D39E8" w:rsidRPr="008D39E8">
            <w:rPr>
              <w:lang w:val="en-US"/>
              <w:rPrChange w:id="508" w:author="Hellmann, Simon" w:date="2025-08-31T11:49:00Z">
                <w:rPr/>
              </w:rPrChange>
            </w:rPr>
            <w:instrText xml:space="preserve"> HYPERLINK \l "_CTVL00125a47e44351c41d8814ac7303d06f6e1" \o "Mauky, E.; Weinrich, S.; Nägele, H.-J.; Jacobi, H. F.; Liebetrau, J.; Nelles, M. (2016): Model Predictive Control for Demand-Driven Biogas Production …" </w:instrText>
          </w:r>
          <w:ins w:id="509" w:author="Hellmann, Simon" w:date="2025-08-31T12:14:00Z"/>
          <w:r w:rsidR="008D39E8">
            <w:fldChar w:fldCharType="separate"/>
          </w:r>
          <w:r w:rsidR="00E04011">
            <w:rPr>
              <w:lang w:val="en-US"/>
            </w:rPr>
            <w:t>(2016)</w:t>
          </w:r>
          <w:r w:rsidR="008D39E8">
            <w:rPr>
              <w:lang w:val="en-US"/>
            </w:rPr>
            <w:fldChar w:fldCharType="end"/>
          </w:r>
          <w:r>
            <w:rPr>
              <w:lang w:val="en-US"/>
            </w:rPr>
            <w:fldChar w:fldCharType="end"/>
          </w:r>
        </w:sdtContent>
      </w:sdt>
      <w:r>
        <w:rPr>
          <w:lang w:val="en-US"/>
        </w:rPr>
        <w:t xml:space="preserve"> and summarized in </w:t>
      </w:r>
      <w:r w:rsidRPr="32AF646F">
        <w:rPr>
          <w:lang w:val="en-US"/>
        </w:rPr>
        <w:t>Ta</w:t>
      </w:r>
      <w:r>
        <w:rPr>
          <w:lang w:val="en-US"/>
        </w:rPr>
        <w:t>b.</w:t>
      </w:r>
      <w:r w:rsidRPr="32AF646F">
        <w:rPr>
          <w:lang w:val="en-US"/>
        </w:rPr>
        <w:t xml:space="preserve"> 1.</w:t>
      </w:r>
      <w:r>
        <w:rPr>
          <w:lang w:val="en-US"/>
        </w:rPr>
        <w:t xml:space="preserve"> The </w:t>
      </w:r>
      <w:r w:rsidRPr="32AF646F">
        <w:rPr>
          <w:lang w:val="en-US"/>
        </w:rPr>
        <w:t xml:space="preserve">CHP </w:t>
      </w:r>
      <w:r>
        <w:rPr>
          <w:lang w:val="en-US"/>
        </w:rPr>
        <w:t xml:space="preserve">unit was assumed to have an </w:t>
      </w:r>
      <w:r w:rsidRPr="32AF646F">
        <w:rPr>
          <w:lang w:val="en-US"/>
        </w:rPr>
        <w:t>electrical capacity</w:t>
      </w:r>
      <w:r>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of 50 kW </w:t>
      </w:r>
      <w:r>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Pr>
          <w:lang w:val="en-US"/>
        </w:rPr>
        <w:t xml:space="preserve"> </w:t>
      </w:r>
      <w:r w:rsidRPr="32AF646F">
        <w:rPr>
          <w:lang w:val="en-US"/>
        </w:rPr>
        <w:t>of 36%.</w:t>
      </w:r>
      <w:r>
        <w:rPr>
          <w:lang w:val="en-US"/>
        </w:rPr>
        <w:t xml:space="preserve"> To obtain a ratio between CHP unit and GS capacity in the range of </w:t>
      </w:r>
      <w:sdt>
        <w:sdtPr>
          <w:rPr>
            <w:lang w:val="en-US"/>
          </w:rPr>
          <w:alias w:val="To edit, see citavi.com/edit"/>
          <w:tag w:val="CitaviPlaceholder#a64abb4b-1173-4599-bd88-c68e25da73c9"/>
          <w:id w:val="192585377"/>
          <w:placeholder>
            <w:docPart w:val="E4BEFF99EDBB4DE89885B610BDEC02A2"/>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4LTMwVDE1OjAxOjA4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2E2NGFiYjRiLTExNzMtNDU5OS1iZDg4LWM2OGUyNWRhNzNjOSIsIlRleHQiOiJEaXR0bWVyIGV0IGFsLiIsIldBSVZlcnNpb24iOiI2LjE5LjIuMSJ9}</w:instrText>
          </w:r>
          <w:r>
            <w:rPr>
              <w:lang w:val="en-US"/>
            </w:rPr>
            <w:fldChar w:fldCharType="separate"/>
          </w:r>
          <w:r w:rsidR="008D39E8">
            <w:fldChar w:fldCharType="begin"/>
          </w:r>
          <w:r w:rsidR="008D39E8">
            <w:instrText xml:space="preserve"> HYPERLINK \l "_CTVL0011527233a22f74eba9d3072e8cd87597e" \o "Dittmer, C.; Ohnmacht, B.; Krümpel, J.; Lemmer, A. (2022): Model Predictive Control: Demand-Orientated, Load-Flexible, Full-Scale Biogas Production. M…" </w:instrText>
          </w:r>
          <w:ins w:id="510" w:author="Hellmann, Simon" w:date="2025-08-31T12:14:00Z"/>
          <w:r w:rsidR="008D39E8">
            <w:fldChar w:fldCharType="separate"/>
          </w:r>
          <w:r w:rsidR="00E04011">
            <w:rPr>
              <w:lang w:val="en-US"/>
            </w:rPr>
            <w:t>Dittmer et al.</w:t>
          </w:r>
          <w:r w:rsidR="008D39E8">
            <w:rPr>
              <w:lang w:val="en-US"/>
            </w:rPr>
            <w:fldChar w:fldCharType="end"/>
          </w:r>
          <w:r>
            <w:rPr>
              <w:lang w:val="en-US"/>
            </w:rPr>
            <w:fldChar w:fldCharType="end"/>
          </w:r>
        </w:sdtContent>
      </w:sdt>
      <w:r>
        <w:rPr>
          <w:lang w:val="en-US"/>
        </w:rPr>
        <w:t xml:space="preserve"> </w:t>
      </w:r>
      <w:sdt>
        <w:sdtPr>
          <w:rPr>
            <w:lang w:val="en-US"/>
          </w:rPr>
          <w:alias w:val="To edit, see citavi.com/edit"/>
          <w:tag w:val="CitaviPlaceholder#0e940dcd-3926-4594-9101-a03dbd417f51"/>
          <w:id w:val="-693775371"/>
          <w:placeholder>
            <w:docPart w:val="E4BEFF99EDBB4DE89885B610BDEC02A2"/>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FQxNTowMTowOC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BlOTQwZGNkLTM5MjYtNDU5NC05MTAxLWEwM2RiZDQxN2Y1MSIsIlRleHQiOiIoMjAyMikiLCJXQUlWZXJzaW9uIjoiNi4xOS4yLjEifQ==}</w:instrText>
          </w:r>
          <w:r>
            <w:rPr>
              <w:lang w:val="en-US"/>
            </w:rPr>
            <w:fldChar w:fldCharType="separate"/>
          </w:r>
          <w:r w:rsidR="008D39E8">
            <w:fldChar w:fldCharType="begin"/>
          </w:r>
          <w:r w:rsidR="008D39E8" w:rsidRPr="008D39E8">
            <w:rPr>
              <w:lang w:val="en-US"/>
              <w:rPrChange w:id="511" w:author="Hellmann, Simon" w:date="2025-08-31T11:49:00Z">
                <w:rPr/>
              </w:rPrChange>
            </w:rPr>
            <w:instrText xml:space="preserve"> HYPERLINK \l "_CTVL0011527233a22f74eba9d3072e8cd87597e" \o "Dittmer, C.; Ohnmacht, B.; Krümpel, J.; Lemmer, A. (2022): Model Predictive Control: Demand-Orientated, Load-Flexible, Full-Scale Biogas Production. M…" </w:instrText>
          </w:r>
          <w:ins w:id="512" w:author="Hellmann, Simon" w:date="2025-08-31T12:14:00Z"/>
          <w:r w:rsidR="008D39E8">
            <w:fldChar w:fldCharType="separate"/>
          </w:r>
          <w:r w:rsidR="00E04011">
            <w:rPr>
              <w:lang w:val="en-US"/>
            </w:rPr>
            <w:t>(2022)</w:t>
          </w:r>
          <w:r w:rsidR="008D39E8">
            <w:rPr>
              <w:lang w:val="en-US"/>
            </w:rPr>
            <w:fldChar w:fldCharType="end"/>
          </w:r>
          <w:r>
            <w:rPr>
              <w:lang w:val="en-US"/>
            </w:rPr>
            <w:fldChar w:fldCharType="end"/>
          </w:r>
        </w:sdtContent>
      </w:sdt>
      <w:r>
        <w:rPr>
          <w:lang w:val="en-US"/>
        </w:rPr>
        <w:t xml:space="preserve">, the maximum GS capacity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Pr>
          <w:lang w:val="en-US"/>
        </w:rPr>
        <w:t xml:space="preserve"> was set to 280 m³. </w:t>
      </w:r>
    </w:p>
    <w:p w14:paraId="6326D317" w14:textId="77777777" w:rsidR="0011577E" w:rsidRDefault="0011577E" w:rsidP="0011577E">
      <w:pPr>
        <w:pStyle w:val="berschrift2"/>
        <w:rPr>
          <w:lang w:val="en-US"/>
        </w:rPr>
      </w:pPr>
      <w:r w:rsidRPr="0EF766E9">
        <w:rPr>
          <w:lang w:val="en-US"/>
        </w:rPr>
        <w:t>2.2 Uncertain substrate characterization</w:t>
      </w:r>
    </w:p>
    <w:p w14:paraId="7C68355B" w14:textId="30BE35CE" w:rsidR="00222BF4" w:rsidRDefault="0011577E" w:rsidP="0008402C">
      <w:pPr>
        <w:ind w:firstLine="0"/>
        <w:rPr>
          <w:ins w:id="513" w:author="Hellmann, Simon" w:date="2025-08-30T17:19:00Z"/>
          <w:lang w:val="en-US"/>
        </w:rPr>
      </w:pPr>
      <w:r>
        <w:rPr>
          <w:lang w:val="en-US"/>
        </w:rPr>
        <w:t>There exist a</w:t>
      </w:r>
      <w:r w:rsidRPr="00AA10A7">
        <w:rPr>
          <w:lang w:val="en-US"/>
        </w:rPr>
        <w:t xml:space="preserve">nalytical laboratory procedures to determine raw macronutrients </w:t>
      </w:r>
      <w:r>
        <w:rPr>
          <w:lang w:val="en-US"/>
        </w:rPr>
        <w:t>of CH</w:t>
      </w:r>
      <w:r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C98172A0F1144A7E9F82B94B3B4BBF0A"/>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4LTMwVDE1OjAxOjA4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wMzUxYWI5Yi1hNzlkLTQ1NGMtOWM4Mi0yODdiMGNiZWI4OTAiLCJUZXh0IjoiKExpZWJldHJhdSBhbmQgUGZlaWZmZXIsIDIwMjApIiwiV0FJVmVyc2lvbiI6IjYuMTkuMi4xIn0=}</w:instrText>
          </w:r>
          <w:r>
            <w:rPr>
              <w:lang w:val="en-US"/>
            </w:rPr>
            <w:fldChar w:fldCharType="separate"/>
          </w:r>
          <w:r w:rsidR="008D39E8">
            <w:fldChar w:fldCharType="begin"/>
          </w:r>
          <w:r w:rsidR="008D39E8" w:rsidRPr="008D39E8">
            <w:rPr>
              <w:lang w:val="en-US"/>
              <w:rPrChange w:id="514" w:author="Hellmann, Simon" w:date="2025-08-31T11:49:00Z">
                <w:rPr/>
              </w:rPrChange>
            </w:rPr>
            <w:instrText xml:space="preserve"> HYPERLINK \l "_CTVL001c3b78bc64261460886accb7573639093" \o "Liebetrau, J.; Pfeiffer, D. (Eds.) (2020): Collection of Methods for Biogas. Methods to determine parameters for analysis purposes and parameters that…" </w:instrText>
          </w:r>
          <w:ins w:id="515" w:author="Hellmann, Simon" w:date="2025-08-31T12:14:00Z"/>
          <w:r w:rsidR="008D39E8">
            <w:fldChar w:fldCharType="separate"/>
          </w:r>
          <w:r w:rsidR="00E04011">
            <w:rPr>
              <w:lang w:val="en-US"/>
            </w:rPr>
            <w:t>(Liebetrau and Pfeiffer, 2020)</w:t>
          </w:r>
          <w:r w:rsidR="008D39E8">
            <w:rPr>
              <w:lang w:val="en-US"/>
            </w:rPr>
            <w:fldChar w:fldCharType="end"/>
          </w:r>
          <w:r>
            <w:rPr>
              <w:lang w:val="en-US"/>
            </w:rPr>
            <w:fldChar w:fldCharType="end"/>
          </w:r>
        </w:sdtContent>
      </w:sdt>
      <w:r w:rsidRPr="00AA10A7">
        <w:rPr>
          <w:lang w:val="en-US"/>
        </w:rPr>
        <w:t xml:space="preserve">. However, </w:t>
      </w:r>
      <w:r>
        <w:rPr>
          <w:lang w:val="en-US"/>
        </w:rPr>
        <w:t xml:space="preserve">their </w:t>
      </w:r>
      <w:r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C98172A0F1144A7E9F82B94B3B4BBF0A"/>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E1Ny0wMTUtOTM4Mi02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ExNTctMDE1LTkzODItNiIsIlVyaVN0cmluZyI6Imh0dHBzOi8vZG9pLm9yZy8xMC4xMDA3L3MxMTE1Ny0wMTUtOTM4Mi0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}</w:instrText>
          </w:r>
          <w:r>
            <w:rPr>
              <w:lang w:val="en-US"/>
            </w:rPr>
            <w:fldChar w:fldCharType="separate"/>
          </w:r>
          <w:r w:rsidR="008D39E8">
            <w:fldChar w:fldCharType="begin"/>
          </w:r>
          <w:r w:rsidR="008D39E8" w:rsidRPr="008D39E8">
            <w:rPr>
              <w:lang w:val="en-US"/>
              <w:rPrChange w:id="516" w:author="Hellmann, Simon" w:date="2025-08-31T11:49:00Z">
                <w:rPr/>
              </w:rPrChange>
            </w:rPr>
            <w:instrText xml:space="preserve"> HYPERLINK \l "_CTVL00162194bb43f664366b430ad14f4eeee4e" \o "Jimenez, J.; Latrille, E.; Harmand, J.; Robles, A.; Ferrer, J.; Steyer, J.-P. (2015): Instrumentation and control of anaerobic digestion processes. Re…" </w:instrText>
          </w:r>
          <w:ins w:id="517" w:author="Hellmann, Simon" w:date="2025-08-31T12:14:00Z"/>
          <w:r w:rsidR="008D39E8">
            <w:fldChar w:fldCharType="separate"/>
          </w:r>
          <w:r w:rsidR="00E04011">
            <w:rPr>
              <w:lang w:val="en-US"/>
            </w:rPr>
            <w:t>(Jimenez et al., 2015)</w:t>
          </w:r>
          <w:r w:rsidR="008D39E8">
            <w:rPr>
              <w:lang w:val="en-US"/>
            </w:rPr>
            <w:fldChar w:fldCharType="end"/>
          </w:r>
          <w:r>
            <w:rPr>
              <w:lang w:val="en-US"/>
            </w:rPr>
            <w:fldChar w:fldCharType="end"/>
          </w:r>
        </w:sdtContent>
      </w:sdt>
      <w:r w:rsidRPr="00AA10A7">
        <w:rPr>
          <w:lang w:val="en-US"/>
        </w:rPr>
        <w:t>. Th</w:t>
      </w:r>
      <w:r>
        <w:rPr>
          <w:lang w:val="en-US"/>
        </w:rPr>
        <w:t>erefore</w:t>
      </w:r>
      <w:r w:rsidRPr="00AA10A7">
        <w:rPr>
          <w:lang w:val="en-US"/>
        </w:rPr>
        <w:t xml:space="preserve">, in this study, </w:t>
      </w:r>
      <w:r>
        <w:rPr>
          <w:lang w:val="en-US"/>
        </w:rPr>
        <w:t xml:space="preserve">the </w:t>
      </w:r>
      <w:r w:rsidRPr="00AA10A7">
        <w:rPr>
          <w:lang w:val="en-US"/>
        </w:rPr>
        <w:t xml:space="preserve">influent macronutrients CH, PR and LI were </w:t>
      </w:r>
      <w:r>
        <w:rPr>
          <w:lang w:val="en-US"/>
        </w:rPr>
        <w:t>considered as</w:t>
      </w:r>
      <w:r w:rsidRPr="00AA10A7">
        <w:rPr>
          <w:lang w:val="en-US"/>
        </w:rPr>
        <w:t xml:space="preserve"> uncertain </w:t>
      </w:r>
      <w:r>
        <w:rPr>
          <w:lang w:val="en-US"/>
        </w:rPr>
        <w:t xml:space="preserve">since the ADM1-R3 only considers the anaerobically degradable shares </w:t>
      </w:r>
      <w:r w:rsidRPr="00AA10A7">
        <w:rPr>
          <w:lang w:val="en-US"/>
        </w:rPr>
        <w:t>of raw macronutrient</w:t>
      </w:r>
      <w:r>
        <w:rPr>
          <w:lang w:val="en-US"/>
        </w:rPr>
        <w:t xml:space="preserve">s </w:t>
      </w:r>
      <w:sdt>
        <w:sdtPr>
          <w:rPr>
            <w:lang w:val="en-US"/>
          </w:rPr>
          <w:alias w:val="To edit, see citavi.com/edit"/>
          <w:tag w:val="CitaviPlaceholder#e2d2f5f6-f162-4088-9a32-7ee16feb8ca5"/>
          <w:id w:val="-721205375"/>
          <w:placeholder>
            <w:docPart w:val="E1B47399DF8E4AAAABFAA2184F5AFC00"/>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SI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Ob3RlcyI6IkpvdXJuYWwgQXJ0aWNsZSI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C0zMFQxNTowMTowOC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lMmQyZjVmNi1mMTYyLTQwODgtOWEzMi03ZWUxNmZlYjhjYTUiLCJUZXh0IjoiKFdlaW5yaWNoIGV0IGFsLiwgMjAyMSkiLCJXQUlWZXJzaW9uIjoiNi4xOS4yLjEifQ==}</w:instrText>
          </w:r>
          <w:r>
            <w:rPr>
              <w:lang w:val="en-US"/>
            </w:rPr>
            <w:fldChar w:fldCharType="separate"/>
          </w:r>
          <w:r w:rsidR="008D39E8">
            <w:fldChar w:fldCharType="begin"/>
          </w:r>
          <w:r w:rsidR="008D39E8" w:rsidRPr="008D39E8">
            <w:rPr>
              <w:lang w:val="en-US"/>
              <w:rPrChange w:id="518" w:author="Hellmann, Simon" w:date="2025-08-31T11:49:00Z">
                <w:rPr/>
              </w:rPrChange>
            </w:rPr>
            <w:instrText xml:space="preserve"> HYPERLINK \l "_CTVL0016df8aa821b7747acb1edb4d9183c161a" \o "Weinrich, S.; Mauky, E.; Schmidt, T.; Krebs, C.; Liebetrau, J.; Nelles, M. (2021): Systematic simplification of the Anaerobic Digestion Model No. 1 (A…" </w:instrText>
          </w:r>
          <w:ins w:id="519" w:author="Hellmann, Simon" w:date="2025-08-31T12:14:00Z"/>
          <w:r w:rsidR="008D39E8">
            <w:fldChar w:fldCharType="separate"/>
          </w:r>
          <w:r w:rsidR="00E04011">
            <w:rPr>
              <w:lang w:val="en-US"/>
            </w:rPr>
            <w:t>(Weinrich et al., 2021)</w:t>
          </w:r>
          <w:r w:rsidR="008D39E8">
            <w:rPr>
              <w:lang w:val="en-US"/>
            </w:rPr>
            <w:fldChar w:fldCharType="end"/>
          </w:r>
          <w:r>
            <w:rPr>
              <w:lang w:val="en-US"/>
            </w:rPr>
            <w:fldChar w:fldCharType="end"/>
          </w:r>
        </w:sdtContent>
      </w:sdt>
      <w:r w:rsidRPr="00AA10A7">
        <w:rPr>
          <w:lang w:val="en-US"/>
        </w:rPr>
        <w:t xml:space="preserve">. Other </w:t>
      </w:r>
      <w:r w:rsidR="0008402C" w:rsidRPr="00AA10A7">
        <w:rPr>
          <w:lang w:val="en-US"/>
        </w:rPr>
        <w:t>parametric or structural uncertainties were ignored</w:t>
      </w:r>
      <w:ins w:id="520" w:author="Hellmann, Simon" w:date="2025-08-29T18:04:00Z">
        <w:r w:rsidR="001625BD">
          <w:rPr>
            <w:lang w:val="en-US"/>
          </w:rPr>
          <w:t xml:space="preserve">. </w:t>
        </w:r>
        <w:r w:rsidR="001625BD" w:rsidRPr="001625BD">
          <w:rPr>
            <w:highlight w:val="magenta"/>
            <w:lang w:val="en-US"/>
            <w:rPrChange w:id="521" w:author="Hellmann, Simon" w:date="2025-08-29T18:05:00Z">
              <w:rPr>
                <w:lang w:val="en-US"/>
              </w:rPr>
            </w:rPrChange>
          </w:rPr>
          <w:t>D</w:t>
        </w:r>
      </w:ins>
      <w:ins w:id="522" w:author="Hellmann, Simon" w:date="2025-08-29T18:02:00Z">
        <w:r w:rsidR="006464C4" w:rsidRPr="001625BD">
          <w:rPr>
            <w:highlight w:val="magenta"/>
            <w:lang w:val="en-US"/>
            <w:rPrChange w:id="523" w:author="Hellmann, Simon" w:date="2025-08-29T18:05:00Z">
              <w:rPr>
                <w:lang w:val="en-US"/>
              </w:rPr>
            </w:rPrChange>
          </w:rPr>
          <w:t xml:space="preserve">etermining their corresponding bounds would require </w:t>
        </w:r>
      </w:ins>
      <w:ins w:id="524" w:author="Hellmann, Simon" w:date="2025-08-29T18:05:00Z">
        <w:r w:rsidR="001625BD" w:rsidRPr="001625BD">
          <w:rPr>
            <w:highlight w:val="magenta"/>
            <w:lang w:val="en-US"/>
            <w:rPrChange w:id="525" w:author="Hellmann, Simon" w:date="2025-08-29T18:05:00Z">
              <w:rPr>
                <w:lang w:val="en-US"/>
              </w:rPr>
            </w:rPrChange>
          </w:rPr>
          <w:t>additional</w:t>
        </w:r>
      </w:ins>
      <w:ins w:id="526" w:author="Hellmann, Simon" w:date="2025-08-29T18:02:00Z">
        <w:r w:rsidR="006464C4" w:rsidRPr="001625BD">
          <w:rPr>
            <w:highlight w:val="magenta"/>
            <w:lang w:val="en-US"/>
            <w:rPrChange w:id="527" w:author="Hellmann, Simon" w:date="2025-08-29T18:05:00Z">
              <w:rPr>
                <w:lang w:val="en-US"/>
              </w:rPr>
            </w:rPrChange>
          </w:rPr>
          <w:t xml:space="preserve"> investi</w:t>
        </w:r>
      </w:ins>
      <w:ins w:id="528" w:author="Hellmann, Simon" w:date="2025-08-29T18:03:00Z">
        <w:r w:rsidR="006464C4" w:rsidRPr="001625BD">
          <w:rPr>
            <w:highlight w:val="magenta"/>
            <w:lang w:val="en-US"/>
            <w:rPrChange w:id="529" w:author="Hellmann, Simon" w:date="2025-08-29T18:05:00Z">
              <w:rPr>
                <w:lang w:val="en-US"/>
              </w:rPr>
            </w:rPrChange>
          </w:rPr>
          <w:t>gation</w:t>
        </w:r>
      </w:ins>
      <w:ins w:id="530" w:author="Hellmann, Simon" w:date="2025-08-29T18:05:00Z">
        <w:r w:rsidR="001625BD" w:rsidRPr="001625BD">
          <w:rPr>
            <w:highlight w:val="magenta"/>
            <w:lang w:val="en-US"/>
            <w:rPrChange w:id="531" w:author="Hellmann, Simon" w:date="2025-08-29T18:05:00Z">
              <w:rPr>
                <w:lang w:val="en-US"/>
              </w:rPr>
            </w:rPrChange>
          </w:rPr>
          <w:t>s</w:t>
        </w:r>
      </w:ins>
      <w:ins w:id="532" w:author="Hellmann, Simon" w:date="2025-08-29T18:03:00Z">
        <w:r w:rsidR="006464C4" w:rsidRPr="001625BD">
          <w:rPr>
            <w:highlight w:val="magenta"/>
            <w:lang w:val="en-US"/>
            <w:rPrChange w:id="533" w:author="Hellmann, Simon" w:date="2025-08-29T18:05:00Z">
              <w:rPr>
                <w:lang w:val="en-US"/>
              </w:rPr>
            </w:rPrChange>
          </w:rPr>
          <w:t>, e.g. by means of a sensitivity analysis</w:t>
        </w:r>
      </w:ins>
      <w:ins w:id="534" w:author="Hellmann, Simon" w:date="2025-08-29T18:05:00Z">
        <w:r w:rsidR="001625BD" w:rsidRPr="001625BD">
          <w:rPr>
            <w:highlight w:val="magenta"/>
            <w:lang w:val="en-US"/>
            <w:rPrChange w:id="535" w:author="Hellmann, Simon" w:date="2025-08-29T18:05:00Z">
              <w:rPr>
                <w:lang w:val="en-US"/>
              </w:rPr>
            </w:rPrChange>
          </w:rPr>
          <w:t xml:space="preserve">, </w:t>
        </w:r>
      </w:ins>
      <w:ins w:id="536" w:author="Hellmann, Simon" w:date="2025-08-29T18:03:00Z">
        <w:r w:rsidR="006464C4" w:rsidRPr="001625BD">
          <w:rPr>
            <w:highlight w:val="magenta"/>
            <w:lang w:val="en-US"/>
            <w:rPrChange w:id="537" w:author="Hellmann, Simon" w:date="2025-08-29T18:05:00Z">
              <w:rPr>
                <w:lang w:val="en-US"/>
              </w:rPr>
            </w:rPrChange>
          </w:rPr>
          <w:t xml:space="preserve">as described in </w:t>
        </w:r>
      </w:ins>
      <w:customXmlInsRangeStart w:id="538" w:author="Hellmann, Simon" w:date="2025-08-29T18:04:00Z"/>
      <w:sdt>
        <w:sdtPr>
          <w:rPr>
            <w:highlight w:val="magenta"/>
            <w:lang w:val="en-US"/>
          </w:rPr>
          <w:alias w:val="To edit, see citavi.com/edit"/>
          <w:tag w:val="CitaviPlaceholder#9959a9dd-a5e6-4829-88b7-f0ec65ad0d3b"/>
          <w:id w:val="176859061"/>
          <w:placeholder>
            <w:docPart w:val="DefaultPlaceholder_-1854013440"/>
          </w:placeholder>
        </w:sdtPr>
        <w:sdtEndPr>
          <w:rPr>
            <w:highlight w:val="none"/>
          </w:rPr>
        </w:sdtEndPr>
        <w:sdtContent>
          <w:customXmlInsRangeEnd w:id="538"/>
          <w:ins w:id="539" w:author="Hellmann, Simon" w:date="2025-08-29T18:04:00Z">
            <w:r w:rsidR="001625BD" w:rsidRPr="001625BD">
              <w:rPr>
                <w:highlight w:val="magenta"/>
                <w:lang w:val="en-US"/>
                <w:rPrChange w:id="540" w:author="Hellmann, Simon" w:date="2025-08-29T18:05:00Z">
                  <w:rPr>
                    <w:lang w:val="en-US"/>
                  </w:rPr>
                </w:rPrChange>
              </w:rPr>
              <w:fldChar w:fldCharType="begin"/>
            </w:r>
          </w:ins>
          <w:r w:rsidR="00A551DA">
            <w:rPr>
              <w:highlight w:val="magenta"/>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GMxMzc2LWU5YzUtNDY0Ny1iMGJmLWNhYThjZmM4ZGQxNC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hbWVudG8gZGUgRW5lcmfDrWEsIFVuaXZlcnNpZGFkIEF1dMOzbm9tYSBNZXRyb3BvbGl0YW5hLUF6Y2Fwb3R6YWxjbywgQ2l1ZGFkIGRlIE3DqXhpY28gMDIyMDAsIE1leGljb1xyXG5EZXBhcnRtZW50IG9mIENoZW1pY2FsIEVuZ2luZWVyaW5nLCBVbml2ZXJzaXR5IG9mIFdhdGVybG9vLCBXYXRlcmxvbywgT250YXJpbyBOMkwgM0cxLCBDYW5hZGFcclxuQ2VudHJvIFVuaXZlcnNpdGFyaW8gZGUgQ2llbmNpYXMgRXhhY3RhcyBlIEluZ2VuaWVyw61hLCBVbml2ZXJzaWRhZCBkZSBHdWFkYWxhamFyYSwgR3VhZGFsYWphcmEgNDQ0MzAsIEphbGlzY28sIE1leGljbyI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gtMzBUMTU6MDE6MDgiLCJQcm9qZWN0Ijp7IiRyZWYiOiI4In19LCJVc2VOdW1iZXJpbmdUeXBlT2ZQYXJlbnREb2N1bWVudCI6ZmFsc2V9XSwiRm9ybWF0dGVkVGV4dCI6eyIkaWQiOiIxOCIsIkNvdW50IjoxLCJUZXh0VW5pdHMiOlt7IiRpZCI6IjE5IiwiRm9udFN0eWxlIjp7IiRpZCI6IjIwIiwiTmV1dHJhbCI6dHJ1ZX0sIlJlYWRpbmdPcmRlciI6MSwiVGV4dCI6IihQaWNlbm8tRMOtYXogZXQgYWwuLCAyMDIwKSJ9XX0sIlRhZyI6IkNpdGF2aVBsYWNlaG9sZGVyIzk5NTlhOWRkLWE1ZTYtNDgyOS04OGI3LWYwZWM2NWFkMGQzYiIsIlRleHQiOiIoUGljZW5vLUTDrWF6IGV0IGFsLiwgMjAyMCkiLCJXQUlWZXJzaW9uIjoiNi4xOS4yLjEifQ==}</w:instrText>
          </w:r>
          <w:r w:rsidR="001625BD" w:rsidRPr="001625BD">
            <w:rPr>
              <w:highlight w:val="magenta"/>
              <w:lang w:val="en-US"/>
              <w:rPrChange w:id="541" w:author="Hellmann, Simon" w:date="2025-08-29T18:05:00Z">
                <w:rPr>
                  <w:lang w:val="en-US"/>
                </w:rPr>
              </w:rPrChange>
            </w:rPr>
            <w:fldChar w:fldCharType="separate"/>
          </w:r>
          <w:r w:rsidR="008D39E8">
            <w:fldChar w:fldCharType="begin"/>
          </w:r>
          <w:r w:rsidR="008D39E8" w:rsidRPr="008D39E8">
            <w:rPr>
              <w:lang w:val="en-US"/>
              <w:rPrChange w:id="542" w:author="Hellmann, Simon" w:date="2025-08-31T11:49:00Z">
                <w:rPr/>
              </w:rPrChange>
            </w:rPr>
            <w:instrText xml:space="preserve"> HYPERLINK \l "_CTVL001b3c753199fa1416c82e8912240005fe1" \o "Piceno-Díaz, E. R.; Ricardez-Sandoval, L. A.; Gutierrez-Limon, M. A.; Méndez-Acosta, H. O.; Puebla, H. (2020): Robust Nonlinear Model Predictive Contr…" </w:instrText>
          </w:r>
          <w:ins w:id="543" w:author="Hellmann, Simon" w:date="2025-08-31T12:14:00Z"/>
          <w:r w:rsidR="008D39E8">
            <w:fldChar w:fldCharType="separate"/>
          </w:r>
          <w:r w:rsidR="00E04011">
            <w:rPr>
              <w:highlight w:val="magenta"/>
              <w:lang w:val="en-US"/>
            </w:rPr>
            <w:t>(Piceno-Díaz et al., 2020)</w:t>
          </w:r>
          <w:r w:rsidR="008D39E8">
            <w:rPr>
              <w:highlight w:val="magenta"/>
              <w:lang w:val="en-US"/>
            </w:rPr>
            <w:fldChar w:fldCharType="end"/>
          </w:r>
          <w:ins w:id="544" w:author="Hellmann, Simon" w:date="2025-08-29T18:04:00Z">
            <w:r w:rsidR="001625BD" w:rsidRPr="001625BD">
              <w:rPr>
                <w:highlight w:val="magenta"/>
                <w:lang w:val="en-US"/>
                <w:rPrChange w:id="545" w:author="Hellmann, Simon" w:date="2025-08-29T18:05:00Z">
                  <w:rPr>
                    <w:lang w:val="en-US"/>
                  </w:rPr>
                </w:rPrChange>
              </w:rPr>
              <w:fldChar w:fldCharType="end"/>
            </w:r>
          </w:ins>
          <w:customXmlInsRangeStart w:id="546" w:author="Hellmann, Simon" w:date="2025-08-29T18:04:00Z"/>
        </w:sdtContent>
      </w:sdt>
      <w:customXmlInsRangeEnd w:id="546"/>
      <w:r w:rsidR="0008402C" w:rsidRPr="32AF646F">
        <w:rPr>
          <w:lang w:val="en-US"/>
        </w:rPr>
        <w:t xml:space="preserve">. The following </w:t>
      </w:r>
      <w:ins w:id="547" w:author="Hellmann, Simon" w:date="2025-08-28T18:27:00Z">
        <w:r w:rsidR="00EB3D3E" w:rsidRPr="00FE53C5">
          <w:rPr>
            <w:highlight w:val="red"/>
            <w:lang w:val="en-US"/>
            <w:rPrChange w:id="548" w:author="Hellmann, Simon" w:date="2025-08-30T14:35:00Z">
              <w:rPr>
                <w:lang w:val="en-US"/>
              </w:rPr>
            </w:rPrChange>
          </w:rPr>
          <w:t xml:space="preserve">substrates </w:t>
        </w:r>
      </w:ins>
      <w:r w:rsidR="0008402C" w:rsidRPr="00FE53C5">
        <w:rPr>
          <w:highlight w:val="red"/>
          <w:lang w:val="en-US"/>
          <w:rPrChange w:id="549" w:author="Hellmann, Simon" w:date="2025-08-30T14:35:00Z">
            <w:rPr>
              <w:lang w:val="en-US"/>
            </w:rPr>
          </w:rPrChange>
        </w:rPr>
        <w:t xml:space="preserve">typical </w:t>
      </w:r>
      <w:ins w:id="550" w:author="Hellmann, Simon" w:date="2025-08-28T18:27:00Z">
        <w:r w:rsidR="00EB3D3E" w:rsidRPr="00FE53C5">
          <w:rPr>
            <w:highlight w:val="red"/>
            <w:lang w:val="en-US"/>
            <w:rPrChange w:id="551" w:author="Hellmann, Simon" w:date="2025-08-30T14:35:00Z">
              <w:rPr>
                <w:lang w:val="en-US"/>
              </w:rPr>
            </w:rPrChange>
          </w:rPr>
          <w:t xml:space="preserve">of </w:t>
        </w:r>
      </w:ins>
      <w:r w:rsidR="0008402C" w:rsidRPr="00FE53C5">
        <w:rPr>
          <w:highlight w:val="red"/>
          <w:lang w:val="en-US"/>
          <w:rPrChange w:id="552" w:author="Hellmann, Simon" w:date="2025-08-30T14:35:00Z">
            <w:rPr>
              <w:lang w:val="en-US"/>
            </w:rPr>
          </w:rPrChange>
        </w:rPr>
        <w:t xml:space="preserve">agricultural AD </w:t>
      </w:r>
      <w:ins w:id="553" w:author="Hellmann, Simon" w:date="2025-08-28T18:36:00Z">
        <w:r w:rsidR="002F2A61" w:rsidRPr="00FE53C5">
          <w:rPr>
            <w:highlight w:val="red"/>
            <w:lang w:val="en-US"/>
            <w:rPrChange w:id="554" w:author="Hellmann, Simon" w:date="2025-08-30T14:35:00Z">
              <w:rPr>
                <w:lang w:val="en-US"/>
              </w:rPr>
            </w:rPrChange>
          </w:rPr>
          <w:t xml:space="preserve">plants </w:t>
        </w:r>
      </w:ins>
      <w:ins w:id="555" w:author="Hellmann, Simon" w:date="2025-08-28T18:27:00Z">
        <w:r w:rsidR="00EB3D3E" w:rsidRPr="00FE53C5">
          <w:rPr>
            <w:highlight w:val="red"/>
            <w:lang w:val="en-US"/>
            <w:rPrChange w:id="556" w:author="Hellmann, Simon" w:date="2025-08-30T14:35:00Z">
              <w:rPr>
                <w:lang w:val="en-US"/>
              </w:rPr>
            </w:rPrChange>
          </w:rPr>
          <w:t>in Germany</w:t>
        </w:r>
      </w:ins>
      <w:del w:id="557" w:author="Hellmann, Simon" w:date="2025-08-28T18:27:00Z">
        <w:r w:rsidR="0008402C" w:rsidDel="00EB3D3E">
          <w:rPr>
            <w:lang w:val="en-US"/>
          </w:rPr>
          <w:br/>
        </w:r>
        <w:r w:rsidR="0008402C" w:rsidRPr="32AF646F" w:rsidDel="00EB3D3E">
          <w:rPr>
            <w:lang w:val="en-US"/>
          </w:rPr>
          <w:delText>substrates</w:delText>
        </w:r>
      </w:del>
      <w:r w:rsidR="0008402C" w:rsidRPr="32AF646F">
        <w:rPr>
          <w:lang w:val="en-US"/>
        </w:rPr>
        <w:t xml:space="preserve"> were </w:t>
      </w:r>
      <w:r w:rsidR="0008402C">
        <w:rPr>
          <w:lang w:val="en-US"/>
        </w:rPr>
        <w:t>considered</w:t>
      </w:r>
      <w:ins w:id="558" w:author="Hellmann, Simon" w:date="2025-08-28T18:32:00Z">
        <w:r w:rsidR="00156823">
          <w:rPr>
            <w:lang w:val="en-US"/>
          </w:rPr>
          <w:t xml:space="preserve"> </w:t>
        </w:r>
      </w:ins>
      <w:customXmlInsRangeStart w:id="559" w:author="Hellmann, Simon" w:date="2025-08-28T18:34:00Z"/>
      <w:sdt>
        <w:sdtPr>
          <w:rPr>
            <w:highlight w:val="red"/>
            <w:lang w:val="en-US"/>
          </w:rPr>
          <w:alias w:val="To edit, see citavi.com/edit"/>
          <w:tag w:val="CitaviPlaceholder#a242227f-f855-497a-a39b-c205b5836d5f"/>
          <w:id w:val="713313650"/>
          <w:placeholder>
            <w:docPart w:val="DefaultPlaceholder_-1854013440"/>
          </w:placeholder>
        </w:sdtPr>
        <w:sdtContent>
          <w:customXmlInsRangeEnd w:id="559"/>
          <w:ins w:id="560" w:author="Hellmann, Simon" w:date="2025-08-28T18:34:00Z">
            <w:r w:rsidR="00156823" w:rsidRPr="00156823">
              <w:rPr>
                <w:highlight w:val="red"/>
                <w:lang w:val="en-US"/>
                <w:rPrChange w:id="561" w:author="Hellmann, Simon" w:date="2025-08-28T18:34:00Z">
                  <w:rPr>
                    <w:lang w:val="en-US"/>
                  </w:rPr>
                </w:rPrChange>
              </w:rPr>
              <w:fldChar w:fldCharType="begin"/>
            </w:r>
          </w:ins>
          <w:r w:rsidR="00A551DA">
            <w:rPr>
              <w:highlight w:val="re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TZmOTRjLTBkOTktNDMxNC04MGFhLTEwMWIxZWVjZjhhM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4LTMwVDE1OjAxOjA4IiwiUHJvamVjdCI6eyIkcmVmIjoiOCJ9fSwiVXNlTnVtYmVyaW5nVHlwZU9mUGFyZW50RG9jdW1lbnQiOmZhbHNlfSx7IiRpZCI6IjIyIiwiJHR5cGUiOiJTd2lzc0FjYWRlbWljLkNpdGF2aS5DaXRhdGlvbnMuV29yZFBsYWNlaG9sZGVyRW50cnksIFN3aXNzQWNhZGVtaWMuQ2l0YXZpIiwiSWQiOiIzNTBjZWZlMy0zMWI5LTQzOTEtOGE3Zi1hZTBhYzY5OWQ0NzIiLCJSYW5nZVN0YXJ0IjoxOSwiUmFuZ2VMZW5ndGgiOjI4LCJSZWZlcmVuY2VJZCI6IjZhMzIxZTJhLTdlYTctNGRhZS04MDEyLTI3NDBmNDU0ZDA1Ny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I3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4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OS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zMC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zE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zMi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z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zQ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cmVmIjoiMTEifV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zO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yZWYiOiI4In19LHsiJGlkIjoiNDU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NDY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0Ny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HJlZiI6IjExIn1dLCJIYXNMYWJlbDEiOmZhbHNlLCJIYXNMYWJlbDIiOmZhbHNlLCJLZXl3b3JkcyI6W10sIkxhbmd1YWdlIjoiZW5nIiwiTGFuZ3VhZ2VDb2RlIjoiZW4i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Ob3RlcyI6IkpvdXJuYWwgQXJ0aWNsZVxyXG5SZXNlYXJjaCBTdXBwb3J0LCBOb24tVS5TLiBHb3YndCI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NT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w:instrText>
          </w:r>
          <w:r w:rsidR="00A551DA" w:rsidRPr="006500ED">
            <w:rPr>
              <w:highlight w:val="red"/>
              <w:lang w:val="de-DE"/>
            </w:rPr>
            <w:instrText>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}</w:instrText>
          </w:r>
          <w:r w:rsidR="00156823" w:rsidRPr="00156823">
            <w:rPr>
              <w:highlight w:val="red"/>
              <w:lang w:val="en-US"/>
              <w:rPrChange w:id="562" w:author="Hellmann, Simon" w:date="2025-08-28T18:34:00Z">
                <w:rPr>
                  <w:lang w:val="en-US"/>
                </w:rPr>
              </w:rPrChange>
            </w:rPr>
            <w:fldChar w:fldCharType="separate"/>
          </w:r>
          <w:r w:rsidR="008D39E8">
            <w:fldChar w:fldCharType="begin"/>
          </w:r>
          <w:r w:rsidR="008D39E8">
            <w:instrText xml:space="preserve"> HYPERLINK \l "_CTVL001d599b102b75942ca8a0deb086b2e9395" \o "Ahmed, S.; Einfalt, D.; Kazda, M. (2016): Co-Digestion of Sugar Beet Silage Increases Biogas Yield from Fibrous Substrates. BioMed Research Internatio…" </w:instrText>
          </w:r>
          <w:ins w:id="563" w:author="Hellmann, Simon" w:date="2025-08-31T12:14:00Z"/>
          <w:r w:rsidR="008D39E8">
            <w:fldChar w:fldCharType="separate"/>
          </w:r>
          <w:r w:rsidR="00E04011">
            <w:rPr>
              <w:highlight w:val="red"/>
              <w:lang w:val="de-DE"/>
            </w:rPr>
            <w:t>(Ahmed et al., 2016</w:t>
          </w:r>
          <w:r w:rsidR="008D39E8">
            <w:rPr>
              <w:highlight w:val="red"/>
              <w:lang w:val="de-DE"/>
            </w:rPr>
            <w:fldChar w:fldCharType="end"/>
          </w:r>
          <w:r w:rsidR="008D39E8">
            <w:fldChar w:fldCharType="begin"/>
          </w:r>
          <w:r w:rsidR="008D39E8">
            <w:instrText xml:space="preserve"> HYPERLINK \l "_CTVL0016a321e2a7ea74dae80122740f454d057" \o "Daniel‐Gromke, J.; Rensberg, N.; Denysenko, V.; Stinner, W.; Schmalfuß, T.; Scheftelowitz, M.; Nelles, M.; Liebetrau, J. (2018): Current Developments …" </w:instrText>
          </w:r>
          <w:ins w:id="564" w:author="Hellmann, Simon" w:date="2025-08-31T12:14:00Z"/>
          <w:r w:rsidR="008D39E8">
            <w:fldChar w:fldCharType="separate"/>
          </w:r>
          <w:r w:rsidR="00E04011">
            <w:rPr>
              <w:highlight w:val="red"/>
              <w:lang w:val="de-DE"/>
            </w:rPr>
            <w:t>; Daniel</w:t>
          </w:r>
          <w:r w:rsidR="00E04011">
            <w:rPr>
              <w:rFonts w:ascii="Times New Roman" w:hAnsi="Times New Roman" w:cs="Times New Roman"/>
              <w:highlight w:val="red"/>
              <w:lang w:val="de-DE"/>
            </w:rPr>
            <w:t>‐</w:t>
          </w:r>
          <w:r w:rsidR="00E04011">
            <w:rPr>
              <w:highlight w:val="red"/>
              <w:lang w:val="de-DE"/>
            </w:rPr>
            <w:t>Gromke et al., 2018</w:t>
          </w:r>
          <w:r w:rsidR="008D39E8">
            <w:rPr>
              <w:highlight w:val="red"/>
              <w:lang w:val="de-DE"/>
            </w:rPr>
            <w:fldChar w:fldCharType="end"/>
          </w:r>
          <w:r w:rsidR="008D39E8">
            <w:fldChar w:fldCharType="begin"/>
          </w:r>
          <w:r w:rsidR="008D39E8">
            <w:instrText xml:space="preserve"> HYPERLINK \l "_CTVL0012bd31ee52dd149399037a277cf967998" \o "Hahn, H.; Ganagin, W.; Hartmann, K.; Wachendorf, M. (2014): Cost analysis of concepts for a demand oriented biogas supply for flexible power generatio…" </w:instrText>
          </w:r>
          <w:ins w:id="565" w:author="Hellmann, Simon" w:date="2025-08-31T12:14:00Z"/>
          <w:r w:rsidR="008D39E8">
            <w:fldChar w:fldCharType="separate"/>
          </w:r>
          <w:r w:rsidR="00E04011">
            <w:rPr>
              <w:highlight w:val="red"/>
              <w:lang w:val="de-DE"/>
            </w:rPr>
            <w:t>; Hahn et al., 2014)</w:t>
          </w:r>
          <w:r w:rsidR="008D39E8">
            <w:rPr>
              <w:highlight w:val="red"/>
              <w:lang w:val="de-DE"/>
            </w:rPr>
            <w:fldChar w:fldCharType="end"/>
          </w:r>
          <w:ins w:id="566" w:author="Hellmann, Simon" w:date="2025-08-28T18:34:00Z">
            <w:r w:rsidR="00156823" w:rsidRPr="00156823">
              <w:rPr>
                <w:highlight w:val="red"/>
                <w:lang w:val="en-US"/>
                <w:rPrChange w:id="567" w:author="Hellmann, Simon" w:date="2025-08-28T18:34:00Z">
                  <w:rPr>
                    <w:lang w:val="en-US"/>
                  </w:rPr>
                </w:rPrChange>
              </w:rPr>
              <w:fldChar w:fldCharType="end"/>
            </w:r>
          </w:ins>
          <w:customXmlInsRangeStart w:id="568" w:author="Hellmann, Simon" w:date="2025-08-28T18:34:00Z"/>
        </w:sdtContent>
      </w:sdt>
      <w:customXmlInsRangeEnd w:id="568"/>
      <w:r w:rsidR="0008402C" w:rsidRPr="00156823">
        <w:rPr>
          <w:lang w:val="de-DE"/>
          <w:rPrChange w:id="569" w:author="Hellmann, Simon" w:date="2025-08-28T18:34:00Z">
            <w:rPr>
              <w:lang w:val="en-US"/>
            </w:rPr>
          </w:rPrChange>
        </w:rPr>
        <w:t xml:space="preserve"> </w:t>
      </w:r>
      <w:sdt>
        <w:sdtPr>
          <w:rPr>
            <w:lang w:val="en-US"/>
          </w:rPr>
          <w:alias w:val="To edit, see citavi.com/edit"/>
          <w:tag w:val="CitaviPlaceholder#5fbc1a3a-6460-4e09-8760-0f83c5099913"/>
          <w:id w:val="-505441846"/>
          <w:placeholder>
            <w:docPart w:val="8C2F77594C7340998B14B8E9DEF4FDD1"/>
          </w:placeholder>
        </w:sdtPr>
        <w:sdtContent>
          <w:del w:id="570" w:author="Hellmann, Simon" w:date="2025-08-28T18:35:00Z">
            <w:r w:rsidR="0008402C" w:rsidDel="009C7DD1">
              <w:rPr>
                <w:lang w:val="en-US"/>
              </w:rPr>
              <w:fldChar w:fldCharType="begin"/>
            </w:r>
            <w:r w:rsidR="009A22A3" w:rsidRPr="00156823" w:rsidDel="009C7DD1">
              <w:rPr>
                <w:lang w:val="de-DE"/>
                <w:rPrChange w:id="571" w:author="Hellmann, Simon" w:date="2025-08-28T18:34:00Z">
                  <w:rPr>
                    <w:lang w:val="en-US"/>
                  </w:rPr>
                </w:rPrChange>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mFmNjRhLWMwMjQtNDg5Yi05NDk4LTM5ZGNjMjAwY2I1Yy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w:delInstrText>
            </w:r>
            <w:r w:rsidR="009A22A3" w:rsidDel="009C7DD1">
              <w:rPr>
                <w:lang w:val="en-US"/>
              </w:rPr>
              <w:delInstrText>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yOFQxNjoyNjoyMCIsIlByb2plY3QiOnsiJHJlZiI6IjgifX0sIlVzZU51bWJlcmluZ1R5cGVPZlBhcmVudERvY3VtZW50IjpmYWxzZX0seyIkaWQiOiIyMiIsIiR0eXBlIjoiU3dpc3NBY2FkZW1pYy5DaXRhdmkuQ2l0YXRpb25zLldvcmRQbGFjZWhvbGRlckVudHJ5LCBTd2lzc0FjYWRlbWljLkNpdGF2aSIsIklkIjoiODJhZmM3ODEtMDUzZi00M2Y1LWE3MjUtZGVlNThhZTM0MDFiIiwiUmFuZ2VTdGFydCI6MTksIlJhbmdlTGVuZ3RoIjoyMSwiUmVmZXJlbmNlSWQiOiJhOTBiY2FkNi00ZDRhLTRmOTAtOTdkOS05ZWI1Njg2ODFhNjM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GF0aWFuYSIsIkxhc3ROYW1lIjoiU2VndXJhIiwiUHJvdGVjdGVkIjpmYWxzZSwiU2V4IjoxLCJDcmVhdGVkQnkiOiJfSGVsbG1hbm4sIFNpbW9uIiwiQ3JlYXRlZE9uIjoiMjAyNS0wNi0xM1QxODowNDoxOSIsIk1vZGlmaWVkQnkiOiJfSGVsbG1hbm4sIFNpbW9uIiwiSWQiOiI4ZWM5YmVkZS1lYmNmLTRkOWEtOTUwNS1jMzY2MGE4MmJhZTIiLCJNb2RpZmllZE9uIjoiMjAyNS0wNi0xM1QxODowNDoxOSIsIlByb2plY3QiOnsiJHJlZiI6IjgifX0seyIkaWQiOiIyOC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jk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zMC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Mx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zMi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Mz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yZWYiOiIxMSJ9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QwMTEyNjIwIiwiVXJpU3RyaW5nIjoiaHR0cDovL3d3dy5uY2JpLm5sbS5uaWguZ292L3B1Ym1lZC80MDExMjY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1QxODowNDoxOSIsIk1vZGlmaWVkQnkiOiJfSGVsbG1hbm4sIFNpbW9uIiwiSWQiOiJjZTRmMzM4Zi0yMDliLTQ4NWQtOTc0ZS04ZDE4NGNlNzhiNjYiLCJNb2RpZmllZE9uIjoiMjAyNS0wNi0xM1QxODowNDox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3YXNtYW4uMjAyNS4xMTQ3MzkiLCJVcmlTdHJpbmciOiJodHRwczovL2RvaS5vcmcvMTAuMTAxNi9qLndhc21hbi4yMDI1LjExNDczO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GlkIjoiNDY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HJlZiI6IjgifX0seyIkaWQiOiI0Ny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0O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Q5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cmVmIjoiMTEifV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NTMiLCIkdHlwZSI6IlN3aXNzQWNhZGVtaWMuQ2l0YXZpLkxvY2F0aW9uLCBTd2lzc0FjYWRlbWljLkNpdGF2aSIsIkFkZHJlc3MiOnsiJGlkIjoiNTQ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NTY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}</w:delInstrText>
            </w:r>
            <w:r w:rsidR="0008402C" w:rsidDel="009C7DD1">
              <w:rPr>
                <w:lang w:val="en-US"/>
              </w:rPr>
              <w:fldChar w:fldCharType="separate"/>
            </w:r>
            <w:r w:rsidR="009A22A3" w:rsidDel="009C7DD1">
              <w:rPr>
                <w:lang w:val="en-US"/>
              </w:rPr>
              <w:delText>(Ahmed et al., 2016; Segura et al., 2025; Hahn et al., 2014)</w:delText>
            </w:r>
            <w:r w:rsidR="0008402C" w:rsidDel="009C7DD1">
              <w:rPr>
                <w:lang w:val="en-US"/>
              </w:rPr>
              <w:fldChar w:fldCharType="end"/>
            </w:r>
          </w:del>
        </w:sdtContent>
      </w:sdt>
      <w:r w:rsidR="0008402C" w:rsidRPr="32AF646F">
        <w:rPr>
          <w:lang w:val="en-US"/>
        </w:rPr>
        <w:t>: grass silage (G</w:t>
      </w:r>
      <w:r w:rsidR="0008402C">
        <w:rPr>
          <w:lang w:val="en-US"/>
        </w:rPr>
        <w:t>r</w:t>
      </w:r>
      <w:r w:rsidR="0008402C" w:rsidRPr="32AF646F">
        <w:rPr>
          <w:lang w:val="en-US"/>
        </w:rPr>
        <w:t xml:space="preserve">S), </w:t>
      </w:r>
      <w:r w:rsidR="0008402C">
        <w:rPr>
          <w:lang w:val="en-US"/>
        </w:rPr>
        <w:t xml:space="preserve">maize silage </w:t>
      </w:r>
      <w:r w:rsidR="0008402C" w:rsidRPr="32AF646F">
        <w:rPr>
          <w:lang w:val="en-US"/>
        </w:rPr>
        <w:t>(</w:t>
      </w:r>
      <w:r w:rsidR="0008402C">
        <w:rPr>
          <w:lang w:val="en-US"/>
        </w:rPr>
        <w:t>M</w:t>
      </w:r>
      <w:r w:rsidR="0008402C" w:rsidRPr="32AF646F">
        <w:rPr>
          <w:lang w:val="en-US"/>
        </w:rPr>
        <w:t>S), sugar beet silage (SBS) and cattle manure (CM).</w:t>
      </w:r>
      <w:r w:rsidR="0008402C">
        <w:rPr>
          <w:lang w:val="en-US"/>
        </w:rPr>
        <w:t xml:space="preserve"> Individual substrate costs per t of fresh matter (FM) are provided in Tab. 2.</w:t>
      </w:r>
    </w:p>
    <w:p w14:paraId="6DA63454" w14:textId="77777777" w:rsidR="00222BF4" w:rsidRDefault="00222BF4" w:rsidP="00222BF4">
      <w:pPr>
        <w:pStyle w:val="berschrift3"/>
        <w:rPr>
          <w:ins w:id="572" w:author="Hellmann, Simon" w:date="2025-08-30T17:19:00Z"/>
          <w:lang w:val="en-US"/>
        </w:rPr>
      </w:pPr>
      <w:ins w:id="573" w:author="Hellmann, Simon" w:date="2025-08-30T17:19:00Z">
        <w:r>
          <w:rPr>
            <w:lang w:val="en-US"/>
          </w:rPr>
          <w:t>2</w:t>
        </w:r>
        <w:r w:rsidRPr="00EF63E2">
          <w:rPr>
            <w:lang w:val="en-US"/>
          </w:rPr>
          <w:t>.</w:t>
        </w:r>
        <w:r>
          <w:rPr>
            <w:lang w:val="en-US"/>
          </w:rPr>
          <w:t>2</w:t>
        </w:r>
        <w:r w:rsidRPr="00EF63E2">
          <w:rPr>
            <w:lang w:val="en-US"/>
          </w:rPr>
          <w:t xml:space="preserve">.1 </w:t>
        </w:r>
        <w:r>
          <w:rPr>
            <w:lang w:val="en-US"/>
          </w:rPr>
          <w:t>Nominal computation</w:t>
        </w:r>
      </w:ins>
    </w:p>
    <w:p w14:paraId="1C326D4F" w14:textId="4FB687C5" w:rsidR="00222BF4" w:rsidRDefault="00222BF4" w:rsidP="008D39E8">
      <w:pPr>
        <w:rPr>
          <w:ins w:id="574" w:author="Hellmann, Simon" w:date="2025-08-30T17:19:00Z"/>
          <w:lang w:val="en-US"/>
        </w:rPr>
        <w:pPrChange w:id="575" w:author="Hellmann, Simon" w:date="2025-08-31T11:51:00Z">
          <w:pPr/>
        </w:pPrChange>
      </w:pPr>
      <w:ins w:id="576" w:author="Hellmann, Simon" w:date="2025-08-30T17:19:00Z">
        <w:r w:rsidRPr="32AF646F">
          <w:rPr>
            <w:lang w:val="en-US"/>
          </w:rPr>
          <w:t>ADM1-R3 influent concentrations</w:t>
        </w:r>
        <w:r>
          <w:rPr>
            <w:lang w:val="en-US"/>
          </w:rPr>
          <w:t xml:space="preserve">, denoted as </w:t>
        </w:r>
        <m:oMath>
          <m:r>
            <w:rPr>
              <w:rFonts w:ascii="Cambria Math" w:hAnsi="Cambria Math"/>
              <w:lang w:val="en-US"/>
            </w:rPr>
            <m:t>ξ</m:t>
          </m:r>
        </m:oMath>
        <w:r>
          <w:rPr>
            <w:lang w:val="en-US"/>
          </w:rPr>
          <w:t>,</w:t>
        </w:r>
        <w:r w:rsidRPr="32AF646F">
          <w:rPr>
            <w:lang w:val="en-US"/>
          </w:rPr>
          <w:t xml:space="preserve"> </w:t>
        </w:r>
        <w:r>
          <w:rPr>
            <w:lang w:val="en-US"/>
          </w:rPr>
          <w:t xml:space="preserve">were computed according to </w:t>
        </w:r>
      </w:ins>
      <w:customXmlInsRangeStart w:id="577" w:author="Hellmann, Simon" w:date="2025-08-30T17:19:00Z"/>
      <w:sdt>
        <w:sdtPr>
          <w:rPr>
            <w:lang w:val="en-US"/>
          </w:rPr>
          <w:alias w:val="To edit, see citavi.com/edit"/>
          <w:tag w:val="CitaviPlaceholder#473230db-584c-4c83-b697-adac0b1f9831"/>
          <w:id w:val="-1707485036"/>
          <w:placeholder>
            <w:docPart w:val="6F77D7F9346943F591309B07E20436EF"/>
          </w:placeholder>
        </w:sdtPr>
        <w:sdtContent>
          <w:customXmlInsRangeEnd w:id="577"/>
          <w:ins w:id="578" w:author="Hellmann, Simon" w:date="2025-08-30T17:19:00Z">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U2hlbGxtYW5uIiwiSWQiOiIyYjJlMzE0OS01MjNhLTQ5NTctYmYxNS1jZGFiMDUzYjgzMjYiLCJNb2RpZmllZE9uIjoiMjAyNS0wOC0zMFQxNTowMTowO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kuMi4xIn0=}</w:instrText>
            </w:r>
            <w:r>
              <w:rPr>
                <w:lang w:val="en-US"/>
              </w:rPr>
              <w:fldChar w:fldCharType="separate"/>
            </w:r>
          </w:ins>
          <w:r w:rsidR="008D39E8">
            <w:fldChar w:fldCharType="begin"/>
          </w:r>
          <w:r w:rsidR="008D39E8">
            <w:instrText xml:space="preserve"> HYPERLINK \l "_CTVL0012b2e3149523a4957bf15cdab053b8326" \o "Delory, F.; Neubauer, P.; Weinrich, S. (2025): Uncertainty Analysis of a Simplified ADM1 Applied to Dynamic Agricultural Experimental Data. Water Scie…" </w:instrText>
          </w:r>
          <w:ins w:id="579" w:author="Hellmann, Simon" w:date="2025-08-31T12:14:00Z"/>
          <w:r w:rsidR="008D39E8">
            <w:fldChar w:fldCharType="separate"/>
          </w:r>
          <w:r w:rsidR="00E04011">
            <w:rPr>
              <w:lang w:val="en-US"/>
            </w:rPr>
            <w:t>Delory et al.</w:t>
          </w:r>
          <w:r w:rsidR="008D39E8">
            <w:rPr>
              <w:lang w:val="en-US"/>
            </w:rPr>
            <w:fldChar w:fldCharType="end"/>
          </w:r>
          <w:ins w:id="580" w:author="Hellmann, Simon" w:date="2025-08-30T17:19:00Z">
            <w:r>
              <w:rPr>
                <w:lang w:val="en-US"/>
              </w:rPr>
              <w:fldChar w:fldCharType="end"/>
            </w:r>
          </w:ins>
          <w:customXmlInsRangeStart w:id="581" w:author="Hellmann, Simon" w:date="2025-08-30T17:19:00Z"/>
        </w:sdtContent>
      </w:sdt>
      <w:customXmlInsRangeEnd w:id="581"/>
      <w:ins w:id="582" w:author="Hellmann, Simon" w:date="2025-08-30T17:19:00Z">
        <w:r>
          <w:rPr>
            <w:lang w:val="en-US"/>
          </w:rPr>
          <w:t xml:space="preserve"> </w:t>
        </w:r>
      </w:ins>
      <w:customXmlInsRangeStart w:id="583" w:author="Hellmann, Simon" w:date="2025-08-30T17:19:00Z"/>
      <w:sdt>
        <w:sdtPr>
          <w:rPr>
            <w:lang w:val="en-US"/>
          </w:rPr>
          <w:alias w:val="To edit, see citavi.com/edit"/>
          <w:tag w:val="CitaviPlaceholder#b8494b53-07c7-46cc-b7e7-fd2591079617"/>
          <w:id w:val="136852236"/>
          <w:placeholder>
            <w:docPart w:val="6F77D7F9346943F591309B07E20436EF"/>
          </w:placeholder>
        </w:sdtPr>
        <w:sdtContent>
          <w:customXmlInsRangeEnd w:id="583"/>
          <w:ins w:id="584" w:author="Hellmann, Simon" w:date="2025-08-30T17:19:00Z">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1NoZWxsbWFubiIsIklkIjoiMmIyZTMxNDktNTIzYS00OTU3LWJmMTUtY2RhYjA1M2I4MzI2IiwiTW9kaWZpZWRPbiI6IjIwMjUtMDgtMzBUMTU6MDE6MD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kuMi4xIn0=}</w:instrText>
            </w:r>
            <w:r>
              <w:rPr>
                <w:lang w:val="en-US"/>
              </w:rPr>
              <w:fldChar w:fldCharType="separate"/>
            </w:r>
          </w:ins>
          <w:r w:rsidR="008D39E8">
            <w:fldChar w:fldCharType="begin"/>
          </w:r>
          <w:r w:rsidR="008D39E8" w:rsidRPr="008D39E8">
            <w:rPr>
              <w:lang w:val="en-US"/>
              <w:rPrChange w:id="585" w:author="Hellmann, Simon" w:date="2025-08-31T11:49:00Z">
                <w:rPr/>
              </w:rPrChange>
            </w:rPr>
            <w:instrText xml:space="preserve"> HYPERLINK \l "_CTVL0012b2e3149523a4957bf15cdab053b8326" \o "Delory, F.; Neubauer, P.; Weinrich, S. (2025): Uncertainty Analysis of a Simplified ADM1 Applied to Dynamic Agricultural Experimental Data. Water Scie…" </w:instrText>
          </w:r>
          <w:ins w:id="586" w:author="Hellmann, Simon" w:date="2025-08-31T12:14:00Z"/>
          <w:r w:rsidR="008D39E8">
            <w:fldChar w:fldCharType="separate"/>
          </w:r>
          <w:r w:rsidR="00E04011">
            <w:rPr>
              <w:lang w:val="en-US"/>
            </w:rPr>
            <w:t>(2025)</w:t>
          </w:r>
          <w:r w:rsidR="008D39E8">
            <w:rPr>
              <w:lang w:val="en-US"/>
            </w:rPr>
            <w:fldChar w:fldCharType="end"/>
          </w:r>
          <w:ins w:id="587" w:author="Hellmann, Simon" w:date="2025-08-30T17:19:00Z">
            <w:r>
              <w:rPr>
                <w:lang w:val="en-US"/>
              </w:rPr>
              <w:fldChar w:fldCharType="end"/>
            </w:r>
          </w:ins>
          <w:customXmlInsRangeStart w:id="588" w:author="Hellmann, Simon" w:date="2025-08-30T17:19:00Z"/>
        </w:sdtContent>
      </w:sdt>
      <w:customXmlInsRangeEnd w:id="588"/>
      <w:ins w:id="589" w:author="Hellmann, Simon" w:date="2025-08-30T17:19:00Z">
        <w:r w:rsidRPr="32AF646F">
          <w:rPr>
            <w:lang w:val="en-US"/>
          </w:rPr>
          <w:t xml:space="preserve">. </w:t>
        </w:r>
        <w:r>
          <w:rPr>
            <w:lang w:val="en-US"/>
          </w:rPr>
          <w:t>To</w:t>
        </w:r>
        <w:r w:rsidRPr="32AF646F">
          <w:rPr>
            <w:lang w:val="en-US"/>
          </w:rPr>
          <w:t xml:space="preserve"> compute </w:t>
        </w:r>
        <w:r>
          <w:rPr>
            <w:lang w:val="en-US"/>
          </w:rPr>
          <w:t>individual</w:t>
        </w:r>
        <w:r w:rsidRPr="32AF646F">
          <w:rPr>
            <w:lang w:val="en-US"/>
          </w:rPr>
          <w:t xml:space="preserve"> </w:t>
        </w:r>
        <w:r>
          <w:rPr>
            <w:lang w:val="en-US"/>
          </w:rPr>
          <w:t xml:space="preserve">concentrations of </w:t>
        </w:r>
        <w:r w:rsidRPr="32AF646F">
          <w:rPr>
            <w:lang w:val="en-US"/>
          </w:rPr>
          <w:t>dissociated components</w:t>
        </w:r>
        <w:r>
          <w:rPr>
            <w:lang w:val="en-US"/>
          </w:rPr>
          <w:t xml:space="preserve"> of acetic acids, carbon dioxide and ammonia nitrogen t</w:t>
        </w:r>
        <w:r w:rsidRPr="001A2017">
          <w:rPr>
            <w:lang w:val="en-US"/>
          </w:rPr>
          <w:t xml:space="preserve">ypical pH values </w:t>
        </w:r>
        <w:r>
          <w:rPr>
            <w:lang w:val="en-US"/>
          </w:rPr>
          <w:t>for silages and manure</w:t>
        </w:r>
        <w:r w:rsidRPr="001A2017">
          <w:rPr>
            <w:lang w:val="en-US"/>
          </w:rPr>
          <w:t xml:space="preserve"> were taken from </w:t>
        </w:r>
      </w:ins>
      <w:customXmlInsRangeStart w:id="590" w:author="Hellmann, Simon" w:date="2025-08-30T17:19:00Z"/>
      <w:sdt>
        <w:sdtPr>
          <w:rPr>
            <w:lang w:val="en-US"/>
          </w:rPr>
          <w:alias w:val="To edit, see citavi.com/edit"/>
          <w:tag w:val="CitaviPlaceholder#855a82fb-1575-4d90-9003-c0df54d7b84f"/>
          <w:id w:val="-1782792723"/>
          <w:placeholder>
            <w:docPart w:val="8AEC356DBC064F6EBF360F0DECF7E49C"/>
          </w:placeholder>
        </w:sdtPr>
        <w:sdtContent>
          <w:customXmlInsRangeEnd w:id="590"/>
          <w:ins w:id="591" w:author="Hellmann, Simon" w:date="2025-08-30T17:19:00Z">
            <w:r>
              <w:rPr>
                <w:lang w:val="en-US"/>
              </w:rPr>
              <w:fldChar w:fldCharType="begin"/>
            </w:r>
          </w:ins>
          <w:r>
            <w:rPr>
              <w:lang w:val="en-US"/>
            </w:rPr>
            <w:instrText>ADDIN CitaviPlaceholder{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E1MC9MVC4yMDA4Ljc3OSIsIlVyaVN0cmluZyI6Imh0dHBzOi8vZG9pLm9yZy8xMC4xNTE1MC9sdC4yMDA4Ljg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BlcnNvbk9ubHkiOnRydWUsIlJlZmVyZW5jZSI6eyIkaWQiOiIyM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IiLCJPcmdhbml6YXRpb25zIjpbXSwiT3RoZXJzSW52b2x2ZWQiOltdLCJQYWdlUmFuZ2UiOiI8c3A+XHJcbiAgPG4+ODI8L24+XHJcbiAgPGluPnRydWU8L2luPlxyXG4gIDxvcz44Mjwvb3M+XHJcbiAgPHBzPjgyPC9wcz5cclxuPC9zcD5cclxuPGVwPlxyXG4gIDxuPjgzPC9uPlxyXG4gIDxpbj50cnVlPC9pbj5cclxuICA8b3M+ODM8L29zPlxyXG4gIDxwcz44MzwvcHM+XHJcbjwvZXA+XHJcbjxvcz44Mi04Mz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BlcnNvbk9ubHkiOnRydWUsIlJlZmVyZW5jZSI6eyIkaWQiOiIyO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ODc5IiwiRWRpdG9ycyI6W10sIkV2YWx1YXRpb25Db21wbGV4aXR5IjowLCJFdmFsdWF0aW9uU291cmNlVGV4dEZvcm1hdCI6MCwiR3JvdXBzIjpbeyIkcmVmIjoiMTAifV0sIkhhc0xhYmVsMSI6ZmFsc2UsIkhhc0xhYmVsMiI6ZmFsc2UsIktleXdvcmRzIjpbXSwiTGFuZ3VhZ2UiOiJlbiIsIkxhbmd1YWdlQ29kZSI6ImVuIi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1MTUwL0xULjIwMDguNzc5IiwiVXJpU3RyaW5nIjoiaHR0cHM6Ly9kb2kub3JnLzEwLjE1MTUwL2x0LjIwMDguODc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}</w:instrText>
          </w:r>
          <w:ins w:id="592" w:author="Hellmann, Simon" w:date="2025-08-30T17:19:00Z">
            <w:r>
              <w:rPr>
                <w:lang w:val="en-US"/>
              </w:rPr>
              <w:fldChar w:fldCharType="separate"/>
            </w:r>
          </w:ins>
          <w:r w:rsidR="008D39E8">
            <w:fldChar w:fldCharType="begin"/>
          </w:r>
          <w:r w:rsidR="008D39E8">
            <w:instrText xml:space="preserve"> HYPERLINK \l "_CTVL001d161db80b0484e89b63cc8a7402f653a" \o "Weißbach, F.; Strubelt, C. (2008): Correcting the Dry Matter Content of Grass Silages as a Substrate for Biogas Production. Agricultural Engineering 6…" </w:instrText>
          </w:r>
          <w:ins w:id="593" w:author="Hellmann, Simon" w:date="2025-08-31T12:14:00Z"/>
          <w:r w:rsidR="008D39E8">
            <w:fldChar w:fldCharType="separate"/>
          </w:r>
          <w:r w:rsidR="00E04011">
            <w:rPr>
              <w:lang w:val="en-US"/>
            </w:rPr>
            <w:t>Weißbach and Strubelt</w:t>
          </w:r>
          <w:r w:rsidR="008D39E8">
            <w:rPr>
              <w:lang w:val="en-US"/>
            </w:rPr>
            <w:fldChar w:fldCharType="end"/>
          </w:r>
          <w:ins w:id="594" w:author="Hellmann, Simon" w:date="2025-08-30T17:19:00Z">
            <w:r>
              <w:rPr>
                <w:lang w:val="en-US"/>
              </w:rPr>
              <w:fldChar w:fldCharType="end"/>
            </w:r>
          </w:ins>
          <w:customXmlInsRangeStart w:id="595" w:author="Hellmann, Simon" w:date="2025-08-30T17:19:00Z"/>
        </w:sdtContent>
      </w:sdt>
      <w:customXmlInsRangeEnd w:id="595"/>
      <w:ins w:id="596" w:author="Hellmann, Simon" w:date="2025-08-30T17:19:00Z">
        <w:r>
          <w:rPr>
            <w:lang w:val="en-US"/>
          </w:rPr>
          <w:t xml:space="preserve"> </w:t>
        </w:r>
      </w:ins>
      <w:customXmlInsRangeStart w:id="597" w:author="Hellmann, Simon" w:date="2025-08-30T17:19:00Z"/>
      <w:sdt>
        <w:sdtPr>
          <w:rPr>
            <w:lang w:val="en-US"/>
          </w:rPr>
          <w:alias w:val="To edit, see citavi.com/edit"/>
          <w:tag w:val="CitaviPlaceholder#895402c6-5a22-4677-8da2-e1996572da6b"/>
          <w:id w:val="-1955941640"/>
          <w:placeholder>
            <w:docPart w:val="8AEC356DBC064F6EBF360F0DECF7E49C"/>
          </w:placeholder>
        </w:sdtPr>
        <w:sdtContent>
          <w:customXmlInsRangeEnd w:id="597"/>
          <w:ins w:id="598" w:author="Hellmann, Simon" w:date="2025-08-30T17:19:00Z">
            <w:r>
              <w:rPr>
                <w:lang w:val="en-US"/>
              </w:rPr>
              <w:fldChar w:fldCharType="begin"/>
            </w:r>
          </w:ins>
          <w:r>
            <w:rPr>
              <w:lang w:val="en-US"/>
            </w:rPr>
            <w:instrText>ADDIN CitaviPlaceholder{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UxNTAvTFQuMjAwOC43NzkiLCJVcmlTdHJpbmciOiJodHRwczovL2RvaS5vcmcvMTAuMTUxNTAvbHQuMjAwOC44MT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S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HJlZiI6IjcifSx7IiRyZWYiOiI5In1dLCJDaXRhdGlvbktleVVwZGF0ZVR5cGUiOjAsIkNvbGxhYm9yYXRvcnMiOltdLCJEb2kiOiIxMC4xNTE1MC9sdC4yMDA4Ljc3OSIsIkVkaXRvcnMiOltdLCJFdmFsdWF0aW9uQ29tcGxleGl0eSI6MCwiRXZhbHVhdGlvblNvdXJjZVRleHRGb3JtYXQiOjAsIkdyb3VwcyI6W3siJHJlZiI6IjEwIn1dLCJIYXNMYWJlbDEiOmZhbHNlLCJIYXNMYWJlbDIiOmZhbHNlLCJLZXl3b3JkcyI6W10sIkxhbmd1YWdlIjoiZW4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NTE1MC9MVC4yMDA4Ljc3OSIsIlVyaVN0cmluZyI6Imh0dHBzOi8vZG9pLm9yZy8xMC4xNTE1MC9sdC4yMDA4Ljc3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}</w:instrText>
          </w:r>
          <w:ins w:id="599" w:author="Hellmann, Simon" w:date="2025-08-30T17:19:00Z">
            <w:r>
              <w:rPr>
                <w:lang w:val="en-US"/>
              </w:rPr>
              <w:fldChar w:fldCharType="separate"/>
            </w:r>
          </w:ins>
          <w:r w:rsidR="008D39E8">
            <w:fldChar w:fldCharType="begin"/>
          </w:r>
          <w:r w:rsidR="008D39E8">
            <w:instrText xml:space="preserve"> HYPERLINK \l "_CTVL001d161db80b0484e89b63cc8a7402f653a" \o "Weißbach, F.; Strubelt, C. (2008): Correcting the Dry Matter Content of Grass Silages as a Substrate for Biogas Production. Agricultural Engineering 6…" </w:instrText>
          </w:r>
          <w:ins w:id="600" w:author="Hellmann, Simon" w:date="2025-08-31T12:14:00Z"/>
          <w:r w:rsidR="008D39E8">
            <w:fldChar w:fldCharType="separate"/>
          </w:r>
          <w:r w:rsidR="00E04011">
            <w:rPr>
              <w:lang w:val="en-US"/>
            </w:rPr>
            <w:t>(2008a</w:t>
          </w:r>
          <w:r w:rsidR="008D39E8">
            <w:rPr>
              <w:lang w:val="en-US"/>
            </w:rPr>
            <w:fldChar w:fldCharType="end"/>
          </w:r>
          <w:r w:rsidR="008D39E8">
            <w:fldChar w:fldCharType="begin"/>
          </w:r>
          <w:r w:rsidR="008D39E8">
            <w:instrText xml:space="preserve"> HYPERLINK \l "_CTVL001f9b5c747b038492e9f48c128844d030f" \o "Weißbach, F.; Strubelt, C. (2008): Correcting the Dry Matter Content of Maize Silages as a Substrate for Biogas Production. Agricultural Engineering 6…" </w:instrText>
          </w:r>
          <w:ins w:id="601" w:author="Hellmann, Simon" w:date="2025-08-31T12:14:00Z"/>
          <w:r w:rsidR="008D39E8">
            <w:fldChar w:fldCharType="separate"/>
          </w:r>
          <w:r w:rsidR="00E04011">
            <w:rPr>
              <w:lang w:val="en-US"/>
            </w:rPr>
            <w:t>, 2008b</w:t>
          </w:r>
          <w:r w:rsidR="008D39E8">
            <w:rPr>
              <w:lang w:val="en-US"/>
            </w:rPr>
            <w:fldChar w:fldCharType="end"/>
          </w:r>
          <w:r w:rsidR="008D39E8">
            <w:fldChar w:fldCharType="begin"/>
          </w:r>
          <w:r w:rsidR="008D39E8">
            <w:instrText xml:space="preserve"> HYPERLINK \l "_CTVL0013b3a74e421b54e41aa1cd75eb414af95" \o "Weißbach, F.; Strubelt, C. (2008): Correcting the Dry Matter Content of Sugar Beet Silages as a Substrate for Biogas Production. Agricultural Engineer…" </w:instrText>
          </w:r>
          <w:ins w:id="602" w:author="Hellmann, Simon" w:date="2025-08-31T12:14:00Z"/>
          <w:r w:rsidR="008D39E8">
            <w:fldChar w:fldCharType="separate"/>
          </w:r>
          <w:r w:rsidR="00E04011">
            <w:rPr>
              <w:lang w:val="en-US"/>
            </w:rPr>
            <w:t>, 2008c)</w:t>
          </w:r>
          <w:r w:rsidR="008D39E8">
            <w:rPr>
              <w:lang w:val="en-US"/>
            </w:rPr>
            <w:fldChar w:fldCharType="end"/>
          </w:r>
          <w:ins w:id="603" w:author="Hellmann, Simon" w:date="2025-08-30T17:19:00Z">
            <w:r>
              <w:rPr>
                <w:lang w:val="en-US"/>
              </w:rPr>
              <w:fldChar w:fldCharType="end"/>
            </w:r>
          </w:ins>
          <w:customXmlInsRangeStart w:id="604" w:author="Hellmann, Simon" w:date="2025-08-30T17:19:00Z"/>
        </w:sdtContent>
      </w:sdt>
      <w:customXmlInsRangeEnd w:id="604"/>
      <w:ins w:id="605" w:author="Hellmann, Simon" w:date="2025-08-30T17:19:00Z">
        <w:r>
          <w:rPr>
            <w:lang w:val="en-US"/>
          </w:rPr>
          <w:t xml:space="preserve"> </w:t>
        </w:r>
        <w:r w:rsidRPr="001A2017">
          <w:rPr>
            <w:lang w:val="en-US"/>
          </w:rPr>
          <w:t xml:space="preserve">and </w:t>
        </w:r>
      </w:ins>
      <w:customXmlInsRangeStart w:id="606" w:author="Hellmann, Simon" w:date="2025-08-30T17:19:00Z"/>
      <w:sdt>
        <w:sdtPr>
          <w:rPr>
            <w:lang w:val="en-US"/>
          </w:rPr>
          <w:alias w:val="To edit, see citavi.com/edit"/>
          <w:tag w:val="CitaviPlaceholder#9c7c7eb8-6c67-4562-9c0c-f8f4a9d9e8dd"/>
          <w:id w:val="-500734384"/>
          <w:placeholder>
            <w:docPart w:val="6F77D7F9346943F591309B07E20436EF"/>
          </w:placeholder>
        </w:sdtPr>
        <w:sdtContent>
          <w:customXmlInsRangeEnd w:id="606"/>
          <w:ins w:id="607" w:author="Hellmann, Simon" w:date="2025-08-30T17:19:00Z">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FQxNTowMTow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r>
              <w:rPr>
                <w:lang w:val="en-US"/>
              </w:rPr>
              <w:fldChar w:fldCharType="separate"/>
            </w:r>
          </w:ins>
          <w:r w:rsidR="008D39E8">
            <w:fldChar w:fldCharType="begin"/>
          </w:r>
          <w:r w:rsidR="008D39E8">
            <w:instrText xml:space="preserve"> HYPERLINK \l "_CTVL0019a3197eb6c494dff8d212b66c5111b25" \o "Fisgativa, H.; Zennaro, B.; Charnier, C.; Richard, C.; Accarion, G.; Béline, F. (2020): Comprehensive determination of input state variables dataset r…" </w:instrText>
          </w:r>
          <w:ins w:id="608" w:author="Hellmann, Simon" w:date="2025-08-31T12:14:00Z"/>
          <w:r w:rsidR="008D39E8">
            <w:fldChar w:fldCharType="separate"/>
          </w:r>
          <w:r w:rsidR="00E04011">
            <w:rPr>
              <w:lang w:val="en-US"/>
            </w:rPr>
            <w:t>Fisgativa et al.</w:t>
          </w:r>
          <w:r w:rsidR="008D39E8">
            <w:rPr>
              <w:lang w:val="en-US"/>
            </w:rPr>
            <w:fldChar w:fldCharType="end"/>
          </w:r>
          <w:ins w:id="609" w:author="Hellmann, Simon" w:date="2025-08-30T17:19:00Z">
            <w:r>
              <w:rPr>
                <w:lang w:val="en-US"/>
              </w:rPr>
              <w:fldChar w:fldCharType="end"/>
            </w:r>
          </w:ins>
          <w:customXmlInsRangeStart w:id="610" w:author="Hellmann, Simon" w:date="2025-08-30T17:19:00Z"/>
        </w:sdtContent>
      </w:sdt>
      <w:customXmlInsRangeEnd w:id="610"/>
      <w:ins w:id="611" w:author="Hellmann, Simon" w:date="2025-08-30T17:19:00Z">
        <w:r>
          <w:rPr>
            <w:lang w:val="en-US"/>
          </w:rPr>
          <w:t xml:space="preserve"> </w:t>
        </w:r>
      </w:ins>
      <w:customXmlInsRangeStart w:id="612" w:author="Hellmann, Simon" w:date="2025-08-30T17:19:00Z"/>
      <w:sdt>
        <w:sdtPr>
          <w:rPr>
            <w:lang w:val="en-US"/>
          </w:rPr>
          <w:alias w:val="To edit, see citavi.com/edit"/>
          <w:tag w:val="CitaviPlaceholder#4f854a52-8304-479f-8566-3c359b2d84d2"/>
          <w:id w:val="1745447504"/>
          <w:placeholder>
            <w:docPart w:val="6F77D7F9346943F591309B07E20436EF"/>
          </w:placeholder>
        </w:sdtPr>
        <w:sdtContent>
          <w:customXmlInsRangeEnd w:id="612"/>
          <w:ins w:id="613" w:author="Hellmann, Simon" w:date="2025-08-30T17:19:00Z">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BUMTU6MDE6MD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r>
              <w:rPr>
                <w:lang w:val="en-US"/>
              </w:rPr>
              <w:fldChar w:fldCharType="separate"/>
            </w:r>
          </w:ins>
          <w:r w:rsidR="008D39E8">
            <w:fldChar w:fldCharType="begin"/>
          </w:r>
          <w:r w:rsidR="008D39E8" w:rsidRPr="008D39E8">
            <w:rPr>
              <w:lang w:val="en-US"/>
              <w:rPrChange w:id="614" w:author="Hellmann, Simon" w:date="2025-08-31T11:49:00Z">
                <w:rPr/>
              </w:rPrChange>
            </w:rPr>
            <w:instrText xml:space="preserve"> HYPERLINK \l "_CTVL0019a3197eb6c494dff8d212b66c5111b25" \o "Fisgativa, H.; Zennaro, B.; Charnier, C.; Richard, C.; Accarion, G.; Béline, F. (2020): Comprehensive determination of input state variables dataset r…" </w:instrText>
          </w:r>
          <w:ins w:id="615" w:author="Hellmann, Simon" w:date="2025-08-31T12:14:00Z"/>
          <w:r w:rsidR="008D39E8">
            <w:fldChar w:fldCharType="separate"/>
          </w:r>
          <w:r w:rsidR="00E04011">
            <w:rPr>
              <w:lang w:val="en-US"/>
            </w:rPr>
            <w:t>(2020)</w:t>
          </w:r>
          <w:r w:rsidR="008D39E8">
            <w:rPr>
              <w:lang w:val="en-US"/>
            </w:rPr>
            <w:fldChar w:fldCharType="end"/>
          </w:r>
          <w:ins w:id="616" w:author="Hellmann, Simon" w:date="2025-08-30T17:19:00Z">
            <w:r>
              <w:rPr>
                <w:lang w:val="en-US"/>
              </w:rPr>
              <w:fldChar w:fldCharType="end"/>
            </w:r>
          </w:ins>
          <w:customXmlInsRangeStart w:id="617" w:author="Hellmann, Simon" w:date="2025-08-30T17:19:00Z"/>
        </w:sdtContent>
      </w:sdt>
      <w:customXmlInsRangeEnd w:id="617"/>
      <w:ins w:id="618" w:author="Hellmann, Simon" w:date="2025-08-30T17:19:00Z">
        <w:r>
          <w:rPr>
            <w:lang w:val="en-US"/>
          </w:rPr>
          <w:t>, respectively</w:t>
        </w:r>
        <w:r w:rsidRPr="32AF646F">
          <w:rPr>
            <w:lang w:val="en-US"/>
          </w:rPr>
          <w:t>.</w:t>
        </w:r>
      </w:ins>
    </w:p>
    <w:p w14:paraId="7903115E" w14:textId="014D2A80" w:rsidR="00FC6AF8" w:rsidRDefault="00222BF4" w:rsidP="00FC6AF8">
      <w:pPr>
        <w:ind w:firstLine="0"/>
        <w:rPr>
          <w:ins w:id="619" w:author="Hellmann, Simon" w:date="2025-08-31T12:08:00Z"/>
          <w:lang w:val="en-US"/>
        </w:rPr>
      </w:pPr>
      <w:ins w:id="620" w:author="Hellmann, Simon" w:date="2025-08-30T17:20:00Z">
        <w:r>
          <w:rPr>
            <w:lang w:val="en-US"/>
          </w:rPr>
          <w:t>Total solids (</w:t>
        </w:r>
        <m:oMath>
          <m:r>
            <w:rPr>
              <w:rFonts w:ascii="Cambria Math" w:hAnsi="Cambria Math"/>
              <w:lang w:val="en-US"/>
            </w:rPr>
            <m:t>TS</m:t>
          </m:r>
        </m:oMath>
        <w:r>
          <w:rPr>
            <w:lang w:val="en-US"/>
          </w:rPr>
          <w:t xml:space="preserve">) were assumed to consist of crude ash </w:t>
        </w:r>
        <m:oMath>
          <m:r>
            <w:rPr>
              <w:rFonts w:ascii="Cambria Math" w:hAnsi="Cambria Math"/>
              <w:lang w:val="en-US"/>
            </w:rPr>
            <m:t>XA</m:t>
          </m:r>
        </m:oMath>
        <w:r>
          <w:rPr>
            <w:lang w:val="en-US"/>
          </w:rPr>
          <w:t xml:space="preserve"> and crude macronutrients (crude carbo</w:t>
        </w:r>
      </w:ins>
      <w:ins w:id="621" w:author="Hellmann, Simon" w:date="2025-08-31T11:51:00Z">
        <w:r w:rsidR="008D39E8">
          <w:rPr>
            <w:lang w:val="en-US"/>
          </w:rPr>
          <w:t>hydrates</w:t>
        </w:r>
        <w:r w:rsidR="008D39E8" w:rsidDel="002F2A61">
          <w:rPr>
            <w:lang w:val="en-US"/>
          </w:rPr>
          <w:t xml:space="preserve"> </w:t>
        </w:r>
        <m:oMath>
          <m:r>
            <w:rPr>
              <w:rFonts w:ascii="Cambria Math" w:hAnsi="Cambria Math"/>
              <w:lang w:val="en-US"/>
            </w:rPr>
            <m:t>XC</m:t>
          </m:r>
        </m:oMath>
        <w:r w:rsidR="008D39E8">
          <w:rPr>
            <w:lang w:val="en-US"/>
          </w:rPr>
          <w:t xml:space="preserve">, crude proteins </w:t>
        </w:r>
        <m:oMath>
          <m:r>
            <w:rPr>
              <w:rFonts w:ascii="Cambria Math" w:hAnsi="Cambria Math"/>
              <w:lang w:val="en-US"/>
            </w:rPr>
            <m:t>XP</m:t>
          </m:r>
        </m:oMath>
        <w:r w:rsidR="008D39E8">
          <w:rPr>
            <w:lang w:val="en-US"/>
          </w:rPr>
          <w:t xml:space="preserve"> and crude lipids</w:t>
        </w:r>
        <w:r w:rsidR="008D39E8" w:rsidRPr="00EC303E">
          <w:rPr>
            <w:rFonts w:ascii="Cambria Math" w:hAnsi="Cambria Math"/>
            <w:i/>
            <w:lang w:val="en-US"/>
          </w:rPr>
          <w:t xml:space="preserve"> </w:t>
        </w:r>
        <m:oMath>
          <m:r>
            <w:rPr>
              <w:rFonts w:ascii="Cambria Math" w:hAnsi="Cambria Math"/>
              <w:lang w:val="en-US"/>
            </w:rPr>
            <m:t>XL</m:t>
          </m:r>
        </m:oMath>
        <w:r w:rsidR="008D39E8">
          <w:rPr>
            <w:lang w:val="en-US"/>
          </w:rPr>
          <w:t xml:space="preserve">), where </w:t>
        </w:r>
        <w:r w:rsidR="008D39E8" w:rsidRPr="001B4B12">
          <w:rPr>
            <w:color w:val="4BACC6" w:themeColor="accent5"/>
            <w:lang w:val="en-US"/>
          </w:rPr>
          <w:t>lignin is considered as part of crude CH</w:t>
        </w:r>
        <w:r w:rsidR="008D39E8">
          <w:rPr>
            <w:lang w:val="en-US"/>
          </w:rPr>
          <w:t xml:space="preserve">. Crude values are given in percentage of </w:t>
        </w:r>
        <m:oMath>
          <m:r>
            <w:rPr>
              <w:rFonts w:ascii="Cambria Math" w:hAnsi="Cambria Math"/>
              <w:lang w:val="en-US"/>
            </w:rPr>
            <m:t>TS</m:t>
          </m:r>
        </m:oMath>
        <w:r w:rsidR="008D39E8">
          <w:rPr>
            <w:lang w:val="en-US"/>
          </w:rPr>
          <w:t xml:space="preserve">, therefore it holds </w:t>
        </w:r>
      </w:ins>
      <w:customXmlInsRangeStart w:id="622" w:author="Hellmann, Simon" w:date="2025-08-31T11:51:00Z"/>
      <w:sdt>
        <w:sdtPr>
          <w:rPr>
            <w:lang w:val="en-US"/>
          </w:rPr>
          <w:alias w:val="To edit, see citavi.com/edit"/>
          <w:tag w:val="CitaviPlaceholder#f3610e8e-3a92-4fb9-883a-e51b6a9a17b0"/>
          <w:id w:val="1027982959"/>
          <w:placeholder>
            <w:docPart w:val="C929715A295A4085832189F232B6688F"/>
          </w:placeholder>
        </w:sdtPr>
        <w:sdtContent>
          <w:customXmlInsRangeEnd w:id="622"/>
          <w:ins w:id="623" w:author="Hellmann, Simon" w:date="2025-08-31T11:51:00Z">
            <w:r w:rsidR="008D39E8">
              <w:rPr>
                <w:lang w:val="en-US"/>
              </w:rPr>
              <w:fldChar w:fldCharType="begin"/>
            </w:r>
            <w:r w:rsidR="008D39E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SI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Ob3RlcyI6IkpvdXJuYWwgQXJ0aWNsZSI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C0zMFQxNTowMTowOC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mMzYxMGU4ZS0zYTkyLTRmYjktODgzYS1lNTFiNmE5YTE3YjAiLCJUZXh0IjoiKFdlaW5yaWNoIGV0IGFsLiwgMjAyMSkiLCJXQUlWZXJzaW9uIjoiNi4xOS4yLjEifQ==}</w:instrText>
            </w:r>
            <w:r w:rsidR="008D39E8">
              <w:rPr>
                <w:lang w:val="en-US"/>
              </w:rPr>
              <w:fldChar w:fldCharType="separate"/>
            </w:r>
            <w:r w:rsidR="008D39E8">
              <w:rPr>
                <w:lang w:val="en-US"/>
              </w:rPr>
              <w:fldChar w:fldCharType="begin"/>
            </w:r>
            <w:r w:rsidR="008D39E8">
              <w:rPr>
                <w:lang w:val="en-US"/>
              </w:rPr>
              <w:instrText>HYPERLINK "#_CTVL0016df8aa821b7747acb1edb4d9183c161a" \o "Weinrich, S.; Mauky, E.; Schmidt, T.; Krebs, C.; Liebetrau, J.; Nelles, M. (2021): Systematic simplification of the Anaerobic Digestion Model No. 1 (A…"</w:instrText>
            </w:r>
          </w:ins>
          <w:ins w:id="624" w:author="Hellmann, Simon" w:date="2025-08-31T12:14:00Z">
            <w:r w:rsidR="00C64143">
              <w:rPr>
                <w:lang w:val="en-US"/>
              </w:rPr>
            </w:r>
          </w:ins>
          <w:ins w:id="625" w:author="Hellmann, Simon" w:date="2025-08-31T11:51:00Z">
            <w:r w:rsidR="008D39E8">
              <w:rPr>
                <w:lang w:val="en-US"/>
              </w:rPr>
              <w:fldChar w:fldCharType="separate"/>
            </w:r>
            <w:r w:rsidR="008D39E8">
              <w:rPr>
                <w:lang w:val="en-US"/>
              </w:rPr>
              <w:t>(Weinrich et al., 2021)</w:t>
            </w:r>
            <w:r w:rsidR="008D39E8">
              <w:rPr>
                <w:lang w:val="en-US"/>
              </w:rPr>
              <w:fldChar w:fldCharType="end"/>
            </w:r>
            <w:r w:rsidR="008D39E8">
              <w:rPr>
                <w:lang w:val="en-US"/>
              </w:rPr>
              <w:fldChar w:fldCharType="end"/>
            </w:r>
          </w:ins>
          <w:customXmlInsRangeStart w:id="626" w:author="Hellmann, Simon" w:date="2025-08-31T11:51:00Z"/>
        </w:sdtContent>
      </w:sdt>
      <w:customXmlInsRangeEnd w:id="626"/>
      <w:ins w:id="627" w:author="Hellmann, Simon" w:date="2025-08-31T11:51:00Z">
        <w:r w:rsidR="008D39E8">
          <w:rPr>
            <w:lang w:val="en-US"/>
          </w:rPr>
          <w:t xml:space="preserve"> </w:t>
        </w:r>
      </w:ins>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FC6AF8" w:rsidRPr="001B4B12" w14:paraId="46243E2D" w14:textId="77777777" w:rsidTr="001B4B12">
        <w:trPr>
          <w:ins w:id="628" w:author="Hellmann, Simon" w:date="2025-08-31T12:08:00Z"/>
        </w:trPr>
        <w:tc>
          <w:tcPr>
            <w:tcW w:w="293" w:type="pct"/>
            <w:vAlign w:val="center"/>
          </w:tcPr>
          <w:p w14:paraId="05BE4C32" w14:textId="77777777" w:rsidR="00FC6AF8" w:rsidRDefault="00FC6AF8" w:rsidP="001B4B12">
            <w:pPr>
              <w:ind w:firstLine="0"/>
              <w:jc w:val="right"/>
              <w:rPr>
                <w:ins w:id="629" w:author="Hellmann, Simon" w:date="2025-08-31T12:08:00Z"/>
                <w:lang w:val="en-US"/>
              </w:rPr>
            </w:pPr>
          </w:p>
        </w:tc>
        <w:tc>
          <w:tcPr>
            <w:tcW w:w="4283" w:type="pct"/>
            <w:vAlign w:val="center"/>
          </w:tcPr>
          <w:p w14:paraId="707DD62E" w14:textId="77777777" w:rsidR="00FC6AF8" w:rsidRPr="00C32D2B" w:rsidRDefault="00FC6AF8" w:rsidP="001B4B12">
            <w:pPr>
              <w:spacing w:line="416" w:lineRule="auto"/>
              <w:ind w:right="30" w:firstLine="341"/>
              <w:jc w:val="center"/>
              <w:rPr>
                <w:ins w:id="630" w:author="Hellmann, Simon" w:date="2025-08-31T12:08:00Z"/>
                <w:rFonts w:eastAsia="Garamond" w:cs="Garamond"/>
                <w:lang w:val="en-US"/>
              </w:rPr>
            </w:pPr>
            <m:oMathPara>
              <m:oMath>
                <m:r>
                  <w:ins w:id="631" w:author="Hellmann, Simon" w:date="2025-08-31T12:08:00Z">
                    <w:rPr>
                      <w:rFonts w:ascii="Cambria Math" w:eastAsia="Garamond" w:hAnsi="Cambria Math" w:cs="Garamond"/>
                      <w:szCs w:val="24"/>
                      <w:lang w:val="en-US"/>
                    </w:rPr>
                    <m:t>XC=100-XA-XP-XL.</m:t>
                  </w:ins>
                </m:r>
              </m:oMath>
            </m:oMathPara>
          </w:p>
        </w:tc>
        <w:tc>
          <w:tcPr>
            <w:tcW w:w="424" w:type="pct"/>
            <w:vAlign w:val="center"/>
          </w:tcPr>
          <w:p w14:paraId="268E8F82" w14:textId="7AEFF051" w:rsidR="00FC6AF8" w:rsidRDefault="00FC6AF8" w:rsidP="001B4B12">
            <w:pPr>
              <w:pStyle w:val="Beschriftung"/>
              <w:jc w:val="right"/>
              <w:rPr>
                <w:ins w:id="632" w:author="Hellmann, Simon" w:date="2025-08-31T12:08:00Z"/>
                <w:lang w:val="en-US"/>
              </w:rPr>
            </w:pPr>
            <w:ins w:id="633" w:author="Hellmann, Simon" w:date="2025-08-31T12:08:00Z">
              <w:r w:rsidRPr="00C32D2B">
                <w:rPr>
                  <w:lang w:val="en-US"/>
                </w:rPr>
                <w:t>(</w:t>
              </w:r>
              <w:r>
                <w:fldChar w:fldCharType="begin"/>
              </w:r>
              <w:r w:rsidRPr="00C32D2B">
                <w:rPr>
                  <w:lang w:val="en-US"/>
                </w:rPr>
                <w:instrText xml:space="preserve"> STYLEREF 1 \s </w:instrText>
              </w:r>
              <w:r>
                <w:fldChar w:fldCharType="separate"/>
              </w:r>
            </w:ins>
            <w:r w:rsidR="00C64143">
              <w:rPr>
                <w:noProof/>
                <w:lang w:val="en-US"/>
              </w:rPr>
              <w:t>2</w:t>
            </w:r>
            <w:ins w:id="634" w:author="Hellmann, Simon" w:date="2025-08-31T12:08:00Z">
              <w:r>
                <w:fldChar w:fldCharType="end"/>
              </w:r>
              <w:r w:rsidRPr="00C32D2B">
                <w:rPr>
                  <w:lang w:val="en-US"/>
                </w:rPr>
                <w:t>.</w:t>
              </w:r>
              <w:r>
                <w:fldChar w:fldCharType="begin"/>
              </w:r>
              <w:r w:rsidRPr="00C32D2B">
                <w:rPr>
                  <w:lang w:val="en-US"/>
                </w:rPr>
                <w:instrText xml:space="preserve"> SEQ Equation \* ARABIC \s 1 </w:instrText>
              </w:r>
              <w:r>
                <w:fldChar w:fldCharType="separate"/>
              </w:r>
            </w:ins>
            <w:ins w:id="635" w:author="Hellmann, Simon" w:date="2025-08-31T12:14:00Z">
              <w:r w:rsidR="00C64143">
                <w:rPr>
                  <w:noProof/>
                  <w:lang w:val="en-US"/>
                </w:rPr>
                <w:t>9</w:t>
              </w:r>
            </w:ins>
            <w:ins w:id="636" w:author="Hellmann, Simon" w:date="2025-08-31T12:08:00Z">
              <w:r>
                <w:fldChar w:fldCharType="end"/>
              </w:r>
              <w:r w:rsidRPr="00C32D2B">
                <w:rPr>
                  <w:lang w:val="en-US"/>
                </w:rPr>
                <w:t>)</w:t>
              </w:r>
            </w:ins>
          </w:p>
        </w:tc>
      </w:tr>
    </w:tbl>
    <w:p w14:paraId="725A134D" w14:textId="79147F1A" w:rsidR="008D39E8" w:rsidRDefault="0011577E" w:rsidP="00FC6AF8">
      <w:pPr>
        <w:ind w:firstLine="0"/>
        <w:rPr>
          <w:lang w:val="en-US"/>
        </w:rPr>
        <w:pPrChange w:id="637" w:author="Hellmann, Simon" w:date="2025-08-31T12:08:00Z">
          <w:pPr>
            <w:ind w:firstLine="0"/>
          </w:pPr>
        </w:pPrChange>
      </w:pPr>
      <w:del w:id="638" w:author="Hellmann, Simon" w:date="2025-08-30T17:20:00Z">
        <w:r w:rsidDel="00222BF4">
          <w:rPr>
            <w:lang w:val="en-US"/>
          </w:rPr>
          <w:br w:type="page"/>
        </w:r>
      </w:del>
    </w:p>
    <w:p w14:paraId="5D62934B" w14:textId="2953D1BD" w:rsidR="0011577E" w:rsidRDefault="0011577E">
      <w:pPr>
        <w:spacing w:after="0" w:line="276" w:lineRule="auto"/>
        <w:ind w:right="0" w:firstLine="0"/>
        <w:jc w:val="left"/>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1577E" w:rsidRPr="008D39E8" w14:paraId="4BD94728" w14:textId="77777777" w:rsidTr="00055B45">
        <w:tc>
          <w:tcPr>
            <w:tcW w:w="9019" w:type="dxa"/>
            <w:tcBorders>
              <w:bottom w:val="single" w:sz="8" w:space="0" w:color="auto"/>
            </w:tcBorders>
          </w:tcPr>
          <w:p w14:paraId="29B97C10" w14:textId="6884A22F" w:rsidR="0011577E" w:rsidRDefault="0011577E" w:rsidP="00055B45">
            <w:pPr>
              <w:spacing w:after="0" w:line="276" w:lineRule="auto"/>
              <w:ind w:right="-147" w:firstLine="0"/>
              <w:jc w:val="left"/>
              <w:rPr>
                <w:rFonts w:eastAsia="Garamond" w:cs="Garamond"/>
                <w:b/>
                <w:sz w:val="22"/>
                <w:lang w:val="en-US"/>
              </w:rPr>
            </w:pPr>
            <w:r w:rsidRPr="005F0CBB">
              <w:rPr>
                <w:rFonts w:eastAsia="Garamond" w:cs="Garamond"/>
                <w:b/>
                <w:sz w:val="22"/>
                <w:lang w:val="en-US"/>
              </w:rPr>
              <w:t xml:space="preserve">Table </w:t>
            </w:r>
            <w:r>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ins w:id="639" w:author="Hellmann, Simon" w:date="2025-08-28T10:43:00Z">
              <w:r w:rsidR="00577429">
                <w:rPr>
                  <w:rFonts w:eastAsia="Garamond" w:cs="Garamond"/>
                  <w:sz w:val="22"/>
                  <w:lang w:val="en-US"/>
                </w:rPr>
                <w:t>anaerobic digestion</w:t>
              </w:r>
            </w:ins>
            <w:del w:id="640" w:author="Hellmann, Simon" w:date="2025-08-28T10:43:00Z">
              <w:r w:rsidRPr="00BC0157" w:rsidDel="00577429">
                <w:rPr>
                  <w:rFonts w:eastAsia="Garamond" w:cs="Garamond"/>
                  <w:sz w:val="22"/>
                  <w:lang w:val="en-US"/>
                </w:rPr>
                <w:delText>AD</w:delText>
              </w:r>
              <w:r w:rsidRPr="00A02B2B" w:rsidDel="00577429">
                <w:rPr>
                  <w:rFonts w:eastAsia="Garamond" w:cs="Garamond"/>
                  <w:color w:val="000000" w:themeColor="text1"/>
                  <w:szCs w:val="24"/>
                  <w:vertAlign w:val="superscript"/>
                  <w:lang w:val="en-US"/>
                </w:rPr>
                <w:delText>a</w:delText>
              </w:r>
              <w:r w:rsidDel="00577429">
                <w:rPr>
                  <w:rFonts w:eastAsia="Garamond" w:cs="Garamond"/>
                  <w:color w:val="000000" w:themeColor="text1"/>
                  <w:szCs w:val="24"/>
                  <w:vertAlign w:val="superscript"/>
                  <w:lang w:val="en-US"/>
                </w:rPr>
                <w:delText xml:space="preserve">, </w:delText>
              </w:r>
            </w:del>
            <w:del w:id="641" w:author="Hellmann, Simon" w:date="2025-08-28T10:44:00Z">
              <w:r w:rsidDel="00577429">
                <w:rPr>
                  <w:rFonts w:eastAsia="Garamond" w:cs="Garamond"/>
                  <w:color w:val="000000" w:themeColor="text1"/>
                  <w:szCs w:val="24"/>
                  <w:vertAlign w:val="superscript"/>
                  <w:lang w:val="en-US"/>
                </w:rPr>
                <w:delText>b</w:delText>
              </w:r>
            </w:del>
            <w:r>
              <w:rPr>
                <w:rFonts w:eastAsia="Garamond" w:cs="Garamond"/>
                <w:sz w:val="22"/>
                <w:lang w:val="en-US"/>
              </w:rPr>
              <w:t xml:space="preserve"> process</w:t>
            </w:r>
            <w:r w:rsidRPr="00BC0157">
              <w:rPr>
                <w:rFonts w:eastAsia="Garamond" w:cs="Garamond"/>
                <w:sz w:val="22"/>
                <w:lang w:val="en-US"/>
              </w:rPr>
              <w:t xml:space="preserve">, </w:t>
            </w:r>
            <w:del w:id="642" w:author="Hellmann, Simon" w:date="2025-08-28T10:44:00Z">
              <w:r w:rsidRPr="00BC0157" w:rsidDel="00577429">
                <w:rPr>
                  <w:rFonts w:eastAsia="Garamond" w:cs="Garamond"/>
                  <w:sz w:val="22"/>
                  <w:lang w:val="en-US"/>
                </w:rPr>
                <w:delText>CHP</w:delText>
              </w:r>
              <w:r w:rsidRPr="00A02B2B" w:rsidDel="00577429">
                <w:rPr>
                  <w:rFonts w:eastAsia="Garamond" w:cs="Garamond"/>
                  <w:color w:val="000000" w:themeColor="text1"/>
                  <w:szCs w:val="24"/>
                  <w:vertAlign w:val="superscript"/>
                  <w:lang w:val="en-US"/>
                </w:rPr>
                <w:delText>a</w:delText>
              </w:r>
              <w:r w:rsidRPr="00BC0157" w:rsidDel="00577429">
                <w:rPr>
                  <w:rFonts w:eastAsia="Garamond" w:cs="Garamond"/>
                  <w:sz w:val="22"/>
                  <w:lang w:val="en-US"/>
                </w:rPr>
                <w:delText xml:space="preserve"> </w:delText>
              </w:r>
            </w:del>
            <w:ins w:id="643" w:author="Hellmann, Simon" w:date="2025-08-28T10:44:00Z">
              <w:r w:rsidR="00577429">
                <w:rPr>
                  <w:rFonts w:eastAsia="Garamond" w:cs="Garamond"/>
                  <w:sz w:val="22"/>
                  <w:lang w:val="en-US"/>
                </w:rPr>
                <w:t>combined heat and power</w:t>
              </w:r>
              <w:r w:rsidR="00577429" w:rsidRPr="00BC0157">
                <w:rPr>
                  <w:rFonts w:eastAsia="Garamond" w:cs="Garamond"/>
                  <w:sz w:val="22"/>
                  <w:lang w:val="en-US"/>
                </w:rPr>
                <w:t xml:space="preserve"> </w:t>
              </w:r>
            </w:ins>
            <w:r>
              <w:rPr>
                <w:rFonts w:eastAsia="Garamond" w:cs="Garamond"/>
                <w:sz w:val="22"/>
                <w:lang w:val="en-US"/>
              </w:rPr>
              <w:t xml:space="preserve">unit </w:t>
            </w:r>
            <w:r w:rsidRPr="00BC0157">
              <w:rPr>
                <w:rFonts w:eastAsia="Garamond" w:cs="Garamond"/>
                <w:sz w:val="22"/>
                <w:lang w:val="en-US"/>
              </w:rPr>
              <w:t xml:space="preserve">and </w:t>
            </w:r>
            <w:ins w:id="644" w:author="Hellmann, Simon" w:date="2025-08-28T10:44:00Z">
              <w:r w:rsidR="00577429">
                <w:rPr>
                  <w:rFonts w:eastAsia="Garamond" w:cs="Garamond"/>
                  <w:sz w:val="22"/>
                  <w:lang w:val="en-US"/>
                </w:rPr>
                <w:t>gas storage</w:t>
              </w:r>
            </w:ins>
            <w:del w:id="645" w:author="Hellmann, Simon" w:date="2025-08-28T10:45:00Z">
              <w:r w:rsidDel="00577429">
                <w:rPr>
                  <w:rFonts w:eastAsia="Garamond" w:cs="Garamond"/>
                  <w:sz w:val="22"/>
                  <w:lang w:val="en-US"/>
                </w:rPr>
                <w:delText>GS</w:delText>
              </w:r>
              <w:r w:rsidRPr="00A02B2B" w:rsidDel="00577429">
                <w:rPr>
                  <w:rFonts w:eastAsia="Garamond" w:cs="Garamond"/>
                  <w:color w:val="000000" w:themeColor="text1"/>
                  <w:szCs w:val="24"/>
                  <w:vertAlign w:val="superscript"/>
                  <w:lang w:val="en-US"/>
                </w:rPr>
                <w:delText>a</w:delText>
              </w:r>
              <w:r w:rsidDel="00577429">
                <w:rPr>
                  <w:rFonts w:eastAsia="Garamond" w:cs="Garamond"/>
                  <w:color w:val="000000" w:themeColor="text1"/>
                  <w:szCs w:val="24"/>
                  <w:vertAlign w:val="superscript"/>
                  <w:lang w:val="en-US"/>
                </w:rPr>
                <w:delText>, c</w:delText>
              </w:r>
            </w:del>
            <w:r>
              <w:rPr>
                <w:rFonts w:eastAsia="Garamond" w:cs="Garamond"/>
                <w:color w:val="000000" w:themeColor="text1"/>
                <w:szCs w:val="24"/>
                <w:lang w:val="en-US"/>
              </w:rPr>
              <w:t xml:space="preserve">, as well as </w:t>
            </w:r>
            <w:r>
              <w:rPr>
                <w:rFonts w:eastAsia="Garamond" w:cs="Garamond"/>
                <w:sz w:val="22"/>
                <w:szCs w:val="24"/>
                <w:lang w:val="en-US"/>
              </w:rPr>
              <w:t>n</w:t>
            </w:r>
            <w:r w:rsidRPr="006202AD">
              <w:rPr>
                <w:rFonts w:eastAsia="Garamond" w:cs="Garamond"/>
                <w:sz w:val="22"/>
                <w:szCs w:val="24"/>
                <w:lang w:val="en-US"/>
              </w:rPr>
              <w:t>ominal values</w:t>
            </w:r>
            <w:r>
              <w:rPr>
                <w:rFonts w:eastAsia="Garamond" w:cs="Garamond"/>
                <w:sz w:val="22"/>
                <w:szCs w:val="24"/>
                <w:lang w:val="en-US"/>
              </w:rPr>
              <w:t xml:space="preserve"> </w:t>
            </w:r>
            <w:r w:rsidRPr="006202AD">
              <w:rPr>
                <w:rFonts w:eastAsia="Garamond" w:cs="Garamond"/>
                <w:sz w:val="22"/>
                <w:szCs w:val="24"/>
                <w:lang w:val="en-US"/>
              </w:rPr>
              <w:t>and variation coefficients required for substrate characterization and uncertainty quantification of macronutrients.</w:t>
            </w:r>
          </w:p>
        </w:tc>
      </w:tr>
      <w:tr w:rsidR="0011577E" w:rsidRPr="008D39E8" w14:paraId="3A2AADCA" w14:textId="77777777" w:rsidTr="00055B45">
        <w:tc>
          <w:tcPr>
            <w:tcW w:w="9019" w:type="dxa"/>
            <w:tcBorders>
              <w:top w:val="single" w:sz="8" w:space="0" w:color="auto"/>
            </w:tcBorders>
          </w:tcPr>
          <w:tbl>
            <w:tblPr>
              <w:tblW w:w="9067" w:type="dxa"/>
              <w:jc w:val="center"/>
              <w:tblLook w:val="04A0" w:firstRow="1" w:lastRow="0" w:firstColumn="1" w:lastColumn="0" w:noHBand="0" w:noVBand="1"/>
            </w:tblPr>
            <w:tblGrid>
              <w:gridCol w:w="1843"/>
              <w:gridCol w:w="709"/>
              <w:gridCol w:w="283"/>
              <w:gridCol w:w="851"/>
              <w:gridCol w:w="425"/>
              <w:gridCol w:w="567"/>
              <w:gridCol w:w="567"/>
              <w:gridCol w:w="851"/>
              <w:gridCol w:w="283"/>
              <w:gridCol w:w="851"/>
              <w:gridCol w:w="141"/>
              <w:gridCol w:w="709"/>
              <w:gridCol w:w="284"/>
              <w:gridCol w:w="703"/>
            </w:tblGrid>
            <w:tr w:rsidR="0011577E" w:rsidRPr="008D39E8" w14:paraId="07AD5811" w14:textId="77777777" w:rsidTr="00055B45">
              <w:trPr>
                <w:trHeight w:val="300"/>
                <w:jc w:val="center"/>
              </w:trPr>
              <w:tc>
                <w:tcPr>
                  <w:tcW w:w="1843" w:type="dxa"/>
                  <w:tcBorders>
                    <w:top w:val="single" w:sz="8" w:space="0" w:color="auto"/>
                    <w:bottom w:val="single" w:sz="4" w:space="0" w:color="auto"/>
                  </w:tcBorders>
                  <w:tcMar>
                    <w:top w:w="15" w:type="dxa"/>
                    <w:left w:w="15" w:type="dxa"/>
                    <w:bottom w:w="15" w:type="dxa"/>
                    <w:right w:w="15" w:type="dxa"/>
                  </w:tcMar>
                  <w:vAlign w:val="center"/>
                </w:tcPr>
                <w:p w14:paraId="698B9F19" w14:textId="77777777" w:rsidR="0011577E" w:rsidRPr="005F0CBB" w:rsidRDefault="0011577E" w:rsidP="00055B45">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8" w:space="0" w:color="auto"/>
                    <w:bottom w:val="single" w:sz="4" w:space="0" w:color="auto"/>
                  </w:tcBorders>
                  <w:tcMar>
                    <w:top w:w="15" w:type="dxa"/>
                    <w:left w:w="15" w:type="dxa"/>
                    <w:bottom w:w="15" w:type="dxa"/>
                    <w:right w:w="15" w:type="dxa"/>
                  </w:tcMar>
                  <w:vAlign w:val="center"/>
                </w:tcPr>
                <w:p w14:paraId="2C636C8F" w14:textId="77777777" w:rsidR="0011577E" w:rsidRPr="005F0CBB" w:rsidRDefault="0011577E" w:rsidP="00055B45">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tcBorders>
                    <w:top w:val="single" w:sz="8" w:space="0" w:color="auto"/>
                    <w:bottom w:val="single" w:sz="4" w:space="0" w:color="auto"/>
                  </w:tcBorders>
                  <w:tcMar>
                    <w:top w:w="15" w:type="dxa"/>
                    <w:left w:w="15" w:type="dxa"/>
                    <w:bottom w:w="15" w:type="dxa"/>
                    <w:right w:w="15" w:type="dxa"/>
                  </w:tcMar>
                  <w:vAlign w:val="center"/>
                </w:tcPr>
                <w:p w14:paraId="7D4861B1" w14:textId="77777777" w:rsidR="0011577E" w:rsidRPr="005F0CBB" w:rsidRDefault="0011577E" w:rsidP="00055B45">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8" w:space="0" w:color="auto"/>
                    <w:bottom w:val="single" w:sz="4" w:space="0" w:color="auto"/>
                    <w:right w:val="dotted" w:sz="4" w:space="0" w:color="auto"/>
                  </w:tcBorders>
                  <w:tcMar>
                    <w:top w:w="15" w:type="dxa"/>
                    <w:left w:w="15" w:type="dxa"/>
                    <w:bottom w:w="15" w:type="dxa"/>
                    <w:right w:w="15" w:type="dxa"/>
                  </w:tcMar>
                  <w:vAlign w:val="center"/>
                </w:tcPr>
                <w:p w14:paraId="5CD8C8E6" w14:textId="77777777" w:rsidR="0011577E" w:rsidRPr="005F0CBB" w:rsidRDefault="0011577E" w:rsidP="00055B45">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8" w:space="0" w:color="auto"/>
                    <w:left w:val="dotted" w:sz="4" w:space="0" w:color="auto"/>
                    <w:bottom w:val="single" w:sz="4" w:space="0" w:color="auto"/>
                  </w:tcBorders>
                </w:tcPr>
                <w:p w14:paraId="039FF44D"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8" w:space="0" w:color="auto"/>
                    <w:bottom w:val="single" w:sz="4" w:space="0" w:color="auto"/>
                  </w:tcBorders>
                  <w:vAlign w:val="center"/>
                </w:tcPr>
                <w:p w14:paraId="2A6BF229"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8" w:space="0" w:color="auto"/>
                    <w:bottom w:val="single" w:sz="4" w:space="0" w:color="auto"/>
                  </w:tcBorders>
                  <w:vAlign w:val="center"/>
                </w:tcPr>
                <w:p w14:paraId="0A35CD9D"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gridSpan w:val="2"/>
                  <w:tcBorders>
                    <w:top w:val="single" w:sz="8" w:space="0" w:color="auto"/>
                    <w:bottom w:val="single" w:sz="4" w:space="0" w:color="auto"/>
                  </w:tcBorders>
                  <w:vAlign w:val="center"/>
                </w:tcPr>
                <w:p w14:paraId="4D1DB4C9"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11577E" w:rsidRPr="008D39E8" w14:paraId="0B09050B" w14:textId="77777777" w:rsidTr="00055B45">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20183DDF" w14:textId="77777777" w:rsidR="0011577E" w:rsidRPr="005F0CBB" w:rsidRDefault="0011577E" w:rsidP="00055B45">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 c</w:t>
                  </w:r>
                </w:p>
              </w:tc>
              <w:tc>
                <w:tcPr>
                  <w:tcW w:w="992" w:type="dxa"/>
                  <w:gridSpan w:val="2"/>
                  <w:tcBorders>
                    <w:top w:val="single" w:sz="4" w:space="0" w:color="auto"/>
                  </w:tcBorders>
                  <w:tcMar>
                    <w:top w:w="15" w:type="dxa"/>
                    <w:left w:w="15" w:type="dxa"/>
                    <w:bottom w:w="15" w:type="dxa"/>
                    <w:right w:w="15" w:type="dxa"/>
                  </w:tcMar>
                  <w:vAlign w:val="center"/>
                </w:tcPr>
                <w:p w14:paraId="5D0A689B" w14:textId="77777777" w:rsidR="0011577E" w:rsidRPr="005F0CBB" w:rsidRDefault="008D39E8"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Change w:id="646" w:author="Hellmann, Simon" w:date="2025-08-31T11:51:00Z">
                                <w:rPr>
                                  <w:rFonts w:ascii="Cambria Math" w:hAnsi="Cambria Math"/>
                                </w:rPr>
                              </w:rPrChange>
                            </w:rPr>
                            <m:t>l</m:t>
                          </m:r>
                        </m:sub>
                      </m:sSub>
                    </m:oMath>
                  </m:oMathPara>
                </w:p>
              </w:tc>
              <w:tc>
                <w:tcPr>
                  <w:tcW w:w="851" w:type="dxa"/>
                  <w:tcBorders>
                    <w:top w:val="single" w:sz="4" w:space="0" w:color="auto"/>
                  </w:tcBorders>
                  <w:tcMar>
                    <w:top w:w="15" w:type="dxa"/>
                    <w:left w:w="15" w:type="dxa"/>
                    <w:bottom w:w="15" w:type="dxa"/>
                    <w:right w:w="15" w:type="dxa"/>
                  </w:tcMar>
                  <w:vAlign w:val="center"/>
                </w:tcPr>
                <w:p w14:paraId="735BDEEB"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2683CAB1"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2903C2BE"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1052AFB8" w14:textId="77777777" w:rsidR="0011577E" w:rsidRPr="005F0CBB" w:rsidRDefault="008D39E8" w:rsidP="00055B45">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4F2BDE44"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gridSpan w:val="2"/>
                  <w:tcBorders>
                    <w:top w:val="single" w:sz="4" w:space="0" w:color="auto"/>
                  </w:tcBorders>
                  <w:vAlign w:val="center"/>
                </w:tcPr>
                <w:p w14:paraId="60FAA7EC"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11577E" w:rsidRPr="008D39E8" w14:paraId="544FAF7E" w14:textId="77777777" w:rsidTr="00055B45">
              <w:trPr>
                <w:trHeight w:val="300"/>
                <w:jc w:val="center"/>
              </w:trPr>
              <w:tc>
                <w:tcPr>
                  <w:tcW w:w="1843" w:type="dxa"/>
                  <w:vMerge/>
                  <w:tcBorders>
                    <w:bottom w:val="single" w:sz="4" w:space="0" w:color="auto"/>
                  </w:tcBorders>
                  <w:vAlign w:val="center"/>
                </w:tcPr>
                <w:p w14:paraId="74133795"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20483F00" w14:textId="77777777" w:rsidR="0011577E" w:rsidRPr="005F0CBB" w:rsidRDefault="008D39E8"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Change w:id="647" w:author="Hellmann, Simon" w:date="2025-08-31T11:51:00Z">
                                <w:rPr>
                                  <w:rFonts w:ascii="Cambria Math" w:hAnsi="Cambria Math"/>
                                </w:rPr>
                              </w:rPrChange>
                            </w:rPr>
                            <m:t>g</m:t>
                          </m:r>
                        </m:sub>
                      </m:sSub>
                    </m:oMath>
                  </m:oMathPara>
                </w:p>
              </w:tc>
              <w:tc>
                <w:tcPr>
                  <w:tcW w:w="851" w:type="dxa"/>
                  <w:tcMar>
                    <w:top w:w="15" w:type="dxa"/>
                    <w:left w:w="15" w:type="dxa"/>
                    <w:bottom w:w="15" w:type="dxa"/>
                    <w:right w:w="15" w:type="dxa"/>
                  </w:tcMar>
                  <w:vAlign w:val="center"/>
                </w:tcPr>
                <w:p w14:paraId="0EA59DD2"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02A44B53"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Borders>
                    <w:left w:val="dotted" w:sz="4" w:space="0" w:color="auto"/>
                  </w:tcBorders>
                </w:tcPr>
                <w:p w14:paraId="73EA4DF2"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7EBD2FDA" w14:textId="77777777" w:rsidR="0011577E" w:rsidRPr="005F0CBB" w:rsidRDefault="008D39E8" w:rsidP="00055B45">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3AE1C78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gridSpan w:val="2"/>
                  <w:vAlign w:val="center"/>
                </w:tcPr>
                <w:p w14:paraId="02B0D107"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11577E" w:rsidRPr="008D39E8" w14:paraId="0F5DB173" w14:textId="77777777" w:rsidTr="00055B45">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100C463A" w14:textId="77777777" w:rsidR="0011577E" w:rsidRPr="005F0CBB" w:rsidRDefault="0011577E" w:rsidP="00055B45">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41EED432" w14:textId="77777777" w:rsidR="0011577E" w:rsidRPr="008D39E8" w:rsidRDefault="008D39E8" w:rsidP="00055B45">
                  <w:pPr>
                    <w:spacing w:after="0" w:line="360" w:lineRule="auto"/>
                    <w:jc w:val="left"/>
                    <w:rPr>
                      <w:rFonts w:eastAsia="Garamond" w:cs="Garamond"/>
                      <w:lang w:val="en-US"/>
                      <w:rPrChange w:id="648" w:author="Hellmann, Simon" w:date="2025-08-31T11:51:00Z">
                        <w:rPr>
                          <w:rFonts w:eastAsia="Garamond" w:cs="Garamond"/>
                        </w:rPr>
                      </w:rPrChange>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lang w:val="en-US"/>
                              <w:rPrChange w:id="649" w:author="Hellmann, Simon" w:date="2025-08-31T11:51:00Z">
                                <w:rPr>
                                  <w:rFonts w:ascii="Cambria Math" w:hAnsi="Cambria Math"/>
                                </w:rPr>
                              </w:rPrChange>
                            </w:rPr>
                            <m:t>AD</m:t>
                          </m:r>
                        </m:sub>
                      </m:sSub>
                      <m:r>
                        <w:rPr>
                          <w:rFonts w:ascii="Cambria Math" w:hAnsi="Cambria Math"/>
                          <w:lang w:val="en-US"/>
                        </w:rPr>
                        <m:t> </m:t>
                      </m:r>
                    </m:oMath>
                  </m:oMathPara>
                </w:p>
              </w:tc>
              <w:tc>
                <w:tcPr>
                  <w:tcW w:w="851" w:type="dxa"/>
                  <w:tcMar>
                    <w:top w:w="15" w:type="dxa"/>
                    <w:left w:w="15" w:type="dxa"/>
                    <w:bottom w:w="15" w:type="dxa"/>
                    <w:right w:w="15" w:type="dxa"/>
                  </w:tcMar>
                  <w:vAlign w:val="center"/>
                </w:tcPr>
                <w:p w14:paraId="024F53B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384A5264"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16479CCD"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5457201D" w14:textId="77777777" w:rsidR="0011577E" w:rsidRPr="008D39E8" w:rsidRDefault="008D39E8" w:rsidP="00055B45">
                  <w:pPr>
                    <w:spacing w:after="0" w:line="360" w:lineRule="auto"/>
                    <w:ind w:firstLine="0"/>
                    <w:jc w:val="right"/>
                    <w:rPr>
                      <w:rFonts w:eastAsia="Garamond" w:cs="Garamond"/>
                      <w:color w:val="000000" w:themeColor="text1"/>
                      <w:szCs w:val="24"/>
                      <w:lang w:val="en-US"/>
                      <w:rPrChange w:id="650" w:author="Hellmann, Simon" w:date="2025-08-31T11:51:00Z">
                        <w:rPr>
                          <w:rFonts w:eastAsia="Garamond" w:cs="Garamond"/>
                          <w:color w:val="000000" w:themeColor="text1"/>
                          <w:szCs w:val="24"/>
                          <w:lang w:val="de-DE"/>
                        </w:rPr>
                      </w:rPrChang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2D77E8DB"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gridSpan w:val="2"/>
                  <w:tcBorders>
                    <w:bottom w:val="dotted" w:sz="4" w:space="0" w:color="auto"/>
                  </w:tcBorders>
                  <w:vAlign w:val="center"/>
                </w:tcPr>
                <w:p w14:paraId="6C2CD7BF"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11577E" w:rsidRPr="008D39E8" w14:paraId="2A7788A4" w14:textId="77777777" w:rsidTr="00055B45">
              <w:trPr>
                <w:trHeight w:val="300"/>
                <w:jc w:val="center"/>
              </w:trPr>
              <w:tc>
                <w:tcPr>
                  <w:tcW w:w="1843" w:type="dxa"/>
                  <w:vMerge/>
                  <w:tcBorders>
                    <w:bottom w:val="dotted" w:sz="4" w:space="0" w:color="auto"/>
                  </w:tcBorders>
                  <w:tcMar>
                    <w:top w:w="15" w:type="dxa"/>
                    <w:left w:w="15" w:type="dxa"/>
                    <w:bottom w:w="15" w:type="dxa"/>
                    <w:right w:w="15" w:type="dxa"/>
                  </w:tcMar>
                </w:tcPr>
                <w:p w14:paraId="186D5462" w14:textId="77777777" w:rsidR="0011577E" w:rsidRPr="005F0CBB" w:rsidRDefault="0011577E" w:rsidP="00055B45">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354AF1A5" w14:textId="77777777" w:rsidR="0011577E" w:rsidRPr="008D39E8" w:rsidRDefault="008D39E8" w:rsidP="00055B45">
                  <w:pPr>
                    <w:spacing w:after="0" w:line="360" w:lineRule="auto"/>
                    <w:jc w:val="left"/>
                    <w:rPr>
                      <w:rFonts w:eastAsia="Garamond" w:cs="Garamond"/>
                      <w:lang w:val="en-US"/>
                      <w:rPrChange w:id="651" w:author="Hellmann, Simon" w:date="2025-08-31T11:51:00Z">
                        <w:rPr>
                          <w:rFonts w:eastAsia="Garamond" w:cs="Garamond"/>
                        </w:rPr>
                      </w:rPrChange>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Change w:id="652" w:author="Hellmann, Simon" w:date="2025-08-31T11:51:00Z">
                                <w:rPr>
                                  <w:rFonts w:ascii="Cambria Math" w:hAnsi="Cambria Math"/>
                                </w:rPr>
                              </w:rPrChange>
                            </w:rPr>
                            <m:t>atm</m:t>
                          </m:r>
                        </m:sub>
                      </m:sSub>
                    </m:oMath>
                  </m:oMathPara>
                </w:p>
              </w:tc>
              <w:tc>
                <w:tcPr>
                  <w:tcW w:w="851" w:type="dxa"/>
                  <w:tcBorders>
                    <w:bottom w:val="dotted" w:sz="4" w:space="0" w:color="auto"/>
                  </w:tcBorders>
                  <w:tcMar>
                    <w:top w:w="15" w:type="dxa"/>
                    <w:left w:w="15" w:type="dxa"/>
                    <w:bottom w:w="15" w:type="dxa"/>
                    <w:right w:w="15" w:type="dxa"/>
                  </w:tcMar>
                  <w:vAlign w:val="center"/>
                </w:tcPr>
                <w:p w14:paraId="172509B5"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2F2122A"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1BAF8B95"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Kinetic parameters</w:t>
                  </w:r>
                  <w:r>
                    <w:rPr>
                      <w:rFonts w:eastAsia="Garamond" w:cs="Garamond"/>
                      <w:color w:val="000000" w:themeColor="text1"/>
                      <w:szCs w:val="24"/>
                      <w:vertAlign w:val="superscript"/>
                      <w:lang w:val="en-US"/>
                    </w:rPr>
                    <w:t>b</w:t>
                  </w:r>
                </w:p>
              </w:tc>
              <w:tc>
                <w:tcPr>
                  <w:tcW w:w="1134" w:type="dxa"/>
                  <w:gridSpan w:val="2"/>
                  <w:tcBorders>
                    <w:top w:val="dotted" w:sz="4" w:space="0" w:color="auto"/>
                  </w:tcBorders>
                  <w:vAlign w:val="center"/>
                </w:tcPr>
                <w:p w14:paraId="388AA10F" w14:textId="77777777" w:rsidR="0011577E" w:rsidRPr="008D39E8" w:rsidRDefault="008D39E8" w:rsidP="00055B45">
                  <w:pPr>
                    <w:spacing w:after="0" w:line="360" w:lineRule="auto"/>
                    <w:ind w:firstLine="0"/>
                    <w:jc w:val="right"/>
                    <w:rPr>
                      <w:rFonts w:eastAsia="Garamond" w:cs="Garamond"/>
                      <w:color w:val="000000" w:themeColor="text1"/>
                      <w:szCs w:val="24"/>
                      <w:lang w:val="en-US"/>
                      <w:rPrChange w:id="653" w:author="Hellmann, Simon" w:date="2025-08-31T11:51:00Z">
                        <w:rPr>
                          <w:rFonts w:eastAsia="Garamond" w:cs="Garamond"/>
                          <w:color w:val="000000" w:themeColor="text1"/>
                          <w:szCs w:val="24"/>
                          <w:lang w:val="de-DE"/>
                        </w:rPr>
                      </w:rPrChang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39518355"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gridSpan w:val="2"/>
                  <w:tcBorders>
                    <w:top w:val="dotted" w:sz="4" w:space="0" w:color="auto"/>
                  </w:tcBorders>
                  <w:vAlign w:val="center"/>
                </w:tcPr>
                <w:p w14:paraId="07282747"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8D39E8" w14:paraId="74D5DCB8" w14:textId="77777777" w:rsidTr="00055B4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46C1B7BF" w14:textId="77777777" w:rsidR="0011577E" w:rsidRPr="005F0CBB" w:rsidRDefault="0011577E" w:rsidP="00055B45">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Gas Storage</w:t>
                  </w:r>
                  <w:r w:rsidRPr="00A02B2B">
                    <w:rPr>
                      <w:rFonts w:eastAsia="Garamond" w:cs="Garamond"/>
                      <w:color w:val="000000" w:themeColor="text1"/>
                      <w:szCs w:val="24"/>
                      <w:vertAlign w:val="superscript"/>
                      <w:lang w:val="en-US"/>
                    </w:rPr>
                    <w:t>a</w:t>
                  </w:r>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10B2EEC2" w14:textId="77777777" w:rsidR="0011577E" w:rsidRPr="005F0CBB" w:rsidRDefault="008D39E8"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tcBorders>
                    <w:top w:val="dotted" w:sz="4" w:space="0" w:color="auto"/>
                  </w:tcBorders>
                  <w:tcMar>
                    <w:top w:w="15" w:type="dxa"/>
                    <w:left w:w="15" w:type="dxa"/>
                    <w:bottom w:w="15" w:type="dxa"/>
                    <w:right w:w="15" w:type="dxa"/>
                  </w:tcMar>
                  <w:vAlign w:val="center"/>
                </w:tcPr>
                <w:p w14:paraId="3B7E502F" w14:textId="1653D2DC" w:rsidR="0011577E" w:rsidRPr="005F0CBB" w:rsidRDefault="00144E26" w:rsidP="00055B45">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28</w:t>
                  </w:r>
                  <w:r w:rsidR="0011577E" w:rsidRPr="005F0CBB">
                    <w:rPr>
                      <w:rFonts w:eastAsia="Garamond" w:cs="Garamond"/>
                      <w:color w:val="000000" w:themeColor="text1"/>
                      <w:szCs w:val="24"/>
                      <w:lang w:val="en-US"/>
                    </w:rPr>
                    <w:t>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77D6EE64"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0B8471EF" w14:textId="77777777" w:rsidR="0011577E" w:rsidRPr="005F0CBB" w:rsidRDefault="0011577E" w:rsidP="00055B45">
                  <w:pPr>
                    <w:spacing w:after="0" w:line="360" w:lineRule="auto"/>
                    <w:ind w:firstLine="0"/>
                    <w:jc w:val="right"/>
                    <w:rPr>
                      <w:rFonts w:eastAsia="Garamond" w:cs="Garamond"/>
                      <w:szCs w:val="24"/>
                      <w:lang w:val="en-US"/>
                    </w:rPr>
                  </w:pPr>
                </w:p>
              </w:tc>
              <w:tc>
                <w:tcPr>
                  <w:tcW w:w="1134" w:type="dxa"/>
                  <w:gridSpan w:val="2"/>
                  <w:vAlign w:val="center"/>
                </w:tcPr>
                <w:p w14:paraId="73139E2F" w14:textId="77777777" w:rsidR="0011577E" w:rsidRPr="005F0CBB" w:rsidRDefault="008D39E8" w:rsidP="00055B45">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52A87266"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gridSpan w:val="2"/>
                  <w:vAlign w:val="center"/>
                </w:tcPr>
                <w:p w14:paraId="2339A0AD"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8D39E8" w14:paraId="713D5432" w14:textId="77777777" w:rsidTr="00055B45">
              <w:trPr>
                <w:trHeight w:val="300"/>
                <w:jc w:val="center"/>
              </w:trPr>
              <w:tc>
                <w:tcPr>
                  <w:tcW w:w="1843" w:type="dxa"/>
                  <w:vMerge/>
                </w:tcPr>
                <w:p w14:paraId="4B8170CF"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3FD199AE" w14:textId="77777777" w:rsidR="0011577E" w:rsidRPr="005F0CBB" w:rsidRDefault="008D39E8"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670171F0" w14:textId="5C840B37" w:rsidR="0011577E" w:rsidRPr="00144E26" w:rsidRDefault="00144E26" w:rsidP="00055B45">
                  <w:pPr>
                    <w:spacing w:line="360" w:lineRule="auto"/>
                    <w:ind w:firstLine="0"/>
                    <w:jc w:val="right"/>
                    <w:rPr>
                      <w:rFonts w:eastAsia="Garamond" w:cs="Garamond"/>
                      <w:color w:val="000000" w:themeColor="text1"/>
                      <w:sz w:val="28"/>
                      <w:szCs w:val="24"/>
                      <w:lang w:val="en-US"/>
                    </w:rPr>
                  </w:pPr>
                  <w:r>
                    <w:rPr>
                      <w:rFonts w:eastAsia="Garamond" w:cs="Garamond"/>
                      <w:color w:val="000000" w:themeColor="text1"/>
                      <w:szCs w:val="24"/>
                      <w:lang w:val="en-US"/>
                    </w:rPr>
                    <w:t>50</w:t>
                  </w:r>
                </w:p>
              </w:tc>
              <w:tc>
                <w:tcPr>
                  <w:tcW w:w="992" w:type="dxa"/>
                  <w:gridSpan w:val="2"/>
                  <w:tcBorders>
                    <w:right w:val="dotted" w:sz="4" w:space="0" w:color="auto"/>
                  </w:tcBorders>
                  <w:tcMar>
                    <w:top w:w="15" w:type="dxa"/>
                    <w:left w:w="15" w:type="dxa"/>
                    <w:bottom w:w="15" w:type="dxa"/>
                    <w:right w:w="15" w:type="dxa"/>
                  </w:tcMar>
                  <w:vAlign w:val="center"/>
                </w:tcPr>
                <w:p w14:paraId="3D7CFA33" w14:textId="258E17DE" w:rsidR="0011577E" w:rsidRPr="005F0CBB" w:rsidRDefault="00144E26" w:rsidP="00055B45">
                  <w:pPr>
                    <w:spacing w:after="0" w:line="360" w:lineRule="auto"/>
                    <w:ind w:firstLine="0"/>
                    <w:jc w:val="right"/>
                    <w:rPr>
                      <w:rFonts w:eastAsia="Garamond" w:cs="Garamond"/>
                      <w:szCs w:val="24"/>
                      <w:lang w:val="en-US"/>
                    </w:rPr>
                  </w:pPr>
                  <w:r>
                    <w:rPr>
                      <w:rFonts w:eastAsia="Garamond" w:cs="Garamond"/>
                      <w:color w:val="000000" w:themeColor="text1"/>
                      <w:szCs w:val="24"/>
                      <w:lang w:val="en-US"/>
                    </w:rPr>
                    <w:t>°C</w:t>
                  </w:r>
                </w:p>
              </w:tc>
              <w:tc>
                <w:tcPr>
                  <w:tcW w:w="1418" w:type="dxa"/>
                  <w:gridSpan w:val="2"/>
                  <w:vMerge/>
                  <w:tcBorders>
                    <w:left w:val="dotted" w:sz="4" w:space="0" w:color="auto"/>
                  </w:tcBorders>
                  <w:vAlign w:val="center"/>
                </w:tcPr>
                <w:p w14:paraId="7E975396" w14:textId="77777777" w:rsidR="0011577E" w:rsidRPr="005F0CBB" w:rsidRDefault="0011577E" w:rsidP="00055B45">
                  <w:pPr>
                    <w:spacing w:after="0" w:line="360" w:lineRule="auto"/>
                    <w:ind w:firstLine="0"/>
                    <w:jc w:val="right"/>
                    <w:rPr>
                      <w:rFonts w:eastAsia="Garamond" w:cs="Garamond"/>
                      <w:szCs w:val="24"/>
                      <w:lang w:val="en-US"/>
                    </w:rPr>
                  </w:pPr>
                </w:p>
              </w:tc>
              <w:tc>
                <w:tcPr>
                  <w:tcW w:w="1134" w:type="dxa"/>
                  <w:gridSpan w:val="2"/>
                  <w:vAlign w:val="center"/>
                </w:tcPr>
                <w:p w14:paraId="0E6E9243" w14:textId="77777777" w:rsidR="0011577E" w:rsidRPr="005F0CBB" w:rsidRDefault="008D39E8" w:rsidP="00055B45">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42EDD60D"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gridSpan w:val="2"/>
                  <w:vAlign w:val="center"/>
                </w:tcPr>
                <w:p w14:paraId="39399607"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11577E" w:rsidRPr="008D39E8" w14:paraId="2D135BB0" w14:textId="77777777" w:rsidTr="00055B45">
              <w:trPr>
                <w:trHeight w:val="300"/>
                <w:jc w:val="center"/>
              </w:trPr>
              <w:tc>
                <w:tcPr>
                  <w:tcW w:w="1843" w:type="dxa"/>
                  <w:vMerge/>
                </w:tcPr>
                <w:p w14:paraId="58D3F135"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55D95F96" w14:textId="77777777" w:rsidR="0011577E" w:rsidRPr="005F0CBB" w:rsidRDefault="008D39E8" w:rsidP="00055B45">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0F34D576"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78EDCCC8" w14:textId="7A3606A7" w:rsidR="0011577E" w:rsidRPr="005F0CBB" w:rsidRDefault="00144E26" w:rsidP="00055B45">
                  <w:pPr>
                    <w:spacing w:after="0" w:line="360" w:lineRule="auto"/>
                    <w:ind w:firstLine="0"/>
                    <w:jc w:val="right"/>
                    <w:rPr>
                      <w:rFonts w:eastAsia="Garamond" w:cs="Garamond"/>
                      <w:color w:val="000000" w:themeColor="text1"/>
                      <w:szCs w:val="24"/>
                      <w:lang w:val="en-US"/>
                    </w:rPr>
                  </w:pPr>
                  <w:r>
                    <w:rPr>
                      <w:rFonts w:eastAsia="Garamond" w:cs="Garamond"/>
                      <w:color w:val="000000" w:themeColor="text1"/>
                      <w:lang w:val="en-US"/>
                    </w:rPr>
                    <w:t>b</w:t>
                  </w:r>
                  <w:r w:rsidR="0011577E" w:rsidRPr="005F0CBB">
                    <w:rPr>
                      <w:rFonts w:eastAsia="Garamond" w:cs="Garamond"/>
                      <w:color w:val="000000" w:themeColor="text1"/>
                      <w:lang w:val="en-US"/>
                    </w:rPr>
                    <w:t>ar</w:t>
                  </w:r>
                </w:p>
              </w:tc>
              <w:tc>
                <w:tcPr>
                  <w:tcW w:w="1418" w:type="dxa"/>
                  <w:gridSpan w:val="2"/>
                  <w:vMerge/>
                  <w:tcBorders>
                    <w:left w:val="dotted" w:sz="4" w:space="0" w:color="auto"/>
                  </w:tcBorders>
                  <w:vAlign w:val="center"/>
                </w:tcPr>
                <w:p w14:paraId="55D60858"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F0B0332" w14:textId="77777777" w:rsidR="0011577E" w:rsidRPr="005F0CBB" w:rsidRDefault="008D39E8" w:rsidP="00055B45">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348645DE"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gridSpan w:val="2"/>
                  <w:vAlign w:val="center"/>
                </w:tcPr>
                <w:p w14:paraId="1E33320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8D39E8" w14:paraId="17BF3E51" w14:textId="77777777" w:rsidTr="00055B45">
              <w:trPr>
                <w:trHeight w:val="300"/>
                <w:jc w:val="center"/>
              </w:trPr>
              <w:tc>
                <w:tcPr>
                  <w:tcW w:w="1843" w:type="dxa"/>
                  <w:vMerge/>
                  <w:tcBorders>
                    <w:bottom w:val="dotted" w:sz="4" w:space="0" w:color="auto"/>
                  </w:tcBorders>
                  <w:tcMar>
                    <w:top w:w="15" w:type="dxa"/>
                    <w:left w:w="15" w:type="dxa"/>
                    <w:bottom w:w="15" w:type="dxa"/>
                    <w:right w:w="15" w:type="dxa"/>
                  </w:tcMar>
                </w:tcPr>
                <w:p w14:paraId="5AB12F4D" w14:textId="77777777" w:rsidR="0011577E" w:rsidRPr="00220152" w:rsidRDefault="0011577E" w:rsidP="00055B45">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5A7077EF" w14:textId="77777777" w:rsidR="0011577E" w:rsidRPr="005F0CBB" w:rsidRDefault="008D39E8"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tcBorders>
                    <w:bottom w:val="dotted" w:sz="4" w:space="0" w:color="auto"/>
                  </w:tcBorders>
                  <w:tcMar>
                    <w:top w:w="15" w:type="dxa"/>
                    <w:left w:w="15" w:type="dxa"/>
                    <w:bottom w:w="15" w:type="dxa"/>
                    <w:right w:w="15" w:type="dxa"/>
                  </w:tcMar>
                  <w:vAlign w:val="center"/>
                </w:tcPr>
                <w:p w14:paraId="27B5F94C"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B299A8D" w14:textId="77777777" w:rsidR="0011577E" w:rsidRPr="005F0CBB" w:rsidRDefault="0011577E" w:rsidP="00055B45">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561AC0B4"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5B5F9D0B" w14:textId="77777777" w:rsidR="0011577E" w:rsidRPr="005F0CBB" w:rsidRDefault="008D39E8" w:rsidP="00055B45">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7E189F29"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gridSpan w:val="2"/>
                  <w:vAlign w:val="center"/>
                </w:tcPr>
                <w:p w14:paraId="119EE4E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8D39E8" w14:paraId="055844D5" w14:textId="77777777" w:rsidTr="00055B4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1EC67435" w14:textId="77777777" w:rsidR="0011577E" w:rsidRPr="005F0CBB" w:rsidRDefault="0011577E" w:rsidP="00055B45">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unit</w:t>
                  </w:r>
                  <w:r w:rsidRPr="00A02B2B">
                    <w:rPr>
                      <w:rFonts w:eastAsia="Garamond" w:cs="Garamond"/>
                      <w:color w:val="000000" w:themeColor="text1"/>
                      <w:szCs w:val="24"/>
                      <w:vertAlign w:val="superscript"/>
                      <w:lang w:val="en-US"/>
                    </w:rPr>
                    <w:t>a</w:t>
                  </w:r>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3E64D35F" w14:textId="77777777" w:rsidR="0011577E" w:rsidRPr="005F0CBB" w:rsidRDefault="008D39E8"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Change w:id="654" w:author="Hellmann, Simon" w:date="2025-08-31T11:51:00Z">
                                <w:rPr>
                                  <w:rFonts w:ascii="Cambria Math" w:hAnsi="Cambria Math"/>
                                </w:rPr>
                              </w:rPrChange>
                            </w:rPr>
                            <m:t>el</m:t>
                          </m:r>
                        </m:sub>
                      </m:sSub>
                    </m:oMath>
                  </m:oMathPara>
                </w:p>
              </w:tc>
              <w:tc>
                <w:tcPr>
                  <w:tcW w:w="851" w:type="dxa"/>
                  <w:tcBorders>
                    <w:top w:val="dotted" w:sz="4" w:space="0" w:color="auto"/>
                  </w:tcBorders>
                  <w:tcMar>
                    <w:top w:w="15" w:type="dxa"/>
                    <w:left w:w="15" w:type="dxa"/>
                    <w:bottom w:w="15" w:type="dxa"/>
                    <w:right w:w="15" w:type="dxa"/>
                  </w:tcMar>
                  <w:vAlign w:val="center"/>
                </w:tcPr>
                <w:p w14:paraId="3D0DAD3E"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50BBF32C"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tcBorders>
                    <w:left w:val="dotted" w:sz="4" w:space="0" w:color="auto"/>
                  </w:tcBorders>
                  <w:vAlign w:val="center"/>
                </w:tcPr>
                <w:p w14:paraId="556CBC0B"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4776E2C3" w14:textId="77777777" w:rsidR="0011577E" w:rsidRPr="005F0CBB" w:rsidRDefault="008D39E8" w:rsidP="00055B45">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36E63AD7" w14:textId="77777777" w:rsidR="0011577E" w:rsidRPr="005F0CBB" w:rsidRDefault="0011577E" w:rsidP="00055B45">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gridSpan w:val="2"/>
                  <w:vAlign w:val="center"/>
                </w:tcPr>
                <w:p w14:paraId="396C287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8D39E8" w14:paraId="194813C3" w14:textId="77777777" w:rsidTr="00055B45">
              <w:trPr>
                <w:trHeight w:val="300"/>
                <w:jc w:val="center"/>
              </w:trPr>
              <w:tc>
                <w:tcPr>
                  <w:tcW w:w="1843" w:type="dxa"/>
                  <w:vMerge/>
                  <w:tcMar>
                    <w:top w:w="15" w:type="dxa"/>
                    <w:left w:w="15" w:type="dxa"/>
                    <w:bottom w:w="15" w:type="dxa"/>
                    <w:right w:w="15" w:type="dxa"/>
                  </w:tcMar>
                  <w:vAlign w:val="center"/>
                </w:tcPr>
                <w:p w14:paraId="26554153" w14:textId="77777777" w:rsidR="0011577E" w:rsidRPr="005F0CBB" w:rsidRDefault="0011577E" w:rsidP="00055B45">
                  <w:pPr>
                    <w:spacing w:line="360" w:lineRule="auto"/>
                    <w:rPr>
                      <w:lang w:val="en-US"/>
                    </w:rPr>
                  </w:pPr>
                </w:p>
              </w:tc>
              <w:tc>
                <w:tcPr>
                  <w:tcW w:w="992" w:type="dxa"/>
                  <w:gridSpan w:val="2"/>
                  <w:tcMar>
                    <w:top w:w="15" w:type="dxa"/>
                    <w:left w:w="15" w:type="dxa"/>
                    <w:bottom w:w="15" w:type="dxa"/>
                    <w:right w:w="15" w:type="dxa"/>
                  </w:tcMar>
                  <w:vAlign w:val="center"/>
                </w:tcPr>
                <w:p w14:paraId="2FB7CB7E" w14:textId="77777777" w:rsidR="0011577E" w:rsidRPr="005F0CBB" w:rsidRDefault="008D39E8"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lang w:val="en-US"/>
                              <w:rPrChange w:id="655" w:author="Hellmann, Simon" w:date="2025-08-31T11:51:00Z">
                                <w:rPr>
                                  <w:rFonts w:ascii="Cambria Math" w:hAnsi="Cambria Math"/>
                                </w:rPr>
                              </w:rPrChange>
                            </w:rPr>
                            <m:t>el</m:t>
                          </m:r>
                        </m:sub>
                      </m:sSub>
                    </m:oMath>
                  </m:oMathPara>
                </w:p>
              </w:tc>
              <w:tc>
                <w:tcPr>
                  <w:tcW w:w="851" w:type="dxa"/>
                  <w:tcMar>
                    <w:top w:w="15" w:type="dxa"/>
                    <w:left w:w="15" w:type="dxa"/>
                    <w:bottom w:w="15" w:type="dxa"/>
                    <w:right w:w="15" w:type="dxa"/>
                  </w:tcMar>
                  <w:vAlign w:val="center"/>
                </w:tcPr>
                <w:p w14:paraId="39067F69"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4952A26E"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tcBorders>
                    <w:left w:val="dotted" w:sz="4" w:space="0" w:color="auto"/>
                  </w:tcBorders>
                  <w:vAlign w:val="center"/>
                </w:tcPr>
                <w:p w14:paraId="022E3426"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419355A5" w14:textId="77777777" w:rsidR="0011577E" w:rsidRPr="008D39E8" w:rsidRDefault="008D39E8" w:rsidP="00055B45">
                  <w:pPr>
                    <w:spacing w:line="360" w:lineRule="auto"/>
                    <w:ind w:firstLine="0"/>
                    <w:jc w:val="right"/>
                    <w:rPr>
                      <w:rFonts w:eastAsia="Garamond" w:cs="Garamond"/>
                      <w:lang w:val="en-US"/>
                      <w:rPrChange w:id="656" w:author="Hellmann, Simon" w:date="2025-08-31T11:51:00Z">
                        <w:rPr>
                          <w:rFonts w:eastAsia="Garamond" w:cs="Garamond"/>
                        </w:rPr>
                      </w:rPrChange>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4C496B7E" w14:textId="77777777" w:rsidR="0011577E" w:rsidRPr="32AF646F" w:rsidRDefault="0011577E" w:rsidP="00055B45">
                  <w:pPr>
                    <w:spacing w:line="360" w:lineRule="auto"/>
                    <w:ind w:firstLine="0"/>
                    <w:jc w:val="right"/>
                    <w:rPr>
                      <w:lang w:val="en-US"/>
                    </w:rPr>
                  </w:pPr>
                  <w:r>
                    <w:rPr>
                      <w:lang w:val="en-US"/>
                    </w:rPr>
                    <w:t>0.4</w:t>
                  </w:r>
                </w:p>
              </w:tc>
              <w:tc>
                <w:tcPr>
                  <w:tcW w:w="987" w:type="dxa"/>
                  <w:gridSpan w:val="2"/>
                  <w:vAlign w:val="center"/>
                </w:tcPr>
                <w:p w14:paraId="37AD955E"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8D39E8" w14:paraId="11F90063" w14:textId="77777777" w:rsidTr="00055B45">
              <w:trPr>
                <w:trHeight w:val="300"/>
                <w:jc w:val="center"/>
              </w:trPr>
              <w:tc>
                <w:tcPr>
                  <w:tcW w:w="1843" w:type="dxa"/>
                  <w:vMerge/>
                  <w:tcMar>
                    <w:top w:w="15" w:type="dxa"/>
                    <w:left w:w="15" w:type="dxa"/>
                    <w:bottom w:w="15" w:type="dxa"/>
                    <w:right w:w="15" w:type="dxa"/>
                  </w:tcMar>
                  <w:vAlign w:val="center"/>
                </w:tcPr>
                <w:p w14:paraId="7D2AE6CB" w14:textId="77777777" w:rsidR="0011577E" w:rsidRPr="005F0CBB" w:rsidRDefault="0011577E" w:rsidP="00055B45">
                  <w:pPr>
                    <w:spacing w:line="360" w:lineRule="auto"/>
                    <w:rPr>
                      <w:lang w:val="en-US"/>
                    </w:rPr>
                  </w:pPr>
                </w:p>
              </w:tc>
              <w:tc>
                <w:tcPr>
                  <w:tcW w:w="992" w:type="dxa"/>
                  <w:gridSpan w:val="2"/>
                  <w:tcMar>
                    <w:top w:w="15" w:type="dxa"/>
                    <w:left w:w="15" w:type="dxa"/>
                    <w:bottom w:w="15" w:type="dxa"/>
                    <w:right w:w="15" w:type="dxa"/>
                  </w:tcMar>
                  <w:vAlign w:val="center"/>
                </w:tcPr>
                <w:p w14:paraId="71E4FA78" w14:textId="77777777" w:rsidR="0011577E" w:rsidRPr="005F0CBB" w:rsidRDefault="0011577E" w:rsidP="00055B45">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tcMar>
                    <w:top w:w="15" w:type="dxa"/>
                    <w:left w:w="15" w:type="dxa"/>
                    <w:bottom w:w="15" w:type="dxa"/>
                    <w:right w:w="15" w:type="dxa"/>
                  </w:tcMar>
                  <w:vAlign w:val="center"/>
                </w:tcPr>
                <w:p w14:paraId="7869D03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0E64D8B9"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4DDADA7E"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5FFCF0D5" w14:textId="77777777" w:rsidR="0011577E" w:rsidRPr="008D39E8" w:rsidRDefault="008D39E8" w:rsidP="00055B45">
                  <w:pPr>
                    <w:spacing w:line="360" w:lineRule="auto"/>
                    <w:ind w:firstLine="0"/>
                    <w:jc w:val="right"/>
                    <w:rPr>
                      <w:rFonts w:eastAsia="Garamond" w:cs="Garamond"/>
                      <w:lang w:val="en-US"/>
                      <w:rPrChange w:id="657" w:author="Hellmann, Simon" w:date="2025-08-31T11:51:00Z">
                        <w:rPr>
                          <w:rFonts w:eastAsia="Garamond" w:cs="Garamond"/>
                        </w:rPr>
                      </w:rPrChang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05B00C26" w14:textId="77777777" w:rsidR="0011577E" w:rsidRPr="32AF646F" w:rsidRDefault="0011577E" w:rsidP="00055B45">
                  <w:pPr>
                    <w:spacing w:line="360" w:lineRule="auto"/>
                    <w:ind w:firstLine="0"/>
                    <w:jc w:val="right"/>
                    <w:rPr>
                      <w:lang w:val="en-US"/>
                    </w:rPr>
                  </w:pPr>
                  <w:r>
                    <w:rPr>
                      <w:lang w:val="en-US"/>
                    </w:rPr>
                    <w:t>0.14</w:t>
                  </w:r>
                </w:p>
              </w:tc>
              <w:tc>
                <w:tcPr>
                  <w:tcW w:w="987" w:type="dxa"/>
                  <w:gridSpan w:val="2"/>
                  <w:vAlign w:val="center"/>
                </w:tcPr>
                <w:p w14:paraId="4DCECF7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11577E" w:rsidRPr="008D39E8" w14:paraId="4A81CDB5" w14:textId="77777777" w:rsidTr="00055B45">
              <w:trPr>
                <w:trHeight w:val="300"/>
                <w:jc w:val="center"/>
              </w:trPr>
              <w:tc>
                <w:tcPr>
                  <w:tcW w:w="2552" w:type="dxa"/>
                  <w:gridSpan w:val="2"/>
                  <w:tcBorders>
                    <w:top w:val="single" w:sz="4" w:space="0" w:color="auto"/>
                    <w:bottom w:val="single" w:sz="4" w:space="0" w:color="auto"/>
                  </w:tcBorders>
                  <w:tcMar>
                    <w:top w:w="15" w:type="dxa"/>
                    <w:left w:w="15" w:type="dxa"/>
                    <w:bottom w:w="15" w:type="dxa"/>
                    <w:right w:w="15" w:type="dxa"/>
                  </w:tcMar>
                  <w:vAlign w:val="center"/>
                </w:tcPr>
                <w:p w14:paraId="1890A3BE" w14:textId="77777777" w:rsidR="0011577E" w:rsidRPr="008D39E8" w:rsidRDefault="0011577E" w:rsidP="00055B45">
                  <w:pPr>
                    <w:spacing w:line="360" w:lineRule="auto"/>
                    <w:jc w:val="left"/>
                    <w:rPr>
                      <w:lang w:val="en-US"/>
                      <w:rPrChange w:id="658" w:author="Hellmann, Simon" w:date="2025-08-31T11:51:00Z">
                        <w:rPr/>
                      </w:rPrChange>
                    </w:rPr>
                  </w:pPr>
                  <w:r>
                    <w:rPr>
                      <w:rFonts w:eastAsia="Garamond" w:cs="Garamond"/>
                      <w:szCs w:val="24"/>
                      <w:lang w:val="en-US"/>
                    </w:rPr>
                    <w:t>S</w:t>
                  </w:r>
                  <w:r w:rsidRPr="00E363D1">
                    <w:rPr>
                      <w:rFonts w:eastAsia="Garamond" w:cs="Garamond"/>
                      <w:szCs w:val="24"/>
                      <w:lang w:val="en-US"/>
                    </w:rPr>
                    <w:t>ubstrate/VC</w:t>
                  </w:r>
                  <w:r w:rsidRPr="00A02B2B">
                    <w:rPr>
                      <w:rFonts w:eastAsia="Garamond" w:cs="Garamond"/>
                      <w:color w:val="000000" w:themeColor="text1"/>
                      <w:szCs w:val="24"/>
                      <w:vertAlign w:val="superscript"/>
                      <w:lang w:val="en-US"/>
                    </w:rPr>
                    <w:t>a</w:t>
                  </w:r>
                  <w:r>
                    <w:rPr>
                      <w:rFonts w:eastAsia="Garamond" w:cs="Garamond"/>
                      <w:color w:val="000000" w:themeColor="text1"/>
                      <w:szCs w:val="24"/>
                      <w:vertAlign w:val="superscript"/>
                      <w:lang w:val="en-US"/>
                    </w:rPr>
                    <w:t>, f</w:t>
                  </w:r>
                </w:p>
              </w:tc>
              <w:tc>
                <w:tcPr>
                  <w:tcW w:w="1559" w:type="dxa"/>
                  <w:gridSpan w:val="3"/>
                  <w:tcBorders>
                    <w:top w:val="single" w:sz="4" w:space="0" w:color="auto"/>
                    <w:bottom w:val="single" w:sz="4" w:space="0" w:color="auto"/>
                  </w:tcBorders>
                  <w:tcMar>
                    <w:top w:w="15" w:type="dxa"/>
                    <w:left w:w="15" w:type="dxa"/>
                    <w:bottom w:w="15" w:type="dxa"/>
                    <w:right w:w="15" w:type="dxa"/>
                  </w:tcMar>
                  <w:vAlign w:val="center"/>
                </w:tcPr>
                <w:p w14:paraId="7FE67853" w14:textId="77777777" w:rsidR="0011577E" w:rsidRPr="32AF646F" w:rsidRDefault="0011577E" w:rsidP="00055B45">
                  <w:pPr>
                    <w:spacing w:line="360" w:lineRule="auto"/>
                    <w:ind w:firstLine="0"/>
                    <w:jc w:val="right"/>
                    <w:rPr>
                      <w:lang w:val="en-US"/>
                    </w:rPr>
                  </w:pPr>
                  <w:r w:rsidRPr="00E363D1">
                    <w:rPr>
                      <w:rFonts w:eastAsia="Garamond" w:cs="Garamond"/>
                      <w:bCs/>
                      <w:lang w:val="en-US"/>
                    </w:rPr>
                    <w:t>BMP</w:t>
                  </w:r>
                  <w:r>
                    <w:rPr>
                      <w:rFonts w:eastAsia="Garamond" w:cs="Garamond"/>
                      <w:szCs w:val="24"/>
                      <w:vertAlign w:val="superscript"/>
                      <w:lang w:val="en-US"/>
                    </w:rPr>
                    <w:t>a,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134" w:type="dxa"/>
                  <w:gridSpan w:val="2"/>
                  <w:tcBorders>
                    <w:top w:val="single" w:sz="4" w:space="0" w:color="auto"/>
                    <w:bottom w:val="single" w:sz="4" w:space="0" w:color="auto"/>
                  </w:tcBorders>
                  <w:tcMar>
                    <w:top w:w="15" w:type="dxa"/>
                    <w:left w:w="15" w:type="dxa"/>
                    <w:bottom w:w="15" w:type="dxa"/>
                    <w:right w:w="15" w:type="dxa"/>
                  </w:tcMar>
                  <w:vAlign w:val="center"/>
                </w:tcPr>
                <w:p w14:paraId="47A31338" w14:textId="77777777" w:rsidR="0011577E"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TS</w:t>
                  </w:r>
                  <w:r>
                    <w:rPr>
                      <w:rFonts w:eastAsia="Garamond" w:cs="Garamond"/>
                      <w:szCs w:val="24"/>
                      <w:vertAlign w:val="superscript"/>
                      <w:lang w:val="en-US"/>
                    </w:rPr>
                    <w:t>a, e</w:t>
                  </w:r>
                  <w:r w:rsidRPr="00E363D1">
                    <w:rPr>
                      <w:rFonts w:eastAsia="Garamond" w:cs="Garamond"/>
                      <w:szCs w:val="24"/>
                      <w:lang w:val="en-US"/>
                    </w:rPr>
                    <w:t xml:space="preserve"> </w:t>
                  </w:r>
                </w:p>
                <w:p w14:paraId="562529FA"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4" w:type="dxa"/>
                  <w:gridSpan w:val="2"/>
                  <w:tcBorders>
                    <w:top w:val="single" w:sz="4" w:space="0" w:color="auto"/>
                    <w:bottom w:val="single" w:sz="4" w:space="0" w:color="auto"/>
                  </w:tcBorders>
                  <w:vAlign w:val="center"/>
                </w:tcPr>
                <w:p w14:paraId="6AC84578" w14:textId="77777777" w:rsidR="0011577E" w:rsidRDefault="0011577E" w:rsidP="00055B45">
                  <w:pPr>
                    <w:widowControl w:val="0"/>
                    <w:spacing w:line="360" w:lineRule="auto"/>
                    <w:jc w:val="right"/>
                    <w:rPr>
                      <w:rFonts w:eastAsia="Garamond" w:cs="Garamond"/>
                      <w:bCs/>
                      <w:lang w:val="en-US"/>
                    </w:rPr>
                  </w:pPr>
                  <m:oMath>
                    <m:r>
                      <w:rPr>
                        <w:rFonts w:ascii="Cambria Math" w:eastAsia="Garamond" w:hAnsi="Cambria Math" w:cs="Garamond"/>
                        <w:lang w:val="en-US"/>
                      </w:rPr>
                      <m:t>XA</m:t>
                    </m:r>
                  </m:oMath>
                  <w:r>
                    <w:rPr>
                      <w:rFonts w:eastAsia="Garamond" w:cs="Garamond"/>
                      <w:szCs w:val="24"/>
                      <w:vertAlign w:val="superscript"/>
                      <w:lang w:val="en-US"/>
                    </w:rPr>
                    <w:t>a, e</w:t>
                  </w:r>
                  <w:r>
                    <w:rPr>
                      <w:rFonts w:eastAsia="Garamond" w:cs="Garamond"/>
                      <w:bCs/>
                      <w:lang w:val="en-US"/>
                    </w:rPr>
                    <w:t xml:space="preserve"> </w:t>
                  </w:r>
                </w:p>
                <w:p w14:paraId="201DEAC8" w14:textId="77777777" w:rsidR="0011577E" w:rsidRPr="005F0CBB" w:rsidRDefault="0011577E" w:rsidP="00055B45">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36C4BA92" w14:textId="77777777" w:rsidR="0011577E" w:rsidRPr="005F0CBB" w:rsidRDefault="0011577E" w:rsidP="00055B45">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Pr>
                      <w:rFonts w:eastAsia="Garamond" w:cs="Garamond"/>
                      <w:szCs w:val="24"/>
                      <w:vertAlign w:val="superscript"/>
                      <w:lang w:val="en-US"/>
                    </w:rPr>
                    <w:t>a, e</w:t>
                  </w:r>
                  <w:r w:rsidRPr="00E363D1">
                    <w:rPr>
                      <w:rFonts w:eastAsia="Garamond" w:cs="Garamond"/>
                      <w:bCs/>
                      <w:lang w:val="en-US"/>
                    </w:rPr>
                    <w:t xml:space="preserve"> </w:t>
                  </w:r>
                  <w:r>
                    <w:rPr>
                      <w:rFonts w:eastAsia="Garamond" w:cs="Garamond"/>
                      <w:bCs/>
                      <w:lang w:val="en-US"/>
                    </w:rPr>
                    <w:t xml:space="preserve"> </w:t>
                  </w:r>
                  <w:r>
                    <w:rPr>
                      <w:rFonts w:eastAsia="Garamond" w:cs="Garamond"/>
                      <w:bCs/>
                      <w:lang w:val="en-US"/>
                    </w:rPr>
                    <w:br/>
                  </w:r>
                  <w:r w:rsidRPr="00E363D1">
                    <w:rPr>
                      <w:rFonts w:eastAsia="Garamond" w:cs="Garamond"/>
                      <w:bCs/>
                      <w:lang w:val="en-US"/>
                    </w:rPr>
                    <w:t>[% TS]</w:t>
                  </w:r>
                </w:p>
              </w:tc>
              <w:tc>
                <w:tcPr>
                  <w:tcW w:w="993" w:type="dxa"/>
                  <w:gridSpan w:val="2"/>
                  <w:tcBorders>
                    <w:top w:val="single" w:sz="4" w:space="0" w:color="auto"/>
                    <w:bottom w:val="single" w:sz="4" w:space="0" w:color="auto"/>
                  </w:tcBorders>
                  <w:vAlign w:val="center"/>
                </w:tcPr>
                <w:p w14:paraId="34364A8E" w14:textId="77777777" w:rsidR="0011577E" w:rsidRPr="005F0CBB" w:rsidRDefault="0011577E" w:rsidP="00055B45">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L</m:t>
                    </m:r>
                  </m:oMath>
                  <w:r>
                    <w:rPr>
                      <w:rFonts w:eastAsia="Garamond" w:cs="Garamond"/>
                      <w:szCs w:val="24"/>
                      <w:vertAlign w:val="superscript"/>
                      <w:lang w:val="en-US"/>
                    </w:rPr>
                    <w:t>a, e</w:t>
                  </w:r>
                  <w:r w:rsidRPr="00E363D1">
                    <w:rPr>
                      <w:rFonts w:eastAsia="Garamond" w:cs="Garamond"/>
                      <w:bCs/>
                      <w:lang w:val="en-US"/>
                    </w:rPr>
                    <w:t xml:space="preserve"> </w:t>
                  </w:r>
                  <w:r w:rsidRPr="00E363D1">
                    <w:rPr>
                      <w:rFonts w:eastAsia="Garamond" w:cs="Garamond"/>
                      <w:bCs/>
                      <w:lang w:val="en-US"/>
                    </w:rPr>
                    <w:br/>
                    <w:t>[% TS]</w:t>
                  </w:r>
                </w:p>
              </w:tc>
              <w:tc>
                <w:tcPr>
                  <w:tcW w:w="703" w:type="dxa"/>
                  <w:tcBorders>
                    <w:top w:val="single" w:sz="4" w:space="0" w:color="auto"/>
                    <w:bottom w:val="single" w:sz="4" w:space="0" w:color="auto"/>
                  </w:tcBorders>
                  <w:vAlign w:val="center"/>
                </w:tcPr>
                <w:p w14:paraId="21D7096C" w14:textId="77777777" w:rsidR="0011577E" w:rsidRPr="008D39E8" w:rsidRDefault="0011577E" w:rsidP="00055B45">
                  <w:pPr>
                    <w:spacing w:line="360" w:lineRule="auto"/>
                    <w:ind w:firstLine="0"/>
                    <w:jc w:val="right"/>
                    <w:rPr>
                      <w:rStyle w:val="Kommentarzeichen"/>
                      <w:lang w:val="en-US"/>
                      <w:rPrChange w:id="659" w:author="Hellmann, Simon" w:date="2025-08-31T11:51:00Z">
                        <w:rPr>
                          <w:rStyle w:val="Kommentarzeichen"/>
                        </w:rPr>
                      </w:rPrChange>
                    </w:rPr>
                  </w:pPr>
                  <m:oMath>
                    <m:r>
                      <w:rPr>
                        <w:rFonts w:ascii="Cambria Math" w:eastAsia="Garamond" w:hAnsi="Cambria Math" w:cs="Garamond"/>
                        <w:szCs w:val="24"/>
                        <w:vertAlign w:val="superscript"/>
                        <w:lang w:val="en-US"/>
                      </w:rPr>
                      <m:t>n</m:t>
                    </m:r>
                  </m:oMath>
                  <w:r>
                    <w:rPr>
                      <w:rFonts w:eastAsia="Garamond" w:cs="Garamond"/>
                      <w:szCs w:val="24"/>
                      <w:vertAlign w:val="superscript"/>
                      <w:lang w:val="en-US"/>
                    </w:rPr>
                    <w:t>a, e</w:t>
                  </w:r>
                  <w:r w:rsidRPr="008D39E8">
                    <w:rPr>
                      <w:rStyle w:val="Kommentarzeichen"/>
                      <w:lang w:val="en-US"/>
                      <w:rPrChange w:id="660" w:author="Hellmann, Simon" w:date="2025-08-31T11:51:00Z">
                        <w:rPr>
                          <w:rStyle w:val="Kommentarzeichen"/>
                        </w:rPr>
                      </w:rPrChange>
                    </w:rPr>
                    <w:t xml:space="preserve"> </w:t>
                  </w:r>
                </w:p>
                <w:p w14:paraId="519133EC" w14:textId="77777777" w:rsidR="0011577E" w:rsidRPr="005F0CBB" w:rsidRDefault="0011577E" w:rsidP="00055B45">
                  <w:pPr>
                    <w:spacing w:line="360" w:lineRule="auto"/>
                    <w:ind w:firstLine="0"/>
                    <w:jc w:val="right"/>
                    <w:rPr>
                      <w:rFonts w:eastAsia="Garamond" w:cs="Garamond"/>
                      <w:color w:val="000000" w:themeColor="text1"/>
                      <w:lang w:val="en-US"/>
                    </w:rPr>
                  </w:pPr>
                  <w:r>
                    <w:rPr>
                      <w:rFonts w:eastAsia="Garamond" w:cs="Garamond"/>
                      <w:color w:val="000000" w:themeColor="text1"/>
                      <w:lang w:val="en-US"/>
                    </w:rPr>
                    <w:t>[-]</w:t>
                  </w:r>
                </w:p>
              </w:tc>
            </w:tr>
            <w:tr w:rsidR="0011577E" w:rsidRPr="008D39E8" w14:paraId="523E3CF1" w14:textId="77777777" w:rsidTr="00055B45">
              <w:trPr>
                <w:trHeight w:val="300"/>
                <w:jc w:val="center"/>
              </w:trPr>
              <w:tc>
                <w:tcPr>
                  <w:tcW w:w="2552" w:type="dxa"/>
                  <w:gridSpan w:val="2"/>
                  <w:tcBorders>
                    <w:top w:val="single" w:sz="4" w:space="0" w:color="auto"/>
                  </w:tcBorders>
                  <w:tcMar>
                    <w:top w:w="15" w:type="dxa"/>
                    <w:left w:w="15" w:type="dxa"/>
                    <w:bottom w:w="15" w:type="dxa"/>
                    <w:right w:w="15" w:type="dxa"/>
                  </w:tcMar>
                </w:tcPr>
                <w:p w14:paraId="70BD84F3" w14:textId="77777777" w:rsidR="0011577E" w:rsidRPr="008D39E8" w:rsidRDefault="0011577E" w:rsidP="00055B45">
                  <w:pPr>
                    <w:spacing w:line="360" w:lineRule="auto"/>
                    <w:jc w:val="left"/>
                    <w:rPr>
                      <w:lang w:val="en-US"/>
                      <w:rPrChange w:id="661" w:author="Hellmann, Simon" w:date="2025-08-31T11:51:00Z">
                        <w:rPr/>
                      </w:rPrChange>
                    </w:rPr>
                  </w:pPr>
                  <w:r>
                    <w:rPr>
                      <w:rFonts w:eastAsia="Garamond" w:cs="Garamond"/>
                      <w:lang w:val="en-US"/>
                    </w:rPr>
                    <w:t>Maize</w:t>
                  </w:r>
                  <w:r w:rsidRPr="00E363D1">
                    <w:rPr>
                      <w:rFonts w:eastAsia="Garamond" w:cs="Garamond"/>
                      <w:lang w:val="en-US"/>
                    </w:rPr>
                    <w:t xml:space="preserve"> silage</w:t>
                  </w:r>
                  <w:r>
                    <w:rPr>
                      <w:rFonts w:eastAsia="Garamond" w:cs="Garamond"/>
                      <w:lang w:val="en-US"/>
                    </w:rPr>
                    <w:t xml:space="preserve"> (MS)</w:t>
                  </w:r>
                </w:p>
              </w:tc>
              <w:tc>
                <w:tcPr>
                  <w:tcW w:w="1559" w:type="dxa"/>
                  <w:gridSpan w:val="3"/>
                  <w:tcBorders>
                    <w:top w:val="single" w:sz="4" w:space="0" w:color="auto"/>
                  </w:tcBorders>
                  <w:tcMar>
                    <w:top w:w="15" w:type="dxa"/>
                    <w:left w:w="15" w:type="dxa"/>
                    <w:bottom w:w="15" w:type="dxa"/>
                    <w:right w:w="15" w:type="dxa"/>
                  </w:tcMar>
                </w:tcPr>
                <w:p w14:paraId="31A24335"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57</w:t>
                  </w:r>
                </w:p>
              </w:tc>
              <w:tc>
                <w:tcPr>
                  <w:tcW w:w="1134" w:type="dxa"/>
                  <w:gridSpan w:val="2"/>
                  <w:tcBorders>
                    <w:top w:val="single" w:sz="4" w:space="0" w:color="auto"/>
                  </w:tcBorders>
                  <w:tcMar>
                    <w:top w:w="15" w:type="dxa"/>
                    <w:left w:w="15" w:type="dxa"/>
                    <w:bottom w:w="15" w:type="dxa"/>
                    <w:right w:w="15" w:type="dxa"/>
                  </w:tcMar>
                </w:tcPr>
                <w:p w14:paraId="38F91581"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4" w:type="dxa"/>
                  <w:gridSpan w:val="2"/>
                  <w:tcBorders>
                    <w:top w:val="single" w:sz="4" w:space="0" w:color="auto"/>
                  </w:tcBorders>
                </w:tcPr>
                <w:p w14:paraId="46BADA1E"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4.43</w:t>
                  </w:r>
                </w:p>
              </w:tc>
              <w:tc>
                <w:tcPr>
                  <w:tcW w:w="992" w:type="dxa"/>
                  <w:gridSpan w:val="2"/>
                  <w:tcBorders>
                    <w:top w:val="single" w:sz="4" w:space="0" w:color="auto"/>
                  </w:tcBorders>
                </w:tcPr>
                <w:p w14:paraId="094E8C17"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7.81</w:t>
                  </w:r>
                </w:p>
              </w:tc>
              <w:tc>
                <w:tcPr>
                  <w:tcW w:w="993" w:type="dxa"/>
                  <w:gridSpan w:val="2"/>
                  <w:tcBorders>
                    <w:top w:val="single" w:sz="4" w:space="0" w:color="auto"/>
                  </w:tcBorders>
                </w:tcPr>
                <w:p w14:paraId="25610402"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44</w:t>
                  </w:r>
                </w:p>
              </w:tc>
              <w:tc>
                <w:tcPr>
                  <w:tcW w:w="703" w:type="dxa"/>
                  <w:tcBorders>
                    <w:top w:val="single" w:sz="4" w:space="0" w:color="auto"/>
                  </w:tcBorders>
                </w:tcPr>
                <w:p w14:paraId="15E3764E"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50</w:t>
                  </w:r>
                </w:p>
              </w:tc>
            </w:tr>
            <w:tr w:rsidR="0011577E" w:rsidRPr="008D39E8" w14:paraId="10734F75" w14:textId="77777777" w:rsidTr="00055B45">
              <w:trPr>
                <w:trHeight w:val="300"/>
                <w:jc w:val="center"/>
              </w:trPr>
              <w:tc>
                <w:tcPr>
                  <w:tcW w:w="2552" w:type="dxa"/>
                  <w:gridSpan w:val="2"/>
                  <w:tcMar>
                    <w:top w:w="15" w:type="dxa"/>
                    <w:left w:w="15" w:type="dxa"/>
                    <w:bottom w:w="15" w:type="dxa"/>
                    <w:right w:w="15" w:type="dxa"/>
                  </w:tcMar>
                </w:tcPr>
                <w:p w14:paraId="38B4C2A4" w14:textId="77777777" w:rsidR="0011577E" w:rsidRPr="008D39E8" w:rsidRDefault="0011577E" w:rsidP="00055B45">
                  <w:pPr>
                    <w:spacing w:line="360" w:lineRule="auto"/>
                    <w:jc w:val="left"/>
                    <w:rPr>
                      <w:lang w:val="en-US"/>
                      <w:rPrChange w:id="662" w:author="Hellmann, Simon" w:date="2025-08-31T11:51:00Z">
                        <w:rPr/>
                      </w:rPrChange>
                    </w:rPr>
                  </w:pPr>
                  <w:r>
                    <w:rPr>
                      <w:rFonts w:eastAsia="Garamond" w:cs="Garamond"/>
                      <w:lang w:val="en-US"/>
                    </w:rPr>
                    <w:t>G</w:t>
                  </w:r>
                  <w:r w:rsidRPr="00E363D1">
                    <w:rPr>
                      <w:rFonts w:eastAsia="Garamond" w:cs="Garamond"/>
                      <w:lang w:val="en-US"/>
                    </w:rPr>
                    <w:t>rass silage</w:t>
                  </w:r>
                  <w:r>
                    <w:rPr>
                      <w:rFonts w:eastAsia="Garamond" w:cs="Garamond"/>
                      <w:lang w:val="en-US"/>
                    </w:rPr>
                    <w:t xml:space="preserve"> (GrS)</w:t>
                  </w:r>
                </w:p>
              </w:tc>
              <w:tc>
                <w:tcPr>
                  <w:tcW w:w="1559" w:type="dxa"/>
                  <w:gridSpan w:val="3"/>
                  <w:tcMar>
                    <w:top w:w="15" w:type="dxa"/>
                    <w:left w:w="15" w:type="dxa"/>
                    <w:bottom w:w="15" w:type="dxa"/>
                    <w:right w:w="15" w:type="dxa"/>
                  </w:tcMar>
                </w:tcPr>
                <w:p w14:paraId="099BE64C"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72</w:t>
                  </w:r>
                </w:p>
              </w:tc>
              <w:tc>
                <w:tcPr>
                  <w:tcW w:w="1134" w:type="dxa"/>
                  <w:gridSpan w:val="2"/>
                  <w:tcMar>
                    <w:top w:w="15" w:type="dxa"/>
                    <w:left w:w="15" w:type="dxa"/>
                    <w:bottom w:w="15" w:type="dxa"/>
                    <w:right w:w="15" w:type="dxa"/>
                  </w:tcMar>
                </w:tcPr>
                <w:p w14:paraId="3CDEA77C"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4" w:type="dxa"/>
                  <w:gridSpan w:val="2"/>
                </w:tcPr>
                <w:p w14:paraId="44CC0A87"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11.29</w:t>
                  </w:r>
                </w:p>
              </w:tc>
              <w:tc>
                <w:tcPr>
                  <w:tcW w:w="992" w:type="dxa"/>
                  <w:gridSpan w:val="2"/>
                </w:tcPr>
                <w:p w14:paraId="62BCA5A6"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3.93</w:t>
                  </w:r>
                </w:p>
              </w:tc>
              <w:tc>
                <w:tcPr>
                  <w:tcW w:w="993" w:type="dxa"/>
                  <w:gridSpan w:val="2"/>
                </w:tcPr>
                <w:p w14:paraId="7A2BAB84"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14</w:t>
                  </w:r>
                </w:p>
              </w:tc>
              <w:tc>
                <w:tcPr>
                  <w:tcW w:w="703" w:type="dxa"/>
                </w:tcPr>
                <w:p w14:paraId="785FDB77"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5</w:t>
                  </w:r>
                </w:p>
              </w:tc>
            </w:tr>
            <w:tr w:rsidR="0011577E" w:rsidRPr="008D39E8" w14:paraId="2B06C322" w14:textId="77777777" w:rsidTr="00055B45">
              <w:trPr>
                <w:trHeight w:val="300"/>
                <w:jc w:val="center"/>
              </w:trPr>
              <w:tc>
                <w:tcPr>
                  <w:tcW w:w="2552" w:type="dxa"/>
                  <w:gridSpan w:val="2"/>
                  <w:tcMar>
                    <w:top w:w="15" w:type="dxa"/>
                    <w:left w:w="15" w:type="dxa"/>
                    <w:bottom w:w="15" w:type="dxa"/>
                    <w:right w:w="15" w:type="dxa"/>
                  </w:tcMar>
                </w:tcPr>
                <w:p w14:paraId="32BBEC49" w14:textId="77777777" w:rsidR="0011577E" w:rsidRPr="008D39E8" w:rsidRDefault="0011577E" w:rsidP="00055B45">
                  <w:pPr>
                    <w:spacing w:line="360" w:lineRule="auto"/>
                    <w:jc w:val="left"/>
                    <w:rPr>
                      <w:lang w:val="en-US"/>
                      <w:rPrChange w:id="663" w:author="Hellmann, Simon" w:date="2025-08-31T11:51:00Z">
                        <w:rPr/>
                      </w:rPrChange>
                    </w:rPr>
                  </w:pPr>
                  <w:r>
                    <w:rPr>
                      <w:rFonts w:eastAsia="Garamond" w:cs="Garamond"/>
                      <w:lang w:val="en-US"/>
                    </w:rPr>
                    <w:t>S</w:t>
                  </w:r>
                  <w:r w:rsidRPr="00E363D1">
                    <w:rPr>
                      <w:rFonts w:eastAsia="Garamond" w:cs="Garamond"/>
                      <w:lang w:val="en-US"/>
                    </w:rPr>
                    <w:t>ugar beet silage</w:t>
                  </w:r>
                  <w:r>
                    <w:rPr>
                      <w:rFonts w:eastAsia="Garamond" w:cs="Garamond"/>
                      <w:lang w:val="en-US"/>
                    </w:rPr>
                    <w:t xml:space="preserve"> (SBS)</w:t>
                  </w:r>
                </w:p>
              </w:tc>
              <w:tc>
                <w:tcPr>
                  <w:tcW w:w="1559" w:type="dxa"/>
                  <w:gridSpan w:val="3"/>
                  <w:tcMar>
                    <w:top w:w="15" w:type="dxa"/>
                    <w:left w:w="15" w:type="dxa"/>
                    <w:bottom w:w="15" w:type="dxa"/>
                    <w:right w:w="15" w:type="dxa"/>
                  </w:tcMar>
                </w:tcPr>
                <w:p w14:paraId="6E646982"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89</w:t>
                  </w:r>
                </w:p>
              </w:tc>
              <w:tc>
                <w:tcPr>
                  <w:tcW w:w="1134" w:type="dxa"/>
                  <w:gridSpan w:val="2"/>
                  <w:tcMar>
                    <w:top w:w="15" w:type="dxa"/>
                    <w:left w:w="15" w:type="dxa"/>
                    <w:bottom w:w="15" w:type="dxa"/>
                    <w:right w:w="15" w:type="dxa"/>
                  </w:tcMar>
                </w:tcPr>
                <w:p w14:paraId="1D309AE3"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4" w:type="dxa"/>
                  <w:gridSpan w:val="2"/>
                </w:tcPr>
                <w:p w14:paraId="6CB2B747"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9.39</w:t>
                  </w:r>
                </w:p>
              </w:tc>
              <w:tc>
                <w:tcPr>
                  <w:tcW w:w="992" w:type="dxa"/>
                  <w:gridSpan w:val="2"/>
                </w:tcPr>
                <w:p w14:paraId="1F2DFD34"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3.39</w:t>
                  </w:r>
                </w:p>
              </w:tc>
              <w:tc>
                <w:tcPr>
                  <w:tcW w:w="993" w:type="dxa"/>
                  <w:gridSpan w:val="2"/>
                </w:tcPr>
                <w:p w14:paraId="425788A2"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0.19</w:t>
                  </w:r>
                </w:p>
              </w:tc>
              <w:tc>
                <w:tcPr>
                  <w:tcW w:w="703" w:type="dxa"/>
                </w:tcPr>
                <w:p w14:paraId="33219967"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3</w:t>
                  </w:r>
                </w:p>
              </w:tc>
            </w:tr>
            <w:tr w:rsidR="0011577E" w:rsidRPr="008D39E8" w14:paraId="18794945" w14:textId="77777777" w:rsidTr="00055B45">
              <w:trPr>
                <w:trHeight w:val="300"/>
                <w:jc w:val="center"/>
              </w:trPr>
              <w:tc>
                <w:tcPr>
                  <w:tcW w:w="2552" w:type="dxa"/>
                  <w:gridSpan w:val="2"/>
                  <w:tcBorders>
                    <w:bottom w:val="dotted" w:sz="4" w:space="0" w:color="auto"/>
                  </w:tcBorders>
                  <w:tcMar>
                    <w:top w:w="15" w:type="dxa"/>
                    <w:left w:w="15" w:type="dxa"/>
                    <w:bottom w:w="15" w:type="dxa"/>
                    <w:right w:w="15" w:type="dxa"/>
                  </w:tcMar>
                </w:tcPr>
                <w:p w14:paraId="3D78CA77" w14:textId="77777777" w:rsidR="0011577E" w:rsidRPr="008D39E8" w:rsidRDefault="0011577E" w:rsidP="00055B45">
                  <w:pPr>
                    <w:spacing w:line="360" w:lineRule="auto"/>
                    <w:jc w:val="left"/>
                    <w:rPr>
                      <w:lang w:val="en-US"/>
                      <w:rPrChange w:id="664" w:author="Hellmann, Simon" w:date="2025-08-31T11:51:00Z">
                        <w:rPr/>
                      </w:rPrChange>
                    </w:rPr>
                  </w:pPr>
                  <w:r>
                    <w:rPr>
                      <w:rFonts w:eastAsia="Garamond" w:cs="Garamond"/>
                      <w:lang w:val="en-US"/>
                    </w:rPr>
                    <w:t>C</w:t>
                  </w:r>
                  <w:r w:rsidRPr="00E363D1">
                    <w:rPr>
                      <w:rFonts w:eastAsia="Garamond" w:cs="Garamond"/>
                      <w:lang w:val="en-US"/>
                    </w:rPr>
                    <w:t>attle manure</w:t>
                  </w:r>
                  <w:r>
                    <w:rPr>
                      <w:rFonts w:eastAsia="Garamond" w:cs="Garamond"/>
                      <w:lang w:val="en-US"/>
                    </w:rPr>
                    <w:t xml:space="preserve"> (CM)</w:t>
                  </w:r>
                </w:p>
              </w:tc>
              <w:tc>
                <w:tcPr>
                  <w:tcW w:w="1559" w:type="dxa"/>
                  <w:gridSpan w:val="3"/>
                  <w:tcBorders>
                    <w:bottom w:val="dotted" w:sz="4" w:space="0" w:color="auto"/>
                  </w:tcBorders>
                  <w:tcMar>
                    <w:top w:w="15" w:type="dxa"/>
                    <w:left w:w="15" w:type="dxa"/>
                    <w:bottom w:w="15" w:type="dxa"/>
                    <w:right w:w="15" w:type="dxa"/>
                  </w:tcMar>
                </w:tcPr>
                <w:p w14:paraId="5DFC0C46"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246</w:t>
                  </w:r>
                </w:p>
              </w:tc>
              <w:tc>
                <w:tcPr>
                  <w:tcW w:w="1134" w:type="dxa"/>
                  <w:gridSpan w:val="2"/>
                  <w:tcBorders>
                    <w:bottom w:val="dotted" w:sz="4" w:space="0" w:color="auto"/>
                  </w:tcBorders>
                  <w:tcMar>
                    <w:top w:w="15" w:type="dxa"/>
                    <w:left w:w="15" w:type="dxa"/>
                    <w:bottom w:w="15" w:type="dxa"/>
                    <w:right w:w="15" w:type="dxa"/>
                  </w:tcMar>
                </w:tcPr>
                <w:p w14:paraId="296FB97D"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4" w:type="dxa"/>
                  <w:gridSpan w:val="2"/>
                  <w:tcBorders>
                    <w:bottom w:val="dotted" w:sz="4" w:space="0" w:color="auto"/>
                  </w:tcBorders>
                </w:tcPr>
                <w:p w14:paraId="3E2BC501"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23.65</w:t>
                  </w:r>
                </w:p>
              </w:tc>
              <w:tc>
                <w:tcPr>
                  <w:tcW w:w="992" w:type="dxa"/>
                  <w:gridSpan w:val="2"/>
                  <w:tcBorders>
                    <w:bottom w:val="dotted" w:sz="4" w:space="0" w:color="auto"/>
                  </w:tcBorders>
                </w:tcPr>
                <w:p w14:paraId="303193FA"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6.63</w:t>
                  </w:r>
                </w:p>
              </w:tc>
              <w:tc>
                <w:tcPr>
                  <w:tcW w:w="993" w:type="dxa"/>
                  <w:gridSpan w:val="2"/>
                  <w:tcBorders>
                    <w:bottom w:val="dotted" w:sz="4" w:space="0" w:color="auto"/>
                  </w:tcBorders>
                </w:tcPr>
                <w:p w14:paraId="7906A4C6"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38</w:t>
                  </w:r>
                </w:p>
              </w:tc>
              <w:tc>
                <w:tcPr>
                  <w:tcW w:w="703" w:type="dxa"/>
                  <w:tcBorders>
                    <w:bottom w:val="dotted" w:sz="4" w:space="0" w:color="auto"/>
                  </w:tcBorders>
                </w:tcPr>
                <w:p w14:paraId="0EEC40A9"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24</w:t>
                  </w:r>
                </w:p>
              </w:tc>
            </w:tr>
            <w:tr w:rsidR="0011577E" w:rsidRPr="008D39E8" w14:paraId="0CECE500" w14:textId="77777777" w:rsidTr="00055B45">
              <w:trPr>
                <w:trHeight w:val="300"/>
                <w:jc w:val="center"/>
              </w:trPr>
              <w:tc>
                <w:tcPr>
                  <w:tcW w:w="2552" w:type="dxa"/>
                  <w:gridSpan w:val="2"/>
                  <w:tcBorders>
                    <w:top w:val="dotted" w:sz="4" w:space="0" w:color="auto"/>
                    <w:bottom w:val="single" w:sz="8" w:space="0" w:color="auto"/>
                  </w:tcBorders>
                  <w:tcMar>
                    <w:top w:w="15" w:type="dxa"/>
                    <w:left w:w="15" w:type="dxa"/>
                    <w:bottom w:w="15" w:type="dxa"/>
                    <w:right w:w="15" w:type="dxa"/>
                  </w:tcMar>
                  <w:vAlign w:val="center"/>
                </w:tcPr>
                <w:p w14:paraId="7FFCA68B" w14:textId="77777777" w:rsidR="0011577E" w:rsidRPr="008D39E8" w:rsidRDefault="0011577E" w:rsidP="00055B45">
                  <w:pPr>
                    <w:spacing w:line="360" w:lineRule="auto"/>
                    <w:jc w:val="left"/>
                    <w:rPr>
                      <w:lang w:val="en-US"/>
                      <w:rPrChange w:id="665" w:author="Hellmann, Simon" w:date="2025-08-31T11:51:00Z">
                        <w:rPr/>
                      </w:rPrChange>
                    </w:rPr>
                  </w:pPr>
                  <w:r w:rsidRPr="00E363D1">
                    <w:rPr>
                      <w:rFonts w:eastAsia="Garamond" w:cs="Garamond"/>
                      <w:lang w:val="en-US"/>
                    </w:rPr>
                    <w:t>VC [%]</w:t>
                  </w:r>
                  <w:r>
                    <w:rPr>
                      <w:rFonts w:eastAsia="Garamond" w:cs="Garamond"/>
                      <w:vertAlign w:val="superscript"/>
                      <w:lang w:val="en-US"/>
                    </w:rPr>
                    <w:t>f</w:t>
                  </w:r>
                </w:p>
              </w:tc>
              <w:tc>
                <w:tcPr>
                  <w:tcW w:w="1559" w:type="dxa"/>
                  <w:gridSpan w:val="3"/>
                  <w:tcBorders>
                    <w:top w:val="dotted" w:sz="4" w:space="0" w:color="auto"/>
                    <w:bottom w:val="single" w:sz="8" w:space="0" w:color="auto"/>
                  </w:tcBorders>
                  <w:tcMar>
                    <w:top w:w="15" w:type="dxa"/>
                    <w:left w:w="15" w:type="dxa"/>
                    <w:bottom w:w="15" w:type="dxa"/>
                    <w:right w:w="15" w:type="dxa"/>
                  </w:tcMar>
                </w:tcPr>
                <w:p w14:paraId="1A8E1178" w14:textId="77777777" w:rsidR="0011577E" w:rsidRPr="00E363D1" w:rsidRDefault="0011577E" w:rsidP="00055B45">
                  <w:pPr>
                    <w:spacing w:line="360" w:lineRule="auto"/>
                    <w:ind w:firstLine="0"/>
                    <w:jc w:val="right"/>
                    <w:rPr>
                      <w:rFonts w:eastAsia="Garamond" w:cs="Garamond"/>
                      <w:bCs/>
                      <w:lang w:val="en-US"/>
                    </w:rPr>
                  </w:pPr>
                  <w:r>
                    <w:rPr>
                      <w:rFonts w:eastAsia="Garamond" w:cs="Garamond"/>
                      <w:szCs w:val="24"/>
                      <w:lang w:val="en-US"/>
                    </w:rPr>
                    <w:t>14.51</w:t>
                  </w:r>
                </w:p>
              </w:tc>
              <w:tc>
                <w:tcPr>
                  <w:tcW w:w="1134" w:type="dxa"/>
                  <w:gridSpan w:val="2"/>
                  <w:tcBorders>
                    <w:top w:val="dotted" w:sz="4" w:space="0" w:color="auto"/>
                    <w:bottom w:val="single" w:sz="8" w:space="0" w:color="auto"/>
                  </w:tcBorders>
                  <w:tcMar>
                    <w:top w:w="15" w:type="dxa"/>
                    <w:left w:w="15" w:type="dxa"/>
                    <w:bottom w:w="15" w:type="dxa"/>
                    <w:right w:w="15" w:type="dxa"/>
                  </w:tcMar>
                </w:tcPr>
                <w:p w14:paraId="5740DC85"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4" w:type="dxa"/>
                  <w:gridSpan w:val="2"/>
                  <w:tcBorders>
                    <w:top w:val="dotted" w:sz="4" w:space="0" w:color="auto"/>
                    <w:bottom w:val="single" w:sz="8" w:space="0" w:color="auto"/>
                  </w:tcBorders>
                </w:tcPr>
                <w:p w14:paraId="6E58AF6F"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7.40</w:t>
                  </w:r>
                </w:p>
              </w:tc>
              <w:tc>
                <w:tcPr>
                  <w:tcW w:w="992" w:type="dxa"/>
                  <w:gridSpan w:val="2"/>
                  <w:tcBorders>
                    <w:top w:val="dotted" w:sz="4" w:space="0" w:color="auto"/>
                    <w:bottom w:val="single" w:sz="8" w:space="0" w:color="auto"/>
                  </w:tcBorders>
                </w:tcPr>
                <w:p w14:paraId="5B4F1C59"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5.52</w:t>
                  </w:r>
                </w:p>
              </w:tc>
              <w:tc>
                <w:tcPr>
                  <w:tcW w:w="993" w:type="dxa"/>
                  <w:gridSpan w:val="2"/>
                  <w:tcBorders>
                    <w:top w:val="dotted" w:sz="4" w:space="0" w:color="auto"/>
                    <w:bottom w:val="single" w:sz="8" w:space="0" w:color="auto"/>
                  </w:tcBorders>
                </w:tcPr>
                <w:p w14:paraId="04FF793F"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0.04</w:t>
                  </w:r>
                </w:p>
              </w:tc>
              <w:tc>
                <w:tcPr>
                  <w:tcW w:w="703" w:type="dxa"/>
                  <w:tcBorders>
                    <w:top w:val="dotted" w:sz="4" w:space="0" w:color="auto"/>
                    <w:bottom w:val="single" w:sz="8" w:space="0" w:color="auto"/>
                  </w:tcBorders>
                </w:tcPr>
                <w:p w14:paraId="57DB237A"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w:t>
                  </w:r>
                </w:p>
              </w:tc>
            </w:tr>
          </w:tbl>
          <w:p w14:paraId="7719F721" w14:textId="77777777" w:rsidR="0011577E" w:rsidRDefault="0011577E" w:rsidP="00055B45">
            <w:pPr>
              <w:spacing w:after="0" w:line="276" w:lineRule="auto"/>
              <w:ind w:right="0" w:firstLine="0"/>
              <w:jc w:val="left"/>
              <w:rPr>
                <w:rFonts w:eastAsia="Garamond" w:cs="Garamond"/>
                <w:b/>
                <w:sz w:val="22"/>
                <w:lang w:val="en-US"/>
              </w:rPr>
            </w:pPr>
          </w:p>
        </w:tc>
      </w:tr>
      <w:tr w:rsidR="0011577E" w14:paraId="0FF4A8F8" w14:textId="77777777" w:rsidTr="00055B45">
        <w:tc>
          <w:tcPr>
            <w:tcW w:w="9019" w:type="dxa"/>
          </w:tcPr>
          <w:p w14:paraId="125A0184" w14:textId="77777777" w:rsidR="0011577E"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a</w:t>
            </w:r>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 xml:space="preserve">AD: anaerobic digestion, CHP: combined heat and power, GS: gas storage, VC: variation coefficient, BMP: biochemical methane potential, TS: total solids, </w:t>
            </w:r>
            <m:oMath>
              <m:r>
                <w:rPr>
                  <w:rFonts w:ascii="Cambria Math" w:eastAsia="Garamond" w:hAnsi="Cambria Math" w:cs="Garamond"/>
                  <w:color w:val="000000" w:themeColor="text1"/>
                  <w:sz w:val="18"/>
                  <w:szCs w:val="18"/>
                  <w:lang w:val="en-GB"/>
                </w:rPr>
                <m:t>XA</m:t>
              </m:r>
              <m:r>
                <w:rPr>
                  <w:rFonts w:ascii="Cambria Math" w:eastAsia="Garamond" w:hAnsi="Cambria Math" w:cs="Garamond"/>
                  <w:color w:val="000000" w:themeColor="text1"/>
                  <w:sz w:val="18"/>
                  <w:szCs w:val="18"/>
                  <w:vertAlign w:val="superscript"/>
                  <w:lang w:val="en-GB"/>
                </w:rPr>
                <m:t xml:space="preserve">, </m:t>
              </m:r>
              <m:r>
                <w:rPr>
                  <w:rFonts w:ascii="Cambria Math" w:eastAsia="Garamond" w:hAnsi="Cambria Math" w:cs="Garamond"/>
                  <w:color w:val="000000" w:themeColor="text1"/>
                  <w:sz w:val="18"/>
                  <w:szCs w:val="18"/>
                  <w:lang w:val="en-GB"/>
                </w:rPr>
                <m:t>XP</m:t>
              </m:r>
              <m:r>
                <w:rPr>
                  <w:rFonts w:ascii="Cambria Math" w:eastAsia="Garamond" w:hAnsi="Cambria Math" w:cs="Garamond"/>
                  <w:color w:val="000000" w:themeColor="text1"/>
                  <w:sz w:val="18"/>
                  <w:szCs w:val="18"/>
                  <w:vertAlign w:val="superscript"/>
                  <w:lang w:val="en-GB"/>
                </w:rPr>
                <m:t>,</m:t>
              </m:r>
              <m:r>
                <w:rPr>
                  <w:rFonts w:ascii="Cambria Math" w:eastAsia="Garamond" w:hAnsi="Cambria Math" w:cs="Garamond"/>
                  <w:color w:val="000000" w:themeColor="text1"/>
                  <w:sz w:val="18"/>
                  <w:szCs w:val="18"/>
                  <w:lang w:val="en-GB"/>
                </w:rPr>
                <m:t>XL</m:t>
              </m:r>
            </m:oMath>
            <w:r>
              <w:rPr>
                <w:rFonts w:eastAsia="Garamond" w:cs="Garamond"/>
                <w:color w:val="000000" w:themeColor="text1"/>
                <w:sz w:val="18"/>
                <w:szCs w:val="18"/>
                <w:lang w:val="en-GB"/>
              </w:rPr>
              <w:t xml:space="preserve">: measurements of raw ash, protein and lipids, VS: volatile solids, FM: fresh matter, </w:t>
            </w:r>
            <m:oMath>
              <m:r>
                <w:rPr>
                  <w:rFonts w:ascii="Cambria Math" w:eastAsia="Garamond" w:hAnsi="Cambria Math" w:cs="Garamond"/>
                  <w:color w:val="000000" w:themeColor="text1"/>
                  <w:sz w:val="18"/>
                  <w:szCs w:val="18"/>
                  <w:lang w:val="en-GB"/>
                </w:rPr>
                <m:t>n</m:t>
              </m:r>
            </m:oMath>
            <w:r>
              <w:rPr>
                <w:rFonts w:eastAsia="Garamond" w:cs="Garamond"/>
                <w:color w:val="000000" w:themeColor="text1"/>
                <w:sz w:val="18"/>
                <w:szCs w:val="18"/>
                <w:lang w:val="en-GB"/>
              </w:rPr>
              <w:t>: n</w:t>
            </w:r>
            <w:r w:rsidRPr="00EF6799">
              <w:rPr>
                <w:rFonts w:eastAsia="Garamond" w:cs="Garamond"/>
                <w:sz w:val="18"/>
                <w:szCs w:val="24"/>
                <w:lang w:val="en-US"/>
              </w:rPr>
              <w:t>umber of samples</w:t>
            </w:r>
            <w:r>
              <w:rPr>
                <w:rFonts w:eastAsia="Garamond" w:cs="Garamond"/>
                <w:sz w:val="18"/>
                <w:szCs w:val="24"/>
                <w:lang w:val="en-US"/>
              </w:rPr>
              <w:t>.</w:t>
            </w:r>
          </w:p>
          <w:p w14:paraId="21F8E458" w14:textId="15AB6EBB" w:rsidR="0011577E" w:rsidRPr="00220152"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Pr>
                <w:rFonts w:eastAsia="Garamond" w:cs="Garamond"/>
                <w:sz w:val="18"/>
                <w:szCs w:val="24"/>
                <w:lang w:val="en-US"/>
              </w:rPr>
              <w:t xml:space="preserve"> The first three kinetic parameters of the ADM1-R3 differ from those in </w:t>
            </w:r>
            <w:sdt>
              <w:sdtPr>
                <w:rPr>
                  <w:rFonts w:eastAsia="Garamond" w:cs="Garamond"/>
                  <w:sz w:val="18"/>
                  <w:szCs w:val="24"/>
                  <w:lang w:val="en-US"/>
                </w:rPr>
                <w:alias w:val="To edit, see citavi.com/edit"/>
                <w:tag w:val="CitaviPlaceholder#120c6a4c-8ea1-4118-963e-aa2db114065e"/>
                <w:id w:val="-891886586"/>
                <w:placeholder>
                  <w:docPart w:val="6A117CC79B3F468FBE3AB0F7CA7669CA"/>
                </w:placeholder>
              </w:sdtPr>
              <w:sdtContent>
                <w:r>
                  <w:rPr>
                    <w:rFonts w:eastAsia="Garamond" w:cs="Garamond"/>
                    <w:sz w:val="18"/>
                    <w:szCs w:val="24"/>
                    <w:lang w:val="en-US"/>
                  </w:rPr>
                  <w:fldChar w:fldCharType="begin"/>
                </w:r>
                <w:r w:rsidR="00A551D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FQxNTowMTow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Pr>
                    <w:rFonts w:eastAsia="Garamond" w:cs="Garamond"/>
                    <w:sz w:val="18"/>
                    <w:szCs w:val="24"/>
                    <w:lang w:val="en-US"/>
                  </w:rPr>
                  <w:fldChar w:fldCharType="separate"/>
                </w:r>
                <w:r w:rsidR="008D39E8">
                  <w:fldChar w:fldCharType="begin"/>
                </w:r>
                <w:r w:rsidR="008D39E8">
                  <w:instrText xml:space="preserve"> HYPERLINK \l "_CTVL0011ab1625a1f8746d89116961d23d09cb8" \o "Weinrich, S.; Nelles, M. (2021): Systematic simplification of the Anaerobic Digestion Model No. 1 (ADM1) - Model development and stoichiometric analys…" </w:instrText>
                </w:r>
                <w:ins w:id="666" w:author="Hellmann, Simon" w:date="2025-08-31T12:14:00Z"/>
                <w:r w:rsidR="008D39E8">
                  <w:fldChar w:fldCharType="separate"/>
                </w:r>
                <w:r w:rsidR="00E04011">
                  <w:rPr>
                    <w:rFonts w:eastAsia="Garamond" w:cs="Garamond"/>
                    <w:sz w:val="18"/>
                    <w:szCs w:val="24"/>
                    <w:lang w:val="en-US"/>
                  </w:rPr>
                  <w:t>Weinrich and Nelles</w:t>
                </w:r>
                <w:r w:rsidR="008D39E8">
                  <w:rPr>
                    <w:rFonts w:eastAsia="Garamond" w:cs="Garamond"/>
                    <w:sz w:val="18"/>
                    <w:szCs w:val="24"/>
                    <w:lang w:val="en-US"/>
                  </w:rPr>
                  <w:fldChar w:fldCharType="end"/>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340972151"/>
                <w:placeholder>
                  <w:docPart w:val="6A117CC79B3F468FBE3AB0F7CA7669CA"/>
                </w:placeholder>
              </w:sdtPr>
              <w:sdtContent>
                <w:r>
                  <w:rPr>
                    <w:rFonts w:eastAsia="Garamond" w:cs="Garamond"/>
                    <w:sz w:val="18"/>
                    <w:szCs w:val="24"/>
                    <w:lang w:val="en-US"/>
                  </w:rPr>
                  <w:fldChar w:fldCharType="begin"/>
                </w:r>
                <w:r w:rsidR="00A551D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BUMTU6MDE6MD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Pr>
                    <w:rFonts w:eastAsia="Garamond" w:cs="Garamond"/>
                    <w:sz w:val="18"/>
                    <w:szCs w:val="24"/>
                    <w:lang w:val="en-US"/>
                  </w:rPr>
                  <w:fldChar w:fldCharType="separate"/>
                </w:r>
                <w:r w:rsidR="008D39E8">
                  <w:fldChar w:fldCharType="begin"/>
                </w:r>
                <w:r w:rsidR="008D39E8" w:rsidRPr="008D39E8">
                  <w:rPr>
                    <w:lang w:val="en-US"/>
                    <w:rPrChange w:id="667" w:author="Hellmann, Simon" w:date="2025-08-31T11:49:00Z">
                      <w:rPr/>
                    </w:rPrChange>
                  </w:rPr>
                  <w:instrText xml:space="preserve"> HYPERLINK \l "_CTVL0011ab1625a1f8746d89116961d23d09cb8" \o "Weinrich, S.; Nelles, M. (2021): Systematic simplification of the Anaerobic Digestion Model No. 1 (ADM1) - Model development and stoichiometric analys…" </w:instrText>
                </w:r>
                <w:ins w:id="668" w:author="Hellmann, Simon" w:date="2025-08-31T12:14:00Z"/>
                <w:r w:rsidR="008D39E8">
                  <w:fldChar w:fldCharType="separate"/>
                </w:r>
                <w:r w:rsidR="00E04011">
                  <w:rPr>
                    <w:rFonts w:eastAsia="Garamond" w:cs="Garamond"/>
                    <w:sz w:val="18"/>
                    <w:szCs w:val="24"/>
                    <w:lang w:val="en-US"/>
                  </w:rPr>
                  <w:t>(2021)</w:t>
                </w:r>
                <w:r w:rsidR="008D39E8">
                  <w:rPr>
                    <w:rFonts w:eastAsia="Garamond" w:cs="Garamond"/>
                    <w:sz w:val="18"/>
                    <w:szCs w:val="24"/>
                    <w:lang w:val="en-US"/>
                  </w:rPr>
                  <w:fldChar w:fldCharType="end"/>
                </w:r>
                <w:r>
                  <w:rPr>
                    <w:rFonts w:eastAsia="Garamond" w:cs="Garamond"/>
                    <w:sz w:val="18"/>
                    <w:szCs w:val="24"/>
                    <w:lang w:val="en-US"/>
                  </w:rPr>
                  <w:fldChar w:fldCharType="end"/>
                </w:r>
              </w:sdtContent>
            </w:sdt>
            <w:r>
              <w:rPr>
                <w:rFonts w:eastAsia="Garamond" w:cs="Garamond"/>
                <w:sz w:val="18"/>
                <w:szCs w:val="24"/>
                <w:lang w:val="en-US"/>
              </w:rPr>
              <w:t>, the other kinetic parameters are given only for the sake of completeness.</w:t>
            </w:r>
          </w:p>
          <w:p w14:paraId="645CD111" w14:textId="77777777" w:rsidR="0011577E"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Individual v</w:t>
            </w:r>
            <w:r w:rsidRPr="6AD5F801">
              <w:rPr>
                <w:rFonts w:eastAsia="Garamond" w:cs="Garamond"/>
                <w:color w:val="000000" w:themeColor="text1"/>
                <w:sz w:val="18"/>
                <w:szCs w:val="18"/>
                <w:lang w:val="en-GB"/>
              </w:rPr>
              <w:t xml:space="preserve">alues </w:t>
            </w:r>
            <w:r>
              <w:rPr>
                <w:rFonts w:eastAsia="Garamond" w:cs="Garamond"/>
                <w:color w:val="000000" w:themeColor="text1"/>
                <w:sz w:val="18"/>
                <w:szCs w:val="18"/>
                <w:lang w:val="en-GB"/>
              </w:rPr>
              <w:t xml:space="preserve">were inspired by </w:t>
            </w:r>
            <w:r w:rsidRPr="6AD5F801">
              <w:rPr>
                <w:rFonts w:eastAsia="Garamond" w:cs="Garamond"/>
                <w:color w:val="000000" w:themeColor="text1"/>
                <w:sz w:val="18"/>
                <w:szCs w:val="18"/>
                <w:lang w:val="en-GB"/>
              </w:rPr>
              <w:t>the research biogas plant at DBFZ</w:t>
            </w:r>
            <w:r>
              <w:rPr>
                <w:rFonts w:eastAsia="Garamond" w:cs="Garamond"/>
                <w:color w:val="000000" w:themeColor="text1"/>
                <w:sz w:val="18"/>
                <w:szCs w:val="18"/>
                <w:lang w:val="en-GB"/>
              </w:rPr>
              <w:t xml:space="preserve"> described in Mauky et al. (2016).</w:t>
            </w:r>
          </w:p>
          <w:p w14:paraId="57CD75DB" w14:textId="4AD4D82C" w:rsidR="0011577E" w:rsidRDefault="0011577E" w:rsidP="00055B45">
            <w:pPr>
              <w:spacing w:line="276"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Pr="6AD5F801">
              <w:rPr>
                <w:rFonts w:eastAsia="Garamond" w:cs="Garamond"/>
                <w:color w:val="000000" w:themeColor="text1"/>
                <w:sz w:val="18"/>
                <w:szCs w:val="18"/>
                <w:lang w:val="en-GB"/>
              </w:rPr>
              <w:t xml:space="preserve"> </w:t>
            </w:r>
            <w:r>
              <w:rPr>
                <w:rFonts w:eastAsia="Garamond" w:cs="Garamond"/>
                <w:sz w:val="18"/>
                <w:szCs w:val="24"/>
                <w:lang w:val="en-US"/>
              </w:rPr>
              <w:t xml:space="preserve">BMP of sugar beet silage taken from </w:t>
            </w:r>
            <w:sdt>
              <w:sdtPr>
                <w:rPr>
                  <w:rFonts w:eastAsia="Garamond" w:cs="Garamond"/>
                  <w:sz w:val="18"/>
                  <w:szCs w:val="24"/>
                  <w:lang w:val="en-US"/>
                </w:rPr>
                <w:alias w:val="To edit, see citavi.com/edit"/>
                <w:tag w:val="CitaviPlaceholder#8bd27498-38b7-43dc-a06b-de34edaeeb87"/>
                <w:id w:val="-1873687703"/>
                <w:placeholder>
                  <w:docPart w:val="88D8B69C35AF41F095A31EE499D14AF0"/>
                </w:placeholder>
              </w:sdtPr>
              <w:sdtContent>
                <w:r>
                  <w:rPr>
                    <w:rFonts w:eastAsia="Garamond" w:cs="Garamond"/>
                    <w:sz w:val="18"/>
                    <w:szCs w:val="24"/>
                    <w:lang w:val="en-US"/>
                  </w:rPr>
                  <w:fldChar w:fldCharType="begin"/>
                </w:r>
                <w:r w:rsidR="00A551D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b3RlcyI6IlBJSTogIGVuOTA1MDM2OCIsIk51bWJlciI6IjUiLCJPcmdhbml6YXRpb25zIjpbXSwiT3RoZXJzSW52b2x2ZWQiOltdLCJQYWdlUmFuZ2UiOiI8c3A+XHJcbiAgPG4+MzY4PC9uPlxyXG4gIDxpbj50cnVlPC9pbj5cclxuICA8b3M+MzY4PC9vcz5cclxuICA8cHM+MzY4PC9wcz5cclxuPC9zcD5cclxuPG9zPjM2OD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}</w:instrText>
                </w:r>
                <w:r>
                  <w:rPr>
                    <w:rFonts w:eastAsia="Garamond" w:cs="Garamond"/>
                    <w:sz w:val="18"/>
                    <w:szCs w:val="24"/>
                    <w:lang w:val="en-US"/>
                  </w:rPr>
                  <w:fldChar w:fldCharType="separate"/>
                </w:r>
                <w:r w:rsidR="008D39E8">
                  <w:fldChar w:fldCharType="begin"/>
                </w:r>
                <w:r w:rsidR="008D39E8">
                  <w:instrText xml:space="preserve"> HYPERLINK \l "_CTVL00154f7876cf736462b9517e60db455cde9" \o "Heidarzadeh Vazifehkhoran, A.; Triolo, J.; Larsen, S.; Stefanek, K.; Sommer, S. (2016): Assessment of the Variability of Biogas Production from Sugar …" </w:instrText>
                </w:r>
                <w:ins w:id="669" w:author="Hellmann, Simon" w:date="2025-08-31T12:14:00Z"/>
                <w:r w:rsidR="008D39E8">
                  <w:fldChar w:fldCharType="separate"/>
                </w:r>
                <w:r w:rsidR="00E04011">
                  <w:rPr>
                    <w:rFonts w:eastAsia="Garamond" w:cs="Garamond"/>
                    <w:sz w:val="18"/>
                    <w:szCs w:val="24"/>
                    <w:lang w:val="en-US"/>
                  </w:rPr>
                  <w:t>Heidarzadeh Vazifehkhoran et al.</w:t>
                </w:r>
                <w:r w:rsidR="008D39E8">
                  <w:rPr>
                    <w:rFonts w:eastAsia="Garamond" w:cs="Garamond"/>
                    <w:sz w:val="18"/>
                    <w:szCs w:val="24"/>
                    <w:lang w:val="en-US"/>
                  </w:rPr>
                  <w:fldChar w:fldCharType="end"/>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06156187"/>
                <w:placeholder>
                  <w:docPart w:val="88D8B69C35AF41F095A31EE499D14AF0"/>
                </w:placeholder>
              </w:sdtPr>
              <w:sdtContent>
                <w:r>
                  <w:rPr>
                    <w:rFonts w:eastAsia="Garamond" w:cs="Garamond"/>
                    <w:sz w:val="18"/>
                    <w:szCs w:val="24"/>
                    <w:lang w:val="en-US"/>
                  </w:rPr>
                  <w:fldChar w:fldCharType="begin"/>
                </w:r>
                <w:r w:rsidR="00A551D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m90ZXMiOiJQSUk6ICBlbjkwNTAzNjgi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gtMzBUMTU6MDE6MDg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ikifV19LCJUYWciOiJDaXRhdmlQbGFjZWhvbGRlciNlNTI3MmNjNy03MWFlLTQ5YmEtYWZiYi0yM2RjNGVkNzBmMzQiLCJUZXh0IjoiKDIwMTYpIiwiV0FJVmVyc2lvbiI6IjYuMTkuMi4xIn0=}</w:instrText>
                </w:r>
                <w:r>
                  <w:rPr>
                    <w:rFonts w:eastAsia="Garamond" w:cs="Garamond"/>
                    <w:sz w:val="18"/>
                    <w:szCs w:val="24"/>
                    <w:lang w:val="en-US"/>
                  </w:rPr>
                  <w:fldChar w:fldCharType="separate"/>
                </w:r>
                <w:r w:rsidR="008D39E8">
                  <w:fldChar w:fldCharType="begin"/>
                </w:r>
                <w:r w:rsidR="008D39E8" w:rsidRPr="008D39E8">
                  <w:rPr>
                    <w:lang w:val="en-US"/>
                    <w:rPrChange w:id="670" w:author="Hellmann, Simon" w:date="2025-08-31T11:49:00Z">
                      <w:rPr/>
                    </w:rPrChange>
                  </w:rPr>
                  <w:instrText xml:space="preserve"> HYPERLINK \l "_CTVL00154f7876cf736462b9517e60db455cde9" \o "Heidarzadeh Vazifehkhoran, A.; Triolo, J.; Larsen, S.; Stefanek, K.; Sommer, S. (2016): Assessment of the Variability of Biogas Production from Sugar …" </w:instrText>
                </w:r>
                <w:ins w:id="671" w:author="Hellmann, Simon" w:date="2025-08-31T12:14:00Z"/>
                <w:r w:rsidR="008D39E8">
                  <w:fldChar w:fldCharType="separate"/>
                </w:r>
                <w:r w:rsidR="00E04011">
                  <w:rPr>
                    <w:rFonts w:eastAsia="Garamond" w:cs="Garamond"/>
                    <w:sz w:val="18"/>
                    <w:szCs w:val="24"/>
                    <w:lang w:val="en-US"/>
                  </w:rPr>
                  <w:t>(2016)</w:t>
                </w:r>
                <w:r w:rsidR="008D39E8">
                  <w:rPr>
                    <w:rFonts w:eastAsia="Garamond" w:cs="Garamond"/>
                    <w:sz w:val="18"/>
                    <w:szCs w:val="24"/>
                    <w:lang w:val="en-US"/>
                  </w:rPr>
                  <w:fldChar w:fldCharType="end"/>
                </w:r>
                <w:r>
                  <w:rPr>
                    <w:rFonts w:eastAsia="Garamond" w:cs="Garamond"/>
                    <w:sz w:val="18"/>
                    <w:szCs w:val="24"/>
                    <w:lang w:val="en-US"/>
                  </w:rPr>
                  <w:fldChar w:fldCharType="end"/>
                </w:r>
              </w:sdtContent>
            </w:sdt>
            <w:r>
              <w:rPr>
                <w:rFonts w:eastAsia="Garamond" w:cs="Garamond"/>
                <w:sz w:val="18"/>
                <w:szCs w:val="24"/>
                <w:lang w:val="en-US"/>
              </w:rPr>
              <w:t>, all others are based on in-house measurements at DBFZ, which have been assessed in triplicates.</w:t>
            </w:r>
          </w:p>
          <w:p w14:paraId="002F35FE" w14:textId="77777777" w:rsidR="0011577E" w:rsidRDefault="0011577E" w:rsidP="00055B45">
            <w:pPr>
              <w:spacing w:line="276" w:lineRule="auto"/>
              <w:ind w:right="30" w:firstLine="0"/>
              <w:rPr>
                <w:rFonts w:eastAsia="Garamond" w:cs="Garamond"/>
                <w:sz w:val="18"/>
                <w:szCs w:val="24"/>
                <w:lang w:val="en-US"/>
              </w:rPr>
            </w:pPr>
            <w:r>
              <w:rPr>
                <w:rFonts w:eastAsia="Garamond" w:cs="Garamond"/>
                <w:sz w:val="18"/>
                <w:szCs w:val="24"/>
                <w:vertAlign w:val="superscript"/>
                <w:lang w:val="en-US"/>
              </w:rPr>
              <w:t>e</w:t>
            </w:r>
            <w:r>
              <w:rPr>
                <w:rFonts w:eastAsia="Garamond" w:cs="Garamond"/>
                <w:sz w:val="18"/>
                <w:szCs w:val="24"/>
                <w:lang w:val="en-US"/>
              </w:rPr>
              <w:t xml:space="preserve"> Nominal values of TS, </w:t>
            </w:r>
            <m:oMath>
              <m:r>
                <w:rPr>
                  <w:rFonts w:ascii="Cambria Math" w:eastAsia="Garamond" w:hAnsi="Cambria Math" w:cs="Garamond"/>
                  <w:sz w:val="18"/>
                  <w:szCs w:val="24"/>
                  <w:lang w:val="en-US"/>
                </w:rPr>
                <m:t>XA</m:t>
              </m:r>
            </m:oMath>
            <w:r>
              <w:rPr>
                <w:rFonts w:eastAsia="Garamond" w:cs="Garamond"/>
                <w:sz w:val="18"/>
                <w:szCs w:val="24"/>
                <w:lang w:val="en-US"/>
              </w:rPr>
              <w:t xml:space="preserve">, </w:t>
            </w:r>
            <m:oMath>
              <m:r>
                <w:rPr>
                  <w:rFonts w:ascii="Cambria Math" w:eastAsia="Garamond" w:hAnsi="Cambria Math" w:cs="Garamond"/>
                  <w:sz w:val="18"/>
                  <w:szCs w:val="24"/>
                  <w:lang w:val="en-US"/>
                </w:rPr>
                <m:t>XP</m:t>
              </m:r>
            </m:oMath>
            <w:r>
              <w:rPr>
                <w:rFonts w:eastAsia="Garamond" w:cs="Garamond"/>
                <w:sz w:val="18"/>
                <w:szCs w:val="24"/>
                <w:lang w:val="en-US"/>
              </w:rPr>
              <w:t xml:space="preserve">, </w:t>
            </w:r>
            <m:oMath>
              <m:r>
                <w:rPr>
                  <w:rFonts w:ascii="Cambria Math" w:eastAsia="Garamond" w:hAnsi="Cambria Math" w:cs="Garamond"/>
                  <w:sz w:val="18"/>
                  <w:szCs w:val="24"/>
                  <w:lang w:val="en-US"/>
                </w:rPr>
                <m:t>XL</m:t>
              </m:r>
            </m:oMath>
            <w:r>
              <w:rPr>
                <w:rFonts w:eastAsia="Garamond" w:cs="Garamond"/>
                <w:sz w:val="18"/>
                <w:szCs w:val="24"/>
                <w:lang w:val="en-US"/>
              </w:rPr>
              <w:t xml:space="preserve"> were determined from in-house substrate characterization at DBFZ with given sample size.</w:t>
            </w:r>
          </w:p>
          <w:p w14:paraId="2E37062D" w14:textId="31881545" w:rsidR="0011577E" w:rsidRPr="009918C7" w:rsidRDefault="0011577E" w:rsidP="00055B45">
            <w:pPr>
              <w:spacing w:line="276" w:lineRule="auto"/>
              <w:ind w:right="30" w:firstLine="0"/>
              <w:jc w:val="left"/>
              <w:rPr>
                <w:sz w:val="18"/>
                <w:lang w:val="en-US"/>
              </w:rPr>
            </w:pPr>
            <w:r>
              <w:rPr>
                <w:rFonts w:eastAsia="Garamond" w:cs="Garamond"/>
                <w:sz w:val="18"/>
                <w:szCs w:val="24"/>
                <w:vertAlign w:val="superscript"/>
                <w:lang w:val="en-US"/>
              </w:rPr>
              <w:t>f</w:t>
            </w:r>
            <w:r>
              <w:rPr>
                <w:rFonts w:eastAsia="Garamond" w:cs="Garamond"/>
                <w:sz w:val="18"/>
                <w:szCs w:val="24"/>
                <w:lang w:val="en-US"/>
              </w:rPr>
              <w:t xml:space="preserve"> VC of BMP taken as mean residual standard deviation of all four substrates in </w:t>
            </w:r>
            <w:sdt>
              <w:sdtPr>
                <w:rPr>
                  <w:rFonts w:eastAsia="Garamond" w:cs="Garamond"/>
                  <w:sz w:val="18"/>
                  <w:szCs w:val="24"/>
                  <w:lang w:val="en-US"/>
                </w:rPr>
                <w:alias w:val="To edit, see citavi.com/edit"/>
                <w:tag w:val="CitaviPlaceholder#aa74cf7c-e12c-43c4-b03f-1c541b5e3885"/>
                <w:id w:val="1656339983"/>
                <w:placeholder>
                  <w:docPart w:val="106D673338684857860581887EC9AB38"/>
                </w:placeholder>
              </w:sdtPr>
              <w:sdtContent>
                <w:r>
                  <w:rPr>
                    <w:rFonts w:eastAsia="Garamond" w:cs="Garamond"/>
                    <w:sz w:val="18"/>
                    <w:szCs w:val="24"/>
                    <w:lang w:val="en-US"/>
                  </w:rPr>
                  <w:fldChar w:fldCharType="begin"/>
                </w:r>
                <w:r w:rsidR="00A551D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vdGVzIjoiUElJOiAgdzEyMDYxNzUyIi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gtMzBUMTU6MDE6MDgiLCJQcm9qZWN0Ijp7IiRyZWYiOiI4In19LCJVc2VOdW1iZXJpbmdUeXBlT2ZQYXJlbnREb2N1bWVudCI6ZmFsc2V9XSwiRm9ybWF0dGVkVGV4dCI6eyIkaWQiOiIxNyIsIkNvdW50IjoxLCJUZXh0VW5pdHMiOlt7IiRpZCI6IjE4IiwiRm9udFN0eWxlIjp7IiRpZCI6IjE5IiwiTmV1dHJhbCI6dHJ1ZX0sIlJlYWRpbmdPcmRlciI6MSwiVGV4dCI6IkhhZm5lciBldCBhbC4ifV19LCJUYWciOiJDaXRhdmlQbGFjZWhvbGRlciNhYTc0Y2Y3Yy1lMTJjLTQzYzQtYjAzZi0xYzU0MWI1ZTM4ODUiLCJUZXh0IjoiSGFmbmVyIGV0IGFsLiIsIldBSVZlcnNpb24iOiI2LjE5LjIuMSJ9}</w:instrText>
                </w:r>
                <w:r>
                  <w:rPr>
                    <w:rFonts w:eastAsia="Garamond" w:cs="Garamond"/>
                    <w:sz w:val="18"/>
                    <w:szCs w:val="24"/>
                    <w:lang w:val="en-US"/>
                  </w:rPr>
                  <w:fldChar w:fldCharType="separate"/>
                </w:r>
                <w:r w:rsidR="008D39E8">
                  <w:fldChar w:fldCharType="begin"/>
                </w:r>
                <w:r w:rsidR="008D39E8">
                  <w:instrText xml:space="preserve"> HYPERLINK \l "_CTVL001dda7a75174c24a08aa2c4f6bc7c02285" \o "Hafner, S. D.; Fruteau de Laclos, H.; Koch, K.; Holliger, C. (2020): Improving Inter-Laboratory Reproducibility in Measurement of Biochemical Methane …" </w:instrText>
                </w:r>
                <w:ins w:id="672" w:author="Hellmann, Simon" w:date="2025-08-31T12:14:00Z"/>
                <w:r w:rsidR="008D39E8">
                  <w:fldChar w:fldCharType="separate"/>
                </w:r>
                <w:r w:rsidR="00E04011">
                  <w:rPr>
                    <w:rFonts w:eastAsia="Garamond" w:cs="Garamond"/>
                    <w:sz w:val="18"/>
                    <w:szCs w:val="24"/>
                    <w:lang w:val="en-US"/>
                  </w:rPr>
                  <w:t>Hafner et al.</w:t>
                </w:r>
                <w:r w:rsidR="008D39E8">
                  <w:rPr>
                    <w:rFonts w:eastAsia="Garamond" w:cs="Garamond"/>
                    <w:sz w:val="18"/>
                    <w:szCs w:val="24"/>
                    <w:lang w:val="en-US"/>
                  </w:rPr>
                  <w:fldChar w:fldCharType="end"/>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192768111"/>
                <w:placeholder>
                  <w:docPart w:val="106D673338684857860581887EC9AB38"/>
                </w:placeholder>
              </w:sdtPr>
              <w:sdtContent>
                <w:r>
                  <w:rPr>
                    <w:rFonts w:eastAsia="Garamond" w:cs="Garamond"/>
                    <w:sz w:val="18"/>
                    <w:szCs w:val="24"/>
                    <w:lang w:val="en-US"/>
                  </w:rPr>
                  <w:fldChar w:fldCharType="begin"/>
                </w:r>
                <w:r w:rsidR="00A551D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b3RlcyI6IlBJSTogIHcxMjA2MTc1MiI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4LTMwVDE1OjAxOjA4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Yjc2ZGZjODctYmRiZS00YmFhLWJjNjEtMjYwOGU1NGNjNjViIiwiVGV4dCI6IigyMDIwKSIsIldBSVZlcnNpb24iOiI2LjE5LjIuMSJ9}</w:instrText>
                </w:r>
                <w:r>
                  <w:rPr>
                    <w:rFonts w:eastAsia="Garamond" w:cs="Garamond"/>
                    <w:sz w:val="18"/>
                    <w:szCs w:val="24"/>
                    <w:lang w:val="en-US"/>
                  </w:rPr>
                  <w:fldChar w:fldCharType="separate"/>
                </w:r>
                <w:r w:rsidR="008D39E8">
                  <w:fldChar w:fldCharType="begin"/>
                </w:r>
                <w:r w:rsidR="008D39E8" w:rsidRPr="008D39E8">
                  <w:rPr>
                    <w:lang w:val="en-US"/>
                    <w:rPrChange w:id="673" w:author="Hellmann, Simon" w:date="2025-08-31T11:49:00Z">
                      <w:rPr/>
                    </w:rPrChange>
                  </w:rPr>
                  <w:instrText xml:space="preserve"> HYPERLINK \l "_CTVL001dda7a75174c24a08aa2c4f6bc7c02285" \o "Hafner, S. D.; Fruteau de Laclos, H.; Koch, K.; Holliger, C. (2020): Improving Inter-Laboratory Reproducibility in Measurement of Biochemical Methane …" </w:instrText>
                </w:r>
                <w:ins w:id="674" w:author="Hellmann, Simon" w:date="2025-08-31T12:14:00Z"/>
                <w:r w:rsidR="008D39E8">
                  <w:fldChar w:fldCharType="separate"/>
                </w:r>
                <w:r w:rsidR="00E04011">
                  <w:rPr>
                    <w:rFonts w:eastAsia="Garamond" w:cs="Garamond"/>
                    <w:sz w:val="18"/>
                    <w:szCs w:val="24"/>
                    <w:lang w:val="en-US"/>
                  </w:rPr>
                  <w:t>(2020)</w:t>
                </w:r>
                <w:r w:rsidR="008D39E8">
                  <w:rPr>
                    <w:rFonts w:eastAsia="Garamond" w:cs="Garamond"/>
                    <w:sz w:val="18"/>
                    <w:szCs w:val="24"/>
                    <w:lang w:val="en-US"/>
                  </w:rPr>
                  <w:fldChar w:fldCharType="end"/>
                </w:r>
                <w:r>
                  <w:rPr>
                    <w:rFonts w:eastAsia="Garamond" w:cs="Garamond"/>
                    <w:sz w:val="18"/>
                    <w:szCs w:val="24"/>
                    <w:lang w:val="en-US"/>
                  </w:rPr>
                  <w:fldChar w:fldCharType="end"/>
                </w:r>
              </w:sdtContent>
            </w:sdt>
            <w:r>
              <w:rPr>
                <w:rFonts w:eastAsia="Garamond" w:cs="Garamond"/>
                <w:sz w:val="18"/>
                <w:szCs w:val="24"/>
                <w:lang w:val="en-US"/>
              </w:rPr>
              <w:t>, Tab. 3, excluding cellulose. VC</w:t>
            </w:r>
            <w:r w:rsidRPr="009C322A">
              <w:rPr>
                <w:sz w:val="18"/>
                <w:lang w:val="en-US"/>
              </w:rPr>
              <w:t xml:space="preserve"> </w:t>
            </w:r>
            <w:r w:rsidRPr="00220152">
              <w:rPr>
                <w:sz w:val="18"/>
                <w:lang w:val="en-US"/>
              </w:rPr>
              <w:t xml:space="preserve">of </w:t>
            </w:r>
            <m:oMath>
              <m:r>
                <w:rPr>
                  <w:rFonts w:ascii="Cambria Math" w:hAnsi="Cambria Math"/>
                  <w:sz w:val="18"/>
                  <w:lang w:val="en-US"/>
                </w:rPr>
                <m:t>TS</m:t>
              </m:r>
            </m:oMath>
            <w:r w:rsidRPr="00220152">
              <w:rPr>
                <w:sz w:val="18"/>
                <w:lang w:val="en-US"/>
              </w:rPr>
              <w:t xml:space="preserve">, </w:t>
            </w:r>
            <m:oMath>
              <m:r>
                <w:rPr>
                  <w:rFonts w:ascii="Cambria Math" w:hAnsi="Cambria Math"/>
                  <w:sz w:val="18"/>
                  <w:lang w:val="en-US"/>
                </w:rPr>
                <m:t>XP</m:t>
              </m:r>
            </m:oMath>
            <w:r w:rsidRPr="00220152">
              <w:rPr>
                <w:sz w:val="18"/>
                <w:lang w:val="en-US"/>
              </w:rPr>
              <w:t xml:space="preserve">, </w:t>
            </w:r>
            <m:oMath>
              <m:r>
                <w:rPr>
                  <w:rFonts w:ascii="Cambria Math" w:hAnsi="Cambria Math"/>
                  <w:sz w:val="18"/>
                  <w:lang w:val="en-US"/>
                </w:rPr>
                <m:t>XL</m:t>
              </m:r>
            </m:oMath>
            <w:r w:rsidRPr="00220152">
              <w:rPr>
                <w:sz w:val="18"/>
                <w:lang w:val="en-US"/>
              </w:rPr>
              <w:t xml:space="preserve">, and </w:t>
            </w:r>
            <m:oMath>
              <m:r>
                <w:rPr>
                  <w:rFonts w:ascii="Cambria Math" w:hAnsi="Cambria Math"/>
                  <w:sz w:val="18"/>
                  <w:lang w:val="en-US"/>
                </w:rPr>
                <m:t>XA</m:t>
              </m:r>
            </m:oMath>
            <w:r w:rsidRPr="00220152">
              <w:rPr>
                <w:sz w:val="18"/>
                <w:lang w:val="en-US"/>
              </w:rPr>
              <w:t xml:space="preserve"> were taken from </w:t>
            </w:r>
            <w:sdt>
              <w:sdtPr>
                <w:rPr>
                  <w:sz w:val="18"/>
                  <w:lang w:val="en-US"/>
                </w:rPr>
                <w:alias w:val="To edit, see citavi.com/edit"/>
                <w:tag w:val="CitaviPlaceholder#e6db6b2e-fab1-4a9b-a12c-57bfc19fe132"/>
                <w:id w:val="-1404449234"/>
                <w:placeholder>
                  <w:docPart w:val="C1F79E672A564908AFB20B43370D05EA"/>
                </w:placeholder>
              </w:sdtPr>
              <w:sdtContent>
                <w:r w:rsidRPr="00220152">
                  <w:rPr>
                    <w:sz w:val="18"/>
                    <w:lang w:val="en-US"/>
                  </w:rPr>
                  <w:fldChar w:fldCharType="begin"/>
                </w:r>
                <w:r w:rsidR="00A551DA">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U2hlbGxtYW5uIiwiSWQiOiIyYjJlMzE0OS01MjNhLTQ5NTctYmYxNS1jZGFiMDUzYjgzMjYiLCJNb2RpZmllZE9uIjoiMjAyNS0wOC0zMFQxNTowMTowO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2U2ZGI2YjJlLWZhYjEtNGE5Yi1hMTJjLTU3YmZjMTlmZTEzMiIsIlRleHQiOiJEZWxvcnkgZXQgYWwuIiwiV0FJVmVyc2lvbiI6IjYuMTkuMi4xIn0=}</w:instrText>
                </w:r>
                <w:r w:rsidRPr="00220152">
                  <w:rPr>
                    <w:sz w:val="18"/>
                    <w:lang w:val="en-US"/>
                  </w:rPr>
                  <w:fldChar w:fldCharType="separate"/>
                </w:r>
                <w:r w:rsidR="008D39E8">
                  <w:fldChar w:fldCharType="begin"/>
                </w:r>
                <w:r w:rsidR="008D39E8">
                  <w:instrText xml:space="preserve"> HYPERLINK \l "_CTVL0012b2e3149523a4957bf15cdab053b8326" \o "Delory, F.; Neubauer, P.; Weinrich, S. (2025): Uncertainty Analysis of a Simplified ADM1 Applied to Dynamic Agricultural Experimental Data. Water Scie…" </w:instrText>
                </w:r>
                <w:ins w:id="675" w:author="Hellmann, Simon" w:date="2025-08-31T12:14:00Z"/>
                <w:r w:rsidR="008D39E8">
                  <w:fldChar w:fldCharType="separate"/>
                </w:r>
                <w:r w:rsidR="00E04011">
                  <w:rPr>
                    <w:sz w:val="18"/>
                    <w:lang w:val="en-US"/>
                  </w:rPr>
                  <w:t>Delory et al.</w:t>
                </w:r>
                <w:r w:rsidR="008D39E8">
                  <w:rPr>
                    <w:sz w:val="18"/>
                    <w:lang w:val="en-US"/>
                  </w:rPr>
                  <w:fldChar w:fldCharType="end"/>
                </w:r>
                <w:r w:rsidRPr="00220152">
                  <w:rPr>
                    <w:sz w:val="18"/>
                    <w:lang w:val="en-US"/>
                  </w:rPr>
                  <w:fldChar w:fldCharType="end"/>
                </w:r>
              </w:sdtContent>
            </w:sdt>
            <w:r w:rsidRPr="00220152">
              <w:rPr>
                <w:sz w:val="18"/>
                <w:lang w:val="en-US"/>
              </w:rPr>
              <w:t xml:space="preserve"> </w:t>
            </w:r>
            <w:sdt>
              <w:sdtPr>
                <w:rPr>
                  <w:sz w:val="18"/>
                  <w:lang w:val="en-US"/>
                </w:rPr>
                <w:alias w:val="To edit, see citavi.com/edit"/>
                <w:tag w:val="CitaviPlaceholder#2dfd154c-6d00-4b7b-a8e0-421ac87c966b"/>
                <w:id w:val="691034768"/>
                <w:placeholder>
                  <w:docPart w:val="C1F79E672A564908AFB20B43370D05EA"/>
                </w:placeholder>
              </w:sdtPr>
              <w:sdtContent>
                <w:r w:rsidRPr="00220152">
                  <w:rPr>
                    <w:sz w:val="18"/>
                    <w:lang w:val="en-US"/>
                  </w:rPr>
                  <w:fldChar w:fldCharType="begin"/>
                </w:r>
                <w:r w:rsidR="00A551DA">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1NoZWxsbWFubiIsIklkIjoiMmIyZTMxNDktNTIzYS00OTU3LWJmMTUtY2RhYjA1M2I4MzI2IiwiTW9kaWZpZWRPbiI6IjIwMjUtMDgtMzBUMTU6MDE6MD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MyZGZkMTU0Yy02ZDAwLTRiN2ItYThlMC00MjFhYzg3Yzk2NmIiLCJUZXh0IjoiKDIwMjUpIiwiV0FJVmVyc2lvbiI6IjYuMTkuMi4xIn0=}</w:instrText>
                </w:r>
                <w:r w:rsidRPr="00220152">
                  <w:rPr>
                    <w:sz w:val="18"/>
                    <w:lang w:val="en-US"/>
                  </w:rPr>
                  <w:fldChar w:fldCharType="separate"/>
                </w:r>
                <w:r w:rsidR="008D39E8">
                  <w:fldChar w:fldCharType="begin"/>
                </w:r>
                <w:r w:rsidR="008D39E8">
                  <w:instrText xml:space="preserve"> HYPERLINK \l "_CTVL0012b2e3149523a4957bf15cdab053b8326" \o "Delory, F.; Neubauer, P.; Weinrich, S. (2025): Uncertainty Analysis of a Simplified ADM1 Applied to Dynamic Agricultural Experimental Data. Water Scie…" </w:instrText>
                </w:r>
                <w:ins w:id="676" w:author="Hellmann, Simon" w:date="2025-08-31T12:14:00Z"/>
                <w:r w:rsidR="008D39E8">
                  <w:fldChar w:fldCharType="separate"/>
                </w:r>
                <w:r w:rsidR="00E04011">
                  <w:rPr>
                    <w:sz w:val="18"/>
                    <w:lang w:val="en-US"/>
                  </w:rPr>
                  <w:t>(2025)</w:t>
                </w:r>
                <w:r w:rsidR="008D39E8">
                  <w:rPr>
                    <w:sz w:val="18"/>
                    <w:lang w:val="en-US"/>
                  </w:rPr>
                  <w:fldChar w:fldCharType="end"/>
                </w:r>
                <w:r w:rsidRPr="00220152">
                  <w:rPr>
                    <w:sz w:val="18"/>
                    <w:lang w:val="en-US"/>
                  </w:rPr>
                  <w:fldChar w:fldCharType="end"/>
                </w:r>
              </w:sdtContent>
            </w:sdt>
            <w:r>
              <w:rPr>
                <w:sz w:val="18"/>
                <w:lang w:val="en-US"/>
              </w:rPr>
              <w:t>.</w:t>
            </w:r>
          </w:p>
        </w:tc>
      </w:tr>
    </w:tbl>
    <w:p w14:paraId="5EC3E463" w14:textId="5481F8AC" w:rsidR="0011577E" w:rsidRDefault="0011577E">
      <w:pPr>
        <w:spacing w:after="0" w:line="276" w:lineRule="auto"/>
        <w:ind w:right="0" w:firstLine="0"/>
        <w:jc w:val="left"/>
        <w:rPr>
          <w:lang w:val="en-US"/>
        </w:rPr>
      </w:pPr>
    </w:p>
    <w:p w14:paraId="192DBC5F" w14:textId="77777777" w:rsidR="0011577E" w:rsidRDefault="0011577E">
      <w:pPr>
        <w:spacing w:after="0" w:line="276" w:lineRule="auto"/>
        <w:ind w:right="0" w:firstLine="0"/>
        <w:jc w:val="left"/>
        <w:rPr>
          <w:lang w:val="en-US"/>
        </w:rPr>
      </w:pPr>
      <w:r>
        <w:rPr>
          <w:lang w:val="en-US"/>
        </w:rPr>
        <w:br w:type="page"/>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1577E" w:rsidRPr="00FF12B8" w14:paraId="59551714" w14:textId="77777777" w:rsidTr="00055B45">
        <w:trPr>
          <w:trHeight w:val="1561"/>
        </w:trPr>
        <w:tc>
          <w:tcPr>
            <w:tcW w:w="9029" w:type="dxa"/>
            <w:vAlign w:val="center"/>
          </w:tcPr>
          <w:p w14:paraId="222750D7" w14:textId="77777777" w:rsidR="0011577E" w:rsidRPr="00DC5B0F" w:rsidRDefault="0011577E" w:rsidP="00055B45">
            <w:pPr>
              <w:ind w:firstLine="0"/>
              <w:jc w:val="center"/>
              <w:rPr>
                <w:b/>
                <w:bCs/>
                <w:noProof/>
                <w:sz w:val="18"/>
                <w:lang w:val="en-US"/>
              </w:rPr>
            </w:pPr>
            <w:r>
              <w:rPr>
                <w:b/>
                <w:bCs/>
                <w:noProof/>
                <w:sz w:val="18"/>
                <w:lang w:val="en-US"/>
              </w:rPr>
              <w:lastRenderedPageBreak/>
              <w:drawing>
                <wp:inline distT="0" distB="0" distL="0" distR="0" wp14:anchorId="0B9887EE" wp14:editId="4D8EA54F">
                  <wp:extent cx="5222241" cy="7194857"/>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0"/>
                          <a:stretch>
                            <a:fillRect/>
                          </a:stretch>
                        </pic:blipFill>
                        <pic:spPr>
                          <a:xfrm>
                            <a:off x="0" y="0"/>
                            <a:ext cx="5222241" cy="7194857"/>
                          </a:xfrm>
                          <a:prstGeom prst="rect">
                            <a:avLst/>
                          </a:prstGeom>
                        </pic:spPr>
                      </pic:pic>
                    </a:graphicData>
                  </a:graphic>
                </wp:inline>
              </w:drawing>
            </w:r>
          </w:p>
        </w:tc>
        <w:bookmarkStart w:id="677" w:name="_GoBack"/>
        <w:bookmarkEnd w:id="677"/>
      </w:tr>
      <w:tr w:rsidR="0011577E" w:rsidRPr="008D39E8" w14:paraId="6B67E3BC" w14:textId="77777777" w:rsidTr="00055B45">
        <w:trPr>
          <w:trHeight w:val="300"/>
        </w:trPr>
        <w:tc>
          <w:tcPr>
            <w:tcW w:w="9029" w:type="dxa"/>
          </w:tcPr>
          <w:p w14:paraId="30634557" w14:textId="66FA0FD8" w:rsidR="0011577E" w:rsidRPr="00D5371C" w:rsidRDefault="0011577E" w:rsidP="00055B45">
            <w:pPr>
              <w:spacing w:line="360" w:lineRule="auto"/>
              <w:ind w:firstLine="0"/>
              <w:rPr>
                <w:sz w:val="22"/>
                <w:lang w:val="en-US"/>
              </w:rPr>
            </w:pPr>
            <w:r w:rsidRPr="00BC0157">
              <w:rPr>
                <w:b/>
                <w:bCs/>
                <w:sz w:val="22"/>
                <w:lang w:val="en-US"/>
              </w:rPr>
              <w:t>Figure 1</w:t>
            </w:r>
            <w:r w:rsidRPr="00BC0157">
              <w:rPr>
                <w:sz w:val="22"/>
                <w:lang w:val="en-US"/>
              </w:rPr>
              <w:t xml:space="preserve">: Setup </w:t>
            </w:r>
            <w:r>
              <w:rPr>
                <w:sz w:val="22"/>
                <w:lang w:val="en-US"/>
              </w:rPr>
              <w:t xml:space="preserve">and components </w:t>
            </w:r>
            <w:r w:rsidRPr="00BC0157">
              <w:rPr>
                <w:sz w:val="22"/>
                <w:lang w:val="en-US"/>
              </w:rPr>
              <w:t xml:space="preserve">of </w:t>
            </w:r>
            <w:r>
              <w:rPr>
                <w:sz w:val="22"/>
                <w:lang w:val="en-US"/>
              </w:rPr>
              <w:t xml:space="preserve">the simulated system: </w:t>
            </w:r>
            <w:r w:rsidRPr="00220152">
              <w:rPr>
                <w:b/>
                <w:sz w:val="22"/>
                <w:lang w:val="en-US"/>
              </w:rPr>
              <w:t>(a)</w:t>
            </w:r>
            <w:r>
              <w:rPr>
                <w:sz w:val="22"/>
                <w:lang w:val="en-US"/>
              </w:rPr>
              <w:t xml:space="preserve"> </w:t>
            </w:r>
            <w:del w:id="678" w:author="Hellmann, Simon" w:date="2025-08-28T10:42:00Z">
              <w:r w:rsidRPr="00BC0157" w:rsidDel="00135E97">
                <w:rPr>
                  <w:sz w:val="22"/>
                  <w:lang w:val="en-US"/>
                </w:rPr>
                <w:delText xml:space="preserve">AD </w:delText>
              </w:r>
            </w:del>
            <w:ins w:id="679" w:author="Hellmann, Simon" w:date="2025-08-28T10:42:00Z">
              <w:r w:rsidR="00135E97">
                <w:rPr>
                  <w:sz w:val="22"/>
                  <w:lang w:val="en-US"/>
                </w:rPr>
                <w:t xml:space="preserve">Anaerobic digestion (AD) </w:t>
              </w:r>
            </w:ins>
            <w:r>
              <w:rPr>
                <w:sz w:val="22"/>
                <w:lang w:val="en-US"/>
              </w:rPr>
              <w:t>process and controller (constant methane production); as well as AD process</w:t>
            </w:r>
            <w:r w:rsidRPr="00BC0157">
              <w:rPr>
                <w:sz w:val="22"/>
                <w:lang w:val="en-US"/>
              </w:rPr>
              <w:t xml:space="preserve">, gas storage, </w:t>
            </w:r>
            <w:ins w:id="680" w:author="Hellmann, Simon" w:date="2025-08-28T10:42:00Z">
              <w:r w:rsidR="00577429">
                <w:rPr>
                  <w:sz w:val="22"/>
                  <w:lang w:val="en-US"/>
                </w:rPr>
                <w:t>combined heat a</w:t>
              </w:r>
            </w:ins>
            <w:ins w:id="681" w:author="Hellmann, Simon" w:date="2025-08-28T10:43:00Z">
              <w:r w:rsidR="00577429">
                <w:rPr>
                  <w:sz w:val="22"/>
                  <w:lang w:val="en-US"/>
                </w:rPr>
                <w:t>nd power (</w:t>
              </w:r>
            </w:ins>
            <w:r w:rsidRPr="00BC0157">
              <w:rPr>
                <w:sz w:val="22"/>
                <w:lang w:val="en-US"/>
              </w:rPr>
              <w:t>CHP</w:t>
            </w:r>
            <w:ins w:id="682" w:author="Hellmann, Simon" w:date="2025-08-28T10:43:00Z">
              <w:r w:rsidR="00577429">
                <w:rPr>
                  <w:sz w:val="22"/>
                  <w:lang w:val="en-US"/>
                </w:rPr>
                <w:t>)</w:t>
              </w:r>
            </w:ins>
            <w:r w:rsidRPr="00BC0157">
              <w:rPr>
                <w:sz w:val="22"/>
                <w:lang w:val="en-US"/>
              </w:rPr>
              <w:t xml:space="preserve"> </w:t>
            </w:r>
            <w:r>
              <w:rPr>
                <w:sz w:val="22"/>
                <w:lang w:val="en-US"/>
              </w:rPr>
              <w:t xml:space="preserve">unit </w:t>
            </w:r>
            <w:r w:rsidRPr="00BC0157">
              <w:rPr>
                <w:sz w:val="22"/>
                <w:lang w:val="en-US"/>
              </w:rPr>
              <w:t>and controller</w:t>
            </w:r>
            <w:r>
              <w:rPr>
                <w:sz w:val="22"/>
                <w:lang w:val="en-US"/>
              </w:rPr>
              <w:t xml:space="preserve"> (cogeneration); </w:t>
            </w:r>
            <w:r w:rsidRPr="00220152">
              <w:rPr>
                <w:b/>
                <w:sz w:val="22"/>
                <w:lang w:val="en-US"/>
              </w:rPr>
              <w:t>(b)</w:t>
            </w:r>
            <w:r>
              <w:rPr>
                <w:b/>
                <w:sz w:val="22"/>
                <w:lang w:val="en-US"/>
              </w:rPr>
              <w:t xml:space="preserve"> </w:t>
            </w:r>
            <w:r>
              <w:rPr>
                <w:sz w:val="22"/>
                <w:lang w:val="en-US"/>
              </w:rPr>
              <w:t xml:space="preserve">CHP operating schedule; </w:t>
            </w:r>
            <w:r w:rsidRPr="00220152">
              <w:rPr>
                <w:b/>
                <w:sz w:val="22"/>
                <w:lang w:val="en-US"/>
              </w:rPr>
              <w:t>(c)</w:t>
            </w:r>
            <w:r>
              <w:rPr>
                <w:b/>
                <w:sz w:val="22"/>
                <w:lang w:val="en-US"/>
              </w:rPr>
              <w:t xml:space="preserve"> </w:t>
            </w:r>
            <w:r>
              <w:rPr>
                <w:sz w:val="22"/>
                <w:lang w:val="en-US"/>
              </w:rPr>
              <w:t xml:space="preserve">schematic course of the resulting </w:t>
            </w:r>
            <w:del w:id="683" w:author="Hellmann, Simon" w:date="2025-08-28T10:43:00Z">
              <w:r w:rsidDel="00577429">
                <w:rPr>
                  <w:sz w:val="22"/>
                  <w:lang w:val="en-US"/>
                </w:rPr>
                <w:delText xml:space="preserve">GS </w:delText>
              </w:r>
            </w:del>
            <w:ins w:id="684" w:author="Hellmann, Simon" w:date="2025-08-28T10:43:00Z">
              <w:r w:rsidR="00577429">
                <w:rPr>
                  <w:sz w:val="22"/>
                  <w:lang w:val="en-US"/>
                </w:rPr>
                <w:t xml:space="preserve">gas storage </w:t>
              </w:r>
            </w:ins>
            <w:r>
              <w:rPr>
                <w:sz w:val="22"/>
                <w:lang w:val="en-US"/>
              </w:rPr>
              <w:t xml:space="preserve">filling level; </w:t>
            </w:r>
            <w:r w:rsidRPr="00220152">
              <w:rPr>
                <w:b/>
                <w:sz w:val="22"/>
                <w:lang w:val="en-US"/>
              </w:rPr>
              <w:t>(d)</w:t>
            </w:r>
            <w:r>
              <w:rPr>
                <w:b/>
                <w:sz w:val="22"/>
                <w:lang w:val="en-US"/>
              </w:rPr>
              <w:t xml:space="preserve"> </w:t>
            </w:r>
            <w:r>
              <w:rPr>
                <w:sz w:val="22"/>
                <w:lang w:val="en-US"/>
              </w:rPr>
              <w:t xml:space="preserve">block diagram of controller, estimator and plant/simulator; the second simulator is used for sensitivity analysis (based on nominal influent concentrations); </w:t>
            </w:r>
            <w:r w:rsidRPr="00220152">
              <w:rPr>
                <w:b/>
                <w:sz w:val="22"/>
                <w:lang w:val="en-US"/>
              </w:rPr>
              <w:t>(e)</w:t>
            </w:r>
            <w:r>
              <w:rPr>
                <w:b/>
                <w:sz w:val="22"/>
                <w:lang w:val="en-US"/>
              </w:rPr>
              <w:t xml:space="preserve"> </w:t>
            </w:r>
            <w:r>
              <w:rPr>
                <w:sz w:val="22"/>
                <w:lang w:val="en-US"/>
              </w:rPr>
              <w:t xml:space="preserve">block diagram of the ADM1-R3 model components. </w:t>
            </w:r>
          </w:p>
        </w:tc>
      </w:tr>
    </w:tbl>
    <w:p w14:paraId="7FB5B27D" w14:textId="44380A66" w:rsidR="0011577E" w:rsidDel="002F2A61" w:rsidRDefault="0011577E">
      <w:pPr>
        <w:pStyle w:val="berschrift3"/>
        <w:ind w:firstLine="0"/>
        <w:rPr>
          <w:del w:id="685" w:author="Hellmann, Simon" w:date="2025-08-28T18:36:00Z"/>
          <w:lang w:val="en-US"/>
        </w:rPr>
        <w:pPrChange w:id="686" w:author="Hellmann, Simon" w:date="2025-08-30T17:21:00Z">
          <w:pPr>
            <w:spacing w:after="0" w:line="276" w:lineRule="auto"/>
            <w:ind w:right="0" w:firstLine="0"/>
            <w:jc w:val="left"/>
          </w:pPr>
        </w:pPrChange>
      </w:pPr>
      <w:del w:id="687" w:author="Hellmann, Simon" w:date="2025-08-28T18:36:00Z">
        <w:r w:rsidDel="002F2A61">
          <w:rPr>
            <w:lang w:val="en-US"/>
          </w:rPr>
          <w:br w:type="page"/>
        </w:r>
      </w:del>
    </w:p>
    <w:p w14:paraId="61CCC35F" w14:textId="4D219E06" w:rsidR="00EF63E2" w:rsidDel="00222BF4" w:rsidRDefault="006D555D">
      <w:pPr>
        <w:pStyle w:val="berschrift3"/>
        <w:ind w:firstLine="0"/>
        <w:rPr>
          <w:del w:id="688" w:author="Hellmann, Simon" w:date="2025-08-30T17:19:00Z"/>
          <w:lang w:val="en-US"/>
        </w:rPr>
        <w:pPrChange w:id="689" w:author="Hellmann, Simon" w:date="2025-08-30T17:21:00Z">
          <w:pPr>
            <w:pStyle w:val="berschrift3"/>
          </w:pPr>
        </w:pPrChange>
      </w:pPr>
      <w:bookmarkStart w:id="690" w:name="_5bqn32glp415"/>
      <w:bookmarkStart w:id="691" w:name="_b20llt1pm978"/>
      <w:bookmarkStart w:id="692" w:name="_3saj0h2cz42i" w:colFirst="0" w:colLast="0"/>
      <w:bookmarkEnd w:id="690"/>
      <w:bookmarkEnd w:id="691"/>
      <w:bookmarkEnd w:id="692"/>
      <w:del w:id="693" w:author="Hellmann, Simon" w:date="2025-08-30T17:19:00Z">
        <w:r w:rsidDel="00222BF4">
          <w:rPr>
            <w:lang w:val="en-US"/>
          </w:rPr>
          <w:delText>2</w:delText>
        </w:r>
        <w:r w:rsidR="00EF63E2" w:rsidRPr="00EF63E2" w:rsidDel="00222BF4">
          <w:rPr>
            <w:lang w:val="en-US"/>
          </w:rPr>
          <w:delText>.</w:delText>
        </w:r>
        <w:r w:rsidDel="00222BF4">
          <w:rPr>
            <w:lang w:val="en-US"/>
          </w:rPr>
          <w:delText>2</w:delText>
        </w:r>
        <w:r w:rsidR="00EF63E2" w:rsidRPr="00EF63E2" w:rsidDel="00222BF4">
          <w:rPr>
            <w:lang w:val="en-US"/>
          </w:rPr>
          <w:delText xml:space="preserve">.1 </w:delText>
        </w:r>
        <w:r w:rsidR="006E490B" w:rsidDel="00222BF4">
          <w:rPr>
            <w:lang w:val="en-US"/>
          </w:rPr>
          <w:delText>Nominal computation</w:delText>
        </w:r>
      </w:del>
    </w:p>
    <w:p w14:paraId="7F3CB807" w14:textId="60835363" w:rsidR="006E55F9" w:rsidDel="00222BF4" w:rsidRDefault="000B0C85">
      <w:pPr>
        <w:ind w:firstLine="0"/>
        <w:rPr>
          <w:del w:id="694" w:author="Hellmann, Simon" w:date="2025-08-30T17:19:00Z"/>
          <w:lang w:val="en-US"/>
        </w:rPr>
        <w:pPrChange w:id="695" w:author="Hellmann, Simon" w:date="2025-08-30T17:21:00Z">
          <w:pPr/>
        </w:pPrChange>
      </w:pPr>
      <w:del w:id="696" w:author="Hellmann, Simon" w:date="2025-08-30T17:19:00Z">
        <w:r w:rsidRPr="32AF646F" w:rsidDel="00222BF4">
          <w:rPr>
            <w:lang w:val="en-US"/>
          </w:rPr>
          <w:delText xml:space="preserve">ADM1-R3 </w:delText>
        </w:r>
        <w:r w:rsidR="00D10E51" w:rsidRPr="32AF646F" w:rsidDel="00222BF4">
          <w:rPr>
            <w:lang w:val="en-US"/>
          </w:rPr>
          <w:delText>influent concentrations</w:delText>
        </w:r>
        <w:r w:rsidR="007A41EE" w:rsidDel="00222BF4">
          <w:rPr>
            <w:lang w:val="en-US"/>
          </w:rPr>
          <w:delText>, denoted as</w:delText>
        </w:r>
        <w:r w:rsidR="00260B0E" w:rsidDel="00222BF4">
          <w:rPr>
            <w:lang w:val="en-US"/>
          </w:rPr>
          <w:delText xml:space="preserve"> </w:delText>
        </w:r>
        <m:oMath>
          <m:r>
            <w:rPr>
              <w:rFonts w:ascii="Cambria Math" w:hAnsi="Cambria Math"/>
              <w:lang w:val="en-US"/>
            </w:rPr>
            <m:t>ξ</m:t>
          </m:r>
        </m:oMath>
        <w:r w:rsidR="00BD120B" w:rsidDel="00222BF4">
          <w:rPr>
            <w:lang w:val="en-US"/>
          </w:rPr>
          <w:delText>,</w:delText>
        </w:r>
        <w:r w:rsidR="00D10E51" w:rsidRPr="32AF646F" w:rsidDel="00222BF4">
          <w:rPr>
            <w:lang w:val="en-US"/>
          </w:rPr>
          <w:delText xml:space="preserve"> </w:delText>
        </w:r>
        <w:r w:rsidR="001A2017" w:rsidDel="00222BF4">
          <w:rPr>
            <w:lang w:val="en-US"/>
          </w:rPr>
          <w:delText>were computed according to</w:delText>
        </w:r>
        <w:r w:rsidR="00195BE7" w:rsidDel="00222BF4">
          <w:rPr>
            <w:lang w:val="en-US"/>
          </w:rPr>
          <w:delText xml:space="preserve"> </w:delText>
        </w:r>
      </w:del>
      <w:customXmlDelRangeStart w:id="697" w:author="Hellmann, Simon" w:date="2025-08-30T17:19:00Z"/>
      <w:sdt>
        <w:sdtPr>
          <w:rPr>
            <w:lang w:val="en-US"/>
          </w:rPr>
          <w:alias w:val="To edit, see citavi.com/edit"/>
          <w:tag w:val="CitaviPlaceholder#7e45e118-5c48-4e07-bf05-56499375b788"/>
          <w:id w:val="967159697"/>
          <w:placeholder>
            <w:docPart w:val="D829EA88C211A742AABDEF3C133E1B4E"/>
          </w:placeholder>
        </w:sdtPr>
        <w:sdtContent>
          <w:customXmlDelRangeEnd w:id="697"/>
          <w:del w:id="698" w:author="Hellmann, Simon" w:date="2025-08-30T17:19:00Z">
            <w:r w:rsidR="00195BE7" w:rsidDel="00222BF4">
              <w:rPr>
                <w:lang w:val="en-US"/>
              </w:rPr>
              <w:fldChar w:fldCharType="begin"/>
            </w:r>
            <w:r w:rsidR="00A551DA" w:rsidDel="00222BF4">
              <w:rPr>
                <w:lang w:val="en-US"/>
              </w:rPr>
              <w:del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U2hlbGxtYW5uIiwiSWQiOiIyYjJlMzE0OS01MjNhLTQ5NTctYmYxNS1jZGFiMDUzYjgzMjYiLCJNb2RpZmllZE9uIjoiMjAyNS0wOC0zMFQxNTowMTowO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kuMi4xIn0=}</w:delInstrText>
            </w:r>
            <w:r w:rsidR="00195BE7" w:rsidDel="00222BF4">
              <w:rPr>
                <w:lang w:val="en-US"/>
              </w:rPr>
              <w:fldChar w:fldCharType="separate"/>
            </w:r>
            <w:r w:rsidR="00C66576" w:rsidDel="00222BF4">
              <w:rPr>
                <w:lang w:val="en-US"/>
              </w:rPr>
              <w:fldChar w:fldCharType="begin"/>
            </w:r>
            <w:r w:rsidR="00C66576" w:rsidDel="00222BF4">
              <w:rPr>
                <w:lang w:val="en-US"/>
              </w:rPr>
              <w:delInstrText>HYPERLINK "#_CTVL0012b2e3149523a4957bf15cdab053b8326" \o "Delory, F.; Neubauer, P.; Weinrich, S. (2025): Uncertainty Analysis of a Simplified ADM1 Applied to Dynamic Agricultural Experimental Data. Water Scie…"</w:delInstrText>
            </w:r>
            <w:r w:rsidR="00C66576" w:rsidDel="00222BF4">
              <w:rPr>
                <w:lang w:val="en-US"/>
              </w:rPr>
              <w:fldChar w:fldCharType="separate"/>
            </w:r>
            <w:r w:rsidR="00C66576" w:rsidDel="00222BF4">
              <w:rPr>
                <w:lang w:val="en-US"/>
              </w:rPr>
              <w:delText>Delory et al.</w:delText>
            </w:r>
            <w:r w:rsidR="00C66576" w:rsidDel="00222BF4">
              <w:rPr>
                <w:lang w:val="en-US"/>
              </w:rPr>
              <w:fldChar w:fldCharType="end"/>
            </w:r>
            <w:r w:rsidR="00195BE7" w:rsidDel="00222BF4">
              <w:rPr>
                <w:lang w:val="en-US"/>
              </w:rPr>
              <w:fldChar w:fldCharType="end"/>
            </w:r>
          </w:del>
          <w:customXmlDelRangeStart w:id="699" w:author="Hellmann, Simon" w:date="2025-08-30T17:19:00Z"/>
        </w:sdtContent>
      </w:sdt>
      <w:customXmlDelRangeEnd w:id="699"/>
      <w:del w:id="700" w:author="Hellmann, Simon" w:date="2025-08-30T17:19:00Z">
        <w:r w:rsidR="00195BE7" w:rsidDel="00222BF4">
          <w:rPr>
            <w:lang w:val="en-US"/>
          </w:rPr>
          <w:delText xml:space="preserve"> </w:delText>
        </w:r>
      </w:del>
      <w:customXmlDelRangeStart w:id="701" w:author="Hellmann, Simon" w:date="2025-08-30T17:19:00Z"/>
      <w:sdt>
        <w:sdtPr>
          <w:rPr>
            <w:lang w:val="en-US"/>
          </w:rPr>
          <w:alias w:val="To edit, see citavi.com/edit"/>
          <w:tag w:val="CitaviPlaceholder#003de2fd-146a-4e83-ba00-407d07dca7ba"/>
          <w:id w:val="-1640569389"/>
          <w:placeholder>
            <w:docPart w:val="D829EA88C211A742AABDEF3C133E1B4E"/>
          </w:placeholder>
        </w:sdtPr>
        <w:sdtContent>
          <w:customXmlDelRangeEnd w:id="701"/>
          <w:del w:id="702" w:author="Hellmann, Simon" w:date="2025-08-30T17:19:00Z">
            <w:r w:rsidR="00195BE7" w:rsidDel="00222BF4">
              <w:rPr>
                <w:lang w:val="en-US"/>
              </w:rPr>
              <w:fldChar w:fldCharType="begin"/>
            </w:r>
            <w:r w:rsidR="00A551DA" w:rsidDel="00222BF4">
              <w:rPr>
                <w:lang w:val="en-US"/>
              </w:rPr>
              <w:del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1NoZWxsbWFubiIsIklkIjoiMmIyZTMxNDktNTIzYS00OTU3LWJmMTUtY2RhYjA1M2I4MzI2IiwiTW9kaWZpZWRPbiI6IjIwMjUtMDgtMzBUMTU6MDE6MD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kuMi4xIn0=}</w:delInstrText>
            </w:r>
            <w:r w:rsidR="00195BE7" w:rsidDel="00222BF4">
              <w:rPr>
                <w:lang w:val="en-US"/>
              </w:rPr>
              <w:fldChar w:fldCharType="separate"/>
            </w:r>
            <w:r w:rsidR="00C66576" w:rsidDel="00222BF4">
              <w:rPr>
                <w:lang w:val="en-US"/>
              </w:rPr>
              <w:fldChar w:fldCharType="begin"/>
            </w:r>
            <w:r w:rsidR="00C66576" w:rsidDel="00222BF4">
              <w:rPr>
                <w:lang w:val="en-US"/>
              </w:rPr>
              <w:delInstrText>HYPERLINK "#_CTVL0012b2e3149523a4957bf15cdab053b8326" \o "Delory, F.; Neubauer, P.; Weinrich, S. (2025): Uncertainty Analysis of a Simplified ADM1 Applied to Dynamic Agricultural Experimental Data. Water Scie…"</w:delInstrText>
            </w:r>
            <w:r w:rsidR="00C66576" w:rsidDel="00222BF4">
              <w:rPr>
                <w:lang w:val="en-US"/>
              </w:rPr>
              <w:fldChar w:fldCharType="separate"/>
            </w:r>
            <w:r w:rsidR="00C66576" w:rsidDel="00222BF4">
              <w:rPr>
                <w:lang w:val="en-US"/>
              </w:rPr>
              <w:delText>(2025)</w:delText>
            </w:r>
            <w:r w:rsidR="00C66576" w:rsidDel="00222BF4">
              <w:rPr>
                <w:lang w:val="en-US"/>
              </w:rPr>
              <w:fldChar w:fldCharType="end"/>
            </w:r>
            <w:r w:rsidR="00195BE7" w:rsidDel="00222BF4">
              <w:rPr>
                <w:lang w:val="en-US"/>
              </w:rPr>
              <w:fldChar w:fldCharType="end"/>
            </w:r>
          </w:del>
          <w:customXmlDelRangeStart w:id="703" w:author="Hellmann, Simon" w:date="2025-08-30T17:19:00Z"/>
        </w:sdtContent>
      </w:sdt>
      <w:customXmlDelRangeEnd w:id="703"/>
      <w:del w:id="704" w:author="Hellmann, Simon" w:date="2025-08-30T17:19:00Z">
        <w:r w:rsidR="00D10E51" w:rsidRPr="32AF646F" w:rsidDel="00222BF4">
          <w:rPr>
            <w:lang w:val="en-US"/>
          </w:rPr>
          <w:delText xml:space="preserve">. </w:delText>
        </w:r>
        <w:r w:rsidR="00B73F95" w:rsidDel="00222BF4">
          <w:rPr>
            <w:lang w:val="en-US"/>
          </w:rPr>
          <w:delText>To</w:delText>
        </w:r>
        <w:r w:rsidR="00D10E51" w:rsidRPr="32AF646F" w:rsidDel="00222BF4">
          <w:rPr>
            <w:lang w:val="en-US"/>
          </w:rPr>
          <w:delText xml:space="preserve"> compute </w:delText>
        </w:r>
        <w:r w:rsidR="00513B31" w:rsidDel="00222BF4">
          <w:rPr>
            <w:lang w:val="en-US"/>
          </w:rPr>
          <w:delText>individual</w:delText>
        </w:r>
        <w:r w:rsidR="00D10E51" w:rsidRPr="32AF646F" w:rsidDel="00222BF4">
          <w:rPr>
            <w:lang w:val="en-US"/>
          </w:rPr>
          <w:delText xml:space="preserve"> </w:delText>
        </w:r>
        <w:r w:rsidR="00B73F95" w:rsidDel="00222BF4">
          <w:rPr>
            <w:lang w:val="en-US"/>
          </w:rPr>
          <w:delText>concentration</w:delText>
        </w:r>
        <w:r w:rsidR="00513B31" w:rsidDel="00222BF4">
          <w:rPr>
            <w:lang w:val="en-US"/>
          </w:rPr>
          <w:delText>s</w:delText>
        </w:r>
        <w:r w:rsidR="00B73F95" w:rsidDel="00222BF4">
          <w:rPr>
            <w:lang w:val="en-US"/>
          </w:rPr>
          <w:delText xml:space="preserve"> of </w:delText>
        </w:r>
        <w:r w:rsidR="00D10E51" w:rsidRPr="32AF646F" w:rsidDel="00222BF4">
          <w:rPr>
            <w:lang w:val="en-US"/>
          </w:rPr>
          <w:delText>dissociated components</w:delText>
        </w:r>
        <w:r w:rsidR="00B73F95" w:rsidDel="00222BF4">
          <w:rPr>
            <w:lang w:val="en-US"/>
          </w:rPr>
          <w:delText xml:space="preserve"> of acetic acids, </w:delText>
        </w:r>
        <w:r w:rsidR="00513B31" w:rsidDel="00222BF4">
          <w:rPr>
            <w:lang w:val="en-US"/>
          </w:rPr>
          <w:delText>carbon</w:delText>
        </w:r>
        <w:r w:rsidR="00A7074D" w:rsidDel="00222BF4">
          <w:rPr>
            <w:lang w:val="en-US"/>
          </w:rPr>
          <w:delText xml:space="preserve"> </w:delText>
        </w:r>
        <w:r w:rsidR="00513B31" w:rsidDel="00222BF4">
          <w:rPr>
            <w:lang w:val="en-US"/>
          </w:rPr>
          <w:delText xml:space="preserve">dioxide and ammonia nitrogen </w:delText>
        </w:r>
        <w:r w:rsidR="00B73F95" w:rsidDel="00222BF4">
          <w:rPr>
            <w:lang w:val="en-US"/>
          </w:rPr>
          <w:delText>t</w:delText>
        </w:r>
        <w:r w:rsidR="00D75EBF" w:rsidRPr="001A2017" w:rsidDel="00222BF4">
          <w:rPr>
            <w:lang w:val="en-US"/>
          </w:rPr>
          <w:delText>ypical pH values</w:delText>
        </w:r>
        <w:r w:rsidR="00E32EE4" w:rsidRPr="001A2017" w:rsidDel="00222BF4">
          <w:rPr>
            <w:lang w:val="en-US"/>
          </w:rPr>
          <w:delText xml:space="preserve"> </w:delText>
        </w:r>
        <w:r w:rsidR="00513B31" w:rsidDel="00222BF4">
          <w:rPr>
            <w:lang w:val="en-US"/>
          </w:rPr>
          <w:delText>for silages and manure</w:delText>
        </w:r>
        <w:r w:rsidR="00513B31" w:rsidRPr="001A2017" w:rsidDel="00222BF4">
          <w:rPr>
            <w:lang w:val="en-US"/>
          </w:rPr>
          <w:delText xml:space="preserve"> </w:delText>
        </w:r>
        <w:r w:rsidR="00D75EBF" w:rsidRPr="001A2017" w:rsidDel="00222BF4">
          <w:rPr>
            <w:lang w:val="en-US"/>
          </w:rPr>
          <w:delText xml:space="preserve">were </w:delText>
        </w:r>
        <w:r w:rsidR="00E32EE4" w:rsidRPr="001A2017" w:rsidDel="00222BF4">
          <w:rPr>
            <w:lang w:val="en-US"/>
          </w:rPr>
          <w:delText>taken from</w:delText>
        </w:r>
        <w:r w:rsidR="001A2017" w:rsidRPr="001A2017" w:rsidDel="00222BF4">
          <w:rPr>
            <w:lang w:val="en-US"/>
          </w:rPr>
          <w:delText xml:space="preserve"> </w:delText>
        </w:r>
      </w:del>
      <w:del w:id="705" w:author="Hellmann, Simon" w:date="2025-08-30T14:36:00Z">
        <w:r w:rsidR="00E32EE4" w:rsidRPr="001A2017" w:rsidDel="00D916E1">
          <w:rPr>
            <w:lang w:val="en-US"/>
          </w:rPr>
          <w:delText>Wei</w:delText>
        </w:r>
        <w:r w:rsidR="009A2C8E" w:rsidDel="00D916E1">
          <w:rPr>
            <w:lang w:val="en-US"/>
          </w:rPr>
          <w:delText>ß</w:delText>
        </w:r>
        <w:r w:rsidR="00E32EE4" w:rsidRPr="001A2017" w:rsidDel="00D916E1">
          <w:rPr>
            <w:lang w:val="en-US"/>
          </w:rPr>
          <w:delText xml:space="preserve">bach </w:delText>
        </w:r>
      </w:del>
      <w:customXmlDelRangeStart w:id="706" w:author="Hellmann, Simon" w:date="2025-08-30T17:19:00Z"/>
      <w:sdt>
        <w:sdtPr>
          <w:rPr>
            <w:lang w:val="en-US"/>
          </w:rPr>
          <w:alias w:val="To edit, see citavi.com/edit"/>
          <w:tag w:val="CitaviPlaceholder#1f1ad116-e4a1-4b30-9d08-819273ef8bbb"/>
          <w:id w:val="1376043767"/>
          <w:placeholder>
            <w:docPart w:val="D829EA88C211A742AABDEF3C133E1B4E"/>
          </w:placeholder>
        </w:sdtPr>
        <w:sdtContent>
          <w:customXmlDelRangeEnd w:id="706"/>
          <w:del w:id="707" w:author="Hellmann, Simon" w:date="2025-08-30T14:41:00Z">
            <w:r w:rsidR="001A2017" w:rsidDel="00D916E1">
              <w:rPr>
                <w:lang w:val="en-US"/>
              </w:rPr>
              <w:fldChar w:fldCharType="begin"/>
            </w:r>
            <w:r w:rsidR="00055B45" w:rsidDel="00D916E1">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QiLCJPcmdhbml6YXRpb25zIjpbXSwiT3RoZXJzSW52b2x2ZWQiOltdLCJQYWdlUmFuZ2UiOiI8c3A+XHJcbiAgPG4+MjEwPC9uPlxyXG4gIDxpbj50cnVlPC9pbj5cclxuICA8b3M+MjEwPC9vcz5cclxuICA8cHM+MjEwPC9wcz5cclxuPC9zcD5cclxuPGVwPlxyXG4gIDxuPjIxMTwvbj5cclxuICA8aW4+dHJ1ZTwvaW4+XHJcbiAgPG9zPjIxMTwvb3M+XHJcbiAgPHBzPjIxMTwvcHM+XHJcbjwvZXA+XHJcbjxvcz4yMTDigJMyMTE8L29zPiIsIlBlcmlvZGljYWwiOnsiJGlkIjoiMTQ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3NzkiLCJFZGl0b3JzIjpbXSwiRXZhbHVhdGlvbkNvbXBsZXhpdHkiOjAsIkV2YWx1YXRpb25Tb3VyY2VUZXh0Rm9ybWF0IjowLCJHcm91cHMiOlt7IiRyZWYiOiIxMCJ9XSwiSGFzTGFiZWwxIjpmYWxzZSwiSGFzTGFiZWwyIjpmYWxzZSwiS2V5d29yZHMiOltdLCJMYW5ndWFnZSI6ImVu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UxNTAvTFQuMjAwOC43NzkiLCJVcmlTdHJpbmciOiJodHRwczovL2RvaS5vcmcvMTAuMTUxNTAvbHQuMjAwOC43Nz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}</w:delInstrText>
            </w:r>
            <w:r w:rsidR="001A2017" w:rsidDel="00D916E1">
              <w:rPr>
                <w:lang w:val="en-US"/>
              </w:rPr>
              <w:fldChar w:fldCharType="separate"/>
            </w:r>
            <w:r w:rsidR="0088128B" w:rsidDel="00D916E1">
              <w:rPr>
                <w:lang w:val="en-US"/>
              </w:rPr>
              <w:delText>(Weißbach and Strubelt, 2008a, 2008b, 2008c)</w:delText>
            </w:r>
            <w:r w:rsidR="001A2017" w:rsidDel="00D916E1">
              <w:rPr>
                <w:lang w:val="en-US"/>
              </w:rPr>
              <w:fldChar w:fldCharType="end"/>
            </w:r>
          </w:del>
          <w:customXmlDelRangeStart w:id="708" w:author="Hellmann, Simon" w:date="2025-08-30T17:19:00Z"/>
        </w:sdtContent>
      </w:sdt>
      <w:customXmlDelRangeEnd w:id="708"/>
      <w:del w:id="709" w:author="Hellmann, Simon" w:date="2025-08-30T14:41:00Z">
        <w:r w:rsidR="001A2017" w:rsidDel="00D916E1">
          <w:rPr>
            <w:lang w:val="en-US"/>
          </w:rPr>
          <w:delText xml:space="preserve"> </w:delText>
        </w:r>
      </w:del>
      <w:del w:id="710" w:author="Hellmann, Simon" w:date="2025-08-30T17:19:00Z">
        <w:r w:rsidR="00550693" w:rsidRPr="001A2017" w:rsidDel="00222BF4">
          <w:rPr>
            <w:lang w:val="en-US"/>
          </w:rPr>
          <w:delText xml:space="preserve">and </w:delText>
        </w:r>
      </w:del>
      <w:customXmlDelRangeStart w:id="711" w:author="Hellmann, Simon" w:date="2025-08-30T17:19:00Z"/>
      <w:sdt>
        <w:sdtPr>
          <w:rPr>
            <w:lang w:val="en-US"/>
          </w:rPr>
          <w:alias w:val="To edit, see citavi.com/edit"/>
          <w:tag w:val="CitaviPlaceholder#aaec1667-29dc-421c-b738-39fc128c00a1"/>
          <w:id w:val="-1188671504"/>
          <w:placeholder>
            <w:docPart w:val="D829EA88C211A742AABDEF3C133E1B4E"/>
          </w:placeholder>
        </w:sdtPr>
        <w:sdtContent>
          <w:customXmlDelRangeEnd w:id="711"/>
          <w:del w:id="712" w:author="Hellmann, Simon" w:date="2025-08-30T17:19:00Z">
            <w:r w:rsidR="00C32D2B" w:rsidDel="00222BF4">
              <w:rPr>
                <w:lang w:val="en-US"/>
              </w:rPr>
              <w:fldChar w:fldCharType="begin"/>
            </w:r>
            <w:r w:rsidR="00A551DA" w:rsidDel="00222BF4">
              <w:rPr>
                <w:lang w:val="en-US"/>
              </w:rPr>
              <w:del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FQxNTowMTow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delInstrText>
            </w:r>
            <w:r w:rsidR="00C32D2B" w:rsidDel="00222BF4">
              <w:rPr>
                <w:lang w:val="en-US"/>
              </w:rPr>
              <w:fldChar w:fldCharType="separate"/>
            </w:r>
            <w:r w:rsidR="00C66576" w:rsidDel="00222BF4">
              <w:rPr>
                <w:lang w:val="en-US"/>
              </w:rPr>
              <w:fldChar w:fldCharType="begin"/>
            </w:r>
            <w:r w:rsidR="00C66576" w:rsidDel="00222BF4">
              <w:rPr>
                <w:lang w:val="en-US"/>
              </w:rPr>
              <w:delInstrText>HYPERLINK "#_CTVL0019a3197eb6c494dff8d212b66c5111b25" \o "Fisgativa, H.; Zennaro, B.; Charnier, C.; Richard, C.; Accarion, G.; Béline, F. (2020): Comprehensive determination of input state variables dataset r…"</w:delInstrText>
            </w:r>
            <w:r w:rsidR="00C66576" w:rsidDel="00222BF4">
              <w:rPr>
                <w:lang w:val="en-US"/>
              </w:rPr>
              <w:fldChar w:fldCharType="separate"/>
            </w:r>
            <w:r w:rsidR="00C66576" w:rsidDel="00222BF4">
              <w:rPr>
                <w:lang w:val="en-US"/>
              </w:rPr>
              <w:delText>Fisgativa et al.</w:delText>
            </w:r>
            <w:r w:rsidR="00C66576" w:rsidDel="00222BF4">
              <w:rPr>
                <w:lang w:val="en-US"/>
              </w:rPr>
              <w:fldChar w:fldCharType="end"/>
            </w:r>
            <w:r w:rsidR="00C32D2B" w:rsidDel="00222BF4">
              <w:rPr>
                <w:lang w:val="en-US"/>
              </w:rPr>
              <w:fldChar w:fldCharType="end"/>
            </w:r>
          </w:del>
          <w:customXmlDelRangeStart w:id="713" w:author="Hellmann, Simon" w:date="2025-08-30T17:19:00Z"/>
        </w:sdtContent>
      </w:sdt>
      <w:customXmlDelRangeEnd w:id="713"/>
      <w:del w:id="714" w:author="Hellmann, Simon" w:date="2025-08-30T17:19:00Z">
        <w:r w:rsidR="00C32D2B" w:rsidDel="00222BF4">
          <w:rPr>
            <w:lang w:val="en-US"/>
          </w:rPr>
          <w:delText xml:space="preserve"> </w:delText>
        </w:r>
      </w:del>
      <w:customXmlDelRangeStart w:id="715" w:author="Hellmann, Simon" w:date="2025-08-30T17:19:00Z"/>
      <w:sdt>
        <w:sdtPr>
          <w:rPr>
            <w:lang w:val="en-US"/>
          </w:rPr>
          <w:alias w:val="To edit, see citavi.com/edit"/>
          <w:tag w:val="CitaviPlaceholder#d92cdebe-27ce-44f6-9d8e-e20cc0c1c5b1"/>
          <w:id w:val="471253547"/>
          <w:placeholder>
            <w:docPart w:val="D829EA88C211A742AABDEF3C133E1B4E"/>
          </w:placeholder>
        </w:sdtPr>
        <w:sdtContent>
          <w:customXmlDelRangeEnd w:id="715"/>
          <w:del w:id="716" w:author="Hellmann, Simon" w:date="2025-08-30T17:19:00Z">
            <w:r w:rsidR="00C32D2B" w:rsidDel="00222BF4">
              <w:rPr>
                <w:lang w:val="en-US"/>
              </w:rPr>
              <w:fldChar w:fldCharType="begin"/>
            </w:r>
            <w:r w:rsidR="00A551DA" w:rsidDel="00222BF4">
              <w:rPr>
                <w:lang w:val="en-US"/>
              </w:rPr>
              <w:del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BUMTU6MDE6MD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delInstrText>
            </w:r>
            <w:r w:rsidR="00C32D2B" w:rsidDel="00222BF4">
              <w:rPr>
                <w:lang w:val="en-US"/>
              </w:rPr>
              <w:fldChar w:fldCharType="separate"/>
            </w:r>
            <w:r w:rsidR="00C66576" w:rsidDel="00222BF4">
              <w:rPr>
                <w:lang w:val="en-US"/>
              </w:rPr>
              <w:fldChar w:fldCharType="begin"/>
            </w:r>
            <w:r w:rsidR="00C66576" w:rsidDel="00222BF4">
              <w:rPr>
                <w:lang w:val="en-US"/>
              </w:rPr>
              <w:delInstrText>HYPERLINK "#_CTVL0019a3197eb6c494dff8d212b66c5111b25" \o "Fisgativa, H.; Zennaro, B.; Charnier, C.; Richard, C.; Accarion, G.; Béline, F. (2020): Comprehensive determination of input state variables dataset r…"</w:delInstrText>
            </w:r>
            <w:r w:rsidR="00C66576" w:rsidDel="00222BF4">
              <w:rPr>
                <w:lang w:val="en-US"/>
              </w:rPr>
              <w:fldChar w:fldCharType="separate"/>
            </w:r>
            <w:r w:rsidR="00C66576" w:rsidDel="00222BF4">
              <w:rPr>
                <w:lang w:val="en-US"/>
              </w:rPr>
              <w:delText>(2020)</w:delText>
            </w:r>
            <w:r w:rsidR="00C66576" w:rsidDel="00222BF4">
              <w:rPr>
                <w:lang w:val="en-US"/>
              </w:rPr>
              <w:fldChar w:fldCharType="end"/>
            </w:r>
            <w:r w:rsidR="00C32D2B" w:rsidDel="00222BF4">
              <w:rPr>
                <w:lang w:val="en-US"/>
              </w:rPr>
              <w:fldChar w:fldCharType="end"/>
            </w:r>
          </w:del>
          <w:customXmlDelRangeStart w:id="717" w:author="Hellmann, Simon" w:date="2025-08-30T17:19:00Z"/>
        </w:sdtContent>
      </w:sdt>
      <w:customXmlDelRangeEnd w:id="717"/>
      <w:del w:id="718" w:author="Hellmann, Simon" w:date="2025-08-30T17:19:00Z">
        <w:r w:rsidR="00AF0C51" w:rsidDel="00222BF4">
          <w:rPr>
            <w:lang w:val="en-US"/>
          </w:rPr>
          <w:delText>, respectively</w:delText>
        </w:r>
        <w:r w:rsidR="00D10E51" w:rsidRPr="32AF646F" w:rsidDel="00222BF4">
          <w:rPr>
            <w:lang w:val="en-US"/>
          </w:rPr>
          <w:delText>.</w:delText>
        </w:r>
      </w:del>
    </w:p>
    <w:p w14:paraId="7D2B8803" w14:textId="1483CA14" w:rsidR="00C2149D" w:rsidDel="00FC6AF8" w:rsidRDefault="00C2149D" w:rsidP="00FC6AF8">
      <w:pPr>
        <w:ind w:firstLine="0"/>
        <w:rPr>
          <w:del w:id="719" w:author="Hellmann, Simon" w:date="2025-08-31T12:08:00Z"/>
          <w:lang w:val="en-US"/>
        </w:rPr>
        <w:pPrChange w:id="720" w:author="Hellmann, Simon" w:date="2025-08-31T12:08:00Z">
          <w:pPr/>
        </w:pPrChange>
      </w:pPr>
      <w:del w:id="721" w:author="Hellmann, Simon" w:date="2025-08-30T17:20:00Z">
        <w:r w:rsidDel="00222BF4">
          <w:rPr>
            <w:lang w:val="en-US"/>
          </w:rPr>
          <w:delText>T</w:delText>
        </w:r>
        <w:r w:rsidR="001D1640" w:rsidDel="00222BF4">
          <w:rPr>
            <w:lang w:val="en-US"/>
          </w:rPr>
          <w:delText>o</w:delText>
        </w:r>
        <w:r w:rsidR="00124B3A" w:rsidDel="00222BF4">
          <w:rPr>
            <w:lang w:val="en-US"/>
          </w:rPr>
          <w:delText>tal solids</w:delText>
        </w:r>
        <w:r w:rsidR="00085BEF" w:rsidDel="00222BF4">
          <w:rPr>
            <w:lang w:val="en-US"/>
          </w:rPr>
          <w:delText xml:space="preserve"> </w:delText>
        </w:r>
        <w:r w:rsidR="001D1640" w:rsidDel="00222BF4">
          <w:rPr>
            <w:lang w:val="en-US"/>
          </w:rPr>
          <w:delText>(</w:delText>
        </w:r>
        <m:oMath>
          <m:r>
            <w:rPr>
              <w:rFonts w:ascii="Cambria Math" w:hAnsi="Cambria Math"/>
              <w:lang w:val="en-US"/>
            </w:rPr>
            <m:t>TS</m:t>
          </m:r>
        </m:oMath>
        <w:r w:rsidR="001D1640" w:rsidDel="00222BF4">
          <w:rPr>
            <w:lang w:val="en-US"/>
          </w:rPr>
          <w:delText xml:space="preserve">) </w:delText>
        </w:r>
        <w:r w:rsidR="00AB67E7" w:rsidDel="00222BF4">
          <w:rPr>
            <w:lang w:val="en-US"/>
          </w:rPr>
          <w:delText>were</w:delText>
        </w:r>
        <w:r w:rsidDel="00222BF4">
          <w:rPr>
            <w:lang w:val="en-US"/>
          </w:rPr>
          <w:delText xml:space="preserve"> assumed to </w:delText>
        </w:r>
        <w:r w:rsidR="00AF3D15" w:rsidDel="00222BF4">
          <w:rPr>
            <w:lang w:val="en-US"/>
          </w:rPr>
          <w:delText xml:space="preserve">consist of </w:delText>
        </w:r>
        <w:r w:rsidR="00962CA6" w:rsidDel="00222BF4">
          <w:rPr>
            <w:lang w:val="en-US"/>
          </w:rPr>
          <w:delText xml:space="preserve">crude </w:delText>
        </w:r>
        <w:r w:rsidDel="00222BF4">
          <w:rPr>
            <w:lang w:val="en-US"/>
          </w:rPr>
          <w:delText>ash</w:delText>
        </w:r>
        <w:r w:rsidR="00E54CCA" w:rsidDel="00222BF4">
          <w:rPr>
            <w:lang w:val="en-US"/>
          </w:rPr>
          <w:delText xml:space="preserve"> </w:delText>
        </w:r>
        <m:oMath>
          <m:r>
            <w:rPr>
              <w:rFonts w:ascii="Cambria Math" w:hAnsi="Cambria Math"/>
              <w:lang w:val="en-US"/>
            </w:rPr>
            <m:t>XA</m:t>
          </m:r>
        </m:oMath>
        <w:r w:rsidDel="00222BF4">
          <w:rPr>
            <w:lang w:val="en-US"/>
          </w:rPr>
          <w:delText xml:space="preserve"> </w:delText>
        </w:r>
        <w:r w:rsidR="00AB67E7" w:rsidDel="00222BF4">
          <w:rPr>
            <w:lang w:val="en-US"/>
          </w:rPr>
          <w:delText xml:space="preserve">and </w:delText>
        </w:r>
        <w:r w:rsidR="003114E1" w:rsidDel="00222BF4">
          <w:rPr>
            <w:lang w:val="en-US"/>
          </w:rPr>
          <w:delText xml:space="preserve">crude </w:delText>
        </w:r>
        <w:r w:rsidDel="00222BF4">
          <w:rPr>
            <w:lang w:val="en-US"/>
          </w:rPr>
          <w:delText xml:space="preserve">macronutrients </w:delText>
        </w:r>
        <w:r w:rsidR="00CF25C5" w:rsidDel="00222BF4">
          <w:rPr>
            <w:lang w:val="en-US"/>
          </w:rPr>
          <w:delText>(</w:delText>
        </w:r>
        <w:r w:rsidR="004A1F2D" w:rsidDel="00222BF4">
          <w:rPr>
            <w:lang w:val="en-US"/>
          </w:rPr>
          <w:delText xml:space="preserve">crude </w:delText>
        </w:r>
        <w:r w:rsidDel="00222BF4">
          <w:rPr>
            <w:lang w:val="en-US"/>
          </w:rPr>
          <w:delText>carbohydrates</w:delText>
        </w:r>
        <w:r w:rsidR="00EC303E" w:rsidRPr="00EC303E" w:rsidDel="00222BF4">
          <w:rPr>
            <w:rFonts w:ascii="Cambria Math" w:hAnsi="Cambria Math"/>
            <w:i/>
            <w:lang w:val="en-US"/>
          </w:rPr>
          <w:delText xml:space="preserve"> </w:delText>
        </w:r>
      </w:del>
      <m:oMath>
        <m:r>
          <w:del w:id="722" w:author="Hellmann, Simon" w:date="2025-08-31T11:51:00Z">
            <w:rPr>
              <w:rFonts w:ascii="Cambria Math" w:hAnsi="Cambria Math"/>
              <w:lang w:val="en-US"/>
            </w:rPr>
            <m:t>XC</m:t>
          </w:del>
        </m:r>
      </m:oMath>
      <w:del w:id="723" w:author="Hellmann, Simon" w:date="2025-08-31T11:51:00Z">
        <w:r w:rsidDel="008D39E8">
          <w:rPr>
            <w:lang w:val="en-US"/>
          </w:rPr>
          <w:delText xml:space="preserve">, </w:delText>
        </w:r>
        <w:r w:rsidR="004A1F2D" w:rsidDel="008D39E8">
          <w:rPr>
            <w:lang w:val="en-US"/>
          </w:rPr>
          <w:delText xml:space="preserve">crude </w:delText>
        </w:r>
        <w:r w:rsidDel="008D39E8">
          <w:rPr>
            <w:lang w:val="en-US"/>
          </w:rPr>
          <w:delText xml:space="preserve">proteins </w:delText>
        </w:r>
        <m:oMath>
          <m:r>
            <w:rPr>
              <w:rFonts w:ascii="Cambria Math" w:hAnsi="Cambria Math"/>
              <w:lang w:val="en-US"/>
            </w:rPr>
            <m:t>XP</m:t>
          </m:r>
        </m:oMath>
        <w:r w:rsidR="003114E1" w:rsidDel="008D39E8">
          <w:rPr>
            <w:lang w:val="en-US"/>
          </w:rPr>
          <w:delText xml:space="preserve"> </w:delText>
        </w:r>
        <w:r w:rsidDel="008D39E8">
          <w:rPr>
            <w:lang w:val="en-US"/>
          </w:rPr>
          <w:delText xml:space="preserve">and </w:delText>
        </w:r>
        <w:r w:rsidR="004A1F2D" w:rsidDel="008D39E8">
          <w:rPr>
            <w:lang w:val="en-US"/>
          </w:rPr>
          <w:delText xml:space="preserve">crude </w:delText>
        </w:r>
        <w:r w:rsidDel="008D39E8">
          <w:rPr>
            <w:lang w:val="en-US"/>
          </w:rPr>
          <w:delText>lipids</w:delText>
        </w:r>
        <w:r w:rsidR="00EC303E" w:rsidRPr="00EC303E" w:rsidDel="008D39E8">
          <w:rPr>
            <w:rFonts w:ascii="Cambria Math" w:hAnsi="Cambria Math"/>
            <w:i/>
            <w:lang w:val="en-US"/>
          </w:rPr>
          <w:delText xml:space="preserve"> </w:delText>
        </w:r>
        <m:oMath>
          <m:r>
            <w:rPr>
              <w:rFonts w:ascii="Cambria Math" w:hAnsi="Cambria Math"/>
              <w:lang w:val="en-US"/>
            </w:rPr>
            <m:t>XL</m:t>
          </m:r>
        </m:oMath>
        <w:r w:rsidR="00CF25C5" w:rsidDel="008D39E8">
          <w:rPr>
            <w:lang w:val="en-US"/>
          </w:rPr>
          <w:delText>)</w:delText>
        </w:r>
        <w:r w:rsidR="00F06B60" w:rsidDel="008D39E8">
          <w:rPr>
            <w:lang w:val="en-US"/>
          </w:rPr>
          <w:delText xml:space="preserve">, </w:delText>
        </w:r>
        <w:r w:rsidR="00EF6FD2" w:rsidDel="008D39E8">
          <w:rPr>
            <w:lang w:val="en-US"/>
          </w:rPr>
          <w:delText xml:space="preserve">where </w:delText>
        </w:r>
      </w:del>
      <w:del w:id="724" w:author="Hellmann, Simon" w:date="2025-08-30T14:41:00Z">
        <w:r w:rsidR="00EF6FD2" w:rsidRPr="00D916E1" w:rsidDel="00D916E1">
          <w:rPr>
            <w:color w:val="4BACC6" w:themeColor="accent5"/>
            <w:lang w:val="en-US"/>
            <w:rPrChange w:id="725" w:author="Hellmann, Simon" w:date="2025-08-30T14:43:00Z">
              <w:rPr>
                <w:lang w:val="en-US"/>
              </w:rPr>
            </w:rPrChange>
          </w:rPr>
          <w:delText>crude CH include l</w:delText>
        </w:r>
      </w:del>
      <w:del w:id="726" w:author="Hellmann, Simon" w:date="2025-08-31T11:51:00Z">
        <w:r w:rsidR="00EF6FD2" w:rsidRPr="00D916E1" w:rsidDel="008D39E8">
          <w:rPr>
            <w:color w:val="4BACC6" w:themeColor="accent5"/>
            <w:lang w:val="en-US"/>
            <w:rPrChange w:id="727" w:author="Hellmann, Simon" w:date="2025-08-30T14:43:00Z">
              <w:rPr>
                <w:lang w:val="en-US"/>
              </w:rPr>
            </w:rPrChange>
          </w:rPr>
          <w:delText>ignin</w:delText>
        </w:r>
        <w:r w:rsidR="00EF6FD2" w:rsidDel="008D39E8">
          <w:rPr>
            <w:lang w:val="en-US"/>
          </w:rPr>
          <w:delText xml:space="preserve">. </w:delText>
        </w:r>
        <w:r w:rsidR="00AB181A" w:rsidDel="008D39E8">
          <w:rPr>
            <w:lang w:val="en-US"/>
          </w:rPr>
          <w:delText xml:space="preserve">Crude values are given in percentage of </w:delText>
        </w:r>
        <m:oMath>
          <m:r>
            <w:rPr>
              <w:rFonts w:ascii="Cambria Math" w:hAnsi="Cambria Math"/>
              <w:lang w:val="en-US"/>
            </w:rPr>
            <m:t>TS</m:t>
          </m:r>
        </m:oMath>
        <w:r w:rsidR="00AB181A" w:rsidDel="008D39E8">
          <w:rPr>
            <w:lang w:val="en-US"/>
          </w:rPr>
          <w:delText xml:space="preserve">, therefore it holds </w:delText>
        </w:r>
      </w:del>
      <w:customXmlDelRangeStart w:id="728" w:author="Hellmann, Simon" w:date="2025-08-31T11:51:00Z"/>
      <w:sdt>
        <w:sdtPr>
          <w:rPr>
            <w:lang w:val="en-US"/>
          </w:rPr>
          <w:alias w:val="To edit, see citavi.com/edit"/>
          <w:tag w:val="CitaviPlaceholder#f3610e8e-3a92-4fb9-883a-e51b6a9a17b0"/>
          <w:id w:val="1357161059"/>
          <w:placeholder>
            <w:docPart w:val="1D407CE5B86EF74EA11701C07D2544F9"/>
          </w:placeholder>
        </w:sdtPr>
        <w:sdtContent>
          <w:customXmlDelRangeEnd w:id="728"/>
          <w:del w:id="729" w:author="Hellmann, Simon" w:date="2025-08-31T11:51:00Z">
            <w:r w:rsidR="00C32D2B" w:rsidDel="008D39E8">
              <w:rPr>
                <w:lang w:val="en-US"/>
              </w:rPr>
              <w:fldChar w:fldCharType="begin"/>
            </w:r>
            <w:r w:rsidR="00A551DA" w:rsidDel="008D39E8">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SI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Ob3RlcyI6IkpvdXJuYWwgQXJ0aWNsZSI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C0zMFQxNTowMTowOC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mMzYxMGU4ZS0zYTkyLTRmYjktODgzYS1lNTFiNmE5YTE3YjAiLCJUZXh0IjoiKFdlaW5yaWNoIGV0IGFsLiwgMjAyMSkiLCJXQUlWZXJzaW9uIjoiNi4xOS4yLjEifQ==}</w:delInstrText>
            </w:r>
            <w:r w:rsidR="00C32D2B" w:rsidDel="008D39E8">
              <w:rPr>
                <w:lang w:val="en-US"/>
              </w:rPr>
              <w:fldChar w:fldCharType="separate"/>
            </w:r>
            <w:r w:rsidR="00E04011" w:rsidDel="008D39E8">
              <w:rPr>
                <w:lang w:val="en-US"/>
              </w:rPr>
              <w:fldChar w:fldCharType="begin"/>
            </w:r>
            <w:r w:rsidR="00E04011" w:rsidDel="008D39E8">
              <w:rPr>
                <w:lang w:val="en-US"/>
              </w:rPr>
              <w:delInstrText>HYPERLINK "#_CTVL0016df8aa821b7747acb1edb4d9183c161a" \o "Weinrich, S.; Mauky, E.; Schmidt, T.; Krebs, C.; Liebetrau, J.; Nelles, M. (2021): Systematic simplification of the Anaerobic Digestion Model No. 1 (A…"</w:delInstrText>
            </w:r>
            <w:r w:rsidR="00E04011" w:rsidDel="008D39E8">
              <w:rPr>
                <w:lang w:val="en-US"/>
              </w:rPr>
              <w:fldChar w:fldCharType="separate"/>
            </w:r>
            <w:r w:rsidR="00E04011" w:rsidDel="008D39E8">
              <w:rPr>
                <w:lang w:val="en-US"/>
              </w:rPr>
              <w:delText>(Weinrich et al., 2021)</w:delText>
            </w:r>
            <w:r w:rsidR="00E04011" w:rsidDel="008D39E8">
              <w:rPr>
                <w:lang w:val="en-US"/>
              </w:rPr>
              <w:fldChar w:fldCharType="end"/>
            </w:r>
            <w:r w:rsidR="00C32D2B" w:rsidDel="008D39E8">
              <w:rPr>
                <w:lang w:val="en-US"/>
              </w:rPr>
              <w:fldChar w:fldCharType="end"/>
            </w:r>
          </w:del>
          <w:customXmlDelRangeStart w:id="730" w:author="Hellmann, Simon" w:date="2025-08-31T11:51:00Z"/>
        </w:sdtContent>
      </w:sdt>
      <w:customXmlDelRangeEnd w:id="730"/>
      <w:del w:id="731" w:author="Hellmann, Simon" w:date="2025-08-31T12:08:00Z">
        <w:r w:rsidR="00EF6FD2" w:rsidDel="00FC6AF8">
          <w:rPr>
            <w:lang w:val="en-US"/>
          </w:rPr>
          <w:delText xml:space="preserve"> </w:delText>
        </w:r>
      </w:del>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8D39E8" w:rsidDel="00FC6AF8" w14:paraId="46F58258" w14:textId="09691973">
        <w:trPr>
          <w:del w:id="732" w:author="Hellmann, Simon" w:date="2025-08-31T12:08:00Z"/>
        </w:trPr>
        <w:tc>
          <w:tcPr>
            <w:tcW w:w="293" w:type="pct"/>
            <w:vAlign w:val="center"/>
          </w:tcPr>
          <w:p w14:paraId="024F5080" w14:textId="5A55C87F" w:rsidR="00AB67E7" w:rsidDel="00FC6AF8" w:rsidRDefault="00AB67E7" w:rsidP="00FC6AF8">
            <w:pPr>
              <w:ind w:firstLine="0"/>
              <w:rPr>
                <w:del w:id="733" w:author="Hellmann, Simon" w:date="2025-08-31T12:08:00Z"/>
                <w:lang w:val="en-US"/>
              </w:rPr>
              <w:pPrChange w:id="734" w:author="Hellmann, Simon" w:date="2025-08-31T12:08:00Z">
                <w:pPr>
                  <w:ind w:firstLine="0"/>
                  <w:jc w:val="right"/>
                </w:pPr>
              </w:pPrChange>
            </w:pPr>
          </w:p>
        </w:tc>
        <w:tc>
          <w:tcPr>
            <w:tcW w:w="4283" w:type="pct"/>
            <w:vAlign w:val="center"/>
          </w:tcPr>
          <w:p w14:paraId="37CFE217" w14:textId="145C3C26" w:rsidR="00AB67E7" w:rsidRPr="00C32D2B" w:rsidDel="00FC6AF8" w:rsidRDefault="00EC303E" w:rsidP="00FC6AF8">
            <w:pPr>
              <w:ind w:firstLine="0"/>
              <w:rPr>
                <w:del w:id="735" w:author="Hellmann, Simon" w:date="2025-08-31T12:08:00Z"/>
                <w:rFonts w:eastAsia="Garamond" w:cs="Garamond"/>
                <w:lang w:val="en-US"/>
              </w:rPr>
              <w:pPrChange w:id="736" w:author="Hellmann, Simon" w:date="2025-08-31T12:08:00Z">
                <w:pPr>
                  <w:spacing w:line="416" w:lineRule="auto"/>
                  <w:ind w:right="30" w:firstLine="341"/>
                  <w:jc w:val="center"/>
                </w:pPr>
              </w:pPrChange>
            </w:pPr>
            <m:oMathPara>
              <m:oMath>
                <m:r>
                  <w:del w:id="737" w:author="Hellmann, Simon" w:date="2025-08-31T12:08:00Z">
                    <w:rPr>
                      <w:rFonts w:ascii="Cambria Math" w:eastAsia="Garamond" w:hAnsi="Cambria Math" w:cs="Garamond"/>
                      <w:szCs w:val="24"/>
                      <w:lang w:val="en-US"/>
                    </w:rPr>
                    <m:t>XC=100-XA-XP-XL.</m:t>
                  </w:del>
                </m:r>
              </m:oMath>
            </m:oMathPara>
          </w:p>
        </w:tc>
        <w:tc>
          <w:tcPr>
            <w:tcW w:w="424" w:type="pct"/>
            <w:vAlign w:val="center"/>
          </w:tcPr>
          <w:p w14:paraId="3D2170E9" w14:textId="123153D0" w:rsidR="00AB67E7" w:rsidDel="00FC6AF8" w:rsidRDefault="00AB67E7" w:rsidP="00FC6AF8">
            <w:pPr>
              <w:ind w:firstLine="0"/>
              <w:rPr>
                <w:del w:id="738" w:author="Hellmann, Simon" w:date="2025-08-31T12:08:00Z"/>
                <w:lang w:val="en-US"/>
              </w:rPr>
              <w:pPrChange w:id="739" w:author="Hellmann, Simon" w:date="2025-08-31T12:08:00Z">
                <w:pPr>
                  <w:pStyle w:val="Beschriftung"/>
                  <w:jc w:val="right"/>
                </w:pPr>
              </w:pPrChange>
            </w:pPr>
            <w:del w:id="740" w:author="Hellmann, Simon" w:date="2025-08-31T12:08:00Z">
              <w:r w:rsidRPr="00C32D2B" w:rsidDel="00FC6AF8">
                <w:rPr>
                  <w:lang w:val="en-US"/>
                </w:rPr>
                <w:delText>(</w:delText>
              </w:r>
              <w:r w:rsidDel="00FC6AF8">
                <w:fldChar w:fldCharType="begin"/>
              </w:r>
              <w:r w:rsidRPr="00C32D2B" w:rsidDel="00FC6AF8">
                <w:rPr>
                  <w:lang w:val="en-US"/>
                </w:rPr>
                <w:delInstrText xml:space="preserve"> STYLEREF 1 \s </w:delInstrText>
              </w:r>
              <w:r w:rsidDel="00FC6AF8">
                <w:fldChar w:fldCharType="separate"/>
              </w:r>
              <w:r w:rsidR="00F7388A" w:rsidDel="00FC6AF8">
                <w:rPr>
                  <w:noProof/>
                  <w:lang w:val="en-US"/>
                </w:rPr>
                <w:delText>2</w:delText>
              </w:r>
              <w:r w:rsidDel="00FC6AF8">
                <w:fldChar w:fldCharType="end"/>
              </w:r>
              <w:r w:rsidRPr="00C32D2B" w:rsidDel="00FC6AF8">
                <w:rPr>
                  <w:lang w:val="en-US"/>
                </w:rPr>
                <w:delText>.</w:delText>
              </w:r>
              <w:r w:rsidDel="00FC6AF8">
                <w:fldChar w:fldCharType="begin"/>
              </w:r>
              <w:r w:rsidRPr="00C32D2B" w:rsidDel="00FC6AF8">
                <w:rPr>
                  <w:lang w:val="en-US"/>
                </w:rPr>
                <w:delInstrText xml:space="preserve"> SEQ Equation \* ARABIC \s 1 </w:delInstrText>
              </w:r>
              <w:r w:rsidDel="00FC6AF8">
                <w:fldChar w:fldCharType="separate"/>
              </w:r>
              <w:r w:rsidR="00F7388A" w:rsidDel="00FC6AF8">
                <w:rPr>
                  <w:noProof/>
                  <w:lang w:val="en-US"/>
                </w:rPr>
                <w:delText>1</w:delText>
              </w:r>
              <w:r w:rsidDel="00FC6AF8">
                <w:fldChar w:fldCharType="end"/>
              </w:r>
              <w:r w:rsidRPr="00C32D2B" w:rsidDel="00FC6AF8">
                <w:rPr>
                  <w:lang w:val="en-US"/>
                </w:rPr>
                <w:delText>)</w:delText>
              </w:r>
            </w:del>
          </w:p>
        </w:tc>
      </w:tr>
    </w:tbl>
    <w:p w14:paraId="6E5E4B6E" w14:textId="75D81C80" w:rsidR="00EF63E2" w:rsidRPr="00773618" w:rsidRDefault="00177C0F" w:rsidP="00FC6AF8">
      <w:pPr>
        <w:rPr>
          <w:lang w:val="en-US"/>
        </w:rPr>
        <w:pPrChange w:id="741" w:author="Hellmann, Simon" w:date="2025-08-31T12:09:00Z">
          <w:pPr>
            <w:ind w:firstLine="0"/>
          </w:pPr>
        </w:pPrChange>
      </w:pPr>
      <w:del w:id="742" w:author="Hellmann, Simon" w:date="2025-08-31T12:08:00Z">
        <w:r w:rsidRPr="00C64143" w:rsidDel="00FC6AF8">
          <w:rPr>
            <w:lang w:val="en-US"/>
            <w:rPrChange w:id="743" w:author="Hellmann, Simon" w:date="2025-08-31T12:14:00Z">
              <w:rPr>
                <w:lang w:val="en-US"/>
              </w:rPr>
            </w:rPrChange>
          </w:rPr>
          <w:lastRenderedPageBreak/>
          <w:delText>I</w:delText>
        </w:r>
      </w:del>
      <w:ins w:id="744" w:author="Hellmann, Simon" w:date="2025-08-31T12:08:00Z">
        <w:r w:rsidR="00FC6AF8" w:rsidRPr="00C64143">
          <w:rPr>
            <w:lang w:val="en-US"/>
            <w:rPrChange w:id="745" w:author="Hellmann, Simon" w:date="2025-08-31T12:14:00Z">
              <w:rPr>
                <w:lang w:val="en-US"/>
              </w:rPr>
            </w:rPrChange>
          </w:rPr>
          <w:t>I</w:t>
        </w:r>
      </w:ins>
      <w:r w:rsidR="0016215A" w:rsidRPr="00C64143">
        <w:rPr>
          <w:lang w:val="en-US"/>
          <w:rPrChange w:id="746" w:author="Hellmann, Simon" w:date="2025-08-31T12:14:00Z">
            <w:rPr>
              <w:lang w:val="en-US"/>
            </w:rPr>
          </w:rPrChange>
        </w:rPr>
        <w:t>nfluent</w:t>
      </w:r>
      <w:r w:rsidR="00EF63E2" w:rsidRPr="00C64143">
        <w:rPr>
          <w:lang w:val="en-US"/>
          <w:rPrChange w:id="747" w:author="Hellmann, Simon" w:date="2025-08-31T12:14:00Z">
            <w:rPr>
              <w:lang w:val="en-US"/>
            </w:rPr>
          </w:rPrChange>
        </w:rPr>
        <w:t xml:space="preserve"> concentration</w:t>
      </w:r>
      <w:r w:rsidRPr="00C64143">
        <w:rPr>
          <w:lang w:val="en-US"/>
          <w:rPrChange w:id="748" w:author="Hellmann, Simon" w:date="2025-08-31T12:14:00Z">
            <w:rPr>
              <w:lang w:val="en-US"/>
            </w:rPr>
          </w:rPrChange>
        </w:rPr>
        <w:t>s</w:t>
      </w:r>
      <w:r w:rsidR="00131A01" w:rsidRPr="00C64143">
        <w:rPr>
          <w:lang w:val="en-US"/>
          <w:rPrChange w:id="749" w:author="Hellmann, Simon" w:date="2025-08-31T12:14:00Z">
            <w:rPr>
              <w:lang w:val="en-US"/>
            </w:rPr>
          </w:rPrChange>
        </w:rPr>
        <w:t xml:space="preserve"> of </w:t>
      </w:r>
      <w:r w:rsidR="0045620C" w:rsidRPr="00C64143">
        <w:rPr>
          <w:lang w:val="en-US"/>
          <w:rPrChange w:id="750" w:author="Hellmann, Simon" w:date="2025-08-31T12:14:00Z">
            <w:rPr>
              <w:lang w:val="en-US"/>
            </w:rPr>
          </w:rPrChange>
        </w:rPr>
        <w:t xml:space="preserve">degradable </w:t>
      </w:r>
      <w:r w:rsidR="0016215A" w:rsidRPr="00C64143">
        <w:rPr>
          <w:lang w:val="en-US"/>
          <w:rPrChange w:id="751" w:author="Hellmann, Simon" w:date="2025-08-31T12:14:00Z">
            <w:rPr>
              <w:lang w:val="en-US"/>
            </w:rPr>
          </w:rPrChange>
        </w:rPr>
        <w:t>macronutrients</w:t>
      </w:r>
      <w:r w:rsidR="00E269B9" w:rsidRPr="00C64143">
        <w:rPr>
          <w:lang w:val="en-US"/>
          <w:rPrChange w:id="752" w:author="Hellmann, Simon" w:date="2025-08-31T12:14:00Z">
            <w:rPr>
              <w:lang w:val="en-US"/>
            </w:rPr>
          </w:rPrChange>
        </w:rPr>
        <w:t xml:space="preserve"> </w:t>
      </w:r>
      <m:oMath>
        <m:sSub>
          <m:sSubPr>
            <m:ctrlPr>
              <w:rPr>
                <w:rFonts w:ascii="Cambria Math" w:hAnsi="Cambria Math"/>
                <w:i/>
                <w:rPrChange w:id="753" w:author="Hellmann, Simon" w:date="2025-08-31T12:08:00Z">
                  <w:rPr>
                    <w:rFonts w:ascii="Cambria Math" w:hAnsi="Cambria Math"/>
                    <w:i/>
                    <w:lang w:val="en-US"/>
                  </w:rPr>
                </w:rPrChange>
              </w:rPr>
            </m:ctrlPr>
          </m:sSubPr>
          <m:e>
            <m:r>
              <w:rPr>
                <w:rFonts w:ascii="Cambria Math" w:hAnsi="Cambria Math"/>
                <w:rPrChange w:id="754" w:author="Hellmann, Simon" w:date="2025-08-31T12:08:00Z">
                  <w:rPr>
                    <w:rFonts w:ascii="Cambria Math" w:hAnsi="Cambria Math"/>
                    <w:lang w:val="en-US"/>
                  </w:rPr>
                </w:rPrChange>
              </w:rPr>
              <m:t>ξ</m:t>
            </m:r>
          </m:e>
          <m:sub>
            <m:r>
              <w:rPr>
                <w:rFonts w:ascii="Cambria Math" w:hAnsi="Cambria Math"/>
                <w:rPrChange w:id="755" w:author="Hellmann, Simon" w:date="2025-08-31T12:08:00Z">
                  <w:rPr>
                    <w:rFonts w:ascii="Cambria Math" w:hAnsi="Cambria Math"/>
                    <w:lang w:val="en-US"/>
                  </w:rPr>
                </w:rPrChange>
              </w:rPr>
              <m:t>i</m:t>
            </m:r>
          </m:sub>
        </m:sSub>
      </m:oMath>
      <w:r w:rsidR="00EF63E2" w:rsidRPr="00C64143">
        <w:rPr>
          <w:lang w:val="en-US"/>
          <w:rPrChange w:id="756" w:author="Hellmann, Simon" w:date="2025-08-31T12:14:00Z">
            <w:rPr>
              <w:lang w:val="en-US"/>
            </w:rPr>
          </w:rPrChange>
        </w:rPr>
        <w:t xml:space="preserve"> can be computed </w:t>
      </w:r>
      <w:r w:rsidR="00030A0F" w:rsidRPr="00C64143">
        <w:rPr>
          <w:lang w:val="en-US"/>
          <w:rPrChange w:id="757" w:author="Hellmann, Simon" w:date="2025-08-31T12:14:00Z">
            <w:rPr>
              <w:lang w:val="en-US"/>
            </w:rPr>
          </w:rPrChange>
        </w:rPr>
        <w:t>based on crude macronutrients</w:t>
      </w:r>
      <w:r w:rsidR="008177C5" w:rsidRPr="00C64143">
        <w:rPr>
          <w:lang w:val="en-US"/>
          <w:rPrChange w:id="758" w:author="Hellmann, Simon" w:date="2025-08-31T12:14:00Z">
            <w:rPr>
              <w:lang w:val="en-US"/>
            </w:rPr>
          </w:rPrChange>
        </w:rPr>
        <w:t xml:space="preserve">, </w:t>
      </w:r>
      <w:r w:rsidR="00030A0F" w:rsidRPr="00C64143">
        <w:rPr>
          <w:lang w:val="en-US"/>
          <w:rPrChange w:id="759" w:author="Hellmann, Simon" w:date="2025-08-31T12:14:00Z">
            <w:rPr>
              <w:lang w:val="en-US"/>
            </w:rPr>
          </w:rPrChange>
        </w:rPr>
        <w:t>the</w:t>
      </w:r>
      <w:r w:rsidR="00DD5477" w:rsidRPr="00C64143">
        <w:rPr>
          <w:lang w:val="en-US"/>
          <w:rPrChange w:id="760" w:author="Hellmann, Simon" w:date="2025-08-31T12:14:00Z">
            <w:rPr>
              <w:lang w:val="en-US"/>
            </w:rPr>
          </w:rPrChange>
        </w:rPr>
        <w:t xml:space="preserve">ir </w:t>
      </w:r>
      <w:r w:rsidR="00030A0F" w:rsidRPr="00C64143">
        <w:rPr>
          <w:lang w:val="en-US"/>
          <w:rPrChange w:id="761" w:author="Hellmann, Simon" w:date="2025-08-31T12:14:00Z">
            <w:rPr>
              <w:lang w:val="en-US"/>
            </w:rPr>
          </w:rPrChange>
        </w:rPr>
        <w:t>corresponding</w:t>
      </w:r>
      <w:r w:rsidR="00030A0F">
        <w:rPr>
          <w:lang w:val="en-US"/>
        </w:rPr>
        <w:t xml:space="preserve">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w:t>
      </w:r>
      <w:r w:rsidR="00773618">
        <w:rPr>
          <w:lang w:val="en-US"/>
        </w:rPr>
        <w:t>FM</w:t>
      </w:r>
      <w:r w:rsidR="008177C5" w:rsidRPr="00723AE3">
        <w:rPr>
          <w:lang w:val="en-US"/>
        </w:rPr>
        <w:t xml:space="preserve">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Content>
          <w:r w:rsidR="00464192">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FQxNTowMTow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BUMTU6MDE6MD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8D39E8">
            <w:fldChar w:fldCharType="begin"/>
          </w:r>
          <w:r w:rsidR="008D39E8" w:rsidRPr="008D39E8">
            <w:rPr>
              <w:lang w:val="en-US"/>
              <w:rPrChange w:id="762" w:author="Hellmann, Simon" w:date="2025-08-31T11:49:00Z">
                <w:rPr/>
              </w:rPrChange>
            </w:rPr>
            <w:instrText xml:space="preserve"> HYPERLINK \l "_CTVL001aa10622fc825473c887011dc382fbeeb" \o "Lübken, M.; Kosse, P.; Koch, K.; Gehring, T.; Wichern, M. (2015): Influent Fractionation for Modeling Continuous Anaerobic Digestion Processes. In Güb…" </w:instrText>
          </w:r>
          <w:ins w:id="763" w:author="Hellmann, Simon" w:date="2025-08-31T12:14:00Z"/>
          <w:r w:rsidR="008D39E8">
            <w:fldChar w:fldCharType="separate"/>
          </w:r>
          <w:r w:rsidR="00E04011">
            <w:rPr>
              <w:lang w:val="en-US"/>
            </w:rPr>
            <w:t>(Lübken et al., 2015)</w:t>
          </w:r>
          <w:r w:rsidR="008D39E8">
            <w:rPr>
              <w:lang w:val="en-US"/>
            </w:rPr>
            <w:fldChar w:fldCharType="end"/>
          </w:r>
          <w:r w:rsidR="00464192">
            <w:rPr>
              <w:lang w:val="en-US"/>
            </w:rPr>
            <w:fldChar w:fldCharType="end"/>
          </w:r>
        </w:sdtContent>
      </w:sdt>
      <w:r w:rsidR="00773618">
        <w:rPr>
          <w:lang w:val="en-US"/>
        </w:rPr>
        <w:t xml:space="preserve">, where the latter was assumed as </w:t>
      </w:r>
      <w:r w:rsidR="00773618" w:rsidRPr="77CCFEC8">
        <w:rPr>
          <w:lang w:val="en-US"/>
        </w:rPr>
        <w:t>1</w:t>
      </w:r>
      <w:r w:rsidR="00773618">
        <w:rPr>
          <w:lang w:val="en-US"/>
        </w:rPr>
        <w:t>000</w:t>
      </w:r>
      <w:r w:rsidR="00773618" w:rsidRPr="77CCFEC8">
        <w:rPr>
          <w:lang w:val="en-US"/>
        </w:rPr>
        <w:t xml:space="preserve"> </w:t>
      </w:r>
      <w:r w:rsidR="00773618">
        <w:rPr>
          <w:lang w:val="en-US"/>
        </w:rPr>
        <w:t>k</w:t>
      </w:r>
      <w:r w:rsidR="00773618" w:rsidRPr="77CCFEC8">
        <w:rPr>
          <w:lang w:val="en-US"/>
        </w:rPr>
        <w:t>g m</w:t>
      </w:r>
      <w:r w:rsidR="00773618">
        <w:rPr>
          <w:vertAlign w:val="superscript"/>
          <w:lang w:val="en-US"/>
        </w:rPr>
        <w:t>-3</w:t>
      </w:r>
      <w:r w:rsidR="00773618">
        <w:rPr>
          <w:lang w:val="en-US"/>
        </w:rPr>
        <w:t xml:space="preserve"> for al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
        <w:gridCol w:w="7457"/>
        <w:gridCol w:w="1321"/>
      </w:tblGrid>
      <w:tr w:rsidR="00D779B8" w:rsidRPr="008D39E8"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8D39E8">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00C04604" w:rsidR="00D779B8" w:rsidRDefault="00D779B8">
            <w:pPr>
              <w:pStyle w:val="Beschriftung"/>
              <w:jc w:val="right"/>
              <w:rPr>
                <w:lang w:val="en-US"/>
              </w:rPr>
            </w:pPr>
            <w:bookmarkStart w:id="764" w:name="_Ref188204729"/>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ins w:id="765" w:author="Hellmann, Simon" w:date="2025-08-31T12:14:00Z">
              <w:r w:rsidR="00C64143">
                <w:rPr>
                  <w:noProof/>
                  <w:lang w:val="en-US"/>
                </w:rPr>
                <w:t>10</w:t>
              </w:r>
            </w:ins>
            <w:del w:id="766" w:author="Hellmann, Simon" w:date="2025-08-31T12:14:00Z">
              <w:r w:rsidR="00F7388A" w:rsidDel="00C64143">
                <w:rPr>
                  <w:noProof/>
                  <w:lang w:val="en-US"/>
                </w:rPr>
                <w:delText>2</w:delText>
              </w:r>
            </w:del>
            <w:r>
              <w:fldChar w:fldCharType="end"/>
            </w:r>
            <w:r w:rsidRPr="00C32D2B">
              <w:rPr>
                <w:lang w:val="en-US"/>
              </w:rPr>
              <w:t>)</w:t>
            </w:r>
            <w:bookmarkEnd w:id="764"/>
          </w:p>
        </w:tc>
      </w:tr>
    </w:tbl>
    <w:p w14:paraId="55802794" w14:textId="6B720470"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Content>
          <w:r w:rsidR="00464192">
            <w:rPr>
              <w:szCs w:val="24"/>
              <w:lang w:val="en-US"/>
            </w:rPr>
            <w:fldChar w:fldCharType="begin"/>
          </w:r>
          <w:r w:rsidR="00A551DA">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FQxNTowMTow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BUMTU6MDE6MD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r w:rsidR="008D39E8">
            <w:fldChar w:fldCharType="begin"/>
          </w:r>
          <w:r w:rsidR="008D39E8" w:rsidRPr="008D39E8">
            <w:rPr>
              <w:lang w:val="en-US"/>
              <w:rPrChange w:id="767" w:author="Hellmann, Simon" w:date="2025-08-31T11:49:00Z">
                <w:rPr/>
              </w:rPrChange>
            </w:rPr>
            <w:instrText xml:space="preserve"> HYPERLINK \l "_CTVL001aa10622fc825473c887011dc382fbeeb" \o "Lübken, M.; Kosse, P.; Koch, K.; Gehring, T.; Wichern, M. (2015): Influent Fractionation for Modeling Continuous Anaerobic Digestion Processes. In Güb…" </w:instrText>
          </w:r>
          <w:ins w:id="768" w:author="Hellmann, Simon" w:date="2025-08-31T12:14:00Z"/>
          <w:r w:rsidR="008D39E8">
            <w:fldChar w:fldCharType="separate"/>
          </w:r>
          <w:r w:rsidR="00E04011">
            <w:rPr>
              <w:szCs w:val="24"/>
              <w:lang w:val="en-US"/>
            </w:rPr>
            <w:t>(Lübken et al., 2015)</w:t>
          </w:r>
          <w:r w:rsidR="008D39E8">
            <w:rPr>
              <w:szCs w:val="24"/>
              <w:lang w:val="en-US"/>
            </w:rPr>
            <w:fldChar w:fldCharType="end"/>
          </w:r>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
        <w:gridCol w:w="7457"/>
        <w:gridCol w:w="1321"/>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8D39E8">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134CE95E" w:rsidR="00D779B8" w:rsidRDefault="00D779B8">
            <w:pPr>
              <w:pStyle w:val="Beschriftung"/>
              <w:jc w:val="right"/>
              <w:rPr>
                <w:lang w:val="en-US"/>
              </w:rPr>
            </w:pPr>
            <w:bookmarkStart w:id="769" w:name="_Ref188204136"/>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ins w:id="770" w:author="Hellmann, Simon" w:date="2025-08-31T12:14:00Z">
              <w:r w:rsidR="00C64143">
                <w:rPr>
                  <w:noProof/>
                  <w:lang w:val="en-US"/>
                </w:rPr>
                <w:t>11</w:t>
              </w:r>
            </w:ins>
            <w:del w:id="771" w:author="Hellmann, Simon" w:date="2025-08-31T12:14:00Z">
              <w:r w:rsidR="00F7388A" w:rsidDel="00C64143">
                <w:rPr>
                  <w:noProof/>
                  <w:lang w:val="en-US"/>
                </w:rPr>
                <w:delText>3</w:delText>
              </w:r>
            </w:del>
            <w:r>
              <w:fldChar w:fldCharType="end"/>
            </w:r>
            <w:r w:rsidRPr="00C32D2B">
              <w:rPr>
                <w:lang w:val="en-US"/>
              </w:rPr>
              <w:t>)</w:t>
            </w:r>
            <w:bookmarkEnd w:id="769"/>
          </w:p>
        </w:tc>
      </w:tr>
    </w:tbl>
    <w:p w14:paraId="71C845DA" w14:textId="2BCE44DD" w:rsidR="00A737A4" w:rsidRDefault="0009130B" w:rsidP="00DE2A92">
      <w:pPr>
        <w:ind w:firstLine="0"/>
        <w:rPr>
          <w:rFonts w:eastAsia="Garamond" w:cs="Garamond"/>
          <w:lang w:val="en-US"/>
        </w:rPr>
      </w:pPr>
      <w:del w:id="772" w:author="Hellmann, Simon" w:date="2025-08-30T15:05:00Z">
        <w:r w:rsidDel="00B30641">
          <w:rPr>
            <w:lang w:val="en-US"/>
          </w:rPr>
          <w:delText>To this end,</w:delText>
        </w:r>
        <w:r w:rsidR="003C3DE0" w:rsidDel="00B30641">
          <w:rPr>
            <w:lang w:val="en-US"/>
          </w:rPr>
          <w:delText xml:space="preserve"> t</w:delText>
        </w:r>
      </w:del>
      <w:ins w:id="773" w:author="Hellmann, Simon" w:date="2025-08-30T15:05:00Z">
        <w:r w:rsidR="00B30641">
          <w:rPr>
            <w:lang w:val="en-US"/>
          </w:rPr>
          <w:t>T</w:t>
        </w:r>
      </w:ins>
      <w:r w:rsidR="003C3DE0">
        <w:rPr>
          <w:lang w:val="en-US"/>
        </w:rPr>
        <w:t xml:space="preserve">otal </w:t>
      </w:r>
      <w:r w:rsidR="0045620C">
        <w:rPr>
          <w:lang w:val="en-US"/>
        </w:rPr>
        <w:t xml:space="preserve">degradabilities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w:t>
      </w:r>
      <w:r w:rsidR="002E210F">
        <w:rPr>
          <w:lang w:val="en-US"/>
        </w:rPr>
        <w:t xml:space="preserve">observed </w:t>
      </w:r>
      <w:r w:rsidR="00D94C28">
        <w:rPr>
          <w:lang w:val="en-US"/>
        </w:rPr>
        <w:t xml:space="preserve">BMP and the </w:t>
      </w:r>
      <w:r w:rsidR="00C71122">
        <w:rPr>
          <w:lang w:val="en-US"/>
        </w:rPr>
        <w:t>stoichio</w:t>
      </w:r>
      <w:ins w:id="774" w:author="Hellmann, Simon" w:date="2025-08-30T15:05:00Z">
        <w:r w:rsidR="00B30641">
          <w:rPr>
            <w:lang w:val="en-US"/>
          </w:rPr>
          <w:softHyphen/>
        </w:r>
      </w:ins>
      <w:r w:rsidR="00C71122">
        <w:rPr>
          <w:lang w:val="en-US"/>
        </w:rPr>
        <w:t>me</w:t>
      </w:r>
      <w:ins w:id="775" w:author="Hellmann, Simon" w:date="2025-08-30T15:06:00Z">
        <w:r w:rsidR="00B30641">
          <w:rPr>
            <w:lang w:val="en-US"/>
          </w:rPr>
          <w:softHyphen/>
        </w:r>
      </w:ins>
      <w:r w:rsidR="00C71122">
        <w:rPr>
          <w:lang w:val="en-US"/>
        </w:rPr>
        <w:t>tric</w:t>
      </w:r>
      <w:r w:rsidR="002E210F">
        <w:rPr>
          <w:lang w:val="en-US"/>
        </w:rPr>
        <w:t xml:space="preserve"> </w:t>
      </w:r>
      <w:r w:rsidR="00E55565">
        <w:rPr>
          <w:lang w:val="en-US"/>
        </w:rPr>
        <w:t xml:space="preserve">BMP </w:t>
      </w:r>
      <w:del w:id="776" w:author="Hellmann, Simon" w:date="2025-08-30T15:09:00Z">
        <w:r w:rsidR="00591064" w:rsidDel="00B30641">
          <w:rPr>
            <w:lang w:val="en-US"/>
          </w:rPr>
          <w:delText xml:space="preserve">for </w:delText>
        </w:r>
      </w:del>
      <w:ins w:id="777" w:author="Hellmann, Simon" w:date="2025-08-30T15:09:00Z">
        <w:r w:rsidR="00B30641">
          <w:rPr>
            <w:lang w:val="en-US"/>
          </w:rPr>
          <w:t xml:space="preserve">of </w:t>
        </w:r>
      </w:ins>
      <w:r w:rsidR="00732446">
        <w:rPr>
          <w:lang w:val="en-US"/>
        </w:rPr>
        <w:t>agricultural substrates</w:t>
      </w:r>
      <w:r w:rsidR="00591064">
        <w:rPr>
          <w:lang w:val="en-US"/>
        </w:rPr>
        <w:t xml:space="preserve"> </w:t>
      </w:r>
      <w:ins w:id="778" w:author="Hellmann, Simon" w:date="2025-08-30T15:13:00Z">
        <w:r w:rsidR="004D7049">
          <w:rPr>
            <w:lang w:val="en-US"/>
          </w:rPr>
          <w:t xml:space="preserve">of </w:t>
        </w:r>
      </w:ins>
      <w:del w:id="779" w:author="Hellmann, Simon" w:date="2025-08-30T15:13:00Z">
        <w:r w:rsidR="00591064" w:rsidDel="004D7049">
          <w:rPr>
            <w:lang w:val="en-US"/>
          </w:rPr>
          <w:delText xml:space="preserve">of </w:delText>
        </w:r>
      </w:del>
      <w:r w:rsidR="00046F5C" w:rsidRPr="77CCFEC8">
        <w:rPr>
          <w:rFonts w:eastAsia="Garamond" w:cs="Garamond"/>
          <w:lang w:val="en-US"/>
        </w:rPr>
        <w:t xml:space="preserve">420 </w:t>
      </w:r>
      <w:r w:rsidR="00046F5C">
        <w:rPr>
          <w:rFonts w:eastAsia="Garamond" w:cs="Garamond"/>
          <w:lang w:val="en-US"/>
        </w:rPr>
        <w:t>L</w:t>
      </w:r>
      <w:del w:id="780" w:author="Hellmann, Simon" w:date="2025-08-30T15:12:00Z">
        <w:r w:rsidR="00046F5C" w:rsidDel="004D7049">
          <w:rPr>
            <w:rFonts w:eastAsia="Garamond" w:cs="Garamond"/>
            <w:lang w:val="en-US"/>
          </w:rPr>
          <w:delText xml:space="preserve"> </w:delText>
        </w:r>
      </w:del>
      <w:ins w:id="781" w:author="Hellmann, Simon" w:date="2025-08-30T15:12:00Z">
        <w:r w:rsidR="004D7049">
          <w:rPr>
            <w:rFonts w:eastAsia="Garamond" w:cs="Garamond"/>
            <w:lang w:val="en-US"/>
          </w:rPr>
          <w:t xml:space="preserve"> </w:t>
        </w:r>
      </w:ins>
      <w:r w:rsidR="00046F5C">
        <w:rPr>
          <w:rFonts w:eastAsia="Garamond" w:cs="Garamond"/>
          <w:lang w:val="en-US"/>
        </w:rPr>
        <w:t>kg</w:t>
      </w:r>
      <w:r w:rsidR="00046F5C">
        <w:rPr>
          <w:rFonts w:eastAsia="Garamond" w:cs="Garamond"/>
          <w:vertAlign w:val="superscript"/>
          <w:lang w:val="en-US"/>
        </w:rPr>
        <w:t>-1</w:t>
      </w:r>
      <w:r w:rsidR="00046F5C">
        <w:rPr>
          <w:rFonts w:eastAsia="Garamond" w:cs="Garamond"/>
          <w:lang w:val="en-US"/>
        </w:rPr>
        <w:t xml:space="preserve"> </w:t>
      </w:r>
      <w:r w:rsidR="00773618">
        <w:rPr>
          <w:rFonts w:eastAsia="Garamond" w:cs="Garamond"/>
          <w:lang w:val="en-US"/>
        </w:rPr>
        <w:t xml:space="preserve">of </w:t>
      </w:r>
      <w:r w:rsidR="0045620C">
        <w:rPr>
          <w:rFonts w:eastAsia="Garamond" w:cs="Garamond"/>
          <w:lang w:val="en-US"/>
        </w:rPr>
        <w:t xml:space="preserve">degradable </w:t>
      </w:r>
      <w:r w:rsidR="00773618">
        <w:rPr>
          <w:rFonts w:eastAsia="Garamond" w:cs="Garamond"/>
          <w:lang w:val="en-US"/>
        </w:rPr>
        <w:t>volatile solid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c9b3a1e8-d1eb-447a-b1d7-a7f1e2bbee0b"/>
          <w:id w:val="-1149355957"/>
          <w:placeholder>
            <w:docPart w:val="DefaultPlaceholder_-1854013440"/>
          </w:placeholder>
        </w:sdtPr>
        <w:sdtContent>
          <w:r w:rsidR="006378F7">
            <w:rPr>
              <w:rFonts w:eastAsia="Garamond" w:cs="Garamond"/>
              <w:lang w:val="en-US"/>
            </w:rPr>
            <w:fldChar w:fldCharType="begin"/>
          </w:r>
          <w:r w:rsidR="00A551DA">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c5NWEzLTQ3ZTItNDg3YS04MmVjLWEyYWRjZDdiZDkxMCIsIlJhbmdlTGVuZ3RoIjoxNiwiUmVmZXJlbmNlSWQiOiJmZjllOGIxMC05ZTg4LTRjYjItYjVjZC1mMTEwYzAwZDNk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sdC4yMDA5LjY4My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S42ODMiLCJVcmlTdHJpbmciOiJodHRwczovL2RvaS5vcmcvMTAuMTUxNTAvbHQuMjAwOS42O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C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kpIn1dfSwiVGFnIjoiQ2l0YXZpUGxhY2Vob2xkZXIjYzliM2ExZTgtZDFlYi00NDdhLWIxZDctYTdmMWUyYmJlZTBiIiwiVGV4dCI6IihXZWnDn2JhY2gsIDIwMDkpIiwiV0FJVmVyc2lvbiI6IjYuMTkuMi4xIn0=}</w:instrText>
          </w:r>
          <w:r w:rsidR="006378F7">
            <w:rPr>
              <w:rFonts w:eastAsia="Garamond" w:cs="Garamond"/>
              <w:lang w:val="en-US"/>
            </w:rPr>
            <w:fldChar w:fldCharType="separate"/>
          </w:r>
          <w:r w:rsidR="008D39E8">
            <w:fldChar w:fldCharType="begin"/>
          </w:r>
          <w:r w:rsidR="008D39E8" w:rsidRPr="008D39E8">
            <w:rPr>
              <w:lang w:val="en-US"/>
              <w:rPrChange w:id="782" w:author="Hellmann, Simon" w:date="2025-08-31T11:49:00Z">
                <w:rPr/>
              </w:rPrChange>
            </w:rPr>
            <w:instrText xml:space="preserve"> HYPERLINK \l "_CTVL001ff9e8b109e884cb2b5cdf110c00d3df1" \o "Weißbach, F. (2009): Gas production potential of forage and cereal crops in biogas production. Agricultural Engineering 64 (5), 317–321." </w:instrText>
          </w:r>
          <w:ins w:id="783" w:author="Hellmann, Simon" w:date="2025-08-31T12:14:00Z"/>
          <w:r w:rsidR="008D39E8">
            <w:fldChar w:fldCharType="separate"/>
          </w:r>
          <w:r w:rsidR="00E04011">
            <w:rPr>
              <w:rFonts w:eastAsia="Garamond" w:cs="Garamond"/>
              <w:lang w:val="en-US"/>
            </w:rPr>
            <w:t>(Weißbach, 2009)</w:t>
          </w:r>
          <w:r w:rsidR="008D39E8">
            <w:rPr>
              <w:rFonts w:eastAsia="Garamond" w:cs="Garamond"/>
              <w:lang w:val="en-US"/>
            </w:rPr>
            <w:fldChar w:fldCharType="end"/>
          </w:r>
          <w:r w:rsidR="006378F7">
            <w:rPr>
              <w:rFonts w:eastAsia="Garamond" w:cs="Garamond"/>
              <w:lang w:val="en-US"/>
            </w:rPr>
            <w:fldChar w:fldCharType="end"/>
          </w:r>
        </w:sdtContent>
      </w:sdt>
      <w:r w:rsidR="005563C3">
        <w:rPr>
          <w:rFonts w:eastAsia="Garamond" w:cs="Garamond"/>
          <w:lang w:val="en-US"/>
        </w:rPr>
        <w:t xml:space="preserve">. </w:t>
      </w:r>
      <w:r w:rsidR="00E40C42">
        <w:rPr>
          <w:rFonts w:eastAsia="Garamond" w:cs="Garamond"/>
          <w:lang w:val="en-US"/>
        </w:rPr>
        <w:t xml:space="preserve">Resulting ADM1-R3 influent concentrations are </w:t>
      </w:r>
      <w:del w:id="784" w:author="Hellmann, Simon" w:date="2025-08-30T15:10:00Z">
        <w:r w:rsidR="00E40C42" w:rsidDel="00B30641">
          <w:rPr>
            <w:rFonts w:eastAsia="Garamond" w:cs="Garamond"/>
            <w:lang w:val="en-US"/>
          </w:rPr>
          <w:delText xml:space="preserve">provided </w:delText>
        </w:r>
      </w:del>
      <w:ins w:id="785" w:author="Hellmann, Simon" w:date="2025-08-30T15:10:00Z">
        <w:r w:rsidR="00B30641">
          <w:rPr>
            <w:rFonts w:eastAsia="Garamond" w:cs="Garamond"/>
            <w:lang w:val="en-US"/>
          </w:rPr>
          <w:t xml:space="preserve">given </w:t>
        </w:r>
      </w:ins>
      <w:r w:rsidR="00E40C42">
        <w:rPr>
          <w:rFonts w:eastAsia="Garamond" w:cs="Garamond"/>
          <w:lang w:val="en-US"/>
        </w:rPr>
        <w:t xml:space="preserve">in the </w:t>
      </w:r>
      <w:del w:id="786" w:author="Hellmann, Simon" w:date="2025-08-27T18:02:00Z">
        <w:r w:rsidR="00E40C42" w:rsidRPr="005D3388" w:rsidDel="005D3388">
          <w:rPr>
            <w:rFonts w:eastAsia="Garamond" w:cs="Garamond"/>
            <w:highlight w:val="yellow"/>
            <w:lang w:val="en-US"/>
            <w:rPrChange w:id="787" w:author="Hellmann, Simon" w:date="2025-08-27T18:03:00Z">
              <w:rPr>
                <w:rFonts w:eastAsia="Garamond" w:cs="Garamond"/>
                <w:lang w:val="en-US"/>
              </w:rPr>
            </w:rPrChange>
          </w:rPr>
          <w:delText>SI</w:delText>
        </w:r>
      </w:del>
      <w:ins w:id="788" w:author="Hellmann, Simon" w:date="2025-08-27T18:02:00Z">
        <w:r w:rsidR="005D3388" w:rsidRPr="005D3388">
          <w:rPr>
            <w:rFonts w:eastAsia="Garamond" w:cs="Garamond"/>
            <w:highlight w:val="yellow"/>
            <w:lang w:val="en-US"/>
            <w:rPrChange w:id="789" w:author="Hellmann, Simon" w:date="2025-08-27T18:03:00Z">
              <w:rPr>
                <w:rFonts w:eastAsia="Garamond" w:cs="Garamond"/>
                <w:lang w:val="en-US"/>
              </w:rPr>
            </w:rPrChange>
          </w:rPr>
          <w:t>SM</w:t>
        </w:r>
      </w:ins>
      <w:r w:rsidR="00E40C42" w:rsidRPr="005D3388">
        <w:rPr>
          <w:rFonts w:eastAsia="Garamond" w:cs="Garamond"/>
          <w:highlight w:val="yellow"/>
          <w:lang w:val="en-US"/>
          <w:rPrChange w:id="790" w:author="Hellmann, Simon" w:date="2025-08-27T18:03:00Z">
            <w:rPr>
              <w:rFonts w:eastAsia="Garamond" w:cs="Garamond"/>
              <w:lang w:val="en-US"/>
            </w:rPr>
          </w:rPrChange>
        </w:rPr>
        <w:t>.</w:t>
      </w:r>
      <w:ins w:id="791" w:author="Hellmann, Simon" w:date="2025-08-30T14:44:00Z">
        <w:r w:rsidR="00CA210A" w:rsidRPr="004D7049">
          <w:rPr>
            <w:rFonts w:eastAsia="Garamond" w:cs="Garamond"/>
            <w:lang w:val="en-US"/>
            <w:rPrChange w:id="792" w:author="Hellmann, Simon" w:date="2025-08-30T15:15:00Z">
              <w:rPr>
                <w:rFonts w:eastAsia="Garamond" w:cs="Garamond"/>
                <w:highlight w:val="yellow"/>
                <w:lang w:val="en-US"/>
              </w:rPr>
            </w:rPrChange>
          </w:rPr>
          <w:t xml:space="preserve"> </w:t>
        </w:r>
        <w:r w:rsidR="00CA210A" w:rsidRPr="004D7049">
          <w:rPr>
            <w:highlight w:val="red"/>
            <w:lang w:val="en-US"/>
            <w:rPrChange w:id="793" w:author="Hellmann, Simon" w:date="2025-08-30T15:15:00Z">
              <w:rPr>
                <w:lang w:val="en-US"/>
              </w:rPr>
            </w:rPrChange>
          </w:rPr>
          <w:t xml:space="preserve">For </w:t>
        </w:r>
      </w:ins>
      <w:ins w:id="794" w:author="Hellmann, Simon" w:date="2025-08-30T15:08:00Z">
        <w:r w:rsidR="00B30641" w:rsidRPr="004D7049">
          <w:rPr>
            <w:highlight w:val="red"/>
            <w:lang w:val="en-US"/>
            <w:rPrChange w:id="795" w:author="Hellmann, Simon" w:date="2025-08-30T15:15:00Z">
              <w:rPr>
                <w:highlight w:val="yellow"/>
                <w:lang w:val="en-US"/>
              </w:rPr>
            </w:rPrChange>
          </w:rPr>
          <w:t>PR</w:t>
        </w:r>
      </w:ins>
      <w:ins w:id="796" w:author="Hellmann, Simon" w:date="2025-08-30T15:09:00Z">
        <w:r w:rsidR="00B30641" w:rsidRPr="004D7049">
          <w:rPr>
            <w:highlight w:val="red"/>
            <w:lang w:val="en-US"/>
            <w:rPrChange w:id="797" w:author="Hellmann, Simon" w:date="2025-08-30T15:15:00Z">
              <w:rPr>
                <w:highlight w:val="yellow"/>
                <w:lang w:val="en-US"/>
              </w:rPr>
            </w:rPrChange>
          </w:rPr>
          <w:t>-</w:t>
        </w:r>
      </w:ins>
      <w:ins w:id="798" w:author="Hellmann, Simon" w:date="2025-08-30T15:08:00Z">
        <w:r w:rsidR="00B30641" w:rsidRPr="004D7049">
          <w:rPr>
            <w:highlight w:val="red"/>
            <w:lang w:val="en-US"/>
            <w:rPrChange w:id="799" w:author="Hellmann, Simon" w:date="2025-08-30T15:15:00Z">
              <w:rPr>
                <w:highlight w:val="yellow"/>
                <w:lang w:val="en-US"/>
              </w:rPr>
            </w:rPrChange>
          </w:rPr>
          <w:t xml:space="preserve"> and LI-rich </w:t>
        </w:r>
      </w:ins>
      <w:ins w:id="800" w:author="Hellmann, Simon" w:date="2025-08-30T15:02:00Z">
        <w:r w:rsidR="00B30641" w:rsidRPr="004D7049">
          <w:rPr>
            <w:highlight w:val="red"/>
            <w:lang w:val="en-US"/>
            <w:rPrChange w:id="801" w:author="Hellmann, Simon" w:date="2025-08-30T15:15:00Z">
              <w:rPr>
                <w:highlight w:val="yellow"/>
                <w:lang w:val="en-US"/>
              </w:rPr>
            </w:rPrChange>
          </w:rPr>
          <w:t>sub</w:t>
        </w:r>
      </w:ins>
      <w:ins w:id="802" w:author="Hellmann, Simon" w:date="2025-08-30T15:15:00Z">
        <w:r w:rsidR="004D7049" w:rsidRPr="004D7049">
          <w:rPr>
            <w:highlight w:val="red"/>
            <w:lang w:val="en-US"/>
            <w:rPrChange w:id="803" w:author="Hellmann, Simon" w:date="2025-08-30T15:15:00Z">
              <w:rPr>
                <w:highlight w:val="yellow"/>
                <w:lang w:val="en-US"/>
              </w:rPr>
            </w:rPrChange>
          </w:rPr>
          <w:softHyphen/>
        </w:r>
      </w:ins>
      <w:ins w:id="804" w:author="Hellmann, Simon" w:date="2025-08-30T15:02:00Z">
        <w:r w:rsidR="00B30641" w:rsidRPr="004D7049">
          <w:rPr>
            <w:highlight w:val="red"/>
            <w:lang w:val="en-US"/>
            <w:rPrChange w:id="805" w:author="Hellmann, Simon" w:date="2025-08-30T15:15:00Z">
              <w:rPr>
                <w:highlight w:val="yellow"/>
                <w:lang w:val="en-US"/>
              </w:rPr>
            </w:rPrChange>
          </w:rPr>
          <w:t>strates</w:t>
        </w:r>
      </w:ins>
      <w:ins w:id="806" w:author="Hellmann, Simon" w:date="2025-08-30T14:46:00Z">
        <w:r w:rsidR="00143C97" w:rsidRPr="004D7049">
          <w:rPr>
            <w:highlight w:val="red"/>
            <w:lang w:val="en-US"/>
            <w:rPrChange w:id="807" w:author="Hellmann, Simon" w:date="2025-08-30T15:15:00Z">
              <w:rPr>
                <w:lang w:val="en-US"/>
              </w:rPr>
            </w:rPrChange>
          </w:rPr>
          <w:t xml:space="preserve">, </w:t>
        </w:r>
      </w:ins>
      <w:ins w:id="808" w:author="Hellmann, Simon" w:date="2025-08-30T15:02:00Z">
        <w:r w:rsidR="00B30641" w:rsidRPr="004D7049">
          <w:rPr>
            <w:highlight w:val="red"/>
            <w:lang w:val="en-US"/>
            <w:rPrChange w:id="809" w:author="Hellmann, Simon" w:date="2025-08-30T15:15:00Z">
              <w:rPr>
                <w:highlight w:val="yellow"/>
                <w:lang w:val="en-US"/>
              </w:rPr>
            </w:rPrChange>
          </w:rPr>
          <w:t xml:space="preserve">e.g. </w:t>
        </w:r>
      </w:ins>
      <w:ins w:id="810" w:author="Hellmann, Simon" w:date="2025-08-30T14:46:00Z">
        <w:r w:rsidR="00143C97" w:rsidRPr="004D7049">
          <w:rPr>
            <w:highlight w:val="red"/>
            <w:lang w:val="en-US"/>
            <w:rPrChange w:id="811" w:author="Hellmann, Simon" w:date="2025-08-30T15:15:00Z">
              <w:rPr>
                <w:lang w:val="en-US"/>
              </w:rPr>
            </w:rPrChange>
          </w:rPr>
          <w:t>food waste</w:t>
        </w:r>
      </w:ins>
      <w:ins w:id="812" w:author="Hellmann, Simon" w:date="2025-08-30T14:45:00Z">
        <w:r w:rsidR="00143C97" w:rsidRPr="004D7049">
          <w:rPr>
            <w:highlight w:val="red"/>
            <w:lang w:val="en-US"/>
            <w:rPrChange w:id="813" w:author="Hellmann, Simon" w:date="2025-08-30T15:15:00Z">
              <w:rPr>
                <w:lang w:val="en-US"/>
              </w:rPr>
            </w:rPrChange>
          </w:rPr>
          <w:t xml:space="preserve">, the </w:t>
        </w:r>
      </w:ins>
      <w:ins w:id="814" w:author="Hellmann, Simon" w:date="2025-08-30T15:04:00Z">
        <w:r w:rsidR="00B30641" w:rsidRPr="004D7049">
          <w:rPr>
            <w:highlight w:val="red"/>
            <w:lang w:val="en-US"/>
            <w:rPrChange w:id="815" w:author="Hellmann, Simon" w:date="2025-08-30T15:15:00Z">
              <w:rPr>
                <w:highlight w:val="yellow"/>
                <w:lang w:val="en-US"/>
              </w:rPr>
            </w:rPrChange>
          </w:rPr>
          <w:t xml:space="preserve">above </w:t>
        </w:r>
      </w:ins>
      <w:ins w:id="816" w:author="Hellmann, Simon" w:date="2025-08-30T15:09:00Z">
        <w:r w:rsidR="00B30641" w:rsidRPr="004D7049">
          <w:rPr>
            <w:highlight w:val="red"/>
            <w:lang w:val="en-US"/>
            <w:rPrChange w:id="817" w:author="Hellmann, Simon" w:date="2025-08-30T15:15:00Z">
              <w:rPr>
                <w:highlight w:val="yellow"/>
                <w:lang w:val="en-US"/>
              </w:rPr>
            </w:rPrChange>
          </w:rPr>
          <w:t xml:space="preserve">assumptions </w:t>
        </w:r>
      </w:ins>
      <w:ins w:id="818" w:author="Hellmann, Simon" w:date="2025-08-30T14:47:00Z">
        <w:r w:rsidR="00143C97" w:rsidRPr="004D7049">
          <w:rPr>
            <w:highlight w:val="red"/>
            <w:lang w:val="en-US"/>
            <w:rPrChange w:id="819" w:author="Hellmann, Simon" w:date="2025-08-30T15:15:00Z">
              <w:rPr>
                <w:lang w:val="en-US"/>
              </w:rPr>
            </w:rPrChange>
          </w:rPr>
          <w:t>may</w:t>
        </w:r>
      </w:ins>
      <w:ins w:id="820" w:author="Hellmann, Simon" w:date="2025-08-30T14:48:00Z">
        <w:r w:rsidR="00143C97" w:rsidRPr="004D7049">
          <w:rPr>
            <w:highlight w:val="red"/>
            <w:lang w:val="en-US"/>
            <w:rPrChange w:id="821" w:author="Hellmann, Simon" w:date="2025-08-30T15:15:00Z">
              <w:rPr>
                <w:lang w:val="en-US"/>
              </w:rPr>
            </w:rPrChange>
          </w:rPr>
          <w:t xml:space="preserve"> </w:t>
        </w:r>
      </w:ins>
      <w:ins w:id="822" w:author="Hellmann, Simon" w:date="2025-08-30T15:08:00Z">
        <w:r w:rsidR="00B30641" w:rsidRPr="004D7049">
          <w:rPr>
            <w:highlight w:val="red"/>
            <w:lang w:val="en-US"/>
            <w:rPrChange w:id="823" w:author="Hellmann, Simon" w:date="2025-08-30T15:15:00Z">
              <w:rPr>
                <w:highlight w:val="yellow"/>
                <w:lang w:val="en-US"/>
              </w:rPr>
            </w:rPrChange>
          </w:rPr>
          <w:t>be violated</w:t>
        </w:r>
      </w:ins>
      <w:ins w:id="824" w:author="Hellmann, Simon" w:date="2025-08-30T15:10:00Z">
        <w:r w:rsidR="00B30641" w:rsidRPr="004D7049">
          <w:rPr>
            <w:highlight w:val="red"/>
            <w:lang w:val="en-US"/>
            <w:rPrChange w:id="825" w:author="Hellmann, Simon" w:date="2025-08-30T15:15:00Z">
              <w:rPr>
                <w:highlight w:val="yellow"/>
                <w:lang w:val="en-US"/>
              </w:rPr>
            </w:rPrChange>
          </w:rPr>
          <w:t xml:space="preserve">, </w:t>
        </w:r>
      </w:ins>
      <w:ins w:id="826" w:author="Hellmann, Simon" w:date="2025-08-30T15:14:00Z">
        <w:r w:rsidR="004D7049" w:rsidRPr="004D7049">
          <w:rPr>
            <w:highlight w:val="red"/>
            <w:lang w:val="en-US"/>
            <w:rPrChange w:id="827" w:author="Hellmann, Simon" w:date="2025-08-30T15:15:00Z">
              <w:rPr>
                <w:highlight w:val="yellow"/>
                <w:lang w:val="en-US"/>
              </w:rPr>
            </w:rPrChange>
          </w:rPr>
          <w:t>entailing</w:t>
        </w:r>
      </w:ins>
      <w:ins w:id="828" w:author="Hellmann, Simon" w:date="2025-08-30T15:12:00Z">
        <w:r w:rsidR="004D7049" w:rsidRPr="004D7049">
          <w:rPr>
            <w:highlight w:val="red"/>
            <w:lang w:val="en-US"/>
            <w:rPrChange w:id="829" w:author="Hellmann, Simon" w:date="2025-08-30T15:15:00Z">
              <w:rPr>
                <w:highlight w:val="yellow"/>
                <w:lang w:val="en-US"/>
              </w:rPr>
            </w:rPrChange>
          </w:rPr>
          <w:t xml:space="preserve"> </w:t>
        </w:r>
      </w:ins>
      <w:ins w:id="830" w:author="Hellmann, Simon" w:date="2025-08-30T15:08:00Z">
        <w:r w:rsidR="00B30641" w:rsidRPr="004D7049">
          <w:rPr>
            <w:highlight w:val="red"/>
            <w:lang w:val="en-US"/>
            <w:rPrChange w:id="831" w:author="Hellmann, Simon" w:date="2025-08-30T15:15:00Z">
              <w:rPr>
                <w:highlight w:val="yellow"/>
                <w:lang w:val="en-US"/>
              </w:rPr>
            </w:rPrChange>
          </w:rPr>
          <w:t xml:space="preserve">higher </w:t>
        </w:r>
      </w:ins>
      <w:ins w:id="832" w:author="Hellmann, Simon" w:date="2025-08-30T15:01:00Z">
        <w:r w:rsidR="00B30641" w:rsidRPr="004D7049">
          <w:rPr>
            <w:highlight w:val="red"/>
            <w:lang w:val="en-US"/>
            <w:rPrChange w:id="833" w:author="Hellmann, Simon" w:date="2025-08-30T15:15:00Z">
              <w:rPr>
                <w:highlight w:val="yellow"/>
                <w:lang w:val="en-US"/>
              </w:rPr>
            </w:rPrChange>
          </w:rPr>
          <w:t xml:space="preserve">modeling </w:t>
        </w:r>
      </w:ins>
      <w:ins w:id="834" w:author="Hellmann, Simon" w:date="2025-08-30T14:48:00Z">
        <w:r w:rsidR="00143C97" w:rsidRPr="004D7049">
          <w:rPr>
            <w:highlight w:val="red"/>
            <w:lang w:val="en-US"/>
            <w:rPrChange w:id="835" w:author="Hellmann, Simon" w:date="2025-08-30T15:15:00Z">
              <w:rPr>
                <w:lang w:val="en-US"/>
              </w:rPr>
            </w:rPrChange>
          </w:rPr>
          <w:t>erro</w:t>
        </w:r>
      </w:ins>
      <w:ins w:id="836" w:author="Hellmann, Simon" w:date="2025-08-30T15:01:00Z">
        <w:r w:rsidR="00B30641" w:rsidRPr="004D7049">
          <w:rPr>
            <w:highlight w:val="red"/>
            <w:lang w:val="en-US"/>
            <w:rPrChange w:id="837" w:author="Hellmann, Simon" w:date="2025-08-30T15:15:00Z">
              <w:rPr>
                <w:highlight w:val="yellow"/>
                <w:lang w:val="en-US"/>
              </w:rPr>
            </w:rPrChange>
          </w:rPr>
          <w:t>r</w:t>
        </w:r>
      </w:ins>
      <w:ins w:id="838" w:author="Hellmann, Simon" w:date="2025-08-30T15:12:00Z">
        <w:r w:rsidR="004D7049" w:rsidRPr="004D7049">
          <w:rPr>
            <w:highlight w:val="red"/>
            <w:lang w:val="en-US"/>
            <w:rPrChange w:id="839" w:author="Hellmann, Simon" w:date="2025-08-30T15:15:00Z">
              <w:rPr>
                <w:highlight w:val="yellow"/>
                <w:lang w:val="en-US"/>
              </w:rPr>
            </w:rPrChange>
          </w:rPr>
          <w:t>s</w:t>
        </w:r>
      </w:ins>
      <w:ins w:id="840" w:author="Hellmann, Simon" w:date="2025-08-30T14:47:00Z">
        <w:r w:rsidR="00143C97" w:rsidRPr="004D7049">
          <w:rPr>
            <w:highlight w:val="red"/>
            <w:lang w:val="en-US"/>
            <w:rPrChange w:id="841" w:author="Hellmann, Simon" w:date="2025-08-30T15:15:00Z">
              <w:rPr>
                <w:lang w:val="en-US"/>
              </w:rPr>
            </w:rPrChange>
          </w:rPr>
          <w:t>.</w:t>
        </w:r>
      </w:ins>
    </w:p>
    <w:p w14:paraId="60A18BBB" w14:textId="77777777" w:rsidR="00BE59E7" w:rsidRPr="00A7700F" w:rsidRDefault="00BE59E7" w:rsidP="00BE59E7">
      <w:pPr>
        <w:pStyle w:val="berschrift3"/>
        <w:rPr>
          <w:lang w:val="en-US"/>
        </w:rPr>
      </w:pPr>
      <w:r w:rsidRPr="32AF646F">
        <w:rPr>
          <w:lang w:val="en-US"/>
        </w:rPr>
        <w:t>2.2.2 Linear uncertainty propagation</w:t>
      </w:r>
    </w:p>
    <w:p w14:paraId="5719237E" w14:textId="357F8C7D" w:rsidR="0008402C" w:rsidRDefault="00BE59E7" w:rsidP="0008402C">
      <w:pPr>
        <w:ind w:firstLine="0"/>
        <w:rPr>
          <w:lang w:val="en-US"/>
        </w:rPr>
      </w:pPr>
      <w:r>
        <w:rPr>
          <w:lang w:val="en-US"/>
        </w:rPr>
        <w:t xml:space="preserve">In this study, uncertainties of influent macronutrients were derived from uncertainties of the underlying laboratory measurements by applying linear uncertainty propagation </w:t>
      </w:r>
      <w:sdt>
        <w:sdtPr>
          <w:rPr>
            <w:lang w:val="en-US"/>
          </w:rPr>
          <w:alias w:val="To edit, see citavi.com/edit"/>
          <w:tag w:val="CitaviPlaceholder#ed2d6ed9-ab9d-4f76-9010-88e7aebedb69"/>
          <w:id w:val="-1962327676"/>
          <w:placeholder>
            <w:docPart w:val="4CDCF90699984AF393B10C89DBBC0D92"/>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TaGVsbG1hbm4iLCJJZCI6ImY4NDZmNGY3LWQzOTMtNGFjYi05MDk3LWJlMjM0MWVlNDdhMCIsIk1vZGlmaWVkT24iOiIyMDI1LTA4LTMwVDE1OjAx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Pr>
              <w:lang w:val="en-US"/>
            </w:rPr>
            <w:fldChar w:fldCharType="separate"/>
          </w:r>
          <w:r w:rsidR="008D39E8">
            <w:fldChar w:fldCharType="begin"/>
          </w:r>
          <w:r w:rsidR="008D39E8" w:rsidRPr="008D39E8">
            <w:rPr>
              <w:lang w:val="en-US"/>
              <w:rPrChange w:id="842" w:author="Hellmann, Simon" w:date="2025-08-31T11:49:00Z">
                <w:rPr/>
              </w:rPrChange>
            </w:rPr>
            <w:instrText xml:space="preserve"> HYPERLINK \l "_CTVL001f846f4f7d3934acb9097be2341ee47a0" \o "Ku, H. H. (1966): Notes on the use of propagation of error formulas. Journal of Research of the National Bureau of Standards, Section C: Engineering a…" </w:instrText>
          </w:r>
          <w:ins w:id="843" w:author="Hellmann, Simon" w:date="2025-08-31T12:14:00Z"/>
          <w:r w:rsidR="008D39E8">
            <w:fldChar w:fldCharType="separate"/>
          </w:r>
          <w:r w:rsidR="00E04011">
            <w:rPr>
              <w:lang w:val="en-US"/>
            </w:rPr>
            <w:t>(Ku, 1966)</w:t>
          </w:r>
          <w:r w:rsidR="008D39E8">
            <w:rPr>
              <w:lang w:val="en-US"/>
            </w:rPr>
            <w:fldChar w:fldCharType="end"/>
          </w:r>
          <w:r>
            <w:rPr>
              <w:lang w:val="en-US"/>
            </w:rPr>
            <w:fldChar w:fldCharType="end"/>
          </w:r>
        </w:sdtContent>
      </w:sdt>
      <w:r>
        <w:rPr>
          <w:lang w:val="en-US"/>
        </w:rPr>
        <w:t xml:space="preserve">. This </w:t>
      </w:r>
      <w:r w:rsidR="0008402C">
        <w:rPr>
          <w:lang w:val="en-US"/>
        </w:rPr>
        <w:t xml:space="preserve">allows to compute the standard deviation (SD)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08402C" w:rsidRPr="00917D50">
        <w:rPr>
          <w:lang w:val="en-US"/>
        </w:rPr>
        <w:t xml:space="preserve"> of a </w:t>
      </w:r>
      <w:r w:rsidR="0008402C">
        <w:rPr>
          <w:lang w:val="en-US"/>
        </w:rPr>
        <w:t xml:space="preserve">variable </w:t>
      </w:r>
      <m:oMath>
        <m:r>
          <w:rPr>
            <w:rFonts w:ascii="Cambria Math" w:hAnsi="Cambria Math"/>
            <w:lang w:val="en-US"/>
          </w:rPr>
          <m:t>y</m:t>
        </m:r>
      </m:oMath>
      <w:r w:rsidR="0008402C">
        <w:rPr>
          <w:lang w:val="en-US"/>
        </w:rPr>
        <w:t xml:space="preserve"> </w:t>
      </w:r>
      <w:r w:rsidR="0008402C" w:rsidRPr="00440D25">
        <w:rPr>
          <w:lang w:val="en-US"/>
        </w:rPr>
        <w:t>which</w:t>
      </w:r>
      <w:r w:rsidR="0008402C">
        <w:rPr>
          <w:lang w:val="en-US"/>
        </w:rPr>
        <w:t xml:space="preserve"> is a function of independently distributed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08402C">
        <w:rPr>
          <w:lang w:val="en-US"/>
        </w:rPr>
        <w:t xml:space="preserve">, i.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08402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7458"/>
        <w:gridCol w:w="1321"/>
      </w:tblGrid>
      <w:tr w:rsidR="0008402C" w14:paraId="0A6FE4C3" w14:textId="77777777" w:rsidTr="00222BF4">
        <w:tc>
          <w:tcPr>
            <w:tcW w:w="209" w:type="pct"/>
            <w:vAlign w:val="center"/>
          </w:tcPr>
          <w:p w14:paraId="7A737FF2" w14:textId="77777777" w:rsidR="0008402C" w:rsidRDefault="0008402C" w:rsidP="001624E7">
            <w:pPr>
              <w:ind w:firstLine="0"/>
              <w:jc w:val="right"/>
              <w:rPr>
                <w:lang w:val="en-US"/>
              </w:rPr>
            </w:pPr>
            <w:bookmarkStart w:id="844" w:name="_tr7vlxibcbb3"/>
            <w:bookmarkEnd w:id="844"/>
          </w:p>
        </w:tc>
        <w:tc>
          <w:tcPr>
            <w:tcW w:w="4200" w:type="pct"/>
            <w:vAlign w:val="center"/>
          </w:tcPr>
          <w:p w14:paraId="3C006BB0" w14:textId="77777777" w:rsidR="0008402C" w:rsidRPr="00E667F4" w:rsidRDefault="008D39E8" w:rsidP="001624E7">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591" w:type="pct"/>
            <w:vAlign w:val="center"/>
          </w:tcPr>
          <w:p w14:paraId="773013AE" w14:textId="79C8190D" w:rsidR="0008402C" w:rsidRDefault="0008402C" w:rsidP="001624E7">
            <w:pPr>
              <w:pStyle w:val="Beschriftung"/>
              <w:jc w:val="right"/>
              <w:rPr>
                <w:lang w:val="en-US"/>
              </w:rPr>
            </w:pPr>
            <w:bookmarkStart w:id="845" w:name="_Ref188204138"/>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ins w:id="846" w:author="Hellmann, Simon" w:date="2025-08-31T12:14:00Z">
              <w:r w:rsidR="00C64143">
                <w:rPr>
                  <w:noProof/>
                </w:rPr>
                <w:t>12</w:t>
              </w:r>
            </w:ins>
            <w:del w:id="847" w:author="Hellmann, Simon" w:date="2025-08-31T12:14:00Z">
              <w:r w:rsidDel="00C64143">
                <w:rPr>
                  <w:noProof/>
                </w:rPr>
                <w:delText>4</w:delText>
              </w:r>
            </w:del>
            <w:r>
              <w:fldChar w:fldCharType="end"/>
            </w:r>
            <w:r>
              <w:t>)</w:t>
            </w:r>
            <w:bookmarkEnd w:id="845"/>
          </w:p>
        </w:tc>
      </w:tr>
    </w:tbl>
    <w:p w14:paraId="58F62DB3" w14:textId="198EE16E" w:rsidR="00222BF4" w:rsidRDefault="00222BF4" w:rsidP="00222BF4">
      <w:pPr>
        <w:rPr>
          <w:moveTo w:id="848" w:author="Hellmann, Simon" w:date="2025-08-30T17:25:00Z"/>
          <w:lang w:val="en-US"/>
        </w:rPr>
      </w:pPr>
      <w:moveToRangeStart w:id="849" w:author="Hellmann, Simon" w:date="2025-08-30T17:25:00Z" w:name="move207467152"/>
      <w:moveTo w:id="850" w:author="Hellmann, Simon" w:date="2025-08-30T17:25:00Z">
        <w:r>
          <w:rPr>
            <w:lang w:val="en-US"/>
          </w:rPr>
          <w:t xml:space="preserve">With </w:t>
        </w:r>
        <w:r>
          <w:rPr>
            <w:lang w:val="en-US"/>
          </w:rPr>
          <w:fldChar w:fldCharType="begin"/>
        </w:r>
        <w:r>
          <w:rPr>
            <w:lang w:val="en-US"/>
          </w:rPr>
          <w:instrText xml:space="preserve"> REF _Ref188204729 \h </w:instrText>
        </w:r>
      </w:moveTo>
      <w:r>
        <w:rPr>
          <w:lang w:val="en-US"/>
        </w:rPr>
      </w:r>
      <w:moveTo w:id="851" w:author="Hellmann, Simon" w:date="2025-08-30T17:25:00Z">
        <w:r>
          <w:rPr>
            <w:lang w:val="en-US"/>
          </w:rPr>
          <w:fldChar w:fldCharType="separate"/>
        </w:r>
      </w:moveTo>
      <w:ins w:id="852" w:author="Hellmann, Simon" w:date="2025-08-31T12:14:00Z">
        <w:r w:rsidR="00C64143" w:rsidRPr="00C32D2B">
          <w:rPr>
            <w:lang w:val="en-US"/>
          </w:rPr>
          <w:t>(</w:t>
        </w:r>
        <w:r w:rsidR="00C64143">
          <w:rPr>
            <w:noProof/>
            <w:lang w:val="en-US"/>
          </w:rPr>
          <w:t>2</w:t>
        </w:r>
        <w:r w:rsidR="00C64143" w:rsidRPr="00C32D2B">
          <w:rPr>
            <w:lang w:val="en-US"/>
          </w:rPr>
          <w:t>.</w:t>
        </w:r>
        <w:r w:rsidR="00C64143">
          <w:rPr>
            <w:noProof/>
            <w:lang w:val="en-US"/>
          </w:rPr>
          <w:t>10</w:t>
        </w:r>
        <w:r w:rsidR="00C64143" w:rsidRPr="00C32D2B">
          <w:rPr>
            <w:lang w:val="en-US"/>
          </w:rPr>
          <w:t>)</w:t>
        </w:r>
      </w:ins>
      <w:moveTo w:id="853" w:author="Hellmann, Simon" w:date="2025-08-30T17:25:00Z">
        <w:del w:id="854" w:author="Hellmann, Simon" w:date="2025-08-31T12:14:00Z">
          <w:r w:rsidRPr="00C32D2B" w:rsidDel="00C64143">
            <w:rPr>
              <w:lang w:val="en-US"/>
            </w:rPr>
            <w:delText>(</w:delText>
          </w:r>
          <w:r w:rsidDel="00C64143">
            <w:rPr>
              <w:noProof/>
              <w:lang w:val="en-US"/>
            </w:rPr>
            <w:delText>2</w:delText>
          </w:r>
          <w:r w:rsidRPr="00C32D2B" w:rsidDel="00C64143">
            <w:rPr>
              <w:lang w:val="en-US"/>
            </w:rPr>
            <w:delText>.</w:delText>
          </w:r>
          <w:r w:rsidDel="00C64143">
            <w:rPr>
              <w:noProof/>
              <w:lang w:val="en-US"/>
            </w:rPr>
            <w:delText>2</w:delText>
          </w:r>
          <w:r w:rsidRPr="00C32D2B" w:rsidDel="00C64143">
            <w:rPr>
              <w:lang w:val="en-US"/>
            </w:rPr>
            <w:delText>)</w:delText>
          </w:r>
        </w:del>
        <w:r>
          <w:rPr>
            <w:lang w:val="en-US"/>
          </w:rPr>
          <w:fldChar w:fldCharType="end"/>
        </w:r>
        <w:r>
          <w:rPr>
            <w:lang w:val="en-US"/>
          </w:rPr>
          <w:t xml:space="preserve"> and </w:t>
        </w:r>
        <w:r>
          <w:rPr>
            <w:lang w:val="en-US"/>
          </w:rPr>
          <w:fldChar w:fldCharType="begin"/>
        </w:r>
        <w:r>
          <w:rPr>
            <w:lang w:val="en-US"/>
          </w:rPr>
          <w:instrText xml:space="preserve"> REF _Ref188204136 \h </w:instrText>
        </w:r>
      </w:moveTo>
      <w:r>
        <w:rPr>
          <w:lang w:val="en-US"/>
        </w:rPr>
      </w:r>
      <w:moveTo w:id="855" w:author="Hellmann, Simon" w:date="2025-08-30T17:25:00Z">
        <w:r>
          <w:rPr>
            <w:lang w:val="en-US"/>
          </w:rPr>
          <w:fldChar w:fldCharType="separate"/>
        </w:r>
      </w:moveTo>
      <w:ins w:id="856" w:author="Hellmann, Simon" w:date="2025-08-31T12:14:00Z">
        <w:r w:rsidR="00C64143" w:rsidRPr="00C32D2B">
          <w:rPr>
            <w:lang w:val="en-US"/>
          </w:rPr>
          <w:t>(</w:t>
        </w:r>
        <w:r w:rsidR="00C64143">
          <w:rPr>
            <w:noProof/>
            <w:lang w:val="en-US"/>
          </w:rPr>
          <w:t>2</w:t>
        </w:r>
        <w:r w:rsidR="00C64143" w:rsidRPr="00C32D2B">
          <w:rPr>
            <w:lang w:val="en-US"/>
          </w:rPr>
          <w:t>.</w:t>
        </w:r>
        <w:r w:rsidR="00C64143">
          <w:rPr>
            <w:noProof/>
            <w:lang w:val="en-US"/>
          </w:rPr>
          <w:t>11</w:t>
        </w:r>
        <w:r w:rsidR="00C64143" w:rsidRPr="00C32D2B">
          <w:rPr>
            <w:lang w:val="en-US"/>
          </w:rPr>
          <w:t>)</w:t>
        </w:r>
      </w:ins>
      <w:moveTo w:id="857" w:author="Hellmann, Simon" w:date="2025-08-30T17:25:00Z">
        <w:del w:id="858" w:author="Hellmann, Simon" w:date="2025-08-31T12:14:00Z">
          <w:r w:rsidRPr="00C32D2B" w:rsidDel="00C64143">
            <w:rPr>
              <w:lang w:val="en-US"/>
            </w:rPr>
            <w:delText>(</w:delText>
          </w:r>
          <w:r w:rsidDel="00C64143">
            <w:rPr>
              <w:noProof/>
              <w:lang w:val="en-US"/>
            </w:rPr>
            <w:delText>2</w:delText>
          </w:r>
          <w:r w:rsidRPr="00C32D2B" w:rsidDel="00C64143">
            <w:rPr>
              <w:lang w:val="en-US"/>
            </w:rPr>
            <w:delText>.</w:delText>
          </w:r>
          <w:r w:rsidDel="00C64143">
            <w:rPr>
              <w:noProof/>
              <w:lang w:val="en-US"/>
            </w:rPr>
            <w:delText>3</w:delText>
          </w:r>
          <w:r w:rsidRPr="00C32D2B" w:rsidDel="00C64143">
            <w:rPr>
              <w:lang w:val="en-US"/>
            </w:rPr>
            <w:delText>)</w:delText>
          </w:r>
        </w:del>
        <w:r>
          <w:rPr>
            <w:lang w:val="en-US"/>
          </w:rPr>
          <w:fldChar w:fldCharType="end"/>
        </w:r>
        <w:r>
          <w:rPr>
            <w:lang w:val="en-US"/>
          </w:rPr>
          <w:t xml:space="preserve">, SDs of influent macronutrients are </w:t>
        </w:r>
        <w:r w:rsidRPr="32AF646F">
          <w:rPr>
            <w:lang w:val="en-US"/>
          </w:rPr>
          <w:t>propagated as</w:t>
        </w:r>
      </w:moveTo>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Change w:id="859">
          <w:tblGrid>
            <w:gridCol w:w="284"/>
            <w:gridCol w:w="7297"/>
            <w:gridCol w:w="1448"/>
          </w:tblGrid>
        </w:tblGridChange>
      </w:tblGrid>
      <w:tr w:rsidR="00222BF4" w14:paraId="02662781" w14:textId="77777777" w:rsidTr="00222BF4">
        <w:tc>
          <w:tcPr>
            <w:tcW w:w="157" w:type="pct"/>
            <w:vAlign w:val="center"/>
          </w:tcPr>
          <w:p w14:paraId="77441141" w14:textId="77777777" w:rsidR="00222BF4" w:rsidRDefault="00222BF4" w:rsidP="00222BF4">
            <w:pPr>
              <w:ind w:firstLine="0"/>
              <w:jc w:val="right"/>
              <w:rPr>
                <w:moveTo w:id="860" w:author="Hellmann, Simon" w:date="2025-08-30T17:25:00Z"/>
                <w:lang w:val="en-US"/>
              </w:rPr>
            </w:pPr>
          </w:p>
        </w:tc>
        <w:tc>
          <w:tcPr>
            <w:tcW w:w="4041" w:type="pct"/>
            <w:vAlign w:val="center"/>
          </w:tcPr>
          <w:p w14:paraId="0956D3AB" w14:textId="056E2231" w:rsidR="00222BF4" w:rsidRPr="00177C0F" w:rsidRDefault="008D39E8" w:rsidP="00222BF4">
            <w:pPr>
              <w:spacing w:line="416" w:lineRule="auto"/>
              <w:ind w:right="30" w:firstLine="341"/>
              <w:jc w:val="left"/>
              <w:rPr>
                <w:moveTo w:id="861" w:author="Hellmann, Simon" w:date="2025-08-30T17:25:00Z"/>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del w:id="862" w:author="Hellmann, Simon" w:date="2025-08-31T11:55:00Z">
                                    <w:rPr>
                                      <w:rFonts w:ascii="Cambria Math" w:eastAsia="Garamond" w:hAnsi="Cambria Math" w:cs="Garamond"/>
                                      <w:i/>
                                      <w:szCs w:val="24"/>
                                      <w:lang w:val="en-US"/>
                                    </w:rPr>
                                  </w:del>
                                </m:ctrlPr>
                              </m:barPr>
                              <m:e>
                                <m:r>
                                  <w:del w:id="863" w:author="Hellmann, Simon" w:date="2025-08-31T11:55:00Z">
                                    <w:rPr>
                                      <w:rFonts w:ascii="Cambria Math" w:eastAsia="Garamond" w:hAnsi="Cambria Math" w:cs="Garamond"/>
                                      <w:szCs w:val="24"/>
                                      <w:lang w:val="en-US"/>
                                    </w:rPr>
                                    <m:t>XC</m:t>
                                  </w:del>
                                </m:r>
                              </m:e>
                            </m:bar>
                            <m:r>
                              <w:ins w:id="864" w:author="Hellmann, Simon" w:date="2025-08-31T11:55:00Z">
                                <w:rPr>
                                  <w:rFonts w:ascii="Cambria Math" w:eastAsia="Garamond" w:hAnsi="Cambria Math" w:cs="Garamond"/>
                                  <w:szCs w:val="24"/>
                                  <w:lang w:val="en-US"/>
                                </w:rPr>
                                <m:t>XC</m:t>
                              </w:ins>
                            </m: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6302EDB5" w14:textId="27C4532E" w:rsidR="00222BF4" w:rsidRDefault="00222BF4" w:rsidP="00222BF4">
            <w:pPr>
              <w:pStyle w:val="Beschriftung"/>
              <w:jc w:val="right"/>
              <w:rPr>
                <w:moveTo w:id="865" w:author="Hellmann, Simon" w:date="2025-08-30T17:25:00Z"/>
                <w:lang w:val="en-US"/>
              </w:rPr>
            </w:pPr>
            <w:moveTo w:id="866" w:author="Hellmann, Simon" w:date="2025-08-30T17:25:00Z">
              <w:r>
                <w:t>(</w:t>
              </w:r>
              <w:r>
                <w:fldChar w:fldCharType="begin"/>
              </w:r>
              <w:r>
                <w:instrText xml:space="preserve"> STYLEREF 1 \s </w:instrText>
              </w:r>
              <w:r>
                <w:fldChar w:fldCharType="separate"/>
              </w:r>
            </w:moveTo>
            <w:r w:rsidR="00C64143">
              <w:rPr>
                <w:noProof/>
              </w:rPr>
              <w:t>2</w:t>
            </w:r>
            <w:moveTo w:id="867" w:author="Hellmann, Simon" w:date="2025-08-30T17:25:00Z">
              <w:r>
                <w:fldChar w:fldCharType="end"/>
              </w:r>
              <w:r>
                <w:t>.</w:t>
              </w:r>
              <w:r>
                <w:fldChar w:fldCharType="begin"/>
              </w:r>
              <w:r>
                <w:instrText xml:space="preserve"> SEQ Equation \* ARABIC \s 1 </w:instrText>
              </w:r>
              <w:r>
                <w:fldChar w:fldCharType="separate"/>
              </w:r>
            </w:moveTo>
            <w:ins w:id="868" w:author="Hellmann, Simon" w:date="2025-08-31T12:14:00Z">
              <w:r w:rsidR="00C64143">
                <w:rPr>
                  <w:noProof/>
                </w:rPr>
                <w:t>13</w:t>
              </w:r>
            </w:ins>
            <w:moveTo w:id="869" w:author="Hellmann, Simon" w:date="2025-08-30T17:25:00Z">
              <w:del w:id="870" w:author="Hellmann, Simon" w:date="2025-08-31T12:14:00Z">
                <w:r w:rsidDel="00C64143">
                  <w:rPr>
                    <w:noProof/>
                  </w:rPr>
                  <w:delText>5</w:delText>
                </w:r>
              </w:del>
              <w:r>
                <w:fldChar w:fldCharType="end"/>
              </w:r>
              <w:r>
                <w:t>)</w:t>
              </w:r>
            </w:moveTo>
          </w:p>
        </w:tc>
      </w:tr>
      <w:tr w:rsidR="00222BF4" w14:paraId="42E1D50A" w14:textId="77777777" w:rsidTr="00222BF4">
        <w:tc>
          <w:tcPr>
            <w:tcW w:w="157" w:type="pct"/>
            <w:vAlign w:val="center"/>
          </w:tcPr>
          <w:p w14:paraId="24061ED0" w14:textId="77777777" w:rsidR="00222BF4" w:rsidRDefault="00222BF4" w:rsidP="00222BF4">
            <w:pPr>
              <w:ind w:firstLine="0"/>
              <w:jc w:val="right"/>
              <w:rPr>
                <w:moveTo w:id="871" w:author="Hellmann, Simon" w:date="2025-08-30T17:25:00Z"/>
                <w:lang w:val="en-US"/>
              </w:rPr>
            </w:pPr>
          </w:p>
        </w:tc>
        <w:tc>
          <w:tcPr>
            <w:tcW w:w="4041" w:type="pct"/>
            <w:vAlign w:val="center"/>
          </w:tcPr>
          <w:p w14:paraId="19D8C5B8" w14:textId="77777777" w:rsidR="00222BF4" w:rsidRPr="00177C0F" w:rsidRDefault="008D39E8" w:rsidP="00222BF4">
            <w:pPr>
              <w:spacing w:line="416" w:lineRule="auto"/>
              <w:ind w:right="30" w:firstLine="341"/>
              <w:jc w:val="left"/>
              <w:rPr>
                <w:moveTo w:id="872" w:author="Hellmann, Simon" w:date="2025-08-30T17:25:00Z"/>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2C25D825" w14:textId="28B8FEF1" w:rsidR="00222BF4" w:rsidRDefault="00222BF4" w:rsidP="00222BF4">
            <w:pPr>
              <w:pStyle w:val="Beschriftung"/>
              <w:jc w:val="right"/>
              <w:rPr>
                <w:moveTo w:id="873" w:author="Hellmann, Simon" w:date="2025-08-30T17:25:00Z"/>
              </w:rPr>
            </w:pPr>
            <w:moveTo w:id="874" w:author="Hellmann, Simon" w:date="2025-08-30T17:25:00Z">
              <w:r w:rsidRPr="00C32D2B">
                <w:rPr>
                  <w:lang w:val="en-US"/>
                </w:rPr>
                <w:t>(</w:t>
              </w:r>
              <w:r>
                <w:fldChar w:fldCharType="begin"/>
              </w:r>
              <w:r w:rsidRPr="00C32D2B">
                <w:rPr>
                  <w:lang w:val="en-US"/>
                </w:rPr>
                <w:instrText xml:space="preserve"> STYLEREF 1 \s </w:instrText>
              </w:r>
              <w:r>
                <w:fldChar w:fldCharType="separate"/>
              </w:r>
            </w:moveTo>
            <w:r w:rsidR="00C64143">
              <w:rPr>
                <w:noProof/>
                <w:lang w:val="en-US"/>
              </w:rPr>
              <w:t>2</w:t>
            </w:r>
            <w:moveTo w:id="875" w:author="Hellmann, Simon" w:date="2025-08-30T17:25:00Z">
              <w:r>
                <w:fldChar w:fldCharType="end"/>
              </w:r>
              <w:r w:rsidRPr="00C32D2B">
                <w:rPr>
                  <w:lang w:val="en-US"/>
                </w:rPr>
                <w:t>.</w:t>
              </w:r>
              <w:r>
                <w:fldChar w:fldCharType="begin"/>
              </w:r>
              <w:r w:rsidRPr="00C32D2B">
                <w:rPr>
                  <w:lang w:val="en-US"/>
                </w:rPr>
                <w:instrText xml:space="preserve"> SEQ Equation \* ARABIC \s 1 </w:instrText>
              </w:r>
              <w:r>
                <w:fldChar w:fldCharType="separate"/>
              </w:r>
            </w:moveTo>
            <w:ins w:id="876" w:author="Hellmann, Simon" w:date="2025-08-31T12:14:00Z">
              <w:r w:rsidR="00C64143">
                <w:rPr>
                  <w:noProof/>
                  <w:lang w:val="en-US"/>
                </w:rPr>
                <w:t>14</w:t>
              </w:r>
            </w:ins>
            <w:moveTo w:id="877" w:author="Hellmann, Simon" w:date="2025-08-30T17:25:00Z">
              <w:del w:id="878" w:author="Hellmann, Simon" w:date="2025-08-31T12:14:00Z">
                <w:r w:rsidDel="00C64143">
                  <w:rPr>
                    <w:noProof/>
                    <w:lang w:val="en-US"/>
                  </w:rPr>
                  <w:delText>6</w:delText>
                </w:r>
              </w:del>
              <w:r>
                <w:fldChar w:fldCharType="end"/>
              </w:r>
              <w:r w:rsidRPr="00C32D2B">
                <w:rPr>
                  <w:lang w:val="en-US"/>
                </w:rPr>
                <w:t>)</w:t>
              </w:r>
            </w:moveTo>
          </w:p>
        </w:tc>
      </w:tr>
      <w:tr w:rsidR="00BB59BF" w14:paraId="7667CC89" w14:textId="77777777" w:rsidTr="003863ED">
        <w:tblPrEx>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879" w:author="Hellmann, Simon" w:date="2025-08-31T11:53:00Z">
            <w:tblPrEx>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880" w:author="Hellmann, Simon" w:date="2025-08-31T11:53:00Z"/>
        </w:trPr>
        <w:tc>
          <w:tcPr>
            <w:tcW w:w="157" w:type="pct"/>
            <w:tcPrChange w:id="881" w:author="Hellmann, Simon" w:date="2025-08-31T11:53:00Z">
              <w:tcPr>
                <w:tcW w:w="157" w:type="pct"/>
                <w:vAlign w:val="center"/>
              </w:tcPr>
            </w:tcPrChange>
          </w:tcPr>
          <w:p w14:paraId="31B80C94" w14:textId="77777777" w:rsidR="00BB59BF" w:rsidRDefault="00BB59BF" w:rsidP="00BB59BF">
            <w:pPr>
              <w:ind w:firstLine="0"/>
              <w:jc w:val="right"/>
              <w:rPr>
                <w:ins w:id="882" w:author="Hellmann, Simon" w:date="2025-08-31T11:53:00Z"/>
                <w:lang w:val="en-US"/>
              </w:rPr>
            </w:pPr>
          </w:p>
        </w:tc>
        <w:tc>
          <w:tcPr>
            <w:tcW w:w="4041" w:type="pct"/>
            <w:tcPrChange w:id="883" w:author="Hellmann, Simon" w:date="2025-08-31T11:53:00Z">
              <w:tcPr>
                <w:tcW w:w="4041" w:type="pct"/>
                <w:vAlign w:val="center"/>
              </w:tcPr>
            </w:tcPrChange>
          </w:tcPr>
          <w:p w14:paraId="7CC758A9" w14:textId="0B2F3200" w:rsidR="00BB59BF" w:rsidRPr="00BB59BF" w:rsidRDefault="00BB59BF" w:rsidP="00BB59BF">
            <w:pPr>
              <w:spacing w:line="416" w:lineRule="auto"/>
              <w:ind w:right="30" w:firstLine="341"/>
              <w:jc w:val="left"/>
              <w:rPr>
                <w:ins w:id="884" w:author="Hellmann, Simon" w:date="2025-08-31T11:53:00Z"/>
                <w:sz w:val="22"/>
                <w:szCs w:val="21"/>
                <w:lang w:val="de-DE"/>
                <w:rPrChange w:id="885" w:author="Hellmann, Simon" w:date="2025-08-31T11:56:00Z">
                  <w:rPr>
                    <w:ins w:id="886" w:author="Hellmann, Simon" w:date="2025-08-31T11:53:00Z"/>
                    <w:sz w:val="22"/>
                    <w:szCs w:val="21"/>
                    <w:lang w:val="en-US"/>
                  </w:rPr>
                </w:rPrChange>
              </w:rPr>
            </w:pPr>
            <m:oMathPara>
              <m:oMathParaPr>
                <m:jc m:val="left"/>
              </m:oMathParaPr>
              <m:oMath>
                <m:sSub>
                  <m:sSubPr>
                    <m:ctrlPr>
                      <w:ins w:id="887" w:author="Hellmann, Simon" w:date="2025-08-31T11:53:00Z">
                        <w:rPr>
                          <w:rFonts w:ascii="Cambria Math" w:hAnsi="Cambria Math"/>
                          <w:i/>
                          <w:sz w:val="22"/>
                          <w:szCs w:val="21"/>
                          <w:lang w:val="en-US"/>
                        </w:rPr>
                      </w:ins>
                    </m:ctrlPr>
                  </m:sSubPr>
                  <m:e>
                    <m:r>
                      <w:ins w:id="888" w:author="Hellmann, Simon" w:date="2025-08-31T11:53:00Z">
                        <w:rPr>
                          <w:rFonts w:ascii="Cambria Math" w:hAnsi="Cambria Math"/>
                          <w:sz w:val="22"/>
                          <w:szCs w:val="21"/>
                          <w:lang w:val="en-US"/>
                        </w:rPr>
                        <m:t>σ</m:t>
                      </w:ins>
                    </m:r>
                  </m:e>
                  <m:sub>
                    <m:sSub>
                      <m:sSubPr>
                        <m:ctrlPr>
                          <w:ins w:id="889" w:author="Hellmann, Simon" w:date="2025-08-31T11:53:00Z">
                            <w:rPr>
                              <w:rFonts w:ascii="Cambria Math" w:hAnsi="Cambria Math"/>
                              <w:i/>
                              <w:sz w:val="22"/>
                              <w:szCs w:val="21"/>
                              <w:lang w:val="en-US"/>
                            </w:rPr>
                          </w:ins>
                        </m:ctrlPr>
                      </m:sSubPr>
                      <m:e>
                        <m:r>
                          <w:ins w:id="890" w:author="Hellmann, Simon" w:date="2025-08-31T11:53:00Z">
                            <m:rPr>
                              <m:nor/>
                            </m:rPr>
                            <w:rPr>
                              <w:rFonts w:ascii="Cambria Math" w:hAnsi="Cambria Math"/>
                              <w:sz w:val="22"/>
                              <w:szCs w:val="21"/>
                              <w:lang w:val="en-US"/>
                            </w:rPr>
                            <m:t>ξ</m:t>
                          </w:ins>
                        </m:r>
                      </m:e>
                      <m:sub>
                        <m:r>
                          <w:ins w:id="891" w:author="Hellmann, Simon" w:date="2025-08-31T11:53:00Z">
                            <m:rPr>
                              <m:sty m:val="p"/>
                            </m:rPr>
                            <w:rPr>
                              <w:rFonts w:ascii="Cambria Math" w:hAnsi="Cambria Math"/>
                              <w:sz w:val="22"/>
                              <w:szCs w:val="21"/>
                              <w:lang w:val="de-DE"/>
                            </w:rPr>
                            <m:t>li</m:t>
                          </w:ins>
                        </m:r>
                      </m:sub>
                    </m:sSub>
                  </m:sub>
                </m:sSub>
                <m:r>
                  <w:ins w:id="892" w:author="Hellmann, Simon" w:date="2025-08-31T11:53:00Z">
                    <w:rPr>
                      <w:rFonts w:ascii="Cambria Math" w:hAnsi="Cambria Math"/>
                      <w:sz w:val="22"/>
                      <w:szCs w:val="21"/>
                      <w:lang w:val="de-DE"/>
                    </w:rPr>
                    <m:t>=</m:t>
                  </w:ins>
                </m:r>
                <m:rad>
                  <m:radPr>
                    <m:degHide m:val="1"/>
                    <m:ctrlPr>
                      <w:ins w:id="893" w:author="Hellmann, Simon" w:date="2025-08-31T11:56:00Z">
                        <w:rPr>
                          <w:rFonts w:ascii="Cambria Math" w:hAnsi="Cambria Math"/>
                          <w:i/>
                          <w:sz w:val="22"/>
                          <w:szCs w:val="21"/>
                          <w:lang w:val="en-US"/>
                        </w:rPr>
                      </w:ins>
                    </m:ctrlPr>
                  </m:radPr>
                  <m:deg>
                    <m:ctrlPr>
                      <w:ins w:id="894" w:author="Hellmann, Simon" w:date="2025-08-31T11:56:00Z">
                        <w:rPr>
                          <w:rFonts w:ascii="Cambria Math" w:hAnsi="Cambria Math"/>
                          <w:i/>
                          <w:sz w:val="22"/>
                          <w:szCs w:val="21"/>
                          <w:lang w:val="de-DE"/>
                        </w:rPr>
                      </w:ins>
                    </m:ctrlPr>
                  </m:deg>
                  <m:e>
                    <m:sSup>
                      <m:sSupPr>
                        <m:ctrlPr>
                          <w:ins w:id="895" w:author="Hellmann, Simon" w:date="2025-08-31T11:56:00Z">
                            <w:rPr>
                              <w:rFonts w:ascii="Cambria Math" w:hAnsi="Cambria Math"/>
                              <w:i/>
                              <w:sz w:val="22"/>
                              <w:szCs w:val="21"/>
                              <w:lang w:val="en-US"/>
                            </w:rPr>
                          </w:ins>
                        </m:ctrlPr>
                      </m:sSupPr>
                      <m:e>
                        <m:d>
                          <m:dPr>
                            <m:ctrlPr>
                              <w:ins w:id="896" w:author="Hellmann, Simon" w:date="2025-08-31T11:56:00Z">
                                <w:rPr>
                                  <w:rFonts w:ascii="Cambria Math" w:hAnsi="Cambria Math"/>
                                  <w:i/>
                                  <w:sz w:val="22"/>
                                  <w:szCs w:val="21"/>
                                  <w:lang w:val="en-US"/>
                                </w:rPr>
                              </w:ins>
                            </m:ctrlPr>
                          </m:dPr>
                          <m:e>
                            <m:sSub>
                              <m:sSubPr>
                                <m:ctrlPr>
                                  <w:ins w:id="897" w:author="Hellmann, Simon" w:date="2025-08-31T11:56:00Z">
                                    <w:rPr>
                                      <w:rFonts w:ascii="Cambria Math" w:hAnsi="Cambria Math"/>
                                      <w:i/>
                                      <w:sz w:val="22"/>
                                      <w:szCs w:val="21"/>
                                      <w:lang w:val="en-US"/>
                                    </w:rPr>
                                  </w:ins>
                                </m:ctrlPr>
                              </m:sSubPr>
                              <m:e>
                                <m:r>
                                  <w:ins w:id="898" w:author="Hellmann, Simon" w:date="2025-08-31T11:56:00Z">
                                    <w:rPr>
                                      <w:rFonts w:ascii="Cambria Math" w:hAnsi="Cambria Math"/>
                                      <w:sz w:val="22"/>
                                      <w:szCs w:val="21"/>
                                      <w:lang w:val="en-US"/>
                                    </w:rPr>
                                    <m:t>DQ</m:t>
                                  </w:ins>
                                </m:r>
                              </m:e>
                              <m:sub>
                                <m:r>
                                  <w:ins w:id="899" w:author="Hellmann, Simon" w:date="2025-08-31T11:56:00Z">
                                    <m:rPr>
                                      <m:nor/>
                                    </m:rPr>
                                    <w:rPr>
                                      <w:rFonts w:ascii="Cambria Math" w:hAnsi="Cambria Math"/>
                                      <w:sz w:val="22"/>
                                      <w:szCs w:val="21"/>
                                      <w:lang w:val="de-DE"/>
                                    </w:rPr>
                                    <m:t>li</m:t>
                                  </w:ins>
                                </m:r>
                              </m:sub>
                            </m:sSub>
                            <m:r>
                              <w:ins w:id="900" w:author="Hellmann, Simon" w:date="2025-08-31T11:56:00Z">
                                <w:rPr>
                                  <w:rFonts w:ascii="Cambria Math" w:hAnsi="Cambria Math"/>
                                  <w:sz w:val="22"/>
                                  <w:szCs w:val="21"/>
                                  <w:lang w:val="de-DE"/>
                                </w:rPr>
                                <m:t xml:space="preserve"> </m:t>
                              </w:ins>
                            </m:r>
                            <m:r>
                              <w:ins w:id="901" w:author="Hellmann, Simon" w:date="2025-08-31T11:56:00Z">
                                <w:rPr>
                                  <w:rFonts w:ascii="Cambria Math" w:hAnsi="Cambria Math"/>
                                  <w:sz w:val="22"/>
                                  <w:szCs w:val="21"/>
                                  <w:lang w:val="en-US"/>
                                </w:rPr>
                                <m:t>TS</m:t>
                              </w:ins>
                            </m:r>
                            <m:r>
                              <w:ins w:id="902" w:author="Hellmann, Simon" w:date="2025-08-31T11:56:00Z">
                                <w:rPr>
                                  <w:rFonts w:ascii="Cambria Math" w:hAnsi="Cambria Math"/>
                                  <w:sz w:val="22"/>
                                  <w:szCs w:val="21"/>
                                  <w:lang w:val="de-DE"/>
                                </w:rPr>
                                <m:t xml:space="preserve"> </m:t>
                              </w:ins>
                            </m:r>
                            <m:sSub>
                              <m:sSubPr>
                                <m:ctrlPr>
                                  <w:ins w:id="903" w:author="Hellmann, Simon" w:date="2025-08-31T11:56:00Z">
                                    <w:rPr>
                                      <w:rFonts w:ascii="Cambria Math" w:hAnsi="Cambria Math"/>
                                      <w:i/>
                                      <w:sz w:val="22"/>
                                      <w:szCs w:val="21"/>
                                      <w:lang w:val="en-US"/>
                                    </w:rPr>
                                  </w:ins>
                                </m:ctrlPr>
                              </m:sSubPr>
                              <m:e>
                                <m:r>
                                  <w:ins w:id="904" w:author="Hellmann, Simon" w:date="2025-08-31T11:56:00Z">
                                    <w:rPr>
                                      <w:rFonts w:ascii="Cambria Math" w:hAnsi="Cambria Math"/>
                                      <w:sz w:val="22"/>
                                      <w:szCs w:val="21"/>
                                      <w:lang w:val="en-US"/>
                                    </w:rPr>
                                    <m:t>ρ</m:t>
                                  </w:ins>
                                </m:r>
                              </m:e>
                              <m:sub>
                                <m:r>
                                  <w:ins w:id="905" w:author="Hellmann, Simon" w:date="2025-08-31T11:56:00Z">
                                    <m:rPr>
                                      <m:nor/>
                                    </m:rPr>
                                    <w:rPr>
                                      <w:rFonts w:ascii="Cambria Math" w:hAnsi="Cambria Math"/>
                                      <w:sz w:val="22"/>
                                      <w:szCs w:val="21"/>
                                      <w:lang w:val="de-DE"/>
                                    </w:rPr>
                                    <m:t>FM</m:t>
                                  </w:ins>
                                </m:r>
                              </m:sub>
                            </m:sSub>
                            <m:r>
                              <w:ins w:id="906" w:author="Hellmann, Simon" w:date="2025-08-31T11:56:00Z">
                                <w:rPr>
                                  <w:rFonts w:ascii="Cambria Math" w:hAnsi="Cambria Math"/>
                                  <w:sz w:val="22"/>
                                  <w:szCs w:val="21"/>
                                  <w:lang w:val="de-DE"/>
                                </w:rPr>
                                <m:t xml:space="preserve"> </m:t>
                              </w:ins>
                            </m:r>
                            <m:sSub>
                              <m:sSubPr>
                                <m:ctrlPr>
                                  <w:ins w:id="907" w:author="Hellmann, Simon" w:date="2025-08-31T11:56:00Z">
                                    <w:rPr>
                                      <w:rFonts w:ascii="Cambria Math" w:hAnsi="Cambria Math"/>
                                      <w:i/>
                                      <w:sz w:val="22"/>
                                      <w:szCs w:val="21"/>
                                      <w:lang w:val="en-US"/>
                                    </w:rPr>
                                  </w:ins>
                                </m:ctrlPr>
                              </m:sSubPr>
                              <m:e>
                                <m:r>
                                  <w:ins w:id="908" w:author="Hellmann, Simon" w:date="2025-08-31T11:56:00Z">
                                    <w:rPr>
                                      <w:rFonts w:ascii="Cambria Math" w:hAnsi="Cambria Math"/>
                                      <w:sz w:val="22"/>
                                      <w:szCs w:val="21"/>
                                      <w:lang w:val="en-US"/>
                                    </w:rPr>
                                    <m:t>σ</m:t>
                                  </w:ins>
                                </m:r>
                              </m:e>
                              <m:sub>
                                <m:r>
                                  <w:ins w:id="909" w:author="Hellmann, Simon" w:date="2025-08-31T11:56:00Z">
                                    <m:rPr>
                                      <m:sty m:val="p"/>
                                    </m:rPr>
                                    <w:rPr>
                                      <w:rFonts w:ascii="Cambria Math" w:hAnsi="Cambria Math"/>
                                      <w:sz w:val="22"/>
                                      <w:szCs w:val="21"/>
                                      <w:lang w:val="de-DE"/>
                                    </w:rPr>
                                    <m:t>XL</m:t>
                                  </w:ins>
                                </m:r>
                              </m:sub>
                            </m:sSub>
                          </m:e>
                        </m:d>
                      </m:e>
                      <m:sup>
                        <m:r>
                          <w:ins w:id="910" w:author="Hellmann, Simon" w:date="2025-08-31T11:56:00Z">
                            <w:rPr>
                              <w:rFonts w:ascii="Cambria Math" w:hAnsi="Cambria Math"/>
                              <w:sz w:val="22"/>
                              <w:szCs w:val="21"/>
                              <w:lang w:val="de-DE"/>
                            </w:rPr>
                            <m:t>2</m:t>
                          </w:ins>
                        </m:r>
                      </m:sup>
                    </m:sSup>
                    <m:r>
                      <w:ins w:id="911" w:author="Hellmann, Simon" w:date="2025-08-31T11:56:00Z">
                        <w:rPr>
                          <w:rFonts w:ascii="Cambria Math" w:hAnsi="Cambria Math"/>
                          <w:sz w:val="22"/>
                          <w:szCs w:val="21"/>
                          <w:lang w:val="de-DE"/>
                        </w:rPr>
                        <m:t>+</m:t>
                      </w:ins>
                    </m:r>
                    <m:sSup>
                      <m:sSupPr>
                        <m:ctrlPr>
                          <w:ins w:id="912" w:author="Hellmann, Simon" w:date="2025-08-31T11:56:00Z">
                            <w:rPr>
                              <w:rFonts w:ascii="Cambria Math" w:hAnsi="Cambria Math"/>
                              <w:i/>
                              <w:sz w:val="22"/>
                              <w:szCs w:val="21"/>
                              <w:lang w:val="en-US"/>
                            </w:rPr>
                          </w:ins>
                        </m:ctrlPr>
                      </m:sSupPr>
                      <m:e>
                        <m:d>
                          <m:dPr>
                            <m:ctrlPr>
                              <w:ins w:id="913" w:author="Hellmann, Simon" w:date="2025-08-31T11:56:00Z">
                                <w:rPr>
                                  <w:rFonts w:ascii="Cambria Math" w:hAnsi="Cambria Math"/>
                                  <w:i/>
                                  <w:sz w:val="22"/>
                                  <w:szCs w:val="21"/>
                                  <w:lang w:val="en-US"/>
                                </w:rPr>
                              </w:ins>
                            </m:ctrlPr>
                          </m:dPr>
                          <m:e>
                            <m:sSub>
                              <m:sSubPr>
                                <m:ctrlPr>
                                  <w:ins w:id="914" w:author="Hellmann, Simon" w:date="2025-08-31T11:56:00Z">
                                    <w:rPr>
                                      <w:rFonts w:ascii="Cambria Math" w:hAnsi="Cambria Math"/>
                                      <w:i/>
                                      <w:sz w:val="22"/>
                                      <w:szCs w:val="21"/>
                                      <w:lang w:val="en-US"/>
                                    </w:rPr>
                                  </w:ins>
                                </m:ctrlPr>
                              </m:sSubPr>
                              <m:e>
                                <m:r>
                                  <w:ins w:id="915" w:author="Hellmann, Simon" w:date="2025-08-31T11:56:00Z">
                                    <w:rPr>
                                      <w:rFonts w:ascii="Cambria Math" w:hAnsi="Cambria Math"/>
                                      <w:sz w:val="22"/>
                                      <w:szCs w:val="21"/>
                                      <w:lang w:val="en-US"/>
                                    </w:rPr>
                                    <m:t>DQ</m:t>
                                  </w:ins>
                                </m:r>
                              </m:e>
                              <m:sub>
                                <m:r>
                                  <w:ins w:id="916" w:author="Hellmann, Simon" w:date="2025-08-31T11:56:00Z">
                                    <m:rPr>
                                      <m:nor/>
                                    </m:rPr>
                                    <w:rPr>
                                      <w:rFonts w:ascii="Cambria Math" w:hAnsi="Cambria Math"/>
                                      <w:sz w:val="22"/>
                                      <w:szCs w:val="21"/>
                                      <w:lang w:val="de-DE"/>
                                    </w:rPr>
                                    <m:t>li</m:t>
                                  </w:ins>
                                </m:r>
                              </m:sub>
                            </m:sSub>
                            <m:r>
                              <w:ins w:id="917" w:author="Hellmann, Simon" w:date="2025-08-31T11:56:00Z">
                                <w:rPr>
                                  <w:rFonts w:ascii="Cambria Math" w:hAnsi="Cambria Math"/>
                                  <w:sz w:val="22"/>
                                  <w:szCs w:val="21"/>
                                  <w:lang w:val="de-DE"/>
                                </w:rPr>
                                <m:t xml:space="preserve"> XL </m:t>
                              </w:ins>
                            </m:r>
                            <m:sSub>
                              <m:sSubPr>
                                <m:ctrlPr>
                                  <w:ins w:id="918" w:author="Hellmann, Simon" w:date="2025-08-31T11:56:00Z">
                                    <w:rPr>
                                      <w:rFonts w:ascii="Cambria Math" w:hAnsi="Cambria Math"/>
                                      <w:i/>
                                      <w:sz w:val="22"/>
                                      <w:szCs w:val="21"/>
                                      <w:lang w:val="en-US"/>
                                    </w:rPr>
                                  </w:ins>
                                </m:ctrlPr>
                              </m:sSubPr>
                              <m:e>
                                <m:r>
                                  <w:ins w:id="919" w:author="Hellmann, Simon" w:date="2025-08-31T11:56:00Z">
                                    <w:rPr>
                                      <w:rFonts w:ascii="Cambria Math" w:hAnsi="Cambria Math"/>
                                      <w:sz w:val="22"/>
                                      <w:szCs w:val="21"/>
                                      <w:lang w:val="en-US"/>
                                    </w:rPr>
                                    <m:t>ρ</m:t>
                                  </w:ins>
                                </m:r>
                              </m:e>
                              <m:sub>
                                <m:r>
                                  <w:ins w:id="920" w:author="Hellmann, Simon" w:date="2025-08-31T11:56:00Z">
                                    <m:rPr>
                                      <m:nor/>
                                    </m:rPr>
                                    <w:rPr>
                                      <w:rFonts w:ascii="Cambria Math" w:hAnsi="Cambria Math"/>
                                      <w:sz w:val="22"/>
                                      <w:szCs w:val="21"/>
                                      <w:lang w:val="de-DE"/>
                                    </w:rPr>
                                    <m:t>FM</m:t>
                                  </w:ins>
                                </m:r>
                              </m:sub>
                            </m:sSub>
                            <m:r>
                              <w:ins w:id="921" w:author="Hellmann, Simon" w:date="2025-08-31T11:56:00Z">
                                <w:rPr>
                                  <w:rFonts w:ascii="Cambria Math" w:hAnsi="Cambria Math"/>
                                  <w:sz w:val="22"/>
                                  <w:szCs w:val="21"/>
                                  <w:lang w:val="de-DE"/>
                                </w:rPr>
                                <m:t xml:space="preserve"> </m:t>
                              </w:ins>
                            </m:r>
                            <m:sSub>
                              <m:sSubPr>
                                <m:ctrlPr>
                                  <w:ins w:id="922" w:author="Hellmann, Simon" w:date="2025-08-31T11:56:00Z">
                                    <w:rPr>
                                      <w:rFonts w:ascii="Cambria Math" w:hAnsi="Cambria Math"/>
                                      <w:i/>
                                      <w:sz w:val="22"/>
                                      <w:szCs w:val="21"/>
                                      <w:lang w:val="en-US"/>
                                    </w:rPr>
                                  </w:ins>
                                </m:ctrlPr>
                              </m:sSubPr>
                              <m:e>
                                <m:r>
                                  <w:ins w:id="923" w:author="Hellmann, Simon" w:date="2025-08-31T11:56:00Z">
                                    <w:rPr>
                                      <w:rFonts w:ascii="Cambria Math" w:hAnsi="Cambria Math"/>
                                      <w:sz w:val="22"/>
                                      <w:szCs w:val="21"/>
                                      <w:lang w:val="en-US"/>
                                    </w:rPr>
                                    <m:t>σ</m:t>
                                  </w:ins>
                                </m:r>
                              </m:e>
                              <m:sub>
                                <m:r>
                                  <w:ins w:id="924" w:author="Hellmann, Simon" w:date="2025-08-31T11:56:00Z">
                                    <m:rPr>
                                      <m:nor/>
                                    </m:rPr>
                                    <w:rPr>
                                      <w:rFonts w:ascii="Cambria Math" w:hAnsi="Cambria Math"/>
                                      <w:sz w:val="22"/>
                                      <w:szCs w:val="21"/>
                                      <w:lang w:val="de-DE"/>
                                    </w:rPr>
                                    <m:t>TS</m:t>
                                  </w:ins>
                                </m:r>
                              </m:sub>
                            </m:sSub>
                          </m:e>
                        </m:d>
                      </m:e>
                      <m:sup>
                        <m:r>
                          <w:ins w:id="925" w:author="Hellmann, Simon" w:date="2025-08-31T11:56:00Z">
                            <w:rPr>
                              <w:rFonts w:ascii="Cambria Math" w:hAnsi="Cambria Math"/>
                              <w:sz w:val="22"/>
                              <w:szCs w:val="21"/>
                              <w:lang w:val="de-DE"/>
                            </w:rPr>
                            <m:t>2</m:t>
                          </w:ins>
                        </m:r>
                      </m:sup>
                    </m:sSup>
                  </m:e>
                </m:rad>
                <m:r>
                  <w:ins w:id="926" w:author="Hellmann, Simon" w:date="2025-08-31T11:56:00Z">
                    <w:rPr>
                      <w:rFonts w:ascii="Cambria Math" w:hAnsi="Cambria Math"/>
                      <w:sz w:val="22"/>
                      <w:szCs w:val="21"/>
                      <w:lang w:val="de-DE"/>
                      <w:rPrChange w:id="927" w:author="Hellmann, Simon" w:date="2025-08-31T12:14:00Z">
                        <w:rPr>
                          <w:rFonts w:ascii="Cambria Math" w:hAnsi="Cambria Math"/>
                          <w:sz w:val="22"/>
                          <w:szCs w:val="21"/>
                          <w:lang w:val="en-US"/>
                        </w:rPr>
                      </w:rPrChange>
                    </w:rPr>
                    <m:t>.</m:t>
                  </w:ins>
                </m:r>
              </m:oMath>
            </m:oMathPara>
          </w:p>
        </w:tc>
        <w:tc>
          <w:tcPr>
            <w:tcW w:w="802" w:type="pct"/>
            <w:tcPrChange w:id="928" w:author="Hellmann, Simon" w:date="2025-08-31T11:53:00Z">
              <w:tcPr>
                <w:tcW w:w="802" w:type="pct"/>
                <w:vAlign w:val="center"/>
              </w:tcPr>
            </w:tcPrChange>
          </w:tcPr>
          <w:p w14:paraId="06A155DE" w14:textId="1E523B49" w:rsidR="00BB59BF" w:rsidRPr="00C32D2B" w:rsidRDefault="00BB59BF" w:rsidP="00BB59BF">
            <w:pPr>
              <w:pStyle w:val="Beschriftung"/>
              <w:jc w:val="right"/>
              <w:rPr>
                <w:ins w:id="929" w:author="Hellmann, Simon" w:date="2025-08-31T11:53:00Z"/>
                <w:lang w:val="en-US"/>
              </w:rPr>
            </w:pPr>
            <w:ins w:id="930" w:author="Hellmann, Simon" w:date="2025-08-31T11:53:00Z">
              <w:r w:rsidRPr="00C32D2B">
                <w:rPr>
                  <w:lang w:val="en-US"/>
                </w:rPr>
                <w:t>(</w:t>
              </w:r>
              <w:r>
                <w:fldChar w:fldCharType="begin"/>
              </w:r>
              <w:r w:rsidRPr="00C32D2B">
                <w:rPr>
                  <w:lang w:val="en-US"/>
                </w:rPr>
                <w:instrText xml:space="preserve"> STYLEREF 1 \s </w:instrText>
              </w:r>
              <w:r>
                <w:fldChar w:fldCharType="separate"/>
              </w:r>
            </w:ins>
            <w:r w:rsidR="00C64143">
              <w:rPr>
                <w:noProof/>
                <w:lang w:val="en-US"/>
              </w:rPr>
              <w:t>2</w:t>
            </w:r>
            <w:ins w:id="931" w:author="Hellmann, Simon" w:date="2025-08-31T11:53:00Z">
              <w:r>
                <w:fldChar w:fldCharType="end"/>
              </w:r>
              <w:r w:rsidRPr="00C32D2B">
                <w:rPr>
                  <w:lang w:val="en-US"/>
                </w:rPr>
                <w:t>.</w:t>
              </w:r>
              <w:r>
                <w:fldChar w:fldCharType="begin"/>
              </w:r>
              <w:r w:rsidRPr="00C32D2B">
                <w:rPr>
                  <w:lang w:val="en-US"/>
                </w:rPr>
                <w:instrText xml:space="preserve"> SEQ Equation \* ARABIC \s 1 </w:instrText>
              </w:r>
              <w:r>
                <w:fldChar w:fldCharType="separate"/>
              </w:r>
            </w:ins>
            <w:ins w:id="932" w:author="Hellmann, Simon" w:date="2025-08-31T12:14:00Z">
              <w:r w:rsidR="00C64143">
                <w:rPr>
                  <w:noProof/>
                  <w:lang w:val="en-US"/>
                </w:rPr>
                <w:t>15</w:t>
              </w:r>
            </w:ins>
            <w:ins w:id="933" w:author="Hellmann, Simon" w:date="2025-08-31T11:53:00Z">
              <w:r>
                <w:fldChar w:fldCharType="end"/>
              </w:r>
              <w:r w:rsidRPr="00C32D2B">
                <w:rPr>
                  <w:lang w:val="en-US"/>
                </w:rPr>
                <w:t>)</w:t>
              </w:r>
            </w:ins>
          </w:p>
        </w:tc>
      </w:tr>
      <w:tr w:rsidR="00222BF4" w:rsidDel="00222BF4" w14:paraId="4EA843C2" w14:textId="1D918677" w:rsidTr="00222BF4">
        <w:trPr>
          <w:del w:id="934" w:author="Hellmann, Simon" w:date="2025-08-30T17:26:00Z"/>
        </w:trPr>
        <w:tc>
          <w:tcPr>
            <w:tcW w:w="157" w:type="pct"/>
            <w:vAlign w:val="center"/>
          </w:tcPr>
          <w:p w14:paraId="6CB6B30D" w14:textId="45564215" w:rsidR="00222BF4" w:rsidDel="00222BF4" w:rsidRDefault="00222BF4" w:rsidP="00222BF4">
            <w:pPr>
              <w:ind w:firstLine="0"/>
              <w:jc w:val="right"/>
              <w:rPr>
                <w:del w:id="935" w:author="Hellmann, Simon" w:date="2025-08-30T17:26:00Z"/>
                <w:moveTo w:id="936" w:author="Hellmann, Simon" w:date="2025-08-30T17:25:00Z"/>
                <w:lang w:val="en-US"/>
              </w:rPr>
            </w:pPr>
          </w:p>
        </w:tc>
        <w:tc>
          <w:tcPr>
            <w:tcW w:w="4041" w:type="pct"/>
            <w:vAlign w:val="center"/>
          </w:tcPr>
          <w:p w14:paraId="37FFF26F" w14:textId="1931ECE2" w:rsidR="00222BF4" w:rsidRPr="00220152" w:rsidDel="00222BF4" w:rsidRDefault="008D39E8" w:rsidP="00222BF4">
            <w:pPr>
              <w:spacing w:line="416" w:lineRule="auto"/>
              <w:ind w:right="30" w:firstLine="341"/>
              <w:jc w:val="left"/>
              <w:rPr>
                <w:del w:id="937" w:author="Hellmann, Simon" w:date="2025-08-30T17:26:00Z"/>
                <w:moveTo w:id="938" w:author="Hellmann, Simon" w:date="2025-08-30T17:25:00Z"/>
                <w:sz w:val="22"/>
                <w:szCs w:val="21"/>
                <w:lang w:val="de-DE"/>
              </w:rPr>
            </w:pPr>
            <m:oMathPara>
              <m:oMathParaPr>
                <m:jc m:val="left"/>
              </m:oMathParaPr>
              <m:oMath>
                <m:sSub>
                  <m:sSubPr>
                    <m:ctrlPr>
                      <w:del w:id="939" w:author="Hellmann, Simon" w:date="2025-08-30T17:25:00Z">
                        <w:rPr>
                          <w:rFonts w:ascii="Cambria Math" w:hAnsi="Cambria Math"/>
                          <w:i/>
                          <w:sz w:val="22"/>
                          <w:szCs w:val="21"/>
                          <w:lang w:val="en-US"/>
                        </w:rPr>
                      </w:del>
                    </m:ctrlPr>
                  </m:sSubPr>
                  <m:e>
                    <m:r>
                      <w:del w:id="940" w:author="Hellmann, Simon" w:date="2025-08-30T17:25:00Z">
                        <w:rPr>
                          <w:rFonts w:ascii="Cambria Math" w:hAnsi="Cambria Math"/>
                          <w:sz w:val="22"/>
                          <w:szCs w:val="21"/>
                          <w:lang w:val="en-US"/>
                        </w:rPr>
                        <m:t>σ</m:t>
                      </w:del>
                    </m:r>
                  </m:e>
                  <m:sub>
                    <m:sSub>
                      <m:sSubPr>
                        <m:ctrlPr>
                          <w:del w:id="941" w:author="Hellmann, Simon" w:date="2025-08-30T17:25:00Z">
                            <w:rPr>
                              <w:rFonts w:ascii="Cambria Math" w:hAnsi="Cambria Math"/>
                              <w:i/>
                              <w:sz w:val="22"/>
                              <w:szCs w:val="21"/>
                              <w:lang w:val="en-US"/>
                            </w:rPr>
                          </w:del>
                        </m:ctrlPr>
                      </m:sSubPr>
                      <m:e>
                        <m:r>
                          <w:del w:id="942" w:author="Hellmann, Simon" w:date="2025-08-30T17:25:00Z">
                            <m:rPr>
                              <m:nor/>
                            </m:rPr>
                            <w:rPr>
                              <w:rFonts w:ascii="Cambria Math" w:hAnsi="Cambria Math"/>
                              <w:sz w:val="22"/>
                              <w:szCs w:val="21"/>
                              <w:lang w:val="en-US"/>
                            </w:rPr>
                            <m:t>ξ</m:t>
                          </w:del>
                        </m:r>
                      </m:e>
                      <m:sub>
                        <m:r>
                          <w:del w:id="943" w:author="Hellmann, Simon" w:date="2025-08-30T17:25:00Z">
                            <m:rPr>
                              <m:sty m:val="p"/>
                            </m:rPr>
                            <w:rPr>
                              <w:rFonts w:ascii="Cambria Math" w:hAnsi="Cambria Math"/>
                              <w:sz w:val="22"/>
                              <w:szCs w:val="21"/>
                              <w:lang w:val="de-DE"/>
                            </w:rPr>
                            <m:t>li</m:t>
                          </w:del>
                        </m:r>
                      </m:sub>
                    </m:sSub>
                  </m:sub>
                </m:sSub>
                <m:r>
                  <w:del w:id="944" w:author="Hellmann, Simon" w:date="2025-08-30T17:25:00Z">
                    <w:rPr>
                      <w:rFonts w:ascii="Cambria Math" w:hAnsi="Cambria Math"/>
                      <w:sz w:val="22"/>
                      <w:szCs w:val="21"/>
                      <w:lang w:val="de-DE"/>
                    </w:rPr>
                    <m:t>=</m:t>
                  </w:del>
                </m:r>
                <m:rad>
                  <m:radPr>
                    <m:degHide m:val="1"/>
                    <m:ctrlPr>
                      <w:del w:id="945" w:author="Hellmann, Simon" w:date="2025-08-30T17:25:00Z">
                        <w:rPr>
                          <w:rFonts w:ascii="Cambria Math" w:hAnsi="Cambria Math"/>
                          <w:i/>
                          <w:sz w:val="22"/>
                          <w:szCs w:val="21"/>
                          <w:lang w:val="en-US"/>
                        </w:rPr>
                      </w:del>
                    </m:ctrlPr>
                  </m:radPr>
                  <m:deg/>
                  <m:e>
                    <m:sSup>
                      <m:sSupPr>
                        <m:ctrlPr>
                          <w:del w:id="946" w:author="Hellmann, Simon" w:date="2025-08-30T17:25:00Z">
                            <w:rPr>
                              <w:rFonts w:ascii="Cambria Math" w:hAnsi="Cambria Math"/>
                              <w:i/>
                              <w:sz w:val="22"/>
                              <w:szCs w:val="21"/>
                              <w:lang w:val="en-US"/>
                            </w:rPr>
                          </w:del>
                        </m:ctrlPr>
                      </m:sSupPr>
                      <m:e>
                        <m:d>
                          <m:dPr>
                            <m:ctrlPr>
                              <w:del w:id="947" w:author="Hellmann, Simon" w:date="2025-08-30T17:25:00Z">
                                <w:rPr>
                                  <w:rFonts w:ascii="Cambria Math" w:hAnsi="Cambria Math"/>
                                  <w:i/>
                                  <w:sz w:val="22"/>
                                  <w:szCs w:val="21"/>
                                  <w:lang w:val="en-US"/>
                                </w:rPr>
                              </w:del>
                            </m:ctrlPr>
                          </m:dPr>
                          <m:e>
                            <m:sSub>
                              <m:sSubPr>
                                <m:ctrlPr>
                                  <w:del w:id="948" w:author="Hellmann, Simon" w:date="2025-08-30T17:25:00Z">
                                    <w:rPr>
                                      <w:rFonts w:ascii="Cambria Math" w:hAnsi="Cambria Math"/>
                                      <w:i/>
                                      <w:sz w:val="22"/>
                                      <w:szCs w:val="21"/>
                                      <w:lang w:val="en-US"/>
                                    </w:rPr>
                                  </w:del>
                                </m:ctrlPr>
                              </m:sSubPr>
                              <m:e>
                                <m:r>
                                  <w:del w:id="949" w:author="Hellmann, Simon" w:date="2025-08-30T17:25:00Z">
                                    <w:rPr>
                                      <w:rFonts w:ascii="Cambria Math" w:hAnsi="Cambria Math"/>
                                      <w:sz w:val="22"/>
                                      <w:szCs w:val="21"/>
                                      <w:lang w:val="en-US"/>
                                    </w:rPr>
                                    <m:t>DQ</m:t>
                                  </w:del>
                                </m:r>
                              </m:e>
                              <m:sub>
                                <m:r>
                                  <w:del w:id="950" w:author="Hellmann, Simon" w:date="2025-08-30T17:25:00Z">
                                    <m:rPr>
                                      <m:nor/>
                                    </m:rPr>
                                    <w:rPr>
                                      <w:rFonts w:ascii="Cambria Math" w:hAnsi="Cambria Math"/>
                                      <w:sz w:val="22"/>
                                      <w:szCs w:val="21"/>
                                      <w:lang w:val="de-DE"/>
                                    </w:rPr>
                                    <m:t>li</m:t>
                                  </w:del>
                                </m:r>
                              </m:sub>
                            </m:sSub>
                            <m:r>
                              <w:del w:id="951" w:author="Hellmann, Simon" w:date="2025-08-30T17:25:00Z">
                                <w:rPr>
                                  <w:rFonts w:ascii="Cambria Math" w:hAnsi="Cambria Math"/>
                                  <w:sz w:val="22"/>
                                  <w:szCs w:val="21"/>
                                  <w:lang w:val="de-DE"/>
                                </w:rPr>
                                <m:t xml:space="preserve"> </m:t>
                              </w:del>
                            </m:r>
                            <m:r>
                              <w:del w:id="952" w:author="Hellmann, Simon" w:date="2025-08-30T17:25:00Z">
                                <w:rPr>
                                  <w:rFonts w:ascii="Cambria Math" w:hAnsi="Cambria Math"/>
                                  <w:sz w:val="22"/>
                                  <w:szCs w:val="21"/>
                                  <w:lang w:val="en-US"/>
                                </w:rPr>
                                <m:t>TS</m:t>
                              </w:del>
                            </m:r>
                            <m:r>
                              <w:del w:id="953" w:author="Hellmann, Simon" w:date="2025-08-30T17:25:00Z">
                                <w:rPr>
                                  <w:rFonts w:ascii="Cambria Math" w:hAnsi="Cambria Math"/>
                                  <w:sz w:val="22"/>
                                  <w:szCs w:val="21"/>
                                  <w:lang w:val="de-DE"/>
                                </w:rPr>
                                <m:t xml:space="preserve"> </m:t>
                              </w:del>
                            </m:r>
                            <m:sSub>
                              <m:sSubPr>
                                <m:ctrlPr>
                                  <w:del w:id="954" w:author="Hellmann, Simon" w:date="2025-08-30T17:25:00Z">
                                    <w:rPr>
                                      <w:rFonts w:ascii="Cambria Math" w:hAnsi="Cambria Math"/>
                                      <w:i/>
                                      <w:sz w:val="22"/>
                                      <w:szCs w:val="21"/>
                                      <w:lang w:val="en-US"/>
                                    </w:rPr>
                                  </w:del>
                                </m:ctrlPr>
                              </m:sSubPr>
                              <m:e>
                                <m:r>
                                  <w:del w:id="955" w:author="Hellmann, Simon" w:date="2025-08-30T17:25:00Z">
                                    <w:rPr>
                                      <w:rFonts w:ascii="Cambria Math" w:hAnsi="Cambria Math"/>
                                      <w:sz w:val="22"/>
                                      <w:szCs w:val="21"/>
                                      <w:lang w:val="en-US"/>
                                    </w:rPr>
                                    <m:t>ρ</m:t>
                                  </w:del>
                                </m:r>
                              </m:e>
                              <m:sub>
                                <m:r>
                                  <w:del w:id="956" w:author="Hellmann, Simon" w:date="2025-08-30T17:25:00Z">
                                    <m:rPr>
                                      <m:nor/>
                                    </m:rPr>
                                    <w:rPr>
                                      <w:rFonts w:ascii="Cambria Math" w:hAnsi="Cambria Math"/>
                                      <w:sz w:val="22"/>
                                      <w:szCs w:val="21"/>
                                      <w:lang w:val="de-DE"/>
                                    </w:rPr>
                                    <m:t>FM</m:t>
                                  </w:del>
                                </m:r>
                              </m:sub>
                            </m:sSub>
                            <m:r>
                              <w:del w:id="957" w:author="Hellmann, Simon" w:date="2025-08-30T17:25:00Z">
                                <w:rPr>
                                  <w:rFonts w:ascii="Cambria Math" w:hAnsi="Cambria Math"/>
                                  <w:sz w:val="22"/>
                                  <w:szCs w:val="21"/>
                                  <w:lang w:val="de-DE"/>
                                </w:rPr>
                                <m:t xml:space="preserve"> </m:t>
                              </w:del>
                            </m:r>
                            <m:sSub>
                              <m:sSubPr>
                                <m:ctrlPr>
                                  <w:del w:id="958" w:author="Hellmann, Simon" w:date="2025-08-30T17:25:00Z">
                                    <w:rPr>
                                      <w:rFonts w:ascii="Cambria Math" w:hAnsi="Cambria Math"/>
                                      <w:i/>
                                      <w:sz w:val="22"/>
                                      <w:szCs w:val="21"/>
                                      <w:lang w:val="en-US"/>
                                    </w:rPr>
                                  </w:del>
                                </m:ctrlPr>
                              </m:sSubPr>
                              <m:e>
                                <m:r>
                                  <w:del w:id="959" w:author="Hellmann, Simon" w:date="2025-08-30T17:25:00Z">
                                    <w:rPr>
                                      <w:rFonts w:ascii="Cambria Math" w:hAnsi="Cambria Math"/>
                                      <w:sz w:val="22"/>
                                      <w:szCs w:val="21"/>
                                      <w:lang w:val="en-US"/>
                                    </w:rPr>
                                    <m:t>σ</m:t>
                                  </w:del>
                                </m:r>
                              </m:e>
                              <m:sub>
                                <m:r>
                                  <w:del w:id="960" w:author="Hellmann, Simon" w:date="2025-08-30T17:25:00Z">
                                    <m:rPr>
                                      <m:sty m:val="p"/>
                                    </m:rPr>
                                    <w:rPr>
                                      <w:rFonts w:ascii="Cambria Math" w:hAnsi="Cambria Math"/>
                                      <w:sz w:val="22"/>
                                      <w:szCs w:val="21"/>
                                      <w:lang w:val="de-DE"/>
                                    </w:rPr>
                                    <m:t>XL</m:t>
                                  </w:del>
                                </m:r>
                              </m:sub>
                            </m:sSub>
                          </m:e>
                        </m:d>
                      </m:e>
                      <m:sup>
                        <m:r>
                          <w:del w:id="961" w:author="Hellmann, Simon" w:date="2025-08-30T17:25:00Z">
                            <w:rPr>
                              <w:rFonts w:ascii="Cambria Math" w:hAnsi="Cambria Math"/>
                              <w:sz w:val="22"/>
                              <w:szCs w:val="21"/>
                              <w:lang w:val="de-DE"/>
                            </w:rPr>
                            <m:t>2</m:t>
                          </w:del>
                        </m:r>
                      </m:sup>
                    </m:sSup>
                    <m:r>
                      <w:del w:id="962" w:author="Hellmann, Simon" w:date="2025-08-30T17:25:00Z">
                        <w:rPr>
                          <w:rFonts w:ascii="Cambria Math" w:hAnsi="Cambria Math"/>
                          <w:sz w:val="22"/>
                          <w:szCs w:val="21"/>
                          <w:lang w:val="de-DE"/>
                        </w:rPr>
                        <m:t>+</m:t>
                      </w:del>
                    </m:r>
                    <m:sSup>
                      <m:sSupPr>
                        <m:ctrlPr>
                          <w:del w:id="963" w:author="Hellmann, Simon" w:date="2025-08-30T17:25:00Z">
                            <w:rPr>
                              <w:rFonts w:ascii="Cambria Math" w:hAnsi="Cambria Math"/>
                              <w:i/>
                              <w:sz w:val="22"/>
                              <w:szCs w:val="21"/>
                              <w:lang w:val="en-US"/>
                            </w:rPr>
                          </w:del>
                        </m:ctrlPr>
                      </m:sSupPr>
                      <m:e>
                        <m:d>
                          <m:dPr>
                            <m:ctrlPr>
                              <w:del w:id="964" w:author="Hellmann, Simon" w:date="2025-08-30T17:25:00Z">
                                <w:rPr>
                                  <w:rFonts w:ascii="Cambria Math" w:hAnsi="Cambria Math"/>
                                  <w:i/>
                                  <w:sz w:val="22"/>
                                  <w:szCs w:val="21"/>
                                  <w:lang w:val="en-US"/>
                                </w:rPr>
                              </w:del>
                            </m:ctrlPr>
                          </m:dPr>
                          <m:e>
                            <m:sSub>
                              <m:sSubPr>
                                <m:ctrlPr>
                                  <w:del w:id="965" w:author="Hellmann, Simon" w:date="2025-08-30T17:25:00Z">
                                    <w:rPr>
                                      <w:rFonts w:ascii="Cambria Math" w:hAnsi="Cambria Math"/>
                                      <w:i/>
                                      <w:sz w:val="22"/>
                                      <w:szCs w:val="21"/>
                                      <w:lang w:val="en-US"/>
                                    </w:rPr>
                                  </w:del>
                                </m:ctrlPr>
                              </m:sSubPr>
                              <m:e>
                                <m:r>
                                  <w:del w:id="966" w:author="Hellmann, Simon" w:date="2025-08-30T17:25:00Z">
                                    <w:rPr>
                                      <w:rFonts w:ascii="Cambria Math" w:hAnsi="Cambria Math"/>
                                      <w:sz w:val="22"/>
                                      <w:szCs w:val="21"/>
                                      <w:lang w:val="en-US"/>
                                    </w:rPr>
                                    <m:t>DQ</m:t>
                                  </w:del>
                                </m:r>
                              </m:e>
                              <m:sub>
                                <m:r>
                                  <w:del w:id="967" w:author="Hellmann, Simon" w:date="2025-08-30T17:25:00Z">
                                    <m:rPr>
                                      <m:nor/>
                                    </m:rPr>
                                    <w:rPr>
                                      <w:rFonts w:ascii="Cambria Math" w:hAnsi="Cambria Math"/>
                                      <w:sz w:val="22"/>
                                      <w:szCs w:val="21"/>
                                      <w:lang w:val="de-DE"/>
                                    </w:rPr>
                                    <m:t>li</m:t>
                                  </w:del>
                                </m:r>
                              </m:sub>
                            </m:sSub>
                            <m:r>
                              <w:del w:id="968" w:author="Hellmann, Simon" w:date="2025-08-30T17:25:00Z">
                                <w:rPr>
                                  <w:rFonts w:ascii="Cambria Math" w:hAnsi="Cambria Math"/>
                                  <w:sz w:val="22"/>
                                  <w:szCs w:val="21"/>
                                  <w:lang w:val="de-DE"/>
                                </w:rPr>
                                <m:t xml:space="preserve"> XL </m:t>
                              </w:del>
                            </m:r>
                            <m:sSub>
                              <m:sSubPr>
                                <m:ctrlPr>
                                  <w:del w:id="969" w:author="Hellmann, Simon" w:date="2025-08-30T17:25:00Z">
                                    <w:rPr>
                                      <w:rFonts w:ascii="Cambria Math" w:hAnsi="Cambria Math"/>
                                      <w:i/>
                                      <w:sz w:val="22"/>
                                      <w:szCs w:val="21"/>
                                      <w:lang w:val="en-US"/>
                                    </w:rPr>
                                  </w:del>
                                </m:ctrlPr>
                              </m:sSubPr>
                              <m:e>
                                <m:r>
                                  <w:del w:id="970" w:author="Hellmann, Simon" w:date="2025-08-30T17:25:00Z">
                                    <w:rPr>
                                      <w:rFonts w:ascii="Cambria Math" w:hAnsi="Cambria Math"/>
                                      <w:sz w:val="22"/>
                                      <w:szCs w:val="21"/>
                                      <w:lang w:val="en-US"/>
                                    </w:rPr>
                                    <m:t>ρ</m:t>
                                  </w:del>
                                </m:r>
                              </m:e>
                              <m:sub>
                                <m:r>
                                  <w:del w:id="971" w:author="Hellmann, Simon" w:date="2025-08-30T17:25:00Z">
                                    <m:rPr>
                                      <m:nor/>
                                    </m:rPr>
                                    <w:rPr>
                                      <w:rFonts w:ascii="Cambria Math" w:hAnsi="Cambria Math"/>
                                      <w:sz w:val="22"/>
                                      <w:szCs w:val="21"/>
                                      <w:lang w:val="de-DE"/>
                                    </w:rPr>
                                    <m:t>FM</m:t>
                                  </w:del>
                                </m:r>
                              </m:sub>
                            </m:sSub>
                            <m:r>
                              <w:del w:id="972" w:author="Hellmann, Simon" w:date="2025-08-30T17:25:00Z">
                                <w:rPr>
                                  <w:rFonts w:ascii="Cambria Math" w:hAnsi="Cambria Math"/>
                                  <w:sz w:val="22"/>
                                  <w:szCs w:val="21"/>
                                  <w:lang w:val="de-DE"/>
                                </w:rPr>
                                <m:t xml:space="preserve"> </m:t>
                              </w:del>
                            </m:r>
                            <m:sSub>
                              <m:sSubPr>
                                <m:ctrlPr>
                                  <w:del w:id="973" w:author="Hellmann, Simon" w:date="2025-08-30T17:25:00Z">
                                    <w:rPr>
                                      <w:rFonts w:ascii="Cambria Math" w:hAnsi="Cambria Math"/>
                                      <w:i/>
                                      <w:sz w:val="22"/>
                                      <w:szCs w:val="21"/>
                                      <w:lang w:val="en-US"/>
                                    </w:rPr>
                                  </w:del>
                                </m:ctrlPr>
                              </m:sSubPr>
                              <m:e>
                                <m:r>
                                  <w:del w:id="974" w:author="Hellmann, Simon" w:date="2025-08-30T17:25:00Z">
                                    <w:rPr>
                                      <w:rFonts w:ascii="Cambria Math" w:hAnsi="Cambria Math"/>
                                      <w:sz w:val="22"/>
                                      <w:szCs w:val="21"/>
                                      <w:lang w:val="en-US"/>
                                    </w:rPr>
                                    <m:t>σ</m:t>
                                  </w:del>
                                </m:r>
                              </m:e>
                              <m:sub>
                                <m:r>
                                  <w:del w:id="975" w:author="Hellmann, Simon" w:date="2025-08-30T17:25:00Z">
                                    <m:rPr>
                                      <m:nor/>
                                    </m:rPr>
                                    <w:rPr>
                                      <w:rFonts w:ascii="Cambria Math" w:hAnsi="Cambria Math"/>
                                      <w:sz w:val="22"/>
                                      <w:szCs w:val="21"/>
                                      <w:lang w:val="de-DE"/>
                                    </w:rPr>
                                    <m:t>TS</m:t>
                                  </w:del>
                                </m:r>
                              </m:sub>
                            </m:sSub>
                          </m:e>
                        </m:d>
                      </m:e>
                      <m:sup>
                        <m:r>
                          <w:del w:id="976" w:author="Hellmann, Simon" w:date="2025-08-30T17:25:00Z">
                            <w:rPr>
                              <w:rFonts w:ascii="Cambria Math" w:hAnsi="Cambria Math"/>
                              <w:sz w:val="22"/>
                              <w:szCs w:val="21"/>
                              <w:lang w:val="de-DE"/>
                            </w:rPr>
                            <m:t>2</m:t>
                          </w:del>
                        </m:r>
                      </m:sup>
                    </m:sSup>
                  </m:e>
                </m:rad>
                <m:r>
                  <w:del w:id="977" w:author="Hellmann, Simon" w:date="2025-08-30T17:25:00Z">
                    <w:rPr>
                      <w:rFonts w:ascii="Cambria Math" w:hAnsi="Cambria Math"/>
                      <w:sz w:val="22"/>
                      <w:szCs w:val="21"/>
                      <w:lang w:val="de-DE"/>
                    </w:rPr>
                    <m:t>.</m:t>
                  </w:del>
                </m:r>
              </m:oMath>
            </m:oMathPara>
          </w:p>
        </w:tc>
        <w:tc>
          <w:tcPr>
            <w:tcW w:w="802" w:type="pct"/>
            <w:vAlign w:val="center"/>
          </w:tcPr>
          <w:p w14:paraId="710457C6" w14:textId="2B5957FE" w:rsidR="00222BF4" w:rsidDel="00222BF4" w:rsidRDefault="00222BF4" w:rsidP="00222BF4">
            <w:pPr>
              <w:pStyle w:val="Beschriftung"/>
              <w:jc w:val="right"/>
              <w:rPr>
                <w:del w:id="978" w:author="Hellmann, Simon" w:date="2025-08-30T17:26:00Z"/>
                <w:moveTo w:id="979" w:author="Hellmann, Simon" w:date="2025-08-30T17:25:00Z"/>
              </w:rPr>
            </w:pPr>
            <w:moveTo w:id="980" w:author="Hellmann, Simon" w:date="2025-08-30T17:25:00Z">
              <w:del w:id="981" w:author="Hellmann, Simon" w:date="2025-08-30T17:25:00Z">
                <w:r w:rsidRPr="00C32D2B" w:rsidDel="00222BF4">
                  <w:rPr>
                    <w:lang w:val="en-US"/>
                  </w:rPr>
                  <w:delText>(</w:delText>
                </w:r>
                <w:r w:rsidDel="00222BF4">
                  <w:rPr>
                    <w:i w:val="0"/>
                    <w:iCs w:val="0"/>
                  </w:rPr>
                  <w:fldChar w:fldCharType="begin"/>
                </w:r>
                <w:r w:rsidRPr="00C32D2B" w:rsidDel="00222BF4">
                  <w:rPr>
                    <w:lang w:val="en-US"/>
                  </w:rPr>
                  <w:delInstrText xml:space="preserve"> STYLEREF 1 \s </w:delInstrText>
                </w:r>
                <w:r w:rsidDel="00222BF4">
                  <w:rPr>
                    <w:i w:val="0"/>
                    <w:iCs w:val="0"/>
                  </w:rPr>
                  <w:fldChar w:fldCharType="separate"/>
                </w:r>
                <w:r w:rsidDel="00222BF4">
                  <w:rPr>
                    <w:noProof/>
                    <w:lang w:val="en-US"/>
                  </w:rPr>
                  <w:delText>2</w:delText>
                </w:r>
                <w:r w:rsidDel="00222BF4">
                  <w:rPr>
                    <w:i w:val="0"/>
                    <w:iCs w:val="0"/>
                  </w:rPr>
                  <w:fldChar w:fldCharType="end"/>
                </w:r>
                <w:r w:rsidRPr="00C32D2B" w:rsidDel="00222BF4">
                  <w:rPr>
                    <w:lang w:val="en-US"/>
                  </w:rPr>
                  <w:delText>.</w:delText>
                </w:r>
                <w:r w:rsidDel="00222BF4">
                  <w:rPr>
                    <w:i w:val="0"/>
                    <w:iCs w:val="0"/>
                  </w:rPr>
                  <w:fldChar w:fldCharType="begin"/>
                </w:r>
                <w:r w:rsidRPr="00C32D2B" w:rsidDel="00222BF4">
                  <w:rPr>
                    <w:lang w:val="en-US"/>
                  </w:rPr>
                  <w:delInstrText xml:space="preserve"> SEQ Equation \* ARABIC \s 1 </w:delInstrText>
                </w:r>
                <w:r w:rsidDel="00222BF4">
                  <w:rPr>
                    <w:i w:val="0"/>
                    <w:iCs w:val="0"/>
                  </w:rPr>
                  <w:fldChar w:fldCharType="separate"/>
                </w:r>
                <w:r w:rsidDel="00222BF4">
                  <w:rPr>
                    <w:noProof/>
                    <w:lang w:val="en-US"/>
                  </w:rPr>
                  <w:delText>7</w:delText>
                </w:r>
                <w:r w:rsidDel="00222BF4">
                  <w:rPr>
                    <w:i w:val="0"/>
                    <w:iCs w:val="0"/>
                  </w:rPr>
                  <w:fldChar w:fldCharType="end"/>
                </w:r>
                <w:r w:rsidRPr="00C32D2B" w:rsidDel="00222BF4">
                  <w:rPr>
                    <w:lang w:val="en-US"/>
                  </w:rPr>
                  <w:delText>)</w:delText>
                </w:r>
              </w:del>
            </w:moveTo>
          </w:p>
        </w:tc>
      </w:tr>
    </w:tbl>
    <w:moveToRangeEnd w:id="849"/>
    <w:p w14:paraId="587C651D" w14:textId="3B012DCD" w:rsidR="0008402C" w:rsidRDefault="00FC6AF8" w:rsidP="00FC6AF8">
      <w:pPr>
        <w:rPr>
          <w:ins w:id="982" w:author="Hellmann, Simon" w:date="2025-08-30T17:26:00Z"/>
          <w:lang w:val="en-US"/>
        </w:rPr>
        <w:pPrChange w:id="983" w:author="Hellmann, Simon" w:date="2025-08-31T12:09:00Z">
          <w:pPr>
            <w:ind w:firstLine="0"/>
          </w:pPr>
        </w:pPrChange>
      </w:pPr>
      <w:ins w:id="984" w:author="Hellmann, Simon" w:date="2025-08-31T12:08:00Z">
        <w:r>
          <w:rPr>
            <w:lang w:val="en-US"/>
          </w:rPr>
          <w:t xml:space="preserve">SDs were based on variation coefficients and nominal values of </w:t>
        </w:r>
        <w:r w:rsidRPr="00EA494A">
          <w:rPr>
            <w:lang w:val="en-US"/>
          </w:rPr>
          <w:t>individual substrates</w:t>
        </w:r>
        <w:r>
          <w:rPr>
            <w:lang w:val="en-US"/>
          </w:rPr>
          <w:t xml:space="preserve">, which </w:t>
        </w:r>
        <w:r w:rsidRPr="00EA494A">
          <w:rPr>
            <w:lang w:val="en-US"/>
          </w:rPr>
          <w:t xml:space="preserve">are </w:t>
        </w:r>
        <w:r>
          <w:rPr>
            <w:lang w:val="en-US"/>
          </w:rPr>
          <w:t xml:space="preserve">both </w:t>
        </w:r>
        <w:r w:rsidRPr="00EA494A">
          <w:rPr>
            <w:lang w:val="en-US"/>
          </w:rPr>
          <w:t>summarized in Tab</w:t>
        </w:r>
        <w:r>
          <w:rPr>
            <w:lang w:val="en-US"/>
          </w:rPr>
          <w:t>.</w:t>
        </w:r>
        <w:r w:rsidRPr="00EA494A">
          <w:rPr>
            <w:lang w:val="en-US"/>
          </w:rPr>
          <w:t xml:space="preserve"> </w:t>
        </w:r>
        <w:r>
          <w:rPr>
            <w:lang w:val="en-US"/>
          </w:rPr>
          <w:t>1.</w:t>
        </w:r>
        <w:r w:rsidRPr="009A7C91">
          <w:rPr>
            <w:lang w:val="en-US"/>
          </w:rPr>
          <w:t xml:space="preserve"> </w:t>
        </w:r>
        <w:r>
          <w:rPr>
            <w:lang w:val="en-US"/>
          </w:rPr>
          <w:t>R</w:t>
        </w:r>
        <w:r w:rsidRPr="009A7C91">
          <w:rPr>
            <w:lang w:val="en-US"/>
          </w:rPr>
          <w:t xml:space="preserve">esulting </w:t>
        </w:r>
        <w:r>
          <w:rPr>
            <w:lang w:val="en-US"/>
          </w:rPr>
          <w:t>SDs</w:t>
        </w:r>
        <w:r w:rsidRPr="009A7C91">
          <w:rPr>
            <w:lang w:val="en-US"/>
          </w:rPr>
          <w:t xml:space="preserve"> </w:t>
        </w:r>
        <w:r>
          <w:rPr>
            <w:lang w:val="en-US"/>
          </w:rPr>
          <w:t xml:space="preserve">of influent macronutrients </w:t>
        </w:r>
        <w:r w:rsidRPr="009A7C91">
          <w:rPr>
            <w:lang w:val="en-US"/>
          </w:rPr>
          <w:t xml:space="preserve">are </w:t>
        </w:r>
        <w:r>
          <w:rPr>
            <w:lang w:val="en-US"/>
          </w:rPr>
          <w:t xml:space="preserve">provided in the </w:t>
        </w:r>
        <w:r w:rsidRPr="001B4B12">
          <w:rPr>
            <w:highlight w:val="yellow"/>
            <w:lang w:val="en-US"/>
          </w:rPr>
          <w:t>SM</w:t>
        </w:r>
        <w:r w:rsidRPr="001B4B12">
          <w:rPr>
            <w:highlight w:val="yellow"/>
            <w:lang w:val="en-US"/>
          </w:rPr>
          <w:t>.</w:t>
        </w:r>
      </w:ins>
    </w:p>
    <w:p w14:paraId="074DD065" w14:textId="77777777" w:rsidR="00222BF4" w:rsidRDefault="00222BF4"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BE59E7" w:rsidRPr="008D39E8" w14:paraId="7591155E" w14:textId="77777777" w:rsidTr="00144E26">
        <w:tc>
          <w:tcPr>
            <w:tcW w:w="9019" w:type="dxa"/>
            <w:tcBorders>
              <w:bottom w:val="single" w:sz="8" w:space="0" w:color="auto"/>
            </w:tcBorders>
          </w:tcPr>
          <w:p w14:paraId="3107067F" w14:textId="48132671" w:rsidR="00BE59E7" w:rsidRPr="003A0A02" w:rsidRDefault="00BE59E7" w:rsidP="00144E26">
            <w:pPr>
              <w:spacing w:after="200" w:line="360" w:lineRule="auto"/>
              <w:ind w:right="30" w:firstLine="0"/>
              <w:jc w:val="left"/>
              <w:rPr>
                <w:lang w:val="en-US"/>
              </w:rPr>
            </w:pPr>
            <w:r>
              <w:rPr>
                <w:lang w:val="en-US"/>
              </w:rPr>
              <w:lastRenderedPageBreak/>
              <w:br w:type="page"/>
            </w:r>
            <w:r w:rsidRPr="00220152">
              <w:rPr>
                <w:rFonts w:eastAsia="Garamond" w:cs="Garamond"/>
                <w:b/>
                <w:sz w:val="22"/>
                <w:lang w:val="en-US"/>
              </w:rPr>
              <w:t>Table 2:</w:t>
            </w:r>
            <w:r w:rsidRPr="00BC0157">
              <w:rPr>
                <w:rFonts w:eastAsia="Garamond" w:cs="Garamond"/>
                <w:sz w:val="22"/>
                <w:lang w:val="en-US"/>
              </w:rPr>
              <w:t xml:space="preserve"> Parameters of </w:t>
            </w:r>
            <w:del w:id="985" w:author="Hellmann, Simon" w:date="2025-08-28T10:41:00Z">
              <w:r w:rsidRPr="00BC0157" w:rsidDel="00135E97">
                <w:rPr>
                  <w:rFonts w:eastAsia="Garamond" w:cs="Garamond"/>
                  <w:sz w:val="22"/>
                  <w:lang w:val="en-US"/>
                </w:rPr>
                <w:delText xml:space="preserve">MPC </w:delText>
              </w:r>
            </w:del>
            <w:ins w:id="986" w:author="Hellmann, Simon" w:date="2025-08-28T10:41:00Z">
              <w:r w:rsidR="00135E97">
                <w:rPr>
                  <w:rFonts w:eastAsia="Garamond" w:cs="Garamond"/>
                  <w:sz w:val="22"/>
                  <w:lang w:val="en-US"/>
                </w:rPr>
                <w:t>model</w:t>
              </w:r>
            </w:ins>
            <w:ins w:id="987" w:author="Hellmann, Simon" w:date="2025-08-28T10:42:00Z">
              <w:r w:rsidR="00135E97">
                <w:rPr>
                  <w:rFonts w:eastAsia="Garamond" w:cs="Garamond"/>
                  <w:sz w:val="22"/>
                  <w:lang w:val="en-US"/>
                </w:rPr>
                <w:t xml:space="preserve"> predictive control</w:t>
              </w:r>
            </w:ins>
            <w:ins w:id="988" w:author="Hellmann, Simon" w:date="2025-08-28T10:41:00Z">
              <w:r w:rsidR="00135E97" w:rsidRPr="00BC0157">
                <w:rPr>
                  <w:rFonts w:eastAsia="Garamond" w:cs="Garamond"/>
                  <w:sz w:val="22"/>
                  <w:lang w:val="en-US"/>
                </w:rPr>
                <w:t xml:space="preserve"> </w:t>
              </w:r>
            </w:ins>
            <w:r w:rsidRPr="00BC0157">
              <w:rPr>
                <w:rFonts w:eastAsia="Garamond" w:cs="Garamond"/>
                <w:sz w:val="22"/>
                <w:lang w:val="en-US"/>
              </w:rPr>
              <w:t>problems</w:t>
            </w:r>
            <w:r>
              <w:rPr>
                <w:rFonts w:eastAsia="Garamond" w:cs="Garamond"/>
                <w:sz w:val="22"/>
                <w:lang w:val="en-US"/>
              </w:rPr>
              <w:t xml:space="preserve"> for case study 1 and 2</w:t>
            </w:r>
            <w:r>
              <w:rPr>
                <w:rFonts w:eastAsia="Garamond" w:cs="Garamond"/>
                <w:lang w:val="en-US"/>
              </w:rPr>
              <w:t>.</w:t>
            </w:r>
          </w:p>
        </w:tc>
      </w:tr>
      <w:tr w:rsidR="00BE59E7" w14:paraId="5ECC2B8D" w14:textId="77777777" w:rsidTr="00144E26">
        <w:tc>
          <w:tcPr>
            <w:tcW w:w="9019" w:type="dxa"/>
            <w:tcBorders>
              <w:top w:val="single" w:sz="8" w:space="0" w:color="auto"/>
            </w:tcBorders>
          </w:tcPr>
          <w:tbl>
            <w:tblPr>
              <w:tblW w:w="8647" w:type="dxa"/>
              <w:jc w:val="center"/>
              <w:tblLook w:val="04A0" w:firstRow="1" w:lastRow="0" w:firstColumn="1" w:lastColumn="0" w:noHBand="0" w:noVBand="1"/>
            </w:tblPr>
            <w:tblGrid>
              <w:gridCol w:w="1722"/>
              <w:gridCol w:w="1964"/>
              <w:gridCol w:w="283"/>
              <w:gridCol w:w="284"/>
              <w:gridCol w:w="1276"/>
              <w:gridCol w:w="1842"/>
              <w:gridCol w:w="1276"/>
            </w:tblGrid>
            <w:tr w:rsidR="00BE59E7" w:rsidRPr="00FF12B8" w14:paraId="75AAC91E" w14:textId="77777777" w:rsidTr="00144E26">
              <w:trPr>
                <w:trHeight w:val="300"/>
                <w:jc w:val="center"/>
              </w:trPr>
              <w:tc>
                <w:tcPr>
                  <w:tcW w:w="1722" w:type="dxa"/>
                  <w:tcBorders>
                    <w:top w:val="single" w:sz="8" w:space="0" w:color="auto"/>
                    <w:bottom w:val="single" w:sz="4" w:space="0" w:color="auto"/>
                  </w:tcBorders>
                  <w:tcMar>
                    <w:top w:w="15" w:type="dxa"/>
                    <w:left w:w="15" w:type="dxa"/>
                    <w:bottom w:w="15" w:type="dxa"/>
                    <w:right w:w="15" w:type="dxa"/>
                  </w:tcMar>
                  <w:vAlign w:val="center"/>
                </w:tcPr>
                <w:p w14:paraId="59EDB22E" w14:textId="77777777" w:rsidR="00BE59E7" w:rsidRPr="00220152" w:rsidRDefault="00BE59E7" w:rsidP="00144E26">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Pr>
                      <w:rFonts w:eastAsia="Garamond" w:cs="Garamond"/>
                      <w:color w:val="000000" w:themeColor="text1"/>
                      <w:lang w:val="en-US"/>
                    </w:rPr>
                    <w:t xml:space="preserve">  </w:t>
                  </w:r>
                </w:p>
              </w:tc>
              <w:tc>
                <w:tcPr>
                  <w:tcW w:w="2247" w:type="dxa"/>
                  <w:gridSpan w:val="2"/>
                  <w:tcBorders>
                    <w:top w:val="single" w:sz="8" w:space="0" w:color="auto"/>
                    <w:bottom w:val="single" w:sz="4" w:space="0" w:color="auto"/>
                  </w:tcBorders>
                  <w:tcMar>
                    <w:top w:w="15" w:type="dxa"/>
                    <w:left w:w="15" w:type="dxa"/>
                    <w:bottom w:w="15" w:type="dxa"/>
                    <w:right w:w="15" w:type="dxa"/>
                  </w:tcMar>
                  <w:vAlign w:val="center"/>
                </w:tcPr>
                <w:p w14:paraId="0ED97272" w14:textId="77777777" w:rsidR="00BE59E7" w:rsidRPr="00220152" w:rsidRDefault="00BE59E7" w:rsidP="00144E26">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402" w:type="dxa"/>
                  <w:gridSpan w:val="3"/>
                  <w:tcBorders>
                    <w:top w:val="single" w:sz="8" w:space="0" w:color="auto"/>
                    <w:bottom w:val="single" w:sz="4" w:space="0" w:color="auto"/>
                  </w:tcBorders>
                  <w:tcMar>
                    <w:top w:w="15" w:type="dxa"/>
                    <w:left w:w="15" w:type="dxa"/>
                    <w:bottom w:w="15" w:type="dxa"/>
                    <w:right w:w="15" w:type="dxa"/>
                  </w:tcMar>
                  <w:vAlign w:val="center"/>
                </w:tcPr>
                <w:p w14:paraId="470829D3" w14:textId="77777777" w:rsidR="00BE59E7" w:rsidRPr="00220152" w:rsidRDefault="00BE59E7" w:rsidP="00144E26">
                  <w:pPr>
                    <w:spacing w:line="360" w:lineRule="auto"/>
                    <w:ind w:firstLine="1258"/>
                    <w:jc w:val="left"/>
                    <w:rPr>
                      <w:rFonts w:eastAsia="Garamond" w:cs="Garamond"/>
                      <w:color w:val="000000" w:themeColor="text1"/>
                      <w:lang w:val="en-US"/>
                    </w:rPr>
                  </w:pPr>
                  <w:r w:rsidRPr="00D836E2">
                    <w:rPr>
                      <w:rFonts w:eastAsia="Garamond" w:cs="Garamond"/>
                      <w:color w:val="000000" w:themeColor="text1"/>
                      <w:lang w:val="en-US"/>
                    </w:rPr>
                    <w:t>Value</w:t>
                  </w:r>
                </w:p>
              </w:tc>
              <w:tc>
                <w:tcPr>
                  <w:tcW w:w="1276" w:type="dxa"/>
                  <w:tcBorders>
                    <w:top w:val="single" w:sz="8" w:space="0" w:color="auto"/>
                    <w:bottom w:val="single" w:sz="4" w:space="0" w:color="auto"/>
                  </w:tcBorders>
                  <w:tcMar>
                    <w:top w:w="15" w:type="dxa"/>
                    <w:left w:w="15" w:type="dxa"/>
                    <w:bottom w:w="15" w:type="dxa"/>
                    <w:right w:w="15" w:type="dxa"/>
                  </w:tcMar>
                  <w:vAlign w:val="center"/>
                </w:tcPr>
                <w:p w14:paraId="1F395627" w14:textId="77777777" w:rsidR="00BE59E7" w:rsidRPr="00220152" w:rsidRDefault="00BE59E7" w:rsidP="00144E26">
                  <w:pPr>
                    <w:spacing w:after="0" w:line="360" w:lineRule="auto"/>
                    <w:jc w:val="right"/>
                    <w:rPr>
                      <w:lang w:val="en-US"/>
                    </w:rPr>
                  </w:pPr>
                  <w:r w:rsidRPr="00220152">
                    <w:rPr>
                      <w:rFonts w:eastAsia="Garamond" w:cs="Garamond"/>
                      <w:color w:val="000000" w:themeColor="text1"/>
                      <w:lang w:val="en-US"/>
                    </w:rPr>
                    <w:t>Unit</w:t>
                  </w:r>
                </w:p>
              </w:tc>
            </w:tr>
            <w:tr w:rsidR="00BE59E7" w:rsidRPr="00FF12B8" w14:paraId="343A0A5C" w14:textId="77777777" w:rsidTr="00144E26">
              <w:trPr>
                <w:trHeight w:val="300"/>
                <w:jc w:val="center"/>
              </w:trPr>
              <w:tc>
                <w:tcPr>
                  <w:tcW w:w="1722" w:type="dxa"/>
                  <w:vMerge w:val="restart"/>
                  <w:tcBorders>
                    <w:top w:val="single" w:sz="4" w:space="0" w:color="auto"/>
                  </w:tcBorders>
                  <w:vAlign w:val="center"/>
                </w:tcPr>
                <w:p w14:paraId="33F27185" w14:textId="77777777" w:rsidR="00BE59E7" w:rsidRPr="00220152" w:rsidRDefault="00BE59E7" w:rsidP="00144E26">
                  <w:pPr>
                    <w:tabs>
                      <w:tab w:val="left" w:pos="1309"/>
                    </w:tabs>
                    <w:spacing w:after="0" w:line="360" w:lineRule="auto"/>
                    <w:jc w:val="right"/>
                    <w:rPr>
                      <w:rFonts w:eastAsia="Garamond" w:cs="Garamond"/>
                      <w:color w:val="000000" w:themeColor="text1"/>
                      <w:lang w:val="en-US"/>
                    </w:rPr>
                  </w:pPr>
                  <w:r w:rsidRPr="00220152">
                    <w:rPr>
                      <w:rFonts w:eastAsia="Garamond" w:cs="Garamond"/>
                      <w:color w:val="000000" w:themeColor="text1"/>
                      <w:lang w:val="en-US"/>
                    </w:rPr>
                    <w:t>Substrate costs</w:t>
                  </w:r>
                  <w:r>
                    <w:rPr>
                      <w:vertAlign w:val="superscript"/>
                      <w:lang w:val="en-US"/>
                    </w:rPr>
                    <w:t>a</w:t>
                  </w:r>
                </w:p>
              </w:tc>
              <w:tc>
                <w:tcPr>
                  <w:tcW w:w="2247" w:type="dxa"/>
                  <w:gridSpan w:val="2"/>
                  <w:tcBorders>
                    <w:top w:val="single" w:sz="4" w:space="0" w:color="auto"/>
                  </w:tcBorders>
                  <w:tcMar>
                    <w:top w:w="15" w:type="dxa"/>
                    <w:left w:w="15" w:type="dxa"/>
                    <w:bottom w:w="15" w:type="dxa"/>
                    <w:right w:w="15" w:type="dxa"/>
                  </w:tcMar>
                  <w:vAlign w:val="center"/>
                </w:tcPr>
                <w:p w14:paraId="76F9CB43" w14:textId="77777777" w:rsidR="00BE59E7" w:rsidRPr="00220152" w:rsidRDefault="00BE59E7" w:rsidP="00144E26">
                  <w:pPr>
                    <w:spacing w:after="0" w:line="360" w:lineRule="auto"/>
                    <w:ind w:firstLine="0"/>
                    <w:jc w:val="left"/>
                    <w:rPr>
                      <w:lang w:val="en-US"/>
                    </w:rPr>
                  </w:pPr>
                  <w:r>
                    <w:rPr>
                      <w:lang w:val="en-US"/>
                    </w:rPr>
                    <w:t>Maize</w:t>
                  </w:r>
                  <w:r w:rsidRPr="00220152">
                    <w:rPr>
                      <w:lang w:val="en-US"/>
                    </w:rPr>
                    <w:t xml:space="preserve"> silage</w:t>
                  </w:r>
                  <w:r>
                    <w:rPr>
                      <w:lang w:val="en-US"/>
                    </w:rPr>
                    <w:t xml:space="preserve"> (MS)</w:t>
                  </w:r>
                </w:p>
              </w:tc>
              <w:tc>
                <w:tcPr>
                  <w:tcW w:w="3402" w:type="dxa"/>
                  <w:gridSpan w:val="3"/>
                  <w:tcBorders>
                    <w:top w:val="single" w:sz="4" w:space="0" w:color="auto"/>
                  </w:tcBorders>
                  <w:tcMar>
                    <w:top w:w="15" w:type="dxa"/>
                    <w:left w:w="15" w:type="dxa"/>
                    <w:bottom w:w="15" w:type="dxa"/>
                    <w:right w:w="15" w:type="dxa"/>
                  </w:tcMar>
                  <w:vAlign w:val="center"/>
                </w:tcPr>
                <w:p w14:paraId="67F7C246" w14:textId="77777777" w:rsidR="00BE59E7" w:rsidRPr="005730D1" w:rsidRDefault="00BE59E7" w:rsidP="00144E2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276" w:type="dxa"/>
                  <w:tcBorders>
                    <w:top w:val="single" w:sz="4" w:space="0" w:color="auto"/>
                  </w:tcBorders>
                  <w:tcMar>
                    <w:top w:w="15" w:type="dxa"/>
                    <w:left w:w="15" w:type="dxa"/>
                    <w:bottom w:w="15" w:type="dxa"/>
                    <w:right w:w="15" w:type="dxa"/>
                  </w:tcMar>
                  <w:vAlign w:val="center"/>
                </w:tcPr>
                <w:p w14:paraId="26E4D7DD"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662E95B9" w14:textId="77777777" w:rsidTr="00144E26">
              <w:trPr>
                <w:trHeight w:val="300"/>
                <w:jc w:val="center"/>
              </w:trPr>
              <w:tc>
                <w:tcPr>
                  <w:tcW w:w="1722" w:type="dxa"/>
                  <w:vMerge/>
                </w:tcPr>
                <w:p w14:paraId="31AC336E"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363DCBCB" w14:textId="77777777" w:rsidR="00BE59E7" w:rsidRPr="00220152" w:rsidRDefault="00BE59E7" w:rsidP="00144E26">
                  <w:pPr>
                    <w:spacing w:after="0" w:line="360" w:lineRule="auto"/>
                    <w:ind w:firstLine="0"/>
                    <w:jc w:val="left"/>
                    <w:rPr>
                      <w:lang w:val="en-US"/>
                    </w:rPr>
                  </w:pPr>
                  <w:r w:rsidRPr="00220152">
                    <w:rPr>
                      <w:lang w:val="en-US"/>
                    </w:rPr>
                    <w:t>Grass silage</w:t>
                  </w:r>
                  <w:r>
                    <w:rPr>
                      <w:lang w:val="en-US"/>
                    </w:rPr>
                    <w:t xml:space="preserve"> (GrS)</w:t>
                  </w:r>
                </w:p>
              </w:tc>
              <w:tc>
                <w:tcPr>
                  <w:tcW w:w="3402" w:type="dxa"/>
                  <w:gridSpan w:val="3"/>
                  <w:tcMar>
                    <w:top w:w="15" w:type="dxa"/>
                    <w:left w:w="15" w:type="dxa"/>
                    <w:bottom w:w="15" w:type="dxa"/>
                    <w:right w:w="15" w:type="dxa"/>
                  </w:tcMar>
                  <w:vAlign w:val="center"/>
                </w:tcPr>
                <w:p w14:paraId="7BBFF380"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276" w:type="dxa"/>
                  <w:tcMar>
                    <w:top w:w="15" w:type="dxa"/>
                    <w:left w:w="15" w:type="dxa"/>
                    <w:bottom w:w="15" w:type="dxa"/>
                    <w:right w:w="15" w:type="dxa"/>
                  </w:tcMar>
                  <w:vAlign w:val="center"/>
                </w:tcPr>
                <w:p w14:paraId="0DED5DA7"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49F15B0E" w14:textId="77777777" w:rsidTr="00144E26">
              <w:trPr>
                <w:trHeight w:val="300"/>
                <w:jc w:val="center"/>
              </w:trPr>
              <w:tc>
                <w:tcPr>
                  <w:tcW w:w="1722" w:type="dxa"/>
                  <w:vMerge/>
                </w:tcPr>
                <w:p w14:paraId="2432D40B"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4CFD6ACF" w14:textId="77777777" w:rsidR="00BE59E7" w:rsidRPr="00220152" w:rsidRDefault="00BE59E7" w:rsidP="00144E26">
                  <w:pPr>
                    <w:spacing w:after="0" w:line="360" w:lineRule="auto"/>
                    <w:ind w:firstLine="0"/>
                    <w:jc w:val="left"/>
                    <w:rPr>
                      <w:lang w:val="en-US"/>
                    </w:rPr>
                  </w:pPr>
                  <w:r w:rsidRPr="00220152">
                    <w:rPr>
                      <w:lang w:val="en-US"/>
                    </w:rPr>
                    <w:t>Sugar beet silage</w:t>
                  </w:r>
                  <w:r>
                    <w:rPr>
                      <w:lang w:val="en-US"/>
                    </w:rPr>
                    <w:t xml:space="preserve"> (SBS)</w:t>
                  </w:r>
                </w:p>
              </w:tc>
              <w:tc>
                <w:tcPr>
                  <w:tcW w:w="3402" w:type="dxa"/>
                  <w:gridSpan w:val="3"/>
                  <w:tcMar>
                    <w:top w:w="15" w:type="dxa"/>
                    <w:left w:w="15" w:type="dxa"/>
                    <w:bottom w:w="15" w:type="dxa"/>
                    <w:right w:w="15" w:type="dxa"/>
                  </w:tcMar>
                  <w:vAlign w:val="center"/>
                </w:tcPr>
                <w:p w14:paraId="30F7659C"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276" w:type="dxa"/>
                  <w:tcMar>
                    <w:top w:w="15" w:type="dxa"/>
                    <w:left w:w="15" w:type="dxa"/>
                    <w:bottom w:w="15" w:type="dxa"/>
                    <w:right w:w="15" w:type="dxa"/>
                  </w:tcMar>
                  <w:vAlign w:val="center"/>
                </w:tcPr>
                <w:p w14:paraId="1E01E66B"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36E96D89" w14:textId="77777777" w:rsidTr="00144E26">
              <w:trPr>
                <w:trHeight w:val="300"/>
                <w:jc w:val="center"/>
              </w:trPr>
              <w:tc>
                <w:tcPr>
                  <w:tcW w:w="1722" w:type="dxa"/>
                  <w:vMerge/>
                  <w:tcBorders>
                    <w:bottom w:val="dotted" w:sz="4" w:space="0" w:color="auto"/>
                  </w:tcBorders>
                </w:tcPr>
                <w:p w14:paraId="4B3F0D2A"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Borders>
                    <w:bottom w:val="dotted" w:sz="4" w:space="0" w:color="auto"/>
                  </w:tcBorders>
                  <w:tcMar>
                    <w:top w:w="15" w:type="dxa"/>
                    <w:left w:w="15" w:type="dxa"/>
                    <w:bottom w:w="15" w:type="dxa"/>
                    <w:right w:w="15" w:type="dxa"/>
                  </w:tcMar>
                  <w:vAlign w:val="center"/>
                </w:tcPr>
                <w:p w14:paraId="4CE8DF5F" w14:textId="77777777" w:rsidR="00BE59E7" w:rsidRPr="00220152" w:rsidRDefault="00BE59E7" w:rsidP="00144E26">
                  <w:pPr>
                    <w:spacing w:after="0" w:line="360" w:lineRule="auto"/>
                    <w:ind w:firstLine="0"/>
                    <w:jc w:val="left"/>
                    <w:rPr>
                      <w:lang w:val="en-US"/>
                    </w:rPr>
                  </w:pPr>
                  <w:r w:rsidRPr="00220152">
                    <w:rPr>
                      <w:lang w:val="en-US"/>
                    </w:rPr>
                    <w:t>Cattle manure</w:t>
                  </w:r>
                  <w:r>
                    <w:rPr>
                      <w:lang w:val="en-US"/>
                    </w:rPr>
                    <w:t xml:space="preserve"> (CM)</w:t>
                  </w:r>
                </w:p>
              </w:tc>
              <w:tc>
                <w:tcPr>
                  <w:tcW w:w="3402" w:type="dxa"/>
                  <w:gridSpan w:val="3"/>
                  <w:tcBorders>
                    <w:bottom w:val="dotted" w:sz="4" w:space="0" w:color="auto"/>
                  </w:tcBorders>
                  <w:tcMar>
                    <w:top w:w="15" w:type="dxa"/>
                    <w:left w:w="15" w:type="dxa"/>
                    <w:bottom w:w="15" w:type="dxa"/>
                    <w:right w:w="15" w:type="dxa"/>
                  </w:tcMar>
                  <w:vAlign w:val="center"/>
                </w:tcPr>
                <w:p w14:paraId="1CCE148F" w14:textId="77777777" w:rsidR="00BE59E7" w:rsidRPr="005730D1" w:rsidRDefault="00BE59E7" w:rsidP="00144E26">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276" w:type="dxa"/>
                  <w:tcBorders>
                    <w:bottom w:val="dotted" w:sz="4" w:space="0" w:color="auto"/>
                  </w:tcBorders>
                  <w:tcMar>
                    <w:top w:w="15" w:type="dxa"/>
                    <w:left w:w="15" w:type="dxa"/>
                    <w:bottom w:w="15" w:type="dxa"/>
                    <w:right w:w="15" w:type="dxa"/>
                  </w:tcMar>
                  <w:vAlign w:val="center"/>
                </w:tcPr>
                <w:p w14:paraId="28F76BA5"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101D32F8" w14:textId="77777777" w:rsidTr="00144E26">
              <w:trPr>
                <w:trHeight w:val="300"/>
                <w:jc w:val="center"/>
              </w:trPr>
              <w:tc>
                <w:tcPr>
                  <w:tcW w:w="1722" w:type="dxa"/>
                  <w:vMerge w:val="restart"/>
                  <w:tcBorders>
                    <w:top w:val="dotted" w:sz="4" w:space="0" w:color="auto"/>
                  </w:tcBorders>
                  <w:vAlign w:val="center"/>
                </w:tcPr>
                <w:p w14:paraId="341BFD62" w14:textId="77777777" w:rsidR="00BE59E7" w:rsidRPr="00401FD5" w:rsidRDefault="00BE59E7" w:rsidP="00144E26">
                  <w:pPr>
                    <w:spacing w:line="360" w:lineRule="auto"/>
                    <w:jc w:val="right"/>
                    <w:rPr>
                      <w:lang w:val="en-US"/>
                    </w:rPr>
                  </w:pPr>
                  <w:r>
                    <w:rPr>
                      <w:rFonts w:eastAsia="Garamond" w:cs="Garamond"/>
                      <w:color w:val="000000" w:themeColor="text1"/>
                      <w:lang w:val="en-US"/>
                    </w:rPr>
                    <w:t>MPC parameters</w:t>
                  </w:r>
                </w:p>
              </w:tc>
              <w:tc>
                <w:tcPr>
                  <w:tcW w:w="1964" w:type="dxa"/>
                  <w:tcBorders>
                    <w:top w:val="dotted" w:sz="4" w:space="0" w:color="auto"/>
                    <w:bottom w:val="dotted" w:sz="4" w:space="0" w:color="auto"/>
                  </w:tcBorders>
                  <w:tcMar>
                    <w:top w:w="15" w:type="dxa"/>
                    <w:left w:w="15" w:type="dxa"/>
                    <w:bottom w:w="15" w:type="dxa"/>
                    <w:right w:w="15" w:type="dxa"/>
                  </w:tcMar>
                  <w:vAlign w:val="center"/>
                </w:tcPr>
                <w:p w14:paraId="30D45F8F" w14:textId="77777777" w:rsidR="00BE59E7" w:rsidRPr="00220152" w:rsidRDefault="00BE59E7" w:rsidP="00144E26">
                  <w:pPr>
                    <w:spacing w:after="0" w:line="360" w:lineRule="auto"/>
                    <w:jc w:val="left"/>
                    <w:rPr>
                      <w:lang w:val="en-US"/>
                    </w:rPr>
                  </w:pPr>
                </w:p>
              </w:tc>
              <w:tc>
                <w:tcPr>
                  <w:tcW w:w="1843" w:type="dxa"/>
                  <w:gridSpan w:val="3"/>
                  <w:tcBorders>
                    <w:top w:val="dotted" w:sz="4" w:space="0" w:color="auto"/>
                    <w:bottom w:val="dotted" w:sz="4" w:space="0" w:color="auto"/>
                  </w:tcBorders>
                  <w:tcMar>
                    <w:top w:w="15" w:type="dxa"/>
                    <w:left w:w="15" w:type="dxa"/>
                    <w:bottom w:w="15" w:type="dxa"/>
                    <w:right w:w="15" w:type="dxa"/>
                  </w:tcMar>
                  <w:vAlign w:val="center"/>
                </w:tcPr>
                <w:p w14:paraId="5E62CB50"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Pr>
                      <w:rFonts w:eastAsia="Garamond" w:cs="Garamond"/>
                      <w:color w:val="000000" w:themeColor="text1"/>
                      <w:vertAlign w:val="superscript"/>
                      <w:lang w:val="en-US"/>
                    </w:rPr>
                    <w:t>b</w:t>
                  </w:r>
                </w:p>
              </w:tc>
              <w:tc>
                <w:tcPr>
                  <w:tcW w:w="1842" w:type="dxa"/>
                  <w:tcBorders>
                    <w:top w:val="dotted" w:sz="4" w:space="0" w:color="auto"/>
                    <w:bottom w:val="dotted" w:sz="4" w:space="0" w:color="auto"/>
                  </w:tcBorders>
                  <w:vAlign w:val="center"/>
                </w:tcPr>
                <w:p w14:paraId="0F1E9827"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Pr>
                      <w:rFonts w:eastAsia="Garamond" w:cs="Garamond"/>
                      <w:color w:val="000000" w:themeColor="text1"/>
                      <w:vertAlign w:val="superscript"/>
                      <w:lang w:val="en-US"/>
                    </w:rPr>
                    <w:t>c</w:t>
                  </w:r>
                </w:p>
              </w:tc>
              <w:tc>
                <w:tcPr>
                  <w:tcW w:w="1276" w:type="dxa"/>
                  <w:tcBorders>
                    <w:top w:val="dotted" w:sz="4" w:space="0" w:color="auto"/>
                    <w:bottom w:val="dotted" w:sz="4" w:space="0" w:color="auto"/>
                  </w:tcBorders>
                  <w:tcMar>
                    <w:top w:w="15" w:type="dxa"/>
                    <w:left w:w="15" w:type="dxa"/>
                    <w:bottom w:w="15" w:type="dxa"/>
                    <w:right w:w="15" w:type="dxa"/>
                  </w:tcMar>
                  <w:vAlign w:val="center"/>
                </w:tcPr>
                <w:p w14:paraId="23BFCCB6" w14:textId="77777777" w:rsidR="00BE59E7" w:rsidRPr="00220152" w:rsidRDefault="00BE59E7" w:rsidP="00144E26">
                  <w:pPr>
                    <w:spacing w:after="0" w:line="360" w:lineRule="auto"/>
                    <w:jc w:val="right"/>
                    <w:rPr>
                      <w:rFonts w:eastAsia="Garamond" w:cs="Garamond"/>
                      <w:color w:val="000000" w:themeColor="text1"/>
                      <w:lang w:val="en-US"/>
                    </w:rPr>
                  </w:pPr>
                </w:p>
              </w:tc>
            </w:tr>
            <w:tr w:rsidR="00BE59E7" w:rsidRPr="00FF12B8" w14:paraId="39FDA4BB" w14:textId="77777777" w:rsidTr="00144E26">
              <w:trPr>
                <w:trHeight w:val="300"/>
                <w:jc w:val="center"/>
              </w:trPr>
              <w:tc>
                <w:tcPr>
                  <w:tcW w:w="1722" w:type="dxa"/>
                  <w:vMerge/>
                  <w:vAlign w:val="center"/>
                </w:tcPr>
                <w:p w14:paraId="4B390732" w14:textId="77777777" w:rsidR="00BE59E7"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5D5DE5B" w14:textId="77777777" w:rsidR="00BE59E7" w:rsidRDefault="008D39E8" w:rsidP="00144E26">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58C0370D"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10CE070" w14:textId="77777777" w:rsidR="00BE59E7"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2" w:type="dxa"/>
                  <w:vAlign w:val="center"/>
                </w:tcPr>
                <w:p w14:paraId="460B060C" w14:textId="77777777" w:rsidR="00BE59E7" w:rsidRPr="00220152" w:rsidDel="007A0B56"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276" w:type="dxa"/>
                  <w:tcMar>
                    <w:top w:w="15" w:type="dxa"/>
                    <w:left w:w="15" w:type="dxa"/>
                    <w:bottom w:w="15" w:type="dxa"/>
                    <w:right w:w="15" w:type="dxa"/>
                  </w:tcMar>
                  <w:vAlign w:val="center"/>
                </w:tcPr>
                <w:p w14:paraId="2FF3E0A3" w14:textId="77777777" w:rsidR="00BE59E7"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BE59E7" w:rsidRPr="00FF12B8" w14:paraId="106922D0" w14:textId="77777777" w:rsidTr="00144E26">
              <w:trPr>
                <w:trHeight w:val="300"/>
                <w:jc w:val="center"/>
              </w:trPr>
              <w:tc>
                <w:tcPr>
                  <w:tcW w:w="1722" w:type="dxa"/>
                  <w:vMerge/>
                  <w:vAlign w:val="center"/>
                </w:tcPr>
                <w:p w14:paraId="52A579C4"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313D3A42" w14:textId="77777777" w:rsidR="00BE59E7" w:rsidRPr="00401FD5" w:rsidRDefault="00BE59E7" w:rsidP="00144E26">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14F0B89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71E63EB0" w14:textId="77777777" w:rsidR="00BE59E7" w:rsidRPr="00220152"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2" w:type="dxa"/>
                  <w:vAlign w:val="center"/>
                </w:tcPr>
                <w:p w14:paraId="28FFCADE"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276" w:type="dxa"/>
                  <w:tcMar>
                    <w:top w:w="15" w:type="dxa"/>
                    <w:left w:w="15" w:type="dxa"/>
                    <w:bottom w:w="15" w:type="dxa"/>
                    <w:right w:w="15" w:type="dxa"/>
                  </w:tcMar>
                  <w:vAlign w:val="center"/>
                </w:tcPr>
                <w:p w14:paraId="781673E5"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BE59E7" w:rsidRPr="00FF12B8" w14:paraId="3842BD50" w14:textId="77777777" w:rsidTr="00144E26">
              <w:trPr>
                <w:trHeight w:val="300"/>
                <w:jc w:val="center"/>
              </w:trPr>
              <w:tc>
                <w:tcPr>
                  <w:tcW w:w="1722" w:type="dxa"/>
                  <w:vMerge/>
                  <w:vAlign w:val="center"/>
                </w:tcPr>
                <w:p w14:paraId="2C693A8A"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5BF783B7" w14:textId="77777777" w:rsidR="00BE59E7" w:rsidRDefault="008D39E8" w:rsidP="00144E2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567" w:type="dxa"/>
                  <w:gridSpan w:val="2"/>
                  <w:tcMar>
                    <w:top w:w="15" w:type="dxa"/>
                    <w:left w:w="15" w:type="dxa"/>
                    <w:bottom w:w="15" w:type="dxa"/>
                    <w:right w:w="15" w:type="dxa"/>
                  </w:tcMar>
                  <w:vAlign w:val="center"/>
                </w:tcPr>
                <w:p w14:paraId="4184FD8A"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25FF6CDA"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2" w:type="dxa"/>
                  <w:vAlign w:val="center"/>
                </w:tcPr>
                <w:p w14:paraId="52FFB93E" w14:textId="77777777" w:rsidR="00BE59E7" w:rsidRPr="00220152" w:rsidRDefault="00BE59E7" w:rsidP="00144E2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276" w:type="dxa"/>
                  <w:tcMar>
                    <w:top w:w="15" w:type="dxa"/>
                    <w:left w:w="15" w:type="dxa"/>
                    <w:bottom w:w="15" w:type="dxa"/>
                    <w:right w:w="15" w:type="dxa"/>
                  </w:tcMar>
                  <w:vAlign w:val="center"/>
                </w:tcPr>
                <w:p w14:paraId="37725564"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BE59E7" w:rsidRPr="00FF12B8" w14:paraId="1815B400" w14:textId="77777777" w:rsidTr="00144E26">
              <w:trPr>
                <w:trHeight w:val="300"/>
                <w:jc w:val="center"/>
              </w:trPr>
              <w:tc>
                <w:tcPr>
                  <w:tcW w:w="1722" w:type="dxa"/>
                  <w:vMerge/>
                  <w:tcMar>
                    <w:top w:w="15" w:type="dxa"/>
                    <w:left w:w="15" w:type="dxa"/>
                    <w:bottom w:w="15" w:type="dxa"/>
                    <w:right w:w="15" w:type="dxa"/>
                  </w:tcMar>
                  <w:vAlign w:val="center"/>
                </w:tcPr>
                <w:p w14:paraId="736573AF"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161407AC" w14:textId="77777777" w:rsidR="00BE59E7" w:rsidRPr="00220152" w:rsidRDefault="008D39E8"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567" w:type="dxa"/>
                  <w:gridSpan w:val="2"/>
                  <w:tcMar>
                    <w:top w:w="15" w:type="dxa"/>
                    <w:left w:w="15" w:type="dxa"/>
                    <w:bottom w:w="15" w:type="dxa"/>
                    <w:right w:w="15" w:type="dxa"/>
                  </w:tcMar>
                  <w:vAlign w:val="center"/>
                </w:tcPr>
                <w:p w14:paraId="19771825"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8E601EF"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2" w:type="dxa"/>
                  <w:vAlign w:val="center"/>
                </w:tcPr>
                <w:p w14:paraId="7AE4F407"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276" w:type="dxa"/>
                  <w:tcMar>
                    <w:top w:w="15" w:type="dxa"/>
                    <w:left w:w="15" w:type="dxa"/>
                    <w:bottom w:w="15" w:type="dxa"/>
                    <w:right w:w="15" w:type="dxa"/>
                  </w:tcMar>
                  <w:vAlign w:val="center"/>
                </w:tcPr>
                <w:p w14:paraId="3C72B850"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w:t>
                  </w:r>
                </w:p>
              </w:tc>
            </w:tr>
            <w:tr w:rsidR="00BE59E7" w:rsidRPr="00FF12B8" w14:paraId="675ABE20" w14:textId="77777777" w:rsidTr="00144E26">
              <w:trPr>
                <w:trHeight w:val="300"/>
                <w:jc w:val="center"/>
              </w:trPr>
              <w:tc>
                <w:tcPr>
                  <w:tcW w:w="1722" w:type="dxa"/>
                  <w:vMerge/>
                  <w:tcMar>
                    <w:top w:w="15" w:type="dxa"/>
                    <w:left w:w="15" w:type="dxa"/>
                    <w:bottom w:w="15" w:type="dxa"/>
                    <w:right w:w="15" w:type="dxa"/>
                  </w:tcMar>
                  <w:vAlign w:val="center"/>
                </w:tcPr>
                <w:p w14:paraId="13A71CCC"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0D088BD0" w14:textId="77777777" w:rsidR="00BE59E7" w:rsidRDefault="008D39E8"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567" w:type="dxa"/>
                  <w:gridSpan w:val="2"/>
                  <w:tcMar>
                    <w:top w:w="15" w:type="dxa"/>
                    <w:left w:w="15" w:type="dxa"/>
                    <w:bottom w:w="15" w:type="dxa"/>
                    <w:right w:w="15" w:type="dxa"/>
                  </w:tcMar>
                  <w:vAlign w:val="center"/>
                </w:tcPr>
                <w:p w14:paraId="1BE86BE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3E803F61"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2" w:type="dxa"/>
                  <w:vAlign w:val="center"/>
                </w:tcPr>
                <w:p w14:paraId="590C4A7F"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276" w:type="dxa"/>
                  <w:tcMar>
                    <w:top w:w="15" w:type="dxa"/>
                    <w:left w:w="15" w:type="dxa"/>
                    <w:bottom w:w="15" w:type="dxa"/>
                    <w:right w:w="15" w:type="dxa"/>
                  </w:tcMar>
                  <w:vAlign w:val="center"/>
                </w:tcPr>
                <w:p w14:paraId="4792D74F" w14:textId="77777777" w:rsidR="00BE59E7" w:rsidRPr="00220152" w:rsidRDefault="00BE59E7" w:rsidP="00144E26">
                  <w:pPr>
                    <w:spacing w:after="0" w:line="360" w:lineRule="auto"/>
                    <w:ind w:firstLine="0"/>
                    <w:jc w:val="right"/>
                    <w:rPr>
                      <w:lang w:val="en-US"/>
                    </w:rPr>
                  </w:pPr>
                  <w:r>
                    <w:rPr>
                      <w:lang w:val="en-US"/>
                    </w:rPr>
                    <w:t>-</w:t>
                  </w:r>
                </w:p>
              </w:tc>
            </w:tr>
            <w:tr w:rsidR="00BE59E7" w:rsidRPr="00FF12B8" w14:paraId="3F88DCC5" w14:textId="77777777" w:rsidTr="00144E26">
              <w:trPr>
                <w:trHeight w:val="326"/>
                <w:jc w:val="center"/>
              </w:trPr>
              <w:tc>
                <w:tcPr>
                  <w:tcW w:w="1722" w:type="dxa"/>
                  <w:vMerge/>
                  <w:tcMar>
                    <w:top w:w="15" w:type="dxa"/>
                    <w:left w:w="15" w:type="dxa"/>
                    <w:bottom w:w="15" w:type="dxa"/>
                    <w:right w:w="15" w:type="dxa"/>
                  </w:tcMar>
                  <w:vAlign w:val="center"/>
                </w:tcPr>
                <w:p w14:paraId="1F3CB5F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771D33CB" w14:textId="77777777" w:rsidR="00BE59E7" w:rsidRPr="00220152" w:rsidRDefault="008D39E8" w:rsidP="00144E2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567" w:type="dxa"/>
                  <w:gridSpan w:val="2"/>
                  <w:tcMar>
                    <w:top w:w="15" w:type="dxa"/>
                    <w:left w:w="15" w:type="dxa"/>
                    <w:bottom w:w="15" w:type="dxa"/>
                    <w:right w:w="15" w:type="dxa"/>
                  </w:tcMar>
                  <w:vAlign w:val="center"/>
                </w:tcPr>
                <w:p w14:paraId="3658F100"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D226964" w14:textId="77777777" w:rsidR="00BE59E7" w:rsidRPr="00D40CB8" w:rsidRDefault="00BE59E7" w:rsidP="00144E26">
                  <w:pPr>
                    <w:spacing w:line="360" w:lineRule="auto"/>
                    <w:ind w:firstLine="0"/>
                    <w:jc w:val="left"/>
                    <w:rPr>
                      <w:rFonts w:eastAsia="Garamond" w:cs="Garamond"/>
                      <w:color w:val="000000" w:themeColor="text1"/>
                      <w:lang w:val="en-US"/>
                    </w:rPr>
                  </w:pPr>
                  <w:r w:rsidRPr="00D40CB8">
                    <w:rPr>
                      <w:rFonts w:eastAsia="Garamond" w:cs="Garamond"/>
                      <w:color w:val="000000" w:themeColor="text1"/>
                      <w:lang w:val="en-US"/>
                    </w:rPr>
                    <w:t>1E3</w:t>
                  </w:r>
                </w:p>
              </w:tc>
              <w:tc>
                <w:tcPr>
                  <w:tcW w:w="1842" w:type="dxa"/>
                  <w:vAlign w:val="center"/>
                </w:tcPr>
                <w:p w14:paraId="7C31D360"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276" w:type="dxa"/>
                  <w:tcMar>
                    <w:top w:w="15" w:type="dxa"/>
                    <w:left w:w="15" w:type="dxa"/>
                    <w:bottom w:w="15" w:type="dxa"/>
                    <w:right w:w="15" w:type="dxa"/>
                  </w:tcMar>
                  <w:vAlign w:val="center"/>
                </w:tcPr>
                <w:p w14:paraId="1E8716F8" w14:textId="77777777" w:rsidR="00BE59E7" w:rsidRPr="00220152" w:rsidRDefault="00BE59E7" w:rsidP="00144E26">
                  <w:pPr>
                    <w:spacing w:after="0" w:line="360" w:lineRule="auto"/>
                    <w:ind w:firstLine="0"/>
                    <w:jc w:val="right"/>
                    <w:rPr>
                      <w:rFonts w:eastAsia="Garamond" w:cs="Garamond"/>
                      <w:lang w:val="en-US"/>
                    </w:rPr>
                  </w:pPr>
                  <w:r>
                    <w:rPr>
                      <w:rFonts w:eastAsia="Garamond" w:cs="Garamond"/>
                      <w:lang w:val="en-US"/>
                    </w:rPr>
                    <w:t>-</w:t>
                  </w:r>
                </w:p>
              </w:tc>
            </w:tr>
            <w:tr w:rsidR="00BE59E7" w:rsidRPr="00FF12B8" w14:paraId="2082FC2D" w14:textId="77777777" w:rsidTr="00144E26">
              <w:trPr>
                <w:trHeight w:val="300"/>
                <w:jc w:val="center"/>
              </w:trPr>
              <w:tc>
                <w:tcPr>
                  <w:tcW w:w="1722" w:type="dxa"/>
                  <w:vMerge/>
                  <w:tcMar>
                    <w:top w:w="15" w:type="dxa"/>
                    <w:left w:w="15" w:type="dxa"/>
                    <w:bottom w:w="15" w:type="dxa"/>
                    <w:right w:w="15" w:type="dxa"/>
                  </w:tcMar>
                </w:tcPr>
                <w:p w14:paraId="008A3FA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52B85AC2" w14:textId="77777777" w:rsidR="00BE59E7" w:rsidRPr="00AE030B" w:rsidRDefault="008D39E8" w:rsidP="00144E2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567" w:type="dxa"/>
                  <w:gridSpan w:val="2"/>
                  <w:tcMar>
                    <w:top w:w="15" w:type="dxa"/>
                    <w:left w:w="15" w:type="dxa"/>
                    <w:bottom w:w="15" w:type="dxa"/>
                    <w:right w:w="15" w:type="dxa"/>
                  </w:tcMar>
                  <w:vAlign w:val="center"/>
                </w:tcPr>
                <w:p w14:paraId="057E98B3"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4B4D042" w14:textId="77777777" w:rsidR="00BE59E7" w:rsidRPr="00D40CB8" w:rsidRDefault="00BE59E7" w:rsidP="00144E2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Pr="00D40CB8">
                    <w:rPr>
                      <w:rFonts w:eastAsia="Garamond" w:cs="Garamond"/>
                      <w:color w:val="000000" w:themeColor="text1"/>
                      <w:lang w:val="en-US"/>
                    </w:rPr>
                    <w:t>0.1</w:t>
                  </w:r>
                  <w:r w:rsidRPr="00670698">
                    <w:rPr>
                      <w:rFonts w:eastAsia="Garamond" w:cs="Garamond"/>
                      <w:color w:val="000000" w:themeColor="text1"/>
                      <w:lang w:val="en-US"/>
                    </w:rPr>
                    <w:t>)</w:t>
                  </w:r>
                </w:p>
              </w:tc>
              <w:tc>
                <w:tcPr>
                  <w:tcW w:w="1842" w:type="dxa"/>
                  <w:vAlign w:val="center"/>
                </w:tcPr>
                <w:p w14:paraId="07A66DE3"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00</w:t>
                  </w:r>
                </w:p>
              </w:tc>
              <w:tc>
                <w:tcPr>
                  <w:tcW w:w="1276" w:type="dxa"/>
                  <w:tcMar>
                    <w:top w:w="15" w:type="dxa"/>
                    <w:left w:w="15" w:type="dxa"/>
                    <w:bottom w:w="15" w:type="dxa"/>
                    <w:right w:w="15" w:type="dxa"/>
                  </w:tcMar>
                  <w:vAlign w:val="center"/>
                </w:tcPr>
                <w:p w14:paraId="16D26540"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59BB4733" w14:textId="77777777" w:rsidTr="00144E26">
              <w:trPr>
                <w:trHeight w:val="300"/>
                <w:jc w:val="center"/>
              </w:trPr>
              <w:tc>
                <w:tcPr>
                  <w:tcW w:w="1722" w:type="dxa"/>
                  <w:vMerge/>
                  <w:tcBorders>
                    <w:bottom w:val="dotted" w:sz="4" w:space="0" w:color="auto"/>
                  </w:tcBorders>
                  <w:tcMar>
                    <w:top w:w="15" w:type="dxa"/>
                    <w:left w:w="15" w:type="dxa"/>
                    <w:bottom w:w="15" w:type="dxa"/>
                    <w:right w:w="15" w:type="dxa"/>
                  </w:tcMar>
                </w:tcPr>
                <w:p w14:paraId="5C111F77"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Borders>
                    <w:bottom w:val="dotted" w:sz="4" w:space="0" w:color="auto"/>
                  </w:tcBorders>
                  <w:tcMar>
                    <w:top w:w="15" w:type="dxa"/>
                    <w:left w:w="15" w:type="dxa"/>
                    <w:bottom w:w="15" w:type="dxa"/>
                    <w:right w:w="15" w:type="dxa"/>
                  </w:tcMar>
                  <w:vAlign w:val="center"/>
                </w:tcPr>
                <w:p w14:paraId="17F0FF42" w14:textId="77777777" w:rsidR="00BE59E7" w:rsidRPr="00220152" w:rsidRDefault="008D39E8"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567" w:type="dxa"/>
                  <w:gridSpan w:val="2"/>
                  <w:tcBorders>
                    <w:bottom w:val="dotted" w:sz="4" w:space="0" w:color="auto"/>
                  </w:tcBorders>
                  <w:tcMar>
                    <w:top w:w="15" w:type="dxa"/>
                    <w:left w:w="15" w:type="dxa"/>
                    <w:bottom w:w="15" w:type="dxa"/>
                    <w:right w:w="15" w:type="dxa"/>
                  </w:tcMar>
                  <w:vAlign w:val="center"/>
                </w:tcPr>
                <w:p w14:paraId="137D5774"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tcBorders>
                    <w:bottom w:val="dotted" w:sz="4" w:space="0" w:color="auto"/>
                  </w:tcBorders>
                  <w:vAlign w:val="center"/>
                </w:tcPr>
                <w:p w14:paraId="4A90B3C3"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2" w:type="dxa"/>
                  <w:tcBorders>
                    <w:bottom w:val="dotted" w:sz="4" w:space="0" w:color="auto"/>
                  </w:tcBorders>
                  <w:vAlign w:val="center"/>
                </w:tcPr>
                <w:p w14:paraId="2C4D29A4"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276" w:type="dxa"/>
                  <w:tcMar>
                    <w:top w:w="15" w:type="dxa"/>
                    <w:left w:w="15" w:type="dxa"/>
                    <w:bottom w:w="15" w:type="dxa"/>
                    <w:right w:w="15" w:type="dxa"/>
                  </w:tcMar>
                  <w:vAlign w:val="center"/>
                </w:tcPr>
                <w:p w14:paraId="27433E57"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3C32FC13" w14:textId="77777777" w:rsidTr="00144E26">
              <w:trPr>
                <w:trHeight w:val="300"/>
                <w:jc w:val="center"/>
              </w:trPr>
              <w:tc>
                <w:tcPr>
                  <w:tcW w:w="1722" w:type="dxa"/>
                  <w:vMerge w:val="restart"/>
                  <w:tcBorders>
                    <w:top w:val="dotted" w:sz="4" w:space="0" w:color="auto"/>
                    <w:bottom w:val="single" w:sz="4" w:space="0" w:color="auto"/>
                  </w:tcBorders>
                  <w:vAlign w:val="center"/>
                </w:tcPr>
                <w:p w14:paraId="00A76731" w14:textId="77777777" w:rsidR="00BE59E7" w:rsidRPr="00220152" w:rsidRDefault="00BE59E7" w:rsidP="00144E26">
                  <w:pPr>
                    <w:spacing w:line="360" w:lineRule="auto"/>
                    <w:jc w:val="right"/>
                    <w:rPr>
                      <w:lang w:val="en-US"/>
                    </w:rPr>
                  </w:pPr>
                  <w:r w:rsidRPr="00220152">
                    <w:rPr>
                      <w:lang w:val="en-US"/>
                    </w:rPr>
                    <w:t>Disturbance feeding</w:t>
                  </w:r>
                  <w:r>
                    <w:rPr>
                      <w:vertAlign w:val="superscript"/>
                      <w:lang w:val="en-US"/>
                    </w:rPr>
                    <w:t>d</w:t>
                  </w:r>
                </w:p>
              </w:tc>
              <w:tc>
                <w:tcPr>
                  <w:tcW w:w="1964" w:type="dxa"/>
                  <w:tcBorders>
                    <w:top w:val="dotted" w:sz="4" w:space="0" w:color="auto"/>
                  </w:tcBorders>
                  <w:tcMar>
                    <w:top w:w="15" w:type="dxa"/>
                    <w:left w:w="15" w:type="dxa"/>
                    <w:bottom w:w="15" w:type="dxa"/>
                    <w:right w:w="15" w:type="dxa"/>
                  </w:tcMar>
                  <w:vAlign w:val="center"/>
                </w:tcPr>
                <w:p w14:paraId="312E795A" w14:textId="77777777" w:rsidR="00BE59E7" w:rsidRPr="00220152" w:rsidRDefault="00BE59E7" w:rsidP="00144E26">
                  <w:pPr>
                    <w:spacing w:line="360" w:lineRule="auto"/>
                    <w:ind w:firstLine="0"/>
                    <w:jc w:val="left"/>
                    <w:rPr>
                      <w:lang w:val="en-US"/>
                    </w:rPr>
                  </w:pPr>
                  <w:r>
                    <w:rPr>
                      <w:lang w:val="en-US"/>
                    </w:rPr>
                    <w:t>T</w:t>
                  </w:r>
                  <w:r w:rsidRPr="00220152">
                    <w:rPr>
                      <w:lang w:val="en-US"/>
                    </w:rPr>
                    <w:t>ime window</w:t>
                  </w:r>
                </w:p>
              </w:tc>
              <w:tc>
                <w:tcPr>
                  <w:tcW w:w="1843" w:type="dxa"/>
                  <w:gridSpan w:val="3"/>
                  <w:tcBorders>
                    <w:top w:val="dotted" w:sz="4" w:space="0" w:color="auto"/>
                  </w:tcBorders>
                  <w:tcMar>
                    <w:top w:w="15" w:type="dxa"/>
                    <w:left w:w="15" w:type="dxa"/>
                    <w:bottom w:w="15" w:type="dxa"/>
                    <w:right w:w="15" w:type="dxa"/>
                  </w:tcMar>
                  <w:vAlign w:val="center"/>
                </w:tcPr>
                <w:p w14:paraId="5EF22E29"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2" w:type="dxa"/>
                  <w:tcBorders>
                    <w:top w:val="dotted" w:sz="4" w:space="0" w:color="auto"/>
                  </w:tcBorders>
                  <w:vAlign w:val="center"/>
                </w:tcPr>
                <w:p w14:paraId="0BE1D6A4"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276" w:type="dxa"/>
                  <w:tcBorders>
                    <w:top w:val="dotted" w:sz="4" w:space="0" w:color="auto"/>
                  </w:tcBorders>
                  <w:tcMar>
                    <w:top w:w="15" w:type="dxa"/>
                    <w:left w:w="15" w:type="dxa"/>
                    <w:bottom w:w="15" w:type="dxa"/>
                    <w:right w:w="15" w:type="dxa"/>
                  </w:tcMar>
                  <w:vAlign w:val="center"/>
                </w:tcPr>
                <w:p w14:paraId="71F41769"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BE59E7" w:rsidRPr="00FF12B8" w14:paraId="2A85A3D3" w14:textId="77777777" w:rsidTr="00144E26">
              <w:trPr>
                <w:trHeight w:val="99"/>
                <w:jc w:val="center"/>
              </w:trPr>
              <w:tc>
                <w:tcPr>
                  <w:tcW w:w="1722" w:type="dxa"/>
                  <w:vMerge/>
                  <w:tcBorders>
                    <w:bottom w:val="single" w:sz="4" w:space="0" w:color="auto"/>
                  </w:tcBorders>
                  <w:vAlign w:val="center"/>
                </w:tcPr>
                <w:p w14:paraId="0AFD3228" w14:textId="77777777" w:rsidR="00BE59E7" w:rsidRPr="00220152"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2E79E66C" w14:textId="77777777" w:rsidR="00BE59E7" w:rsidRPr="00220152" w:rsidRDefault="00BE59E7" w:rsidP="00144E26">
                  <w:pPr>
                    <w:spacing w:line="360" w:lineRule="auto"/>
                    <w:ind w:firstLine="0"/>
                    <w:jc w:val="left"/>
                    <w:rPr>
                      <w:lang w:val="en-US"/>
                    </w:rPr>
                  </w:pPr>
                  <w:r>
                    <w:rPr>
                      <w:lang w:val="en-US"/>
                    </w:rPr>
                    <w:t>V</w:t>
                  </w:r>
                  <w:r w:rsidRPr="00220152">
                    <w:rPr>
                      <w:lang w:val="en-US"/>
                    </w:rPr>
                    <w:t>olume flow</w:t>
                  </w:r>
                </w:p>
              </w:tc>
              <w:tc>
                <w:tcPr>
                  <w:tcW w:w="3685" w:type="dxa"/>
                  <w:gridSpan w:val="4"/>
                  <w:tcMar>
                    <w:top w:w="15" w:type="dxa"/>
                    <w:left w:w="15" w:type="dxa"/>
                    <w:bottom w:w="15" w:type="dxa"/>
                    <w:right w:w="15" w:type="dxa"/>
                  </w:tcMar>
                  <w:vAlign w:val="center"/>
                </w:tcPr>
                <w:p w14:paraId="1589986D" w14:textId="77777777" w:rsidR="00BE59E7" w:rsidRPr="00220152" w:rsidRDefault="00BE59E7" w:rsidP="00144E2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276" w:type="dxa"/>
                  <w:tcMar>
                    <w:top w:w="15" w:type="dxa"/>
                    <w:left w:w="15" w:type="dxa"/>
                    <w:bottom w:w="15" w:type="dxa"/>
                    <w:right w:w="15" w:type="dxa"/>
                  </w:tcMar>
                  <w:vAlign w:val="center"/>
                </w:tcPr>
                <w:p w14:paraId="5AA9433F"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BE59E7" w:rsidRPr="00FF12B8" w14:paraId="6F7297A7" w14:textId="77777777" w:rsidTr="00144E26">
              <w:trPr>
                <w:trHeight w:val="300"/>
                <w:jc w:val="center"/>
              </w:trPr>
              <w:tc>
                <w:tcPr>
                  <w:tcW w:w="1722" w:type="dxa"/>
                  <w:vMerge/>
                  <w:tcBorders>
                    <w:bottom w:val="single" w:sz="8" w:space="0" w:color="auto"/>
                  </w:tcBorders>
                </w:tcPr>
                <w:p w14:paraId="63EAAA9F" w14:textId="77777777" w:rsidR="00BE59E7" w:rsidRPr="00220152" w:rsidRDefault="00BE59E7" w:rsidP="00144E26">
                  <w:pPr>
                    <w:spacing w:line="360" w:lineRule="auto"/>
                    <w:ind w:firstLine="0"/>
                    <w:jc w:val="right"/>
                    <w:rPr>
                      <w:lang w:val="en-US"/>
                    </w:rPr>
                  </w:pPr>
                </w:p>
              </w:tc>
              <w:tc>
                <w:tcPr>
                  <w:tcW w:w="1964" w:type="dxa"/>
                  <w:tcBorders>
                    <w:bottom w:val="single" w:sz="8" w:space="0" w:color="auto"/>
                  </w:tcBorders>
                  <w:tcMar>
                    <w:top w:w="15" w:type="dxa"/>
                    <w:left w:w="15" w:type="dxa"/>
                    <w:bottom w:w="15" w:type="dxa"/>
                    <w:right w:w="15" w:type="dxa"/>
                  </w:tcMar>
                  <w:vAlign w:val="center"/>
                </w:tcPr>
                <w:p w14:paraId="3CA06EDA" w14:textId="77777777" w:rsidR="00BE59E7" w:rsidRPr="00220152" w:rsidRDefault="00BE59E7" w:rsidP="00144E26">
                  <w:pPr>
                    <w:spacing w:line="360" w:lineRule="auto"/>
                    <w:ind w:firstLine="0"/>
                    <w:jc w:val="left"/>
                    <w:rPr>
                      <w:lang w:val="en-US"/>
                    </w:rPr>
                  </w:pPr>
                  <w:r>
                    <w:rPr>
                      <w:lang w:val="en-US"/>
                    </w:rPr>
                    <w:t>A</w:t>
                  </w:r>
                  <w:r w:rsidRPr="00220152">
                    <w:rPr>
                      <w:lang w:val="en-US"/>
                    </w:rPr>
                    <w:t>dditional OLR</w:t>
                  </w:r>
                </w:p>
              </w:tc>
              <w:tc>
                <w:tcPr>
                  <w:tcW w:w="3685" w:type="dxa"/>
                  <w:gridSpan w:val="4"/>
                  <w:tcBorders>
                    <w:bottom w:val="single" w:sz="8" w:space="0" w:color="auto"/>
                  </w:tcBorders>
                  <w:tcMar>
                    <w:top w:w="15" w:type="dxa"/>
                    <w:left w:w="15" w:type="dxa"/>
                    <w:bottom w:w="15" w:type="dxa"/>
                    <w:right w:w="15" w:type="dxa"/>
                  </w:tcMar>
                  <w:vAlign w:val="center"/>
                </w:tcPr>
                <w:p w14:paraId="71C979E8" w14:textId="77777777" w:rsidR="00BE59E7" w:rsidRPr="00220152" w:rsidRDefault="00BE59E7" w:rsidP="00144E2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276" w:type="dxa"/>
                  <w:tcBorders>
                    <w:bottom w:val="single" w:sz="8" w:space="0" w:color="auto"/>
                  </w:tcBorders>
                  <w:tcMar>
                    <w:top w:w="15" w:type="dxa"/>
                    <w:left w:w="15" w:type="dxa"/>
                    <w:bottom w:w="15" w:type="dxa"/>
                    <w:right w:w="15" w:type="dxa"/>
                  </w:tcMar>
                  <w:vAlign w:val="center"/>
                </w:tcPr>
                <w:p w14:paraId="5956BBE1"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1A30D79C" w14:textId="77777777" w:rsidR="00BE59E7" w:rsidRDefault="00BE59E7" w:rsidP="00144E26">
            <w:pPr>
              <w:spacing w:after="0" w:line="276" w:lineRule="auto"/>
              <w:ind w:right="0" w:firstLine="0"/>
              <w:jc w:val="left"/>
              <w:rPr>
                <w:rFonts w:eastAsia="Garamond" w:cs="Garamond"/>
                <w:color w:val="000000" w:themeColor="text1"/>
                <w:szCs w:val="18"/>
                <w:lang w:val="en-GB"/>
              </w:rPr>
            </w:pPr>
          </w:p>
        </w:tc>
      </w:tr>
      <w:tr w:rsidR="00BE59E7" w:rsidRPr="008D39E8" w14:paraId="31AAF7AD" w14:textId="77777777" w:rsidTr="00144E26">
        <w:tc>
          <w:tcPr>
            <w:tcW w:w="9019" w:type="dxa"/>
          </w:tcPr>
          <w:p w14:paraId="59AF9CAF" w14:textId="34ADC601" w:rsidR="00BE59E7" w:rsidRDefault="00BE59E7"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a</w:t>
            </w:r>
            <w:r>
              <w:rPr>
                <w:rFonts w:eastAsia="Garamond" w:cs="Garamond"/>
                <w:color w:val="000000" w:themeColor="text1"/>
                <w:sz w:val="18"/>
                <w:szCs w:val="18"/>
                <w:lang w:val="en-GB"/>
              </w:rPr>
              <w:t xml:space="preserve"> Individual values 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1153450708"/>
                <w:placeholder>
                  <w:docPart w:val="5869BED911AB43999D5FA37768C0D237"/>
                </w:placeholder>
              </w:sdtPr>
              <w:sdtContent>
                <w:r>
                  <w:rPr>
                    <w:rFonts w:eastAsia="Garamond" w:cs="Garamond"/>
                    <w:color w:val="000000" w:themeColor="text1"/>
                    <w:sz w:val="18"/>
                    <w:szCs w:val="18"/>
                    <w:lang w:val="en-GB"/>
                  </w:rPr>
                  <w:fldChar w:fldCharType="begin"/>
                </w:r>
                <w:r w:rsidR="00A551DA">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5vdGVzIjoiSm91cm5hbCBBcnRpY2xlXHJcblJlc2VhcmNoIFN1cHBvcnQsIE5vbi1VLlMuIEdvdid0Ii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OC0zMFQxNTowMTowOCIsIlByb2plY3QiOnsiJHJlZiI6IjgifX0sIlVzZU51bWJlcmluZ1R5cGVPZlBhcmVudERvY3VtZW50IjpmYWxzZX1dLCJGb3JtYXR0ZWRUZXh0Ijp7IiRpZCI6IjIwIiwiQ291bnQiOjEsIlRleHRVbml0cyI6W3siJGlkIjoiMjEiLCJGb250U3R5bGUiOnsiJGlkIjoiMjIiLCJOZXV0cmFsIjp0cnVlfSwiUmVhZGluZ09yZGVyIjoxLCJUZXh0IjoiSGFobiBldCBhbC4ifV19LCJUYWciOiJDaXRhdmlQbGFjZWhvbGRlciM0YjY2MDUxOC1iNjExLTRiZWItOGNlMC0wYzFjNzc0ODQ4NGYiLCJUZXh0IjoiSGFobiBldCBhbC4iLCJXQUlWZXJzaW9uIjoiNi4xOS4yLjEifQ==}</w:instrText>
                </w:r>
                <w:r>
                  <w:rPr>
                    <w:rFonts w:eastAsia="Garamond" w:cs="Garamond"/>
                    <w:color w:val="000000" w:themeColor="text1"/>
                    <w:sz w:val="18"/>
                    <w:szCs w:val="18"/>
                    <w:lang w:val="en-GB"/>
                  </w:rPr>
                  <w:fldChar w:fldCharType="separate"/>
                </w:r>
                <w:r w:rsidR="008D39E8">
                  <w:fldChar w:fldCharType="begin"/>
                </w:r>
                <w:r w:rsidR="008D39E8">
                  <w:instrText xml:space="preserve"> HYPERLINK \l "_CTVL0012bd31ee52dd149399037a277cf967998" \o "Hahn, H.; Ganagin, W.; Hartmann, K.; Wachendorf, M. (2014): Cost analysis of concepts for a demand oriented biogas supply for flexible power generatio…" </w:instrText>
                </w:r>
                <w:ins w:id="989" w:author="Hellmann, Simon" w:date="2025-08-31T12:14:00Z"/>
                <w:r w:rsidR="008D39E8">
                  <w:fldChar w:fldCharType="separate"/>
                </w:r>
                <w:r w:rsidR="00E04011">
                  <w:rPr>
                    <w:rFonts w:eastAsia="Garamond" w:cs="Garamond"/>
                    <w:color w:val="000000" w:themeColor="text1"/>
                    <w:sz w:val="18"/>
                    <w:szCs w:val="18"/>
                    <w:lang w:val="en-GB"/>
                  </w:rPr>
                  <w:t>Hahn et al.</w:t>
                </w:r>
                <w:r w:rsidR="008D39E8">
                  <w:rPr>
                    <w:rFonts w:eastAsia="Garamond" w:cs="Garamond"/>
                    <w:color w:val="000000" w:themeColor="text1"/>
                    <w:sz w:val="18"/>
                    <w:szCs w:val="18"/>
                    <w:lang w:val="en-GB"/>
                  </w:rPr>
                  <w:fldChar w:fldCharType="end"/>
                </w:r>
                <w:r>
                  <w:rPr>
                    <w:rFonts w:eastAsia="Garamond" w:cs="Garamond"/>
                    <w:color w:val="000000" w:themeColor="text1"/>
                    <w:sz w:val="18"/>
                    <w:szCs w:val="18"/>
                    <w:lang w:val="en-GB"/>
                  </w:rPr>
                  <w:fldChar w:fldCharType="end"/>
                </w:r>
              </w:sdtContent>
            </w:sdt>
            <w:r>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816480418"/>
                <w:placeholder>
                  <w:docPart w:val="5869BED911AB43999D5FA37768C0D237"/>
                </w:placeholder>
              </w:sdtPr>
              <w:sdtContent>
                <w:r>
                  <w:rPr>
                    <w:rFonts w:eastAsia="Garamond" w:cs="Garamond"/>
                    <w:color w:val="000000" w:themeColor="text1"/>
                    <w:sz w:val="18"/>
                    <w:szCs w:val="18"/>
                    <w:lang w:val="en-GB"/>
                  </w:rPr>
                  <w:fldChar w:fldCharType="begin"/>
                </w:r>
                <w:r w:rsidR="00A551DA">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Ob3RlcyI6IkpvdXJuYWwgQXJ0aWNsZVxyXG5SZXNlYXJjaCBTdXBwb3J0LCBOb24tVS5TLiBHb3YndCI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gtMzBUMTU6MDE6MDg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xNCkifV19LCJUYWciOiJDaXRhdmlQbGFjZWhvbGRlciNiYTYzOWE1Ny1jZmFmLTQ4ODctOTQzMC1lOGZjMDgwMWUxZWMiLCJUZXh0IjoiKDIwMTQpIiwiV0FJVmVyc2lvbiI6IjYuMTkuMi4xIn0=}</w:instrText>
                </w:r>
                <w:r>
                  <w:rPr>
                    <w:rFonts w:eastAsia="Garamond" w:cs="Garamond"/>
                    <w:color w:val="000000" w:themeColor="text1"/>
                    <w:sz w:val="18"/>
                    <w:szCs w:val="18"/>
                    <w:lang w:val="en-GB"/>
                  </w:rPr>
                  <w:fldChar w:fldCharType="separate"/>
                </w:r>
                <w:r w:rsidR="008D39E8">
                  <w:fldChar w:fldCharType="begin"/>
                </w:r>
                <w:r w:rsidR="008D39E8" w:rsidRPr="008D39E8">
                  <w:rPr>
                    <w:lang w:val="en-US"/>
                    <w:rPrChange w:id="990" w:author="Hellmann, Simon" w:date="2025-08-31T11:49:00Z">
                      <w:rPr/>
                    </w:rPrChange>
                  </w:rPr>
                  <w:instrText xml:space="preserve"> HYPERLINK \l "_CTVL0012bd31ee52dd149399037a277cf967998" \o "Hahn, H.; Ganagin, W.; Hartmann, K.; Wachendorf, M. (2014): Cost analysis of concepts for a demand oriented biogas supply for flexible power generatio…" </w:instrText>
                </w:r>
                <w:ins w:id="991" w:author="Hellmann, Simon" w:date="2025-08-31T12:14:00Z"/>
                <w:r w:rsidR="008D39E8">
                  <w:fldChar w:fldCharType="separate"/>
                </w:r>
                <w:r w:rsidR="00E04011">
                  <w:rPr>
                    <w:rFonts w:eastAsia="Garamond" w:cs="Garamond"/>
                    <w:color w:val="000000" w:themeColor="text1"/>
                    <w:sz w:val="18"/>
                    <w:szCs w:val="18"/>
                    <w:lang w:val="en-GB"/>
                  </w:rPr>
                  <w:t>(2014)</w:t>
                </w:r>
                <w:r w:rsidR="008D39E8">
                  <w:rPr>
                    <w:rFonts w:eastAsia="Garamond" w:cs="Garamond"/>
                    <w:color w:val="000000" w:themeColor="text1"/>
                    <w:sz w:val="18"/>
                    <w:szCs w:val="18"/>
                    <w:lang w:val="en-GB"/>
                  </w:rPr>
                  <w:fldChar w:fldCharType="end"/>
                </w:r>
                <w:r>
                  <w:rPr>
                    <w:rFonts w:eastAsia="Garamond" w:cs="Garamond"/>
                    <w:color w:val="000000" w:themeColor="text1"/>
                    <w:sz w:val="18"/>
                    <w:szCs w:val="18"/>
                    <w:lang w:val="en-GB"/>
                  </w:rPr>
                  <w:fldChar w:fldCharType="end"/>
                </w:r>
              </w:sdtContent>
            </w:sdt>
            <w:r>
              <w:rPr>
                <w:rFonts w:eastAsia="Garamond" w:cs="Garamond"/>
                <w:color w:val="000000" w:themeColor="text1"/>
                <w:sz w:val="18"/>
                <w:szCs w:val="18"/>
                <w:lang w:val="en-GB"/>
              </w:rPr>
              <w:t>.</w:t>
            </w:r>
            <w:r w:rsidRPr="006E0097">
              <w:rPr>
                <w:rFonts w:eastAsia="Garamond" w:cs="Garamond"/>
                <w:color w:val="000000" w:themeColor="text1"/>
                <w:sz w:val="18"/>
                <w:szCs w:val="18"/>
                <w:lang w:val="en-US"/>
              </w:rPr>
              <w:t xml:space="preserve"> </w:t>
            </w:r>
            <w:r>
              <w:rPr>
                <w:rFonts w:eastAsia="Garamond" w:cs="Garamond"/>
                <w:color w:val="000000" w:themeColor="text1"/>
                <w:sz w:val="18"/>
                <w:szCs w:val="18"/>
                <w:lang w:val="en-GB"/>
              </w:rPr>
              <w:t>For all silages, a 30% cost increase was considered due to inflation since 2014.</w:t>
            </w:r>
          </w:p>
          <w:p w14:paraId="411AC4F5" w14:textId="77777777" w:rsidR="00BE59E7" w:rsidRDefault="00BE59E7"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Pr="0CD80FEA">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sensitivity analysis are given in parentheses.</w:t>
            </w:r>
          </w:p>
          <w:p w14:paraId="3B02CD9C" w14:textId="77777777" w:rsidR="00BE59E7" w:rsidRDefault="00BE59E7" w:rsidP="00144E26">
            <w:pPr>
              <w:spacing w:after="0"/>
              <w:ind w:right="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c</w:t>
            </w:r>
            <w:r w:rsidRPr="00261A85">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comparison between nominal and robust MPC are given in parentheses.</w:t>
            </w:r>
          </w:p>
          <w:p w14:paraId="7596B502" w14:textId="77777777" w:rsidR="00BE59E7" w:rsidRPr="00C302BF" w:rsidRDefault="00BE59E7"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d</w:t>
            </w:r>
            <w:r>
              <w:rPr>
                <w:rFonts w:eastAsia="Garamond" w:cs="Garamond"/>
                <w:color w:val="000000" w:themeColor="text1"/>
                <w:sz w:val="18"/>
                <w:szCs w:val="18"/>
                <w:lang w:val="en-GB"/>
              </w:rPr>
              <w:t xml:space="preserve"> Only applies for setpoint tracking of constant methane production and cogeneration (Sec. 3.3.1 and 3.3.2)</w:t>
            </w:r>
          </w:p>
        </w:tc>
      </w:tr>
    </w:tbl>
    <w:p w14:paraId="7EE228C1" w14:textId="2B385C6E" w:rsidR="00BE59E7" w:rsidRDefault="00BE59E7" w:rsidP="00BE59E7">
      <w:pPr>
        <w:ind w:firstLine="0"/>
        <w:rPr>
          <w:lang w:val="en-US"/>
        </w:rPr>
      </w:pPr>
      <w:r>
        <w:rPr>
          <w:lang w:val="en-US"/>
        </w:rPr>
        <w:t xml:space="preserve"> </w:t>
      </w:r>
      <w:r>
        <w:rPr>
          <w:lang w:val="en-US"/>
        </w:rPr>
        <w:br w:type="page"/>
      </w:r>
    </w:p>
    <w:p w14:paraId="06F08582" w14:textId="6DA1A77D" w:rsidR="00EF63E2" w:rsidDel="00222BF4" w:rsidRDefault="00CA42CA" w:rsidP="0045757C">
      <w:pPr>
        <w:rPr>
          <w:moveFrom w:id="992" w:author="Hellmann, Simon" w:date="2025-08-30T17:25:00Z"/>
          <w:lang w:val="en-US"/>
        </w:rPr>
      </w:pPr>
      <w:moveFromRangeStart w:id="993" w:author="Hellmann, Simon" w:date="2025-08-30T17:25:00Z" w:name="move207467152"/>
      <w:moveFrom w:id="994" w:author="Hellmann, Simon" w:date="2025-08-30T17:25:00Z">
        <w:r w:rsidDel="00222BF4">
          <w:rPr>
            <w:lang w:val="en-US"/>
          </w:rPr>
          <w:lastRenderedPageBreak/>
          <w:t xml:space="preserve">With </w:t>
        </w:r>
        <w:r w:rsidR="00235103" w:rsidDel="00222BF4">
          <w:rPr>
            <w:lang w:val="en-US"/>
          </w:rPr>
          <w:fldChar w:fldCharType="begin"/>
        </w:r>
        <w:r w:rsidR="00235103" w:rsidDel="00222BF4">
          <w:rPr>
            <w:lang w:val="en-US"/>
          </w:rPr>
          <w:instrText xml:space="preserve"> REF _Ref188204729 \h </w:instrText>
        </w:r>
      </w:moveFrom>
      <w:del w:id="995" w:author="Hellmann, Simon" w:date="2025-08-30T17:25:00Z">
        <w:r w:rsidR="00235103" w:rsidDel="00222BF4">
          <w:rPr>
            <w:lang w:val="en-US"/>
          </w:rPr>
        </w:r>
      </w:del>
      <w:moveFrom w:id="996" w:author="Hellmann, Simon" w:date="2025-08-30T17:25:00Z">
        <w:r w:rsidR="00235103" w:rsidDel="00222BF4">
          <w:rPr>
            <w:lang w:val="en-US"/>
          </w:rPr>
          <w:fldChar w:fldCharType="separate"/>
        </w:r>
        <w:r w:rsidR="00F7388A" w:rsidRPr="00C32D2B" w:rsidDel="00222BF4">
          <w:rPr>
            <w:lang w:val="en-US"/>
          </w:rPr>
          <w:t>(</w:t>
        </w:r>
        <w:r w:rsidR="00F7388A" w:rsidDel="00222BF4">
          <w:rPr>
            <w:noProof/>
            <w:lang w:val="en-US"/>
          </w:rPr>
          <w:t>2</w:t>
        </w:r>
        <w:r w:rsidR="00F7388A" w:rsidRPr="00C32D2B" w:rsidDel="00222BF4">
          <w:rPr>
            <w:lang w:val="en-US"/>
          </w:rPr>
          <w:t>.</w:t>
        </w:r>
        <w:r w:rsidR="00F7388A" w:rsidDel="00222BF4">
          <w:rPr>
            <w:noProof/>
            <w:lang w:val="en-US"/>
          </w:rPr>
          <w:t>2</w:t>
        </w:r>
        <w:r w:rsidR="00F7388A" w:rsidRPr="00C32D2B" w:rsidDel="00222BF4">
          <w:rPr>
            <w:lang w:val="en-US"/>
          </w:rPr>
          <w:t>)</w:t>
        </w:r>
        <w:r w:rsidR="00235103" w:rsidDel="00222BF4">
          <w:rPr>
            <w:lang w:val="en-US"/>
          </w:rPr>
          <w:fldChar w:fldCharType="end"/>
        </w:r>
        <w:r w:rsidR="00235103" w:rsidDel="00222BF4">
          <w:rPr>
            <w:lang w:val="en-US"/>
          </w:rPr>
          <w:t xml:space="preserve"> and</w:t>
        </w:r>
        <w:r w:rsidR="00327A6F" w:rsidDel="00222BF4">
          <w:rPr>
            <w:lang w:val="en-US"/>
          </w:rPr>
          <w:t xml:space="preserve"> </w:t>
        </w:r>
        <w:r w:rsidR="00327A6F" w:rsidDel="00222BF4">
          <w:rPr>
            <w:lang w:val="en-US"/>
          </w:rPr>
          <w:fldChar w:fldCharType="begin"/>
        </w:r>
        <w:r w:rsidR="00327A6F" w:rsidDel="00222BF4">
          <w:rPr>
            <w:lang w:val="en-US"/>
          </w:rPr>
          <w:instrText xml:space="preserve"> REF _Ref188204136 \h </w:instrText>
        </w:r>
      </w:moveFrom>
      <w:del w:id="997" w:author="Hellmann, Simon" w:date="2025-08-30T17:25:00Z">
        <w:r w:rsidR="00327A6F" w:rsidDel="00222BF4">
          <w:rPr>
            <w:lang w:val="en-US"/>
          </w:rPr>
        </w:r>
      </w:del>
      <w:moveFrom w:id="998" w:author="Hellmann, Simon" w:date="2025-08-30T17:25:00Z">
        <w:r w:rsidR="00327A6F" w:rsidDel="00222BF4">
          <w:rPr>
            <w:lang w:val="en-US"/>
          </w:rPr>
          <w:fldChar w:fldCharType="separate"/>
        </w:r>
        <w:r w:rsidR="00F7388A" w:rsidRPr="00C32D2B" w:rsidDel="00222BF4">
          <w:rPr>
            <w:lang w:val="en-US"/>
          </w:rPr>
          <w:t>(</w:t>
        </w:r>
        <w:r w:rsidR="00F7388A" w:rsidDel="00222BF4">
          <w:rPr>
            <w:noProof/>
            <w:lang w:val="en-US"/>
          </w:rPr>
          <w:t>2</w:t>
        </w:r>
        <w:r w:rsidR="00F7388A" w:rsidRPr="00C32D2B" w:rsidDel="00222BF4">
          <w:rPr>
            <w:lang w:val="en-US"/>
          </w:rPr>
          <w:t>.</w:t>
        </w:r>
        <w:r w:rsidR="00F7388A" w:rsidDel="00222BF4">
          <w:rPr>
            <w:noProof/>
            <w:lang w:val="en-US"/>
          </w:rPr>
          <w:t>3</w:t>
        </w:r>
        <w:r w:rsidR="00F7388A" w:rsidRPr="00C32D2B" w:rsidDel="00222BF4">
          <w:rPr>
            <w:lang w:val="en-US"/>
          </w:rPr>
          <w:t>)</w:t>
        </w:r>
        <w:r w:rsidR="00327A6F" w:rsidDel="00222BF4">
          <w:rPr>
            <w:lang w:val="en-US"/>
          </w:rPr>
          <w:fldChar w:fldCharType="end"/>
        </w:r>
        <w:r w:rsidR="00020BD8" w:rsidDel="00222BF4">
          <w:rPr>
            <w:lang w:val="en-US"/>
          </w:rPr>
          <w:t>,</w:t>
        </w:r>
        <w:r w:rsidR="00E36EC1" w:rsidDel="00222BF4">
          <w:rPr>
            <w:lang w:val="en-US"/>
          </w:rPr>
          <w:t xml:space="preserve"> </w:t>
        </w:r>
        <w:r w:rsidR="00667BDC" w:rsidDel="00222BF4">
          <w:rPr>
            <w:lang w:val="en-US"/>
          </w:rPr>
          <w:t>SDs</w:t>
        </w:r>
        <w:r w:rsidR="004E5960" w:rsidDel="00222BF4">
          <w:rPr>
            <w:lang w:val="en-US"/>
          </w:rPr>
          <w:t xml:space="preserve"> of influent </w:t>
        </w:r>
        <w:r w:rsidR="00BC48B2" w:rsidDel="00222BF4">
          <w:rPr>
            <w:lang w:val="en-US"/>
          </w:rPr>
          <w:t xml:space="preserve">macronutrients are </w:t>
        </w:r>
        <w:r w:rsidR="32AF646F" w:rsidRPr="32AF646F" w:rsidDel="00222BF4">
          <w:rPr>
            <w:lang w:val="en-US"/>
          </w:rPr>
          <w:t>propagated as</w:t>
        </w:r>
      </w:moveFrom>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rsidRPr="008D39E8" w:rsidDel="00BB59BF" w14:paraId="77F560D8" w14:textId="3266A4B6" w:rsidTr="00220152">
        <w:trPr>
          <w:del w:id="999" w:author="Hellmann, Simon" w:date="2025-08-31T11:53:00Z"/>
        </w:trPr>
        <w:tc>
          <w:tcPr>
            <w:tcW w:w="157" w:type="pct"/>
            <w:vAlign w:val="center"/>
          </w:tcPr>
          <w:p w14:paraId="0EE86F38" w14:textId="78FE2FE5" w:rsidR="00EA1986" w:rsidDel="00BB59BF" w:rsidRDefault="00EA1986">
            <w:pPr>
              <w:ind w:firstLine="0"/>
              <w:jc w:val="right"/>
              <w:rPr>
                <w:del w:id="1000" w:author="Hellmann, Simon" w:date="2025-08-31T11:53:00Z"/>
                <w:moveFrom w:id="1001" w:author="Hellmann, Simon" w:date="2025-08-30T17:25:00Z"/>
                <w:lang w:val="en-US"/>
              </w:rPr>
            </w:pPr>
          </w:p>
        </w:tc>
        <w:tc>
          <w:tcPr>
            <w:tcW w:w="4041" w:type="pct"/>
            <w:vAlign w:val="center"/>
          </w:tcPr>
          <w:p w14:paraId="05FF607C" w14:textId="7DC701C6" w:rsidR="00EA1986" w:rsidRPr="00177C0F" w:rsidDel="00BB59BF" w:rsidRDefault="008D39E8" w:rsidP="00220152">
            <w:pPr>
              <w:spacing w:line="416" w:lineRule="auto"/>
              <w:ind w:right="30" w:firstLine="341"/>
              <w:jc w:val="left"/>
              <w:rPr>
                <w:del w:id="1002" w:author="Hellmann, Simon" w:date="2025-08-31T11:53:00Z"/>
                <w:moveFrom w:id="1003" w:author="Hellmann, Simon" w:date="2025-08-30T17:25:00Z"/>
                <w:rFonts w:eastAsia="Garamond" w:cs="Garamond"/>
                <w:lang w:val="en-US"/>
              </w:rPr>
            </w:pPr>
            <m:oMathPara>
              <m:oMathParaPr>
                <m:jc m:val="left"/>
              </m:oMathParaPr>
              <m:oMath>
                <m:sSub>
                  <m:sSubPr>
                    <m:ctrlPr>
                      <w:del w:id="1004" w:author="Hellmann, Simon" w:date="2025-08-31T11:53:00Z">
                        <w:rPr>
                          <w:rFonts w:ascii="Cambria Math" w:hAnsi="Cambria Math"/>
                          <w:i/>
                          <w:sz w:val="22"/>
                          <w:szCs w:val="21"/>
                          <w:lang w:val="en-US"/>
                        </w:rPr>
                      </w:del>
                    </m:ctrlPr>
                  </m:sSubPr>
                  <m:e>
                    <m:r>
                      <w:del w:id="1005" w:author="Hellmann, Simon" w:date="2025-08-31T11:53:00Z">
                        <w:rPr>
                          <w:rFonts w:ascii="Cambria Math" w:hAnsi="Cambria Math"/>
                          <w:sz w:val="22"/>
                          <w:szCs w:val="21"/>
                          <w:lang w:val="en-US"/>
                        </w:rPr>
                        <m:t>σ</m:t>
                      </w:del>
                    </m:r>
                  </m:e>
                  <m:sub>
                    <m:sSub>
                      <m:sSubPr>
                        <m:ctrlPr>
                          <w:del w:id="1006" w:author="Hellmann, Simon" w:date="2025-08-31T11:53:00Z">
                            <w:rPr>
                              <w:rFonts w:ascii="Cambria Math" w:hAnsi="Cambria Math"/>
                              <w:i/>
                              <w:sz w:val="22"/>
                              <w:szCs w:val="21"/>
                              <w:lang w:val="en-US"/>
                            </w:rPr>
                          </w:del>
                        </m:ctrlPr>
                      </m:sSubPr>
                      <m:e>
                        <m:r>
                          <w:del w:id="1007" w:author="Hellmann, Simon" w:date="2025-08-31T11:53:00Z">
                            <m:rPr>
                              <m:nor/>
                            </m:rPr>
                            <w:rPr>
                              <w:rFonts w:ascii="Cambria Math" w:hAnsi="Cambria Math"/>
                              <w:sz w:val="22"/>
                              <w:szCs w:val="21"/>
                              <w:lang w:val="en-US"/>
                            </w:rPr>
                            <m:t>ξ</m:t>
                          </w:del>
                        </m:r>
                      </m:e>
                      <m:sub>
                        <m:r>
                          <w:del w:id="1008" w:author="Hellmann, Simon" w:date="2025-08-31T11:53:00Z">
                            <m:rPr>
                              <m:nor/>
                            </m:rPr>
                            <w:rPr>
                              <w:rFonts w:ascii="Cambria Math" w:hAnsi="Cambria Math"/>
                              <w:sz w:val="22"/>
                              <w:szCs w:val="21"/>
                              <w:lang w:val="en-US"/>
                            </w:rPr>
                            <m:t>ch</m:t>
                          </w:del>
                        </m:r>
                      </m:sub>
                    </m:sSub>
                  </m:sub>
                </m:sSub>
                <m:r>
                  <w:del w:id="1009" w:author="Hellmann, Simon" w:date="2025-08-31T11:53:00Z">
                    <w:rPr>
                      <w:rFonts w:ascii="Cambria Math" w:hAnsi="Cambria Math"/>
                      <w:sz w:val="22"/>
                      <w:szCs w:val="21"/>
                      <w:lang w:val="en-US"/>
                    </w:rPr>
                    <m:t>=</m:t>
                  </w:del>
                </m:r>
                <m:rad>
                  <m:radPr>
                    <m:degHide m:val="1"/>
                    <m:ctrlPr>
                      <w:del w:id="1010" w:author="Hellmann, Simon" w:date="2025-08-31T11:53:00Z">
                        <w:rPr>
                          <w:rFonts w:ascii="Cambria Math" w:hAnsi="Cambria Math"/>
                          <w:i/>
                          <w:sz w:val="22"/>
                          <w:szCs w:val="21"/>
                          <w:lang w:val="en-US"/>
                        </w:rPr>
                      </w:del>
                    </m:ctrlPr>
                  </m:radPr>
                  <m:deg/>
                  <m:e>
                    <m:sSup>
                      <m:sSupPr>
                        <m:ctrlPr>
                          <w:del w:id="1011" w:author="Hellmann, Simon" w:date="2025-08-31T11:53:00Z">
                            <w:rPr>
                              <w:rFonts w:ascii="Cambria Math" w:hAnsi="Cambria Math"/>
                              <w:i/>
                              <w:sz w:val="22"/>
                              <w:szCs w:val="21"/>
                              <w:lang w:val="en-US"/>
                            </w:rPr>
                          </w:del>
                        </m:ctrlPr>
                      </m:sSupPr>
                      <m:e>
                        <m:d>
                          <m:dPr>
                            <m:ctrlPr>
                              <w:del w:id="1012" w:author="Hellmann, Simon" w:date="2025-08-31T11:53:00Z">
                                <w:rPr>
                                  <w:rFonts w:ascii="Cambria Math" w:hAnsi="Cambria Math"/>
                                  <w:i/>
                                  <w:sz w:val="22"/>
                                  <w:szCs w:val="21"/>
                                  <w:lang w:val="en-US"/>
                                </w:rPr>
                              </w:del>
                            </m:ctrlPr>
                          </m:dPr>
                          <m:e>
                            <m:bar>
                              <m:barPr>
                                <m:pos m:val="top"/>
                                <m:ctrlPr>
                                  <w:del w:id="1013" w:author="Hellmann, Simon" w:date="2025-08-31T11:53:00Z">
                                    <w:rPr>
                                      <w:rFonts w:ascii="Cambria Math" w:eastAsia="Garamond" w:hAnsi="Cambria Math" w:cs="Garamond"/>
                                      <w:i/>
                                      <w:szCs w:val="24"/>
                                      <w:lang w:val="en-US"/>
                                    </w:rPr>
                                  </w:del>
                                </m:ctrlPr>
                              </m:barPr>
                              <m:e>
                                <m:r>
                                  <w:del w:id="1014" w:author="Hellmann, Simon" w:date="2025-08-31T11:53:00Z">
                                    <w:rPr>
                                      <w:rFonts w:ascii="Cambria Math" w:eastAsia="Garamond" w:hAnsi="Cambria Math" w:cs="Garamond"/>
                                      <w:szCs w:val="24"/>
                                      <w:lang w:val="en-US"/>
                                    </w:rPr>
                                    <m:t>XC</m:t>
                                  </w:del>
                                </m:r>
                              </m:e>
                            </m:bar>
                            <m:r>
                              <w:del w:id="1015" w:author="Hellmann, Simon" w:date="2025-08-31T11:53:00Z">
                                <w:rPr>
                                  <w:rFonts w:ascii="Cambria Math" w:hAnsi="Cambria Math"/>
                                  <w:sz w:val="22"/>
                                  <w:szCs w:val="21"/>
                                  <w:lang w:val="en-US"/>
                                </w:rPr>
                                <m:t xml:space="preserve"> TS </m:t>
                              </w:del>
                            </m:r>
                            <m:sSub>
                              <m:sSubPr>
                                <m:ctrlPr>
                                  <w:del w:id="1016" w:author="Hellmann, Simon" w:date="2025-08-31T11:53:00Z">
                                    <w:rPr>
                                      <w:rFonts w:ascii="Cambria Math" w:hAnsi="Cambria Math"/>
                                      <w:i/>
                                      <w:sz w:val="22"/>
                                      <w:szCs w:val="21"/>
                                      <w:lang w:val="en-US"/>
                                    </w:rPr>
                                  </w:del>
                                </m:ctrlPr>
                              </m:sSubPr>
                              <m:e>
                                <m:r>
                                  <w:del w:id="1017" w:author="Hellmann, Simon" w:date="2025-08-31T11:53:00Z">
                                    <w:rPr>
                                      <w:rFonts w:ascii="Cambria Math" w:hAnsi="Cambria Math"/>
                                      <w:sz w:val="22"/>
                                      <w:szCs w:val="21"/>
                                      <w:lang w:val="en-US"/>
                                    </w:rPr>
                                    <m:t>ρ</m:t>
                                  </w:del>
                                </m:r>
                              </m:e>
                              <m:sub>
                                <m:r>
                                  <w:del w:id="1018" w:author="Hellmann, Simon" w:date="2025-08-31T11:53:00Z">
                                    <m:rPr>
                                      <m:nor/>
                                    </m:rPr>
                                    <w:rPr>
                                      <w:rFonts w:ascii="Cambria Math" w:hAnsi="Cambria Math"/>
                                      <w:sz w:val="22"/>
                                      <w:szCs w:val="21"/>
                                      <w:lang w:val="en-US"/>
                                    </w:rPr>
                                    <m:t>FM</m:t>
                                  </w:del>
                                </m:r>
                              </m:sub>
                            </m:sSub>
                            <m:r>
                              <w:del w:id="1019" w:author="Hellmann, Simon" w:date="2025-08-31T11:53:00Z">
                                <w:rPr>
                                  <w:rFonts w:ascii="Cambria Math" w:hAnsi="Cambria Math"/>
                                  <w:sz w:val="22"/>
                                  <w:szCs w:val="21"/>
                                  <w:lang w:val="en-US"/>
                                </w:rPr>
                                <m:t xml:space="preserve"> </m:t>
                              </w:del>
                            </m:r>
                            <m:sSub>
                              <m:sSubPr>
                                <m:ctrlPr>
                                  <w:del w:id="1020" w:author="Hellmann, Simon" w:date="2025-08-31T11:53:00Z">
                                    <w:rPr>
                                      <w:rFonts w:ascii="Cambria Math" w:hAnsi="Cambria Math"/>
                                      <w:i/>
                                      <w:sz w:val="22"/>
                                      <w:szCs w:val="21"/>
                                      <w:lang w:val="en-US"/>
                                    </w:rPr>
                                  </w:del>
                                </m:ctrlPr>
                              </m:sSubPr>
                              <m:e>
                                <m:r>
                                  <w:del w:id="1021" w:author="Hellmann, Simon" w:date="2025-08-31T11:53:00Z">
                                    <w:rPr>
                                      <w:rFonts w:ascii="Cambria Math" w:hAnsi="Cambria Math"/>
                                      <w:sz w:val="22"/>
                                      <w:szCs w:val="21"/>
                                      <w:lang w:val="en-US"/>
                                    </w:rPr>
                                    <m:t>σ</m:t>
                                  </w:del>
                                </m:r>
                              </m:e>
                              <m:sub>
                                <m:sSub>
                                  <m:sSubPr>
                                    <m:ctrlPr>
                                      <w:del w:id="1022" w:author="Hellmann, Simon" w:date="2025-08-31T11:53:00Z">
                                        <w:rPr>
                                          <w:rFonts w:ascii="Cambria Math" w:hAnsi="Cambria Math"/>
                                          <w:i/>
                                          <w:sz w:val="22"/>
                                          <w:szCs w:val="21"/>
                                          <w:lang w:val="en-US"/>
                                        </w:rPr>
                                      </w:del>
                                    </m:ctrlPr>
                                  </m:sSubPr>
                                  <m:e>
                                    <m:r>
                                      <w:del w:id="1023" w:author="Hellmann, Simon" w:date="2025-08-31T11:53:00Z">
                                        <m:rPr>
                                          <m:nor/>
                                        </m:rPr>
                                        <w:rPr>
                                          <w:rFonts w:ascii="Cambria Math" w:hAnsi="Cambria Math"/>
                                          <w:sz w:val="22"/>
                                          <w:szCs w:val="21"/>
                                          <w:lang w:val="en-US"/>
                                        </w:rPr>
                                        <m:t>FQ</m:t>
                                      </w:del>
                                    </m:r>
                                  </m:e>
                                  <m:sub>
                                    <m:r>
                                      <w:del w:id="1024" w:author="Hellmann, Simon" w:date="2025-08-31T11:53:00Z">
                                        <m:rPr>
                                          <m:nor/>
                                        </m:rPr>
                                        <w:rPr>
                                          <w:rFonts w:ascii="Cambria Math" w:hAnsi="Cambria Math"/>
                                          <w:sz w:val="22"/>
                                          <w:szCs w:val="21"/>
                                          <w:lang w:val="en-US"/>
                                        </w:rPr>
                                        <m:t>ch</m:t>
                                      </w:del>
                                    </m:r>
                                  </m:sub>
                                </m:sSub>
                              </m:sub>
                            </m:sSub>
                          </m:e>
                        </m:d>
                      </m:e>
                      <m:sup>
                        <m:r>
                          <w:del w:id="1025" w:author="Hellmann, Simon" w:date="2025-08-31T11:53:00Z">
                            <w:rPr>
                              <w:rFonts w:ascii="Cambria Math" w:hAnsi="Cambria Math"/>
                              <w:sz w:val="22"/>
                              <w:szCs w:val="21"/>
                              <w:lang w:val="en-US"/>
                            </w:rPr>
                            <m:t>2</m:t>
                          </w:del>
                        </m:r>
                      </m:sup>
                    </m:sSup>
                    <m:r>
                      <w:del w:id="1026" w:author="Hellmann, Simon" w:date="2025-08-31T11:53:00Z">
                        <w:rPr>
                          <w:rFonts w:ascii="Cambria Math" w:hAnsi="Cambria Math"/>
                          <w:sz w:val="22"/>
                          <w:szCs w:val="21"/>
                          <w:lang w:val="en-US"/>
                        </w:rPr>
                        <m:t>+</m:t>
                      </w:del>
                    </m:r>
                    <m:sSup>
                      <m:sSupPr>
                        <m:ctrlPr>
                          <w:del w:id="1027" w:author="Hellmann, Simon" w:date="2025-08-31T11:53:00Z">
                            <w:rPr>
                              <w:rFonts w:ascii="Cambria Math" w:hAnsi="Cambria Math"/>
                              <w:i/>
                              <w:sz w:val="22"/>
                              <w:szCs w:val="21"/>
                              <w:lang w:val="en-US"/>
                            </w:rPr>
                          </w:del>
                        </m:ctrlPr>
                      </m:sSupPr>
                      <m:e>
                        <m:d>
                          <m:dPr>
                            <m:ctrlPr>
                              <w:del w:id="1028" w:author="Hellmann, Simon" w:date="2025-08-31T11:53:00Z">
                                <w:rPr>
                                  <w:rFonts w:ascii="Cambria Math" w:hAnsi="Cambria Math"/>
                                  <w:i/>
                                  <w:sz w:val="22"/>
                                  <w:szCs w:val="21"/>
                                  <w:lang w:val="en-US"/>
                                </w:rPr>
                              </w:del>
                            </m:ctrlPr>
                          </m:dPr>
                          <m:e>
                            <m:sSub>
                              <m:sSubPr>
                                <m:ctrlPr>
                                  <w:del w:id="1029" w:author="Hellmann, Simon" w:date="2025-08-31T11:53:00Z">
                                    <w:rPr>
                                      <w:rFonts w:ascii="Cambria Math" w:hAnsi="Cambria Math"/>
                                      <w:i/>
                                      <w:sz w:val="22"/>
                                      <w:szCs w:val="21"/>
                                      <w:lang w:val="en-US"/>
                                    </w:rPr>
                                  </w:del>
                                </m:ctrlPr>
                              </m:sSubPr>
                              <m:e>
                                <m:r>
                                  <w:del w:id="1030" w:author="Hellmann, Simon" w:date="2025-08-31T11:53:00Z">
                                    <w:rPr>
                                      <w:rFonts w:ascii="Cambria Math" w:hAnsi="Cambria Math"/>
                                      <w:sz w:val="22"/>
                                      <w:szCs w:val="21"/>
                                      <w:lang w:val="en-US"/>
                                    </w:rPr>
                                    <m:t>DQ</m:t>
                                  </w:del>
                                </m:r>
                              </m:e>
                              <m:sub>
                                <m:r>
                                  <w:del w:id="1031" w:author="Hellmann, Simon" w:date="2025-08-31T11:53:00Z">
                                    <m:rPr>
                                      <m:nor/>
                                    </m:rPr>
                                    <w:rPr>
                                      <w:rFonts w:ascii="Cambria Math" w:hAnsi="Cambria Math"/>
                                      <w:sz w:val="22"/>
                                      <w:szCs w:val="21"/>
                                      <w:lang w:val="en-US"/>
                                    </w:rPr>
                                    <m:t>ch</m:t>
                                  </w:del>
                                </m:r>
                              </m:sub>
                            </m:sSub>
                            <m:r>
                              <w:del w:id="1032" w:author="Hellmann, Simon" w:date="2025-08-31T11:53:00Z">
                                <w:rPr>
                                  <w:rFonts w:ascii="Cambria Math" w:hAnsi="Cambria Math"/>
                                  <w:sz w:val="22"/>
                                  <w:szCs w:val="21"/>
                                  <w:lang w:val="en-US"/>
                                </w:rPr>
                                <m:t xml:space="preserve"> TS </m:t>
                              </w:del>
                            </m:r>
                            <m:sSub>
                              <m:sSubPr>
                                <m:ctrlPr>
                                  <w:del w:id="1033" w:author="Hellmann, Simon" w:date="2025-08-31T11:53:00Z">
                                    <w:rPr>
                                      <w:rFonts w:ascii="Cambria Math" w:hAnsi="Cambria Math"/>
                                      <w:i/>
                                      <w:sz w:val="22"/>
                                      <w:szCs w:val="21"/>
                                      <w:lang w:val="en-US"/>
                                    </w:rPr>
                                  </w:del>
                                </m:ctrlPr>
                              </m:sSubPr>
                              <m:e>
                                <m:r>
                                  <w:del w:id="1034" w:author="Hellmann, Simon" w:date="2025-08-31T11:53:00Z">
                                    <w:rPr>
                                      <w:rFonts w:ascii="Cambria Math" w:hAnsi="Cambria Math"/>
                                      <w:sz w:val="22"/>
                                      <w:szCs w:val="21"/>
                                      <w:lang w:val="en-US"/>
                                    </w:rPr>
                                    <m:t>ρ</m:t>
                                  </w:del>
                                </m:r>
                              </m:e>
                              <m:sub>
                                <m:r>
                                  <w:del w:id="1035" w:author="Hellmann, Simon" w:date="2025-08-31T11:53:00Z">
                                    <m:rPr>
                                      <m:nor/>
                                    </m:rPr>
                                    <w:rPr>
                                      <w:rFonts w:ascii="Cambria Math" w:hAnsi="Cambria Math"/>
                                      <w:sz w:val="22"/>
                                      <w:szCs w:val="21"/>
                                      <w:lang w:val="en-US"/>
                                    </w:rPr>
                                    <m:t>FM</m:t>
                                  </w:del>
                                </m:r>
                              </m:sub>
                            </m:sSub>
                            <m:r>
                              <w:del w:id="1036" w:author="Hellmann, Simon" w:date="2025-08-31T11:53:00Z">
                                <w:rPr>
                                  <w:rFonts w:ascii="Cambria Math" w:hAnsi="Cambria Math"/>
                                  <w:sz w:val="22"/>
                                  <w:szCs w:val="21"/>
                                  <w:lang w:val="en-US"/>
                                </w:rPr>
                                <m:t xml:space="preserve"> </m:t>
                              </w:del>
                            </m:r>
                            <m:sSub>
                              <m:sSubPr>
                                <m:ctrlPr>
                                  <w:del w:id="1037" w:author="Hellmann, Simon" w:date="2025-08-31T11:53:00Z">
                                    <w:rPr>
                                      <w:rFonts w:ascii="Cambria Math" w:hAnsi="Cambria Math"/>
                                      <w:i/>
                                      <w:sz w:val="22"/>
                                      <w:szCs w:val="21"/>
                                      <w:lang w:val="en-US"/>
                                    </w:rPr>
                                  </w:del>
                                </m:ctrlPr>
                              </m:sSubPr>
                              <m:e>
                                <m:r>
                                  <w:del w:id="1038" w:author="Hellmann, Simon" w:date="2025-08-31T11:53:00Z">
                                    <w:rPr>
                                      <w:rFonts w:ascii="Cambria Math" w:hAnsi="Cambria Math"/>
                                      <w:sz w:val="22"/>
                                      <w:szCs w:val="21"/>
                                      <w:lang w:val="en-US"/>
                                    </w:rPr>
                                    <m:t>σ</m:t>
                                  </w:del>
                                </m:r>
                              </m:e>
                              <m:sub>
                                <m:r>
                                  <w:del w:id="1039" w:author="Hellmann, Simon" w:date="2025-08-31T11:53:00Z">
                                    <m:rPr>
                                      <m:sty m:val="p"/>
                                    </m:rPr>
                                    <w:rPr>
                                      <w:rFonts w:ascii="Cambria Math" w:hAnsi="Cambria Math"/>
                                      <w:sz w:val="22"/>
                                      <w:szCs w:val="21"/>
                                      <w:lang w:val="en-US"/>
                                    </w:rPr>
                                    <m:t>XC</m:t>
                                  </w:del>
                                </m:r>
                              </m:sub>
                            </m:sSub>
                          </m:e>
                        </m:d>
                      </m:e>
                      <m:sup>
                        <m:r>
                          <w:del w:id="1040" w:author="Hellmann, Simon" w:date="2025-08-31T11:53:00Z">
                            <w:rPr>
                              <w:rFonts w:ascii="Cambria Math" w:hAnsi="Cambria Math"/>
                              <w:sz w:val="22"/>
                              <w:szCs w:val="21"/>
                              <w:lang w:val="en-US"/>
                            </w:rPr>
                            <m:t>2</m:t>
                          </w:del>
                        </m:r>
                      </m:sup>
                    </m:sSup>
                    <m:r>
                      <w:del w:id="1041" w:author="Hellmann, Simon" w:date="2025-08-31T11:53:00Z">
                        <w:rPr>
                          <w:rFonts w:ascii="Cambria Math" w:hAnsi="Cambria Math"/>
                          <w:sz w:val="22"/>
                          <w:szCs w:val="21"/>
                          <w:lang w:val="en-US"/>
                        </w:rPr>
                        <m:t>+</m:t>
                      </w:del>
                    </m:r>
                    <m:sSup>
                      <m:sSupPr>
                        <m:ctrlPr>
                          <w:del w:id="1042" w:author="Hellmann, Simon" w:date="2025-08-31T11:53:00Z">
                            <w:rPr>
                              <w:rFonts w:ascii="Cambria Math" w:hAnsi="Cambria Math"/>
                              <w:i/>
                              <w:sz w:val="22"/>
                              <w:szCs w:val="21"/>
                              <w:lang w:val="en-US"/>
                            </w:rPr>
                          </w:del>
                        </m:ctrlPr>
                      </m:sSupPr>
                      <m:e>
                        <m:d>
                          <m:dPr>
                            <m:ctrlPr>
                              <w:del w:id="1043" w:author="Hellmann, Simon" w:date="2025-08-31T11:53:00Z">
                                <w:rPr>
                                  <w:rFonts w:ascii="Cambria Math" w:hAnsi="Cambria Math"/>
                                  <w:i/>
                                  <w:sz w:val="22"/>
                                  <w:szCs w:val="21"/>
                                  <w:lang w:val="en-US"/>
                                </w:rPr>
                              </w:del>
                            </m:ctrlPr>
                          </m:dPr>
                          <m:e>
                            <m:sSub>
                              <m:sSubPr>
                                <m:ctrlPr>
                                  <w:del w:id="1044" w:author="Hellmann, Simon" w:date="2025-08-31T11:53:00Z">
                                    <w:rPr>
                                      <w:rFonts w:ascii="Cambria Math" w:hAnsi="Cambria Math"/>
                                      <w:i/>
                                      <w:sz w:val="22"/>
                                      <w:szCs w:val="21"/>
                                      <w:lang w:val="en-US"/>
                                    </w:rPr>
                                  </w:del>
                                </m:ctrlPr>
                              </m:sSubPr>
                              <m:e>
                                <m:r>
                                  <w:del w:id="1045" w:author="Hellmann, Simon" w:date="2025-08-31T11:53:00Z">
                                    <w:rPr>
                                      <w:rFonts w:ascii="Cambria Math" w:hAnsi="Cambria Math"/>
                                      <w:sz w:val="22"/>
                                      <w:szCs w:val="21"/>
                                      <w:lang w:val="en-US"/>
                                    </w:rPr>
                                    <m:t>DQ</m:t>
                                  </w:del>
                                </m:r>
                              </m:e>
                              <m:sub>
                                <m:r>
                                  <w:del w:id="1046" w:author="Hellmann, Simon" w:date="2025-08-31T11:53:00Z">
                                    <m:rPr>
                                      <m:nor/>
                                    </m:rPr>
                                    <w:rPr>
                                      <w:rFonts w:ascii="Cambria Math" w:hAnsi="Cambria Math"/>
                                      <w:sz w:val="22"/>
                                      <w:szCs w:val="21"/>
                                      <w:lang w:val="en-US"/>
                                    </w:rPr>
                                    <m:t>ch</m:t>
                                  </w:del>
                                </m:r>
                              </m:sub>
                            </m:sSub>
                            <m:r>
                              <w:del w:id="1047" w:author="Hellmann, Simon" w:date="2025-08-31T11:53:00Z">
                                <w:rPr>
                                  <w:rFonts w:ascii="Cambria Math" w:hAnsi="Cambria Math"/>
                                  <w:sz w:val="22"/>
                                  <w:szCs w:val="21"/>
                                  <w:lang w:val="en-US"/>
                                </w:rPr>
                                <m:t xml:space="preserve"> XC </m:t>
                              </w:del>
                            </m:r>
                            <m:sSub>
                              <m:sSubPr>
                                <m:ctrlPr>
                                  <w:del w:id="1048" w:author="Hellmann, Simon" w:date="2025-08-31T11:53:00Z">
                                    <w:rPr>
                                      <w:rFonts w:ascii="Cambria Math" w:hAnsi="Cambria Math"/>
                                      <w:i/>
                                      <w:sz w:val="22"/>
                                      <w:szCs w:val="21"/>
                                      <w:lang w:val="en-US"/>
                                    </w:rPr>
                                  </w:del>
                                </m:ctrlPr>
                              </m:sSubPr>
                              <m:e>
                                <m:r>
                                  <w:del w:id="1049" w:author="Hellmann, Simon" w:date="2025-08-31T11:53:00Z">
                                    <w:rPr>
                                      <w:rFonts w:ascii="Cambria Math" w:hAnsi="Cambria Math"/>
                                      <w:sz w:val="22"/>
                                      <w:szCs w:val="21"/>
                                      <w:lang w:val="en-US"/>
                                    </w:rPr>
                                    <m:t>ρ</m:t>
                                  </w:del>
                                </m:r>
                              </m:e>
                              <m:sub>
                                <m:r>
                                  <w:del w:id="1050" w:author="Hellmann, Simon" w:date="2025-08-31T11:53:00Z">
                                    <m:rPr>
                                      <m:nor/>
                                    </m:rPr>
                                    <w:rPr>
                                      <w:rFonts w:ascii="Cambria Math" w:hAnsi="Cambria Math"/>
                                      <w:sz w:val="22"/>
                                      <w:szCs w:val="21"/>
                                      <w:lang w:val="en-US"/>
                                    </w:rPr>
                                    <m:t>FM</m:t>
                                  </w:del>
                                </m:r>
                              </m:sub>
                            </m:sSub>
                            <m:r>
                              <w:del w:id="1051" w:author="Hellmann, Simon" w:date="2025-08-31T11:53:00Z">
                                <w:rPr>
                                  <w:rFonts w:ascii="Cambria Math" w:hAnsi="Cambria Math"/>
                                  <w:sz w:val="22"/>
                                  <w:szCs w:val="21"/>
                                  <w:lang w:val="en-US"/>
                                </w:rPr>
                                <m:t xml:space="preserve"> </m:t>
                              </w:del>
                            </m:r>
                            <m:sSub>
                              <m:sSubPr>
                                <m:ctrlPr>
                                  <w:del w:id="1052" w:author="Hellmann, Simon" w:date="2025-08-31T11:53:00Z">
                                    <w:rPr>
                                      <w:rFonts w:ascii="Cambria Math" w:hAnsi="Cambria Math"/>
                                      <w:i/>
                                      <w:sz w:val="22"/>
                                      <w:szCs w:val="21"/>
                                      <w:lang w:val="en-US"/>
                                    </w:rPr>
                                  </w:del>
                                </m:ctrlPr>
                              </m:sSubPr>
                              <m:e>
                                <m:r>
                                  <w:del w:id="1053" w:author="Hellmann, Simon" w:date="2025-08-31T11:53:00Z">
                                    <w:rPr>
                                      <w:rFonts w:ascii="Cambria Math" w:hAnsi="Cambria Math"/>
                                      <w:sz w:val="22"/>
                                      <w:szCs w:val="21"/>
                                      <w:lang w:val="en-US"/>
                                    </w:rPr>
                                    <m:t>σ</m:t>
                                  </w:del>
                                </m:r>
                              </m:e>
                              <m:sub>
                                <m:r>
                                  <w:del w:id="1054" w:author="Hellmann, Simon" w:date="2025-08-31T11:53:00Z">
                                    <m:rPr>
                                      <m:nor/>
                                    </m:rPr>
                                    <w:rPr>
                                      <w:rFonts w:ascii="Cambria Math" w:hAnsi="Cambria Math"/>
                                      <w:sz w:val="22"/>
                                      <w:szCs w:val="21"/>
                                      <w:lang w:val="en-US"/>
                                    </w:rPr>
                                    <m:t>TS</m:t>
                                  </w:del>
                                </m:r>
                              </m:sub>
                            </m:sSub>
                          </m:e>
                        </m:d>
                      </m:e>
                      <m:sup>
                        <m:r>
                          <w:del w:id="1055" w:author="Hellmann, Simon" w:date="2025-08-31T11:53:00Z">
                            <w:rPr>
                              <w:rFonts w:ascii="Cambria Math" w:hAnsi="Cambria Math"/>
                              <w:sz w:val="22"/>
                              <w:szCs w:val="21"/>
                              <w:lang w:val="en-US"/>
                            </w:rPr>
                            <m:t>2</m:t>
                          </w:del>
                        </m:r>
                      </m:sup>
                    </m:sSup>
                  </m:e>
                </m:rad>
                <m:r>
                  <w:del w:id="1056" w:author="Hellmann, Simon" w:date="2025-08-31T11:53:00Z">
                    <w:rPr>
                      <w:rFonts w:ascii="Cambria Math" w:hAnsi="Cambria Math"/>
                      <w:sz w:val="22"/>
                      <w:szCs w:val="21"/>
                      <w:lang w:val="en-US"/>
                    </w:rPr>
                    <m:t xml:space="preserve">, </m:t>
                  </w:del>
                </m:r>
              </m:oMath>
            </m:oMathPara>
          </w:p>
        </w:tc>
        <w:tc>
          <w:tcPr>
            <w:tcW w:w="802" w:type="pct"/>
            <w:vAlign w:val="center"/>
          </w:tcPr>
          <w:p w14:paraId="31251DCF" w14:textId="0C0B8E81" w:rsidR="00EA1986" w:rsidDel="00BB59BF" w:rsidRDefault="00EA1986">
            <w:pPr>
              <w:pStyle w:val="Beschriftung"/>
              <w:jc w:val="right"/>
              <w:rPr>
                <w:del w:id="1057" w:author="Hellmann, Simon" w:date="2025-08-31T11:53:00Z"/>
                <w:moveFrom w:id="1058" w:author="Hellmann, Simon" w:date="2025-08-30T17:25:00Z"/>
                <w:lang w:val="en-US"/>
              </w:rPr>
            </w:pPr>
            <w:moveFrom w:id="1059" w:author="Hellmann, Simon" w:date="2025-08-30T17:25:00Z">
              <w:del w:id="1060" w:author="Hellmann, Simon" w:date="2025-08-31T11:53:00Z">
                <w:r w:rsidRPr="009671CE" w:rsidDel="00BB59BF">
                  <w:rPr>
                    <w:i w:val="0"/>
                    <w:iCs w:val="0"/>
                    <w:lang w:val="en-US"/>
                    <w:rPrChange w:id="1061" w:author="Hellmann, Simon" w:date="2025-08-30T17:41:00Z">
                      <w:rPr>
                        <w:i w:val="0"/>
                        <w:iCs w:val="0"/>
                      </w:rPr>
                    </w:rPrChange>
                  </w:rPr>
                  <w:delText>(</w:delText>
                </w:r>
                <w:r w:rsidDel="00BB59BF">
                  <w:rPr>
                    <w:i w:val="0"/>
                    <w:iCs w:val="0"/>
                  </w:rPr>
                  <w:fldChar w:fldCharType="begin"/>
                </w:r>
                <w:r w:rsidRPr="009671CE" w:rsidDel="00BB59BF">
                  <w:rPr>
                    <w:i w:val="0"/>
                    <w:iCs w:val="0"/>
                    <w:lang w:val="en-US"/>
                    <w:rPrChange w:id="1062" w:author="Hellmann, Simon" w:date="2025-08-30T17:41:00Z">
                      <w:rPr>
                        <w:i w:val="0"/>
                        <w:iCs w:val="0"/>
                      </w:rPr>
                    </w:rPrChange>
                  </w:rPr>
                  <w:delInstrText xml:space="preserve"> STYLEREF 1 \s </w:delInstrText>
                </w:r>
                <w:r w:rsidDel="00BB59BF">
                  <w:rPr>
                    <w:i w:val="0"/>
                    <w:iCs w:val="0"/>
                  </w:rPr>
                  <w:fldChar w:fldCharType="separate"/>
                </w:r>
                <w:r w:rsidR="00F7388A" w:rsidRPr="009671CE" w:rsidDel="00BB59BF">
                  <w:rPr>
                    <w:i w:val="0"/>
                    <w:iCs w:val="0"/>
                    <w:noProof/>
                    <w:lang w:val="en-US"/>
                    <w:rPrChange w:id="1063" w:author="Hellmann, Simon" w:date="2025-08-30T17:41:00Z">
                      <w:rPr>
                        <w:i w:val="0"/>
                        <w:iCs w:val="0"/>
                        <w:noProof/>
                      </w:rPr>
                    </w:rPrChange>
                  </w:rPr>
                  <w:delText>2</w:delText>
                </w:r>
                <w:r w:rsidDel="00BB59BF">
                  <w:rPr>
                    <w:i w:val="0"/>
                    <w:iCs w:val="0"/>
                  </w:rPr>
                  <w:fldChar w:fldCharType="end"/>
                </w:r>
                <w:r w:rsidRPr="009671CE" w:rsidDel="00BB59BF">
                  <w:rPr>
                    <w:i w:val="0"/>
                    <w:iCs w:val="0"/>
                    <w:lang w:val="en-US"/>
                    <w:rPrChange w:id="1064" w:author="Hellmann, Simon" w:date="2025-08-30T17:41:00Z">
                      <w:rPr>
                        <w:i w:val="0"/>
                        <w:iCs w:val="0"/>
                      </w:rPr>
                    </w:rPrChange>
                  </w:rPr>
                  <w:delText>.</w:delText>
                </w:r>
                <w:r w:rsidDel="00BB59BF">
                  <w:rPr>
                    <w:i w:val="0"/>
                    <w:iCs w:val="0"/>
                  </w:rPr>
                  <w:fldChar w:fldCharType="begin"/>
                </w:r>
                <w:r w:rsidRPr="009671CE" w:rsidDel="00BB59BF">
                  <w:rPr>
                    <w:i w:val="0"/>
                    <w:iCs w:val="0"/>
                    <w:lang w:val="en-US"/>
                    <w:rPrChange w:id="1065" w:author="Hellmann, Simon" w:date="2025-08-30T17:41:00Z">
                      <w:rPr>
                        <w:i w:val="0"/>
                        <w:iCs w:val="0"/>
                      </w:rPr>
                    </w:rPrChange>
                  </w:rPr>
                  <w:delInstrText xml:space="preserve"> SEQ Equation \* ARABIC \s 1 </w:delInstrText>
                </w:r>
                <w:r w:rsidDel="00BB59BF">
                  <w:rPr>
                    <w:i w:val="0"/>
                    <w:iCs w:val="0"/>
                  </w:rPr>
                  <w:fldChar w:fldCharType="separate"/>
                </w:r>
                <w:r w:rsidR="00F7388A" w:rsidRPr="009671CE" w:rsidDel="00BB59BF">
                  <w:rPr>
                    <w:i w:val="0"/>
                    <w:iCs w:val="0"/>
                    <w:noProof/>
                    <w:lang w:val="en-US"/>
                    <w:rPrChange w:id="1066" w:author="Hellmann, Simon" w:date="2025-08-30T17:41:00Z">
                      <w:rPr>
                        <w:i w:val="0"/>
                        <w:iCs w:val="0"/>
                        <w:noProof/>
                      </w:rPr>
                    </w:rPrChange>
                  </w:rPr>
                  <w:delText>5</w:delText>
                </w:r>
                <w:r w:rsidDel="00BB59BF">
                  <w:rPr>
                    <w:i w:val="0"/>
                    <w:iCs w:val="0"/>
                  </w:rPr>
                  <w:fldChar w:fldCharType="end"/>
                </w:r>
                <w:r w:rsidRPr="009671CE" w:rsidDel="00BB59BF">
                  <w:rPr>
                    <w:i w:val="0"/>
                    <w:iCs w:val="0"/>
                    <w:lang w:val="en-US"/>
                    <w:rPrChange w:id="1067" w:author="Hellmann, Simon" w:date="2025-08-30T17:41:00Z">
                      <w:rPr>
                        <w:i w:val="0"/>
                        <w:iCs w:val="0"/>
                      </w:rPr>
                    </w:rPrChange>
                  </w:rPr>
                  <w:delText>)</w:delText>
                </w:r>
              </w:del>
            </w:moveFrom>
          </w:p>
        </w:tc>
      </w:tr>
      <w:tr w:rsidR="000B78CD" w:rsidRPr="008D39E8" w:rsidDel="00BB59BF" w14:paraId="6C9D54A8" w14:textId="364C8B7C" w:rsidTr="00220152">
        <w:trPr>
          <w:del w:id="1068" w:author="Hellmann, Simon" w:date="2025-08-31T11:53:00Z"/>
        </w:trPr>
        <w:tc>
          <w:tcPr>
            <w:tcW w:w="157" w:type="pct"/>
            <w:vAlign w:val="center"/>
          </w:tcPr>
          <w:p w14:paraId="0C16962F" w14:textId="26C99649" w:rsidR="000B78CD" w:rsidDel="00BB59BF" w:rsidRDefault="000B78CD" w:rsidP="000B78CD">
            <w:pPr>
              <w:ind w:firstLine="0"/>
              <w:jc w:val="right"/>
              <w:rPr>
                <w:del w:id="1069" w:author="Hellmann, Simon" w:date="2025-08-31T11:53:00Z"/>
                <w:moveFrom w:id="1070" w:author="Hellmann, Simon" w:date="2025-08-30T17:25:00Z"/>
                <w:lang w:val="en-US"/>
              </w:rPr>
            </w:pPr>
          </w:p>
        </w:tc>
        <w:tc>
          <w:tcPr>
            <w:tcW w:w="4041" w:type="pct"/>
            <w:vAlign w:val="center"/>
          </w:tcPr>
          <w:p w14:paraId="598C3B20" w14:textId="609D05CB" w:rsidR="000B78CD" w:rsidRPr="00177C0F" w:rsidDel="00BB59BF" w:rsidRDefault="008D39E8" w:rsidP="00220152">
            <w:pPr>
              <w:spacing w:line="416" w:lineRule="auto"/>
              <w:ind w:right="30" w:firstLine="341"/>
              <w:jc w:val="left"/>
              <w:rPr>
                <w:del w:id="1071" w:author="Hellmann, Simon" w:date="2025-08-31T11:53:00Z"/>
                <w:moveFrom w:id="1072" w:author="Hellmann, Simon" w:date="2025-08-30T17:25:00Z"/>
                <w:sz w:val="22"/>
                <w:szCs w:val="21"/>
                <w:lang w:val="en-US"/>
              </w:rPr>
            </w:pPr>
            <m:oMathPara>
              <m:oMathParaPr>
                <m:jc m:val="left"/>
              </m:oMathParaPr>
              <m:oMath>
                <m:sSub>
                  <m:sSubPr>
                    <m:ctrlPr>
                      <w:del w:id="1073" w:author="Hellmann, Simon" w:date="2025-08-31T11:53:00Z">
                        <w:rPr>
                          <w:rFonts w:ascii="Cambria Math" w:hAnsi="Cambria Math"/>
                          <w:i/>
                          <w:sz w:val="22"/>
                          <w:szCs w:val="21"/>
                          <w:lang w:val="en-US"/>
                        </w:rPr>
                      </w:del>
                    </m:ctrlPr>
                  </m:sSubPr>
                  <m:e>
                    <m:r>
                      <w:del w:id="1074" w:author="Hellmann, Simon" w:date="2025-08-31T11:53:00Z">
                        <w:rPr>
                          <w:rFonts w:ascii="Cambria Math" w:hAnsi="Cambria Math"/>
                          <w:sz w:val="22"/>
                          <w:szCs w:val="21"/>
                          <w:lang w:val="en-US"/>
                        </w:rPr>
                        <m:t>σ</m:t>
                      </w:del>
                    </m:r>
                  </m:e>
                  <m:sub>
                    <m:sSub>
                      <m:sSubPr>
                        <m:ctrlPr>
                          <w:del w:id="1075" w:author="Hellmann, Simon" w:date="2025-08-31T11:53:00Z">
                            <w:rPr>
                              <w:rFonts w:ascii="Cambria Math" w:hAnsi="Cambria Math"/>
                              <w:i/>
                              <w:sz w:val="22"/>
                              <w:szCs w:val="21"/>
                              <w:lang w:val="en-US"/>
                            </w:rPr>
                          </w:del>
                        </m:ctrlPr>
                      </m:sSubPr>
                      <m:e>
                        <m:r>
                          <w:del w:id="1076" w:author="Hellmann, Simon" w:date="2025-08-31T11:53:00Z">
                            <m:rPr>
                              <m:nor/>
                            </m:rPr>
                            <w:rPr>
                              <w:rFonts w:ascii="Cambria Math" w:hAnsi="Cambria Math"/>
                              <w:sz w:val="22"/>
                              <w:szCs w:val="21"/>
                              <w:lang w:val="en-US"/>
                            </w:rPr>
                            <m:t>ξ</m:t>
                          </w:del>
                        </m:r>
                      </m:e>
                      <m:sub>
                        <m:r>
                          <w:del w:id="1077" w:author="Hellmann, Simon" w:date="2025-08-31T11:53:00Z">
                            <m:rPr>
                              <m:sty m:val="p"/>
                            </m:rPr>
                            <w:rPr>
                              <w:rFonts w:ascii="Cambria Math" w:hAnsi="Cambria Math"/>
                              <w:sz w:val="22"/>
                              <w:szCs w:val="21"/>
                              <w:lang w:val="en-US"/>
                            </w:rPr>
                            <m:t>pr</m:t>
                          </w:del>
                        </m:r>
                      </m:sub>
                    </m:sSub>
                  </m:sub>
                </m:sSub>
                <m:r>
                  <w:del w:id="1078" w:author="Hellmann, Simon" w:date="2025-08-31T11:53:00Z">
                    <w:rPr>
                      <w:rFonts w:ascii="Cambria Math" w:hAnsi="Cambria Math"/>
                      <w:sz w:val="22"/>
                      <w:szCs w:val="21"/>
                      <w:lang w:val="en-US"/>
                    </w:rPr>
                    <m:t>=</m:t>
                  </w:del>
                </m:r>
                <m:rad>
                  <m:radPr>
                    <m:degHide m:val="1"/>
                    <m:ctrlPr>
                      <w:del w:id="1079" w:author="Hellmann, Simon" w:date="2025-08-31T11:53:00Z">
                        <w:rPr>
                          <w:rFonts w:ascii="Cambria Math" w:hAnsi="Cambria Math"/>
                          <w:i/>
                          <w:sz w:val="22"/>
                          <w:szCs w:val="21"/>
                          <w:lang w:val="en-US"/>
                        </w:rPr>
                      </w:del>
                    </m:ctrlPr>
                  </m:radPr>
                  <m:deg/>
                  <m:e>
                    <m:sSup>
                      <m:sSupPr>
                        <m:ctrlPr>
                          <w:del w:id="1080" w:author="Hellmann, Simon" w:date="2025-08-31T11:53:00Z">
                            <w:rPr>
                              <w:rFonts w:ascii="Cambria Math" w:hAnsi="Cambria Math"/>
                              <w:i/>
                              <w:sz w:val="22"/>
                              <w:szCs w:val="21"/>
                              <w:lang w:val="en-US"/>
                            </w:rPr>
                          </w:del>
                        </m:ctrlPr>
                      </m:sSupPr>
                      <m:e>
                        <m:d>
                          <m:dPr>
                            <m:ctrlPr>
                              <w:del w:id="1081" w:author="Hellmann, Simon" w:date="2025-08-31T11:53:00Z">
                                <w:rPr>
                                  <w:rFonts w:ascii="Cambria Math" w:hAnsi="Cambria Math"/>
                                  <w:i/>
                                  <w:sz w:val="22"/>
                                  <w:szCs w:val="21"/>
                                  <w:lang w:val="en-US"/>
                                </w:rPr>
                              </w:del>
                            </m:ctrlPr>
                          </m:dPr>
                          <m:e>
                            <m:sSub>
                              <m:sSubPr>
                                <m:ctrlPr>
                                  <w:del w:id="1082" w:author="Hellmann, Simon" w:date="2025-08-31T11:53:00Z">
                                    <w:rPr>
                                      <w:rFonts w:ascii="Cambria Math" w:hAnsi="Cambria Math"/>
                                      <w:i/>
                                      <w:sz w:val="22"/>
                                      <w:szCs w:val="21"/>
                                      <w:lang w:val="en-US"/>
                                    </w:rPr>
                                  </w:del>
                                </m:ctrlPr>
                              </m:sSubPr>
                              <m:e>
                                <m:r>
                                  <w:del w:id="1083" w:author="Hellmann, Simon" w:date="2025-08-31T11:53:00Z">
                                    <w:rPr>
                                      <w:rFonts w:ascii="Cambria Math" w:hAnsi="Cambria Math"/>
                                      <w:sz w:val="22"/>
                                      <w:szCs w:val="21"/>
                                      <w:lang w:val="en-US"/>
                                    </w:rPr>
                                    <m:t>DQ</m:t>
                                  </w:del>
                                </m:r>
                              </m:e>
                              <m:sub>
                                <m:r>
                                  <w:del w:id="1084" w:author="Hellmann, Simon" w:date="2025-08-31T11:53:00Z">
                                    <m:rPr>
                                      <m:nor/>
                                    </m:rPr>
                                    <w:rPr>
                                      <w:rFonts w:ascii="Cambria Math" w:hAnsi="Cambria Math"/>
                                      <w:sz w:val="22"/>
                                      <w:szCs w:val="21"/>
                                      <w:lang w:val="en-US"/>
                                    </w:rPr>
                                    <m:t>pr</m:t>
                                  </w:del>
                                </m:r>
                              </m:sub>
                            </m:sSub>
                            <m:r>
                              <w:del w:id="1085" w:author="Hellmann, Simon" w:date="2025-08-31T11:53:00Z">
                                <w:rPr>
                                  <w:rFonts w:ascii="Cambria Math" w:hAnsi="Cambria Math"/>
                                  <w:sz w:val="22"/>
                                  <w:szCs w:val="21"/>
                                  <w:lang w:val="en-US"/>
                                </w:rPr>
                                <m:t xml:space="preserve"> TS </m:t>
                              </w:del>
                            </m:r>
                            <m:sSub>
                              <m:sSubPr>
                                <m:ctrlPr>
                                  <w:del w:id="1086" w:author="Hellmann, Simon" w:date="2025-08-31T11:53:00Z">
                                    <w:rPr>
                                      <w:rFonts w:ascii="Cambria Math" w:hAnsi="Cambria Math"/>
                                      <w:i/>
                                      <w:sz w:val="22"/>
                                      <w:szCs w:val="21"/>
                                      <w:lang w:val="en-US"/>
                                    </w:rPr>
                                  </w:del>
                                </m:ctrlPr>
                              </m:sSubPr>
                              <m:e>
                                <m:r>
                                  <w:del w:id="1087" w:author="Hellmann, Simon" w:date="2025-08-31T11:53:00Z">
                                    <w:rPr>
                                      <w:rFonts w:ascii="Cambria Math" w:hAnsi="Cambria Math"/>
                                      <w:sz w:val="22"/>
                                      <w:szCs w:val="21"/>
                                      <w:lang w:val="en-US"/>
                                    </w:rPr>
                                    <m:t>ρ</m:t>
                                  </w:del>
                                </m:r>
                              </m:e>
                              <m:sub>
                                <m:r>
                                  <w:del w:id="1088" w:author="Hellmann, Simon" w:date="2025-08-31T11:53:00Z">
                                    <m:rPr>
                                      <m:nor/>
                                    </m:rPr>
                                    <w:rPr>
                                      <w:rFonts w:ascii="Cambria Math" w:hAnsi="Cambria Math"/>
                                      <w:sz w:val="22"/>
                                      <w:szCs w:val="21"/>
                                      <w:lang w:val="en-US"/>
                                    </w:rPr>
                                    <m:t>FM</m:t>
                                  </w:del>
                                </m:r>
                              </m:sub>
                            </m:sSub>
                            <m:r>
                              <w:del w:id="1089" w:author="Hellmann, Simon" w:date="2025-08-31T11:53:00Z">
                                <w:rPr>
                                  <w:rFonts w:ascii="Cambria Math" w:hAnsi="Cambria Math"/>
                                  <w:sz w:val="22"/>
                                  <w:szCs w:val="21"/>
                                  <w:lang w:val="en-US"/>
                                </w:rPr>
                                <m:t xml:space="preserve"> </m:t>
                              </w:del>
                            </m:r>
                            <m:sSub>
                              <m:sSubPr>
                                <m:ctrlPr>
                                  <w:del w:id="1090" w:author="Hellmann, Simon" w:date="2025-08-31T11:53:00Z">
                                    <w:rPr>
                                      <w:rFonts w:ascii="Cambria Math" w:hAnsi="Cambria Math"/>
                                      <w:i/>
                                      <w:sz w:val="22"/>
                                      <w:szCs w:val="21"/>
                                      <w:lang w:val="en-US"/>
                                    </w:rPr>
                                  </w:del>
                                </m:ctrlPr>
                              </m:sSubPr>
                              <m:e>
                                <m:r>
                                  <w:del w:id="1091" w:author="Hellmann, Simon" w:date="2025-08-31T11:53:00Z">
                                    <w:rPr>
                                      <w:rFonts w:ascii="Cambria Math" w:hAnsi="Cambria Math"/>
                                      <w:sz w:val="22"/>
                                      <w:szCs w:val="21"/>
                                      <w:lang w:val="en-US"/>
                                    </w:rPr>
                                    <m:t>σ</m:t>
                                  </w:del>
                                </m:r>
                              </m:e>
                              <m:sub>
                                <m:r>
                                  <w:del w:id="1092" w:author="Hellmann, Simon" w:date="2025-08-31T11:53:00Z">
                                    <m:rPr>
                                      <m:sty m:val="p"/>
                                    </m:rPr>
                                    <w:rPr>
                                      <w:rFonts w:ascii="Cambria Math" w:hAnsi="Cambria Math"/>
                                      <w:sz w:val="22"/>
                                      <w:szCs w:val="21"/>
                                      <w:lang w:val="en-US"/>
                                    </w:rPr>
                                    <m:t>XP</m:t>
                                  </w:del>
                                </m:r>
                              </m:sub>
                            </m:sSub>
                          </m:e>
                        </m:d>
                      </m:e>
                      <m:sup>
                        <m:r>
                          <w:del w:id="1093" w:author="Hellmann, Simon" w:date="2025-08-31T11:53:00Z">
                            <w:rPr>
                              <w:rFonts w:ascii="Cambria Math" w:hAnsi="Cambria Math"/>
                              <w:sz w:val="22"/>
                              <w:szCs w:val="21"/>
                              <w:lang w:val="en-US"/>
                            </w:rPr>
                            <m:t>2</m:t>
                          </w:del>
                        </m:r>
                      </m:sup>
                    </m:sSup>
                    <m:r>
                      <w:del w:id="1094" w:author="Hellmann, Simon" w:date="2025-08-31T11:53:00Z">
                        <w:rPr>
                          <w:rFonts w:ascii="Cambria Math" w:hAnsi="Cambria Math"/>
                          <w:sz w:val="22"/>
                          <w:szCs w:val="21"/>
                          <w:lang w:val="en-US"/>
                        </w:rPr>
                        <m:t>+</m:t>
                      </w:del>
                    </m:r>
                    <m:sSup>
                      <m:sSupPr>
                        <m:ctrlPr>
                          <w:del w:id="1095" w:author="Hellmann, Simon" w:date="2025-08-31T11:53:00Z">
                            <w:rPr>
                              <w:rFonts w:ascii="Cambria Math" w:hAnsi="Cambria Math"/>
                              <w:i/>
                              <w:sz w:val="22"/>
                              <w:szCs w:val="21"/>
                              <w:lang w:val="en-US"/>
                            </w:rPr>
                          </w:del>
                        </m:ctrlPr>
                      </m:sSupPr>
                      <m:e>
                        <m:d>
                          <m:dPr>
                            <m:ctrlPr>
                              <w:del w:id="1096" w:author="Hellmann, Simon" w:date="2025-08-31T11:53:00Z">
                                <w:rPr>
                                  <w:rFonts w:ascii="Cambria Math" w:hAnsi="Cambria Math"/>
                                  <w:i/>
                                  <w:sz w:val="22"/>
                                  <w:szCs w:val="21"/>
                                  <w:lang w:val="en-US"/>
                                </w:rPr>
                              </w:del>
                            </m:ctrlPr>
                          </m:dPr>
                          <m:e>
                            <m:sSub>
                              <m:sSubPr>
                                <m:ctrlPr>
                                  <w:del w:id="1097" w:author="Hellmann, Simon" w:date="2025-08-31T11:53:00Z">
                                    <w:rPr>
                                      <w:rFonts w:ascii="Cambria Math" w:hAnsi="Cambria Math"/>
                                      <w:i/>
                                      <w:sz w:val="22"/>
                                      <w:szCs w:val="21"/>
                                      <w:lang w:val="en-US"/>
                                    </w:rPr>
                                  </w:del>
                                </m:ctrlPr>
                              </m:sSubPr>
                              <m:e>
                                <m:r>
                                  <w:del w:id="1098" w:author="Hellmann, Simon" w:date="2025-08-31T11:53:00Z">
                                    <w:rPr>
                                      <w:rFonts w:ascii="Cambria Math" w:hAnsi="Cambria Math"/>
                                      <w:sz w:val="22"/>
                                      <w:szCs w:val="21"/>
                                      <w:lang w:val="en-US"/>
                                    </w:rPr>
                                    <m:t>DQ</m:t>
                                  </w:del>
                                </m:r>
                              </m:e>
                              <m:sub>
                                <m:r>
                                  <w:del w:id="1099" w:author="Hellmann, Simon" w:date="2025-08-31T11:53:00Z">
                                    <m:rPr>
                                      <m:nor/>
                                    </m:rPr>
                                    <w:rPr>
                                      <w:rFonts w:ascii="Cambria Math" w:hAnsi="Cambria Math"/>
                                      <w:sz w:val="22"/>
                                      <w:szCs w:val="21"/>
                                      <w:lang w:val="en-US"/>
                                    </w:rPr>
                                    <m:t>pr</m:t>
                                  </w:del>
                                </m:r>
                              </m:sub>
                            </m:sSub>
                            <m:r>
                              <w:del w:id="1100" w:author="Hellmann, Simon" w:date="2025-08-31T11:53:00Z">
                                <w:rPr>
                                  <w:rFonts w:ascii="Cambria Math" w:hAnsi="Cambria Math"/>
                                  <w:sz w:val="22"/>
                                  <w:szCs w:val="21"/>
                                  <w:lang w:val="en-US"/>
                                </w:rPr>
                                <m:t xml:space="preserve"> XP </m:t>
                              </w:del>
                            </m:r>
                            <m:sSub>
                              <m:sSubPr>
                                <m:ctrlPr>
                                  <w:del w:id="1101" w:author="Hellmann, Simon" w:date="2025-08-31T11:53:00Z">
                                    <w:rPr>
                                      <w:rFonts w:ascii="Cambria Math" w:hAnsi="Cambria Math"/>
                                      <w:i/>
                                      <w:sz w:val="22"/>
                                      <w:szCs w:val="21"/>
                                      <w:lang w:val="en-US"/>
                                    </w:rPr>
                                  </w:del>
                                </m:ctrlPr>
                              </m:sSubPr>
                              <m:e>
                                <m:r>
                                  <w:del w:id="1102" w:author="Hellmann, Simon" w:date="2025-08-31T11:53:00Z">
                                    <w:rPr>
                                      <w:rFonts w:ascii="Cambria Math" w:hAnsi="Cambria Math"/>
                                      <w:sz w:val="22"/>
                                      <w:szCs w:val="21"/>
                                      <w:lang w:val="en-US"/>
                                    </w:rPr>
                                    <m:t>ρ</m:t>
                                  </w:del>
                                </m:r>
                              </m:e>
                              <m:sub>
                                <m:r>
                                  <w:del w:id="1103" w:author="Hellmann, Simon" w:date="2025-08-31T11:53:00Z">
                                    <m:rPr>
                                      <m:nor/>
                                    </m:rPr>
                                    <w:rPr>
                                      <w:rFonts w:ascii="Cambria Math" w:hAnsi="Cambria Math"/>
                                      <w:sz w:val="22"/>
                                      <w:szCs w:val="21"/>
                                      <w:lang w:val="en-US"/>
                                    </w:rPr>
                                    <m:t>FM</m:t>
                                  </w:del>
                                </m:r>
                              </m:sub>
                            </m:sSub>
                            <m:r>
                              <w:del w:id="1104" w:author="Hellmann, Simon" w:date="2025-08-31T11:53:00Z">
                                <w:rPr>
                                  <w:rFonts w:ascii="Cambria Math" w:hAnsi="Cambria Math"/>
                                  <w:sz w:val="22"/>
                                  <w:szCs w:val="21"/>
                                  <w:lang w:val="en-US"/>
                                </w:rPr>
                                <m:t xml:space="preserve"> </m:t>
                              </w:del>
                            </m:r>
                            <m:sSub>
                              <m:sSubPr>
                                <m:ctrlPr>
                                  <w:del w:id="1105" w:author="Hellmann, Simon" w:date="2025-08-31T11:53:00Z">
                                    <w:rPr>
                                      <w:rFonts w:ascii="Cambria Math" w:hAnsi="Cambria Math"/>
                                      <w:i/>
                                      <w:sz w:val="22"/>
                                      <w:szCs w:val="21"/>
                                      <w:lang w:val="en-US"/>
                                    </w:rPr>
                                  </w:del>
                                </m:ctrlPr>
                              </m:sSubPr>
                              <m:e>
                                <m:r>
                                  <w:del w:id="1106" w:author="Hellmann, Simon" w:date="2025-08-31T11:53:00Z">
                                    <w:rPr>
                                      <w:rFonts w:ascii="Cambria Math" w:hAnsi="Cambria Math"/>
                                      <w:sz w:val="22"/>
                                      <w:szCs w:val="21"/>
                                      <w:lang w:val="en-US"/>
                                    </w:rPr>
                                    <m:t>σ</m:t>
                                  </w:del>
                                </m:r>
                              </m:e>
                              <m:sub>
                                <m:r>
                                  <w:del w:id="1107" w:author="Hellmann, Simon" w:date="2025-08-31T11:53:00Z">
                                    <m:rPr>
                                      <m:nor/>
                                    </m:rPr>
                                    <w:rPr>
                                      <w:rFonts w:ascii="Cambria Math" w:hAnsi="Cambria Math"/>
                                      <w:sz w:val="22"/>
                                      <w:szCs w:val="21"/>
                                      <w:lang w:val="en-US"/>
                                    </w:rPr>
                                    <m:t>TS</m:t>
                                  </w:del>
                                </m:r>
                              </m:sub>
                            </m:sSub>
                          </m:e>
                        </m:d>
                      </m:e>
                      <m:sup>
                        <m:r>
                          <w:del w:id="1108" w:author="Hellmann, Simon" w:date="2025-08-31T11:53:00Z">
                            <w:rPr>
                              <w:rFonts w:ascii="Cambria Math" w:hAnsi="Cambria Math"/>
                              <w:sz w:val="22"/>
                              <w:szCs w:val="21"/>
                              <w:lang w:val="en-US"/>
                            </w:rPr>
                            <m:t>2</m:t>
                          </w:del>
                        </m:r>
                      </m:sup>
                    </m:sSup>
                  </m:e>
                </m:rad>
                <m:r>
                  <w:del w:id="1109" w:author="Hellmann, Simon" w:date="2025-08-31T11:53:00Z">
                    <w:rPr>
                      <w:rFonts w:ascii="Cambria Math" w:hAnsi="Cambria Math"/>
                      <w:sz w:val="22"/>
                      <w:szCs w:val="21"/>
                      <w:lang w:val="en-US"/>
                    </w:rPr>
                    <m:t>,</m:t>
                  </w:del>
                </m:r>
              </m:oMath>
            </m:oMathPara>
          </w:p>
        </w:tc>
        <w:tc>
          <w:tcPr>
            <w:tcW w:w="802" w:type="pct"/>
            <w:vAlign w:val="center"/>
          </w:tcPr>
          <w:p w14:paraId="73C52159" w14:textId="2608AFC9" w:rsidR="000B78CD" w:rsidRPr="009671CE" w:rsidDel="00BB59BF" w:rsidRDefault="0037561A" w:rsidP="000B78CD">
            <w:pPr>
              <w:pStyle w:val="Beschriftung"/>
              <w:jc w:val="right"/>
              <w:rPr>
                <w:del w:id="1110" w:author="Hellmann, Simon" w:date="2025-08-31T11:53:00Z"/>
                <w:moveFrom w:id="1111" w:author="Hellmann, Simon" w:date="2025-08-30T17:25:00Z"/>
                <w:lang w:val="en-US"/>
                <w:rPrChange w:id="1112" w:author="Hellmann, Simon" w:date="2025-08-30T17:41:00Z">
                  <w:rPr>
                    <w:del w:id="1113" w:author="Hellmann, Simon" w:date="2025-08-31T11:53:00Z"/>
                    <w:moveFrom w:id="1114" w:author="Hellmann, Simon" w:date="2025-08-30T17:25:00Z"/>
                  </w:rPr>
                </w:rPrChange>
              </w:rPr>
            </w:pPr>
            <w:moveFrom w:id="1115" w:author="Hellmann, Simon" w:date="2025-08-30T17:25:00Z">
              <w:del w:id="1116" w:author="Hellmann, Simon" w:date="2025-08-31T11:53:00Z">
                <w:r w:rsidRPr="00C32D2B" w:rsidDel="00BB59BF">
                  <w:rPr>
                    <w:lang w:val="en-US"/>
                  </w:rPr>
                  <w:delText>(</w:delText>
                </w:r>
                <w:r w:rsidDel="00BB59BF">
                  <w:rPr>
                    <w:i w:val="0"/>
                    <w:iCs w:val="0"/>
                  </w:rPr>
                  <w:fldChar w:fldCharType="begin"/>
                </w:r>
                <w:r w:rsidRPr="00C32D2B" w:rsidDel="00BB59BF">
                  <w:rPr>
                    <w:lang w:val="en-US"/>
                  </w:rPr>
                  <w:delInstrText xml:space="preserve"> STYLEREF 1 \s </w:delInstrText>
                </w:r>
                <w:r w:rsidDel="00BB59BF">
                  <w:rPr>
                    <w:i w:val="0"/>
                    <w:iCs w:val="0"/>
                  </w:rPr>
                  <w:fldChar w:fldCharType="separate"/>
                </w:r>
                <w:r w:rsidR="00F7388A" w:rsidDel="00BB59BF">
                  <w:rPr>
                    <w:noProof/>
                    <w:lang w:val="en-US"/>
                  </w:rPr>
                  <w:delText>2</w:delText>
                </w:r>
                <w:r w:rsidDel="00BB59BF">
                  <w:rPr>
                    <w:i w:val="0"/>
                    <w:iCs w:val="0"/>
                  </w:rPr>
                  <w:fldChar w:fldCharType="end"/>
                </w:r>
                <w:r w:rsidRPr="00C32D2B" w:rsidDel="00BB59BF">
                  <w:rPr>
                    <w:lang w:val="en-US"/>
                  </w:rPr>
                  <w:delText>.</w:delText>
                </w:r>
                <w:r w:rsidDel="00BB59BF">
                  <w:rPr>
                    <w:i w:val="0"/>
                    <w:iCs w:val="0"/>
                  </w:rPr>
                  <w:fldChar w:fldCharType="begin"/>
                </w:r>
                <w:r w:rsidRPr="00C32D2B" w:rsidDel="00BB59BF">
                  <w:rPr>
                    <w:lang w:val="en-US"/>
                  </w:rPr>
                  <w:delInstrText xml:space="preserve"> SEQ Equation \* ARABIC \s 1 </w:delInstrText>
                </w:r>
                <w:r w:rsidDel="00BB59BF">
                  <w:rPr>
                    <w:i w:val="0"/>
                    <w:iCs w:val="0"/>
                  </w:rPr>
                  <w:fldChar w:fldCharType="separate"/>
                </w:r>
                <w:r w:rsidR="00F7388A" w:rsidDel="00BB59BF">
                  <w:rPr>
                    <w:noProof/>
                    <w:lang w:val="en-US"/>
                  </w:rPr>
                  <w:delText>6</w:delText>
                </w:r>
                <w:r w:rsidDel="00BB59BF">
                  <w:rPr>
                    <w:i w:val="0"/>
                    <w:iCs w:val="0"/>
                  </w:rPr>
                  <w:fldChar w:fldCharType="end"/>
                </w:r>
                <w:r w:rsidRPr="00C32D2B" w:rsidDel="00BB59BF">
                  <w:rPr>
                    <w:lang w:val="en-US"/>
                  </w:rPr>
                  <w:delText>)</w:delText>
                </w:r>
              </w:del>
            </w:moveFrom>
          </w:p>
        </w:tc>
      </w:tr>
      <w:tr w:rsidR="000B78CD" w:rsidRPr="00C64143" w:rsidDel="00BB59BF" w14:paraId="51FDCBA0" w14:textId="0F4D361C" w:rsidTr="00220152">
        <w:trPr>
          <w:del w:id="1117" w:author="Hellmann, Simon" w:date="2025-08-31T11:53:00Z"/>
        </w:trPr>
        <w:tc>
          <w:tcPr>
            <w:tcW w:w="157" w:type="pct"/>
            <w:vAlign w:val="center"/>
          </w:tcPr>
          <w:p w14:paraId="492C20D2" w14:textId="3EB71699" w:rsidR="000B78CD" w:rsidDel="00BB59BF" w:rsidRDefault="000B78CD" w:rsidP="000B78CD">
            <w:pPr>
              <w:ind w:firstLine="0"/>
              <w:jc w:val="right"/>
              <w:rPr>
                <w:del w:id="1118" w:author="Hellmann, Simon" w:date="2025-08-31T11:53:00Z"/>
                <w:moveFrom w:id="1119" w:author="Hellmann, Simon" w:date="2025-08-30T17:25:00Z"/>
                <w:lang w:val="en-US"/>
              </w:rPr>
            </w:pPr>
          </w:p>
        </w:tc>
        <w:tc>
          <w:tcPr>
            <w:tcW w:w="4041" w:type="pct"/>
            <w:vAlign w:val="center"/>
          </w:tcPr>
          <w:p w14:paraId="3CF3EB63" w14:textId="4561103A" w:rsidR="000B78CD" w:rsidRPr="00C64143" w:rsidDel="00BB59BF" w:rsidRDefault="008D39E8" w:rsidP="00220152">
            <w:pPr>
              <w:spacing w:line="416" w:lineRule="auto"/>
              <w:ind w:right="30" w:firstLine="341"/>
              <w:jc w:val="left"/>
              <w:rPr>
                <w:del w:id="1120" w:author="Hellmann, Simon" w:date="2025-08-31T11:53:00Z"/>
                <w:moveFrom w:id="1121" w:author="Hellmann, Simon" w:date="2025-08-30T17:25:00Z"/>
                <w:sz w:val="22"/>
                <w:szCs w:val="21"/>
                <w:lang w:val="en-US"/>
                <w:rPrChange w:id="1122" w:author="Hellmann, Simon" w:date="2025-08-31T12:14:00Z">
                  <w:rPr>
                    <w:del w:id="1123" w:author="Hellmann, Simon" w:date="2025-08-31T11:53:00Z"/>
                    <w:moveFrom w:id="1124" w:author="Hellmann, Simon" w:date="2025-08-30T17:25:00Z"/>
                    <w:sz w:val="22"/>
                    <w:szCs w:val="21"/>
                    <w:lang w:val="de-DE"/>
                  </w:rPr>
                </w:rPrChange>
              </w:rPr>
            </w:pPr>
            <m:oMathPara>
              <m:oMathParaPr>
                <m:jc m:val="left"/>
              </m:oMathParaPr>
              <m:oMath>
                <m:sSub>
                  <m:sSubPr>
                    <m:ctrlPr>
                      <w:del w:id="1125" w:author="Hellmann, Simon" w:date="2025-08-31T11:53:00Z">
                        <w:rPr>
                          <w:rFonts w:ascii="Cambria Math" w:hAnsi="Cambria Math"/>
                          <w:i/>
                          <w:sz w:val="22"/>
                          <w:szCs w:val="21"/>
                          <w:lang w:val="en-US"/>
                        </w:rPr>
                      </w:del>
                    </m:ctrlPr>
                  </m:sSubPr>
                  <m:e>
                    <m:r>
                      <w:del w:id="1126" w:author="Hellmann, Simon" w:date="2025-08-31T11:53:00Z">
                        <w:rPr>
                          <w:rFonts w:ascii="Cambria Math" w:hAnsi="Cambria Math"/>
                          <w:sz w:val="22"/>
                          <w:szCs w:val="21"/>
                          <w:lang w:val="en-US"/>
                        </w:rPr>
                        <m:t>σ</m:t>
                      </w:del>
                    </m:r>
                  </m:e>
                  <m:sub>
                    <m:sSub>
                      <m:sSubPr>
                        <m:ctrlPr>
                          <w:del w:id="1127" w:author="Hellmann, Simon" w:date="2025-08-31T11:53:00Z">
                            <w:rPr>
                              <w:rFonts w:ascii="Cambria Math" w:hAnsi="Cambria Math"/>
                              <w:i/>
                              <w:sz w:val="22"/>
                              <w:szCs w:val="21"/>
                              <w:lang w:val="en-US"/>
                            </w:rPr>
                          </w:del>
                        </m:ctrlPr>
                      </m:sSubPr>
                      <m:e>
                        <m:r>
                          <w:del w:id="1128" w:author="Hellmann, Simon" w:date="2025-08-31T11:53:00Z">
                            <m:rPr>
                              <m:nor/>
                            </m:rPr>
                            <w:rPr>
                              <w:rFonts w:ascii="Cambria Math" w:hAnsi="Cambria Math"/>
                              <w:sz w:val="22"/>
                              <w:szCs w:val="21"/>
                              <w:lang w:val="en-US"/>
                            </w:rPr>
                            <m:t>ξ</m:t>
                          </w:del>
                        </m:r>
                      </m:e>
                      <m:sub>
                        <m:r>
                          <w:del w:id="1129" w:author="Hellmann, Simon" w:date="2025-08-31T11:53:00Z">
                            <m:rPr>
                              <m:sty m:val="p"/>
                            </m:rPr>
                            <w:rPr>
                              <w:rFonts w:ascii="Cambria Math" w:hAnsi="Cambria Math"/>
                              <w:sz w:val="22"/>
                              <w:szCs w:val="21"/>
                              <w:lang w:val="en-US"/>
                              <w:rPrChange w:id="1130" w:author="Hellmann, Simon" w:date="2025-08-31T12:14:00Z">
                                <w:rPr>
                                  <w:rFonts w:ascii="Cambria Math" w:hAnsi="Cambria Math"/>
                                  <w:sz w:val="22"/>
                                  <w:szCs w:val="21"/>
                                  <w:lang w:val="de-DE"/>
                                </w:rPr>
                              </w:rPrChange>
                            </w:rPr>
                            <m:t>li</m:t>
                          </w:del>
                        </m:r>
                      </m:sub>
                    </m:sSub>
                  </m:sub>
                </m:sSub>
                <m:r>
                  <w:del w:id="1131" w:author="Hellmann, Simon" w:date="2025-08-31T11:53:00Z">
                    <w:rPr>
                      <w:rFonts w:ascii="Cambria Math" w:hAnsi="Cambria Math"/>
                      <w:sz w:val="22"/>
                      <w:szCs w:val="21"/>
                      <w:lang w:val="en-US"/>
                      <w:rPrChange w:id="1132" w:author="Hellmann, Simon" w:date="2025-08-31T12:14:00Z">
                        <w:rPr>
                          <w:rFonts w:ascii="Cambria Math" w:hAnsi="Cambria Math"/>
                          <w:sz w:val="22"/>
                          <w:szCs w:val="21"/>
                          <w:lang w:val="de-DE"/>
                        </w:rPr>
                      </w:rPrChange>
                    </w:rPr>
                    <m:t>=</m:t>
                  </w:del>
                </m:r>
                <m:rad>
                  <m:radPr>
                    <m:degHide m:val="1"/>
                    <m:ctrlPr>
                      <w:del w:id="1133" w:author="Hellmann, Simon" w:date="2025-08-31T11:53:00Z">
                        <w:rPr>
                          <w:rFonts w:ascii="Cambria Math" w:hAnsi="Cambria Math"/>
                          <w:i/>
                          <w:sz w:val="22"/>
                          <w:szCs w:val="21"/>
                          <w:lang w:val="en-US"/>
                        </w:rPr>
                      </w:del>
                    </m:ctrlPr>
                  </m:radPr>
                  <m:deg/>
                  <m:e>
                    <m:sSup>
                      <m:sSupPr>
                        <m:ctrlPr>
                          <w:del w:id="1134" w:author="Hellmann, Simon" w:date="2025-08-31T11:53:00Z">
                            <w:rPr>
                              <w:rFonts w:ascii="Cambria Math" w:hAnsi="Cambria Math"/>
                              <w:i/>
                              <w:sz w:val="22"/>
                              <w:szCs w:val="21"/>
                              <w:lang w:val="en-US"/>
                            </w:rPr>
                          </w:del>
                        </m:ctrlPr>
                      </m:sSupPr>
                      <m:e>
                        <m:d>
                          <m:dPr>
                            <m:ctrlPr>
                              <w:del w:id="1135" w:author="Hellmann, Simon" w:date="2025-08-31T11:53:00Z">
                                <w:rPr>
                                  <w:rFonts w:ascii="Cambria Math" w:hAnsi="Cambria Math"/>
                                  <w:i/>
                                  <w:sz w:val="22"/>
                                  <w:szCs w:val="21"/>
                                  <w:lang w:val="en-US"/>
                                </w:rPr>
                              </w:del>
                            </m:ctrlPr>
                          </m:dPr>
                          <m:e>
                            <m:sSub>
                              <m:sSubPr>
                                <m:ctrlPr>
                                  <w:del w:id="1136" w:author="Hellmann, Simon" w:date="2025-08-31T11:53:00Z">
                                    <w:rPr>
                                      <w:rFonts w:ascii="Cambria Math" w:hAnsi="Cambria Math"/>
                                      <w:i/>
                                      <w:sz w:val="22"/>
                                      <w:szCs w:val="21"/>
                                      <w:lang w:val="en-US"/>
                                    </w:rPr>
                                  </w:del>
                                </m:ctrlPr>
                              </m:sSubPr>
                              <m:e>
                                <m:r>
                                  <w:del w:id="1137" w:author="Hellmann, Simon" w:date="2025-08-31T11:53:00Z">
                                    <w:rPr>
                                      <w:rFonts w:ascii="Cambria Math" w:hAnsi="Cambria Math"/>
                                      <w:sz w:val="22"/>
                                      <w:szCs w:val="21"/>
                                      <w:lang w:val="en-US"/>
                                    </w:rPr>
                                    <m:t>DQ</m:t>
                                  </w:del>
                                </m:r>
                              </m:e>
                              <m:sub>
                                <m:r>
                                  <w:del w:id="1138" w:author="Hellmann, Simon" w:date="2025-08-31T11:53:00Z">
                                    <m:rPr>
                                      <m:nor/>
                                    </m:rPr>
                                    <w:rPr>
                                      <w:rFonts w:ascii="Cambria Math" w:hAnsi="Cambria Math"/>
                                      <w:sz w:val="22"/>
                                      <w:szCs w:val="21"/>
                                      <w:lang w:val="en-US"/>
                                      <w:rPrChange w:id="1139" w:author="Hellmann, Simon" w:date="2025-08-31T12:14:00Z">
                                        <w:rPr>
                                          <w:rFonts w:ascii="Cambria Math" w:hAnsi="Cambria Math"/>
                                          <w:sz w:val="22"/>
                                          <w:szCs w:val="21"/>
                                          <w:lang w:val="de-DE"/>
                                        </w:rPr>
                                      </w:rPrChange>
                                    </w:rPr>
                                    <m:t>li</m:t>
                                  </w:del>
                                </m:r>
                              </m:sub>
                            </m:sSub>
                            <m:r>
                              <w:del w:id="1140" w:author="Hellmann, Simon" w:date="2025-08-31T11:53:00Z">
                                <w:rPr>
                                  <w:rFonts w:ascii="Cambria Math" w:hAnsi="Cambria Math"/>
                                  <w:sz w:val="22"/>
                                  <w:szCs w:val="21"/>
                                  <w:lang w:val="en-US"/>
                                  <w:rPrChange w:id="1141" w:author="Hellmann, Simon" w:date="2025-08-31T12:14:00Z">
                                    <w:rPr>
                                      <w:rFonts w:ascii="Cambria Math" w:hAnsi="Cambria Math"/>
                                      <w:sz w:val="22"/>
                                      <w:szCs w:val="21"/>
                                      <w:lang w:val="de-DE"/>
                                    </w:rPr>
                                  </w:rPrChange>
                                </w:rPr>
                                <m:t xml:space="preserve"> </m:t>
                              </w:del>
                            </m:r>
                            <m:r>
                              <w:del w:id="1142" w:author="Hellmann, Simon" w:date="2025-08-31T11:53:00Z">
                                <w:rPr>
                                  <w:rFonts w:ascii="Cambria Math" w:hAnsi="Cambria Math"/>
                                  <w:sz w:val="22"/>
                                  <w:szCs w:val="21"/>
                                  <w:lang w:val="en-US"/>
                                </w:rPr>
                                <m:t>TS</m:t>
                              </w:del>
                            </m:r>
                            <m:r>
                              <w:del w:id="1143" w:author="Hellmann, Simon" w:date="2025-08-31T11:53:00Z">
                                <w:rPr>
                                  <w:rFonts w:ascii="Cambria Math" w:hAnsi="Cambria Math"/>
                                  <w:sz w:val="22"/>
                                  <w:szCs w:val="21"/>
                                  <w:lang w:val="en-US"/>
                                  <w:rPrChange w:id="1144" w:author="Hellmann, Simon" w:date="2025-08-31T12:14:00Z">
                                    <w:rPr>
                                      <w:rFonts w:ascii="Cambria Math" w:hAnsi="Cambria Math"/>
                                      <w:sz w:val="22"/>
                                      <w:szCs w:val="21"/>
                                      <w:lang w:val="de-DE"/>
                                    </w:rPr>
                                  </w:rPrChange>
                                </w:rPr>
                                <m:t xml:space="preserve"> </m:t>
                              </w:del>
                            </m:r>
                            <m:sSub>
                              <m:sSubPr>
                                <m:ctrlPr>
                                  <w:del w:id="1145" w:author="Hellmann, Simon" w:date="2025-08-31T11:53:00Z">
                                    <w:rPr>
                                      <w:rFonts w:ascii="Cambria Math" w:hAnsi="Cambria Math"/>
                                      <w:i/>
                                      <w:sz w:val="22"/>
                                      <w:szCs w:val="21"/>
                                      <w:lang w:val="en-US"/>
                                    </w:rPr>
                                  </w:del>
                                </m:ctrlPr>
                              </m:sSubPr>
                              <m:e>
                                <m:r>
                                  <w:del w:id="1146" w:author="Hellmann, Simon" w:date="2025-08-31T11:53:00Z">
                                    <w:rPr>
                                      <w:rFonts w:ascii="Cambria Math" w:hAnsi="Cambria Math"/>
                                      <w:sz w:val="22"/>
                                      <w:szCs w:val="21"/>
                                      <w:lang w:val="en-US"/>
                                    </w:rPr>
                                    <m:t>ρ</m:t>
                                  </w:del>
                                </m:r>
                              </m:e>
                              <m:sub>
                                <m:r>
                                  <w:del w:id="1147" w:author="Hellmann, Simon" w:date="2025-08-31T11:53:00Z">
                                    <m:rPr>
                                      <m:nor/>
                                    </m:rPr>
                                    <w:rPr>
                                      <w:rFonts w:ascii="Cambria Math" w:hAnsi="Cambria Math"/>
                                      <w:sz w:val="22"/>
                                      <w:szCs w:val="21"/>
                                      <w:lang w:val="en-US"/>
                                      <w:rPrChange w:id="1148" w:author="Hellmann, Simon" w:date="2025-08-31T12:14:00Z">
                                        <w:rPr>
                                          <w:rFonts w:ascii="Cambria Math" w:hAnsi="Cambria Math"/>
                                          <w:sz w:val="22"/>
                                          <w:szCs w:val="21"/>
                                          <w:lang w:val="de-DE"/>
                                        </w:rPr>
                                      </w:rPrChange>
                                    </w:rPr>
                                    <m:t>FM</m:t>
                                  </w:del>
                                </m:r>
                              </m:sub>
                            </m:sSub>
                            <m:r>
                              <w:del w:id="1149" w:author="Hellmann, Simon" w:date="2025-08-31T11:53:00Z">
                                <w:rPr>
                                  <w:rFonts w:ascii="Cambria Math" w:hAnsi="Cambria Math"/>
                                  <w:sz w:val="22"/>
                                  <w:szCs w:val="21"/>
                                  <w:lang w:val="en-US"/>
                                  <w:rPrChange w:id="1150" w:author="Hellmann, Simon" w:date="2025-08-31T12:14:00Z">
                                    <w:rPr>
                                      <w:rFonts w:ascii="Cambria Math" w:hAnsi="Cambria Math"/>
                                      <w:sz w:val="22"/>
                                      <w:szCs w:val="21"/>
                                      <w:lang w:val="de-DE"/>
                                    </w:rPr>
                                  </w:rPrChange>
                                </w:rPr>
                                <m:t xml:space="preserve"> </m:t>
                              </w:del>
                            </m:r>
                            <m:sSub>
                              <m:sSubPr>
                                <m:ctrlPr>
                                  <w:del w:id="1151" w:author="Hellmann, Simon" w:date="2025-08-31T11:53:00Z">
                                    <w:rPr>
                                      <w:rFonts w:ascii="Cambria Math" w:hAnsi="Cambria Math"/>
                                      <w:i/>
                                      <w:sz w:val="22"/>
                                      <w:szCs w:val="21"/>
                                      <w:lang w:val="en-US"/>
                                    </w:rPr>
                                  </w:del>
                                </m:ctrlPr>
                              </m:sSubPr>
                              <m:e>
                                <m:r>
                                  <w:del w:id="1152" w:author="Hellmann, Simon" w:date="2025-08-31T11:53:00Z">
                                    <w:rPr>
                                      <w:rFonts w:ascii="Cambria Math" w:hAnsi="Cambria Math"/>
                                      <w:sz w:val="22"/>
                                      <w:szCs w:val="21"/>
                                      <w:lang w:val="en-US"/>
                                    </w:rPr>
                                    <m:t>σ</m:t>
                                  </w:del>
                                </m:r>
                              </m:e>
                              <m:sub>
                                <m:r>
                                  <w:del w:id="1153" w:author="Hellmann, Simon" w:date="2025-08-31T11:53:00Z">
                                    <m:rPr>
                                      <m:sty m:val="p"/>
                                    </m:rPr>
                                    <w:rPr>
                                      <w:rFonts w:ascii="Cambria Math" w:hAnsi="Cambria Math"/>
                                      <w:sz w:val="22"/>
                                      <w:szCs w:val="21"/>
                                      <w:lang w:val="en-US"/>
                                      <w:rPrChange w:id="1154" w:author="Hellmann, Simon" w:date="2025-08-31T12:14:00Z">
                                        <w:rPr>
                                          <w:rFonts w:ascii="Cambria Math" w:hAnsi="Cambria Math"/>
                                          <w:sz w:val="22"/>
                                          <w:szCs w:val="21"/>
                                          <w:lang w:val="de-DE"/>
                                        </w:rPr>
                                      </w:rPrChange>
                                    </w:rPr>
                                    <m:t>XL</m:t>
                                  </w:del>
                                </m:r>
                              </m:sub>
                            </m:sSub>
                          </m:e>
                        </m:d>
                      </m:e>
                      <m:sup>
                        <m:r>
                          <w:del w:id="1155" w:author="Hellmann, Simon" w:date="2025-08-31T11:53:00Z">
                            <w:rPr>
                              <w:rFonts w:ascii="Cambria Math" w:hAnsi="Cambria Math"/>
                              <w:sz w:val="22"/>
                              <w:szCs w:val="21"/>
                              <w:lang w:val="en-US"/>
                              <w:rPrChange w:id="1156" w:author="Hellmann, Simon" w:date="2025-08-31T12:14:00Z">
                                <w:rPr>
                                  <w:rFonts w:ascii="Cambria Math" w:hAnsi="Cambria Math"/>
                                  <w:sz w:val="22"/>
                                  <w:szCs w:val="21"/>
                                  <w:lang w:val="de-DE"/>
                                </w:rPr>
                              </w:rPrChange>
                            </w:rPr>
                            <m:t>2</m:t>
                          </w:del>
                        </m:r>
                      </m:sup>
                    </m:sSup>
                    <m:r>
                      <w:del w:id="1157" w:author="Hellmann, Simon" w:date="2025-08-31T11:53:00Z">
                        <w:rPr>
                          <w:rFonts w:ascii="Cambria Math" w:hAnsi="Cambria Math"/>
                          <w:sz w:val="22"/>
                          <w:szCs w:val="21"/>
                          <w:lang w:val="en-US"/>
                          <w:rPrChange w:id="1158" w:author="Hellmann, Simon" w:date="2025-08-31T12:14:00Z">
                            <w:rPr>
                              <w:rFonts w:ascii="Cambria Math" w:hAnsi="Cambria Math"/>
                              <w:sz w:val="22"/>
                              <w:szCs w:val="21"/>
                              <w:lang w:val="de-DE"/>
                            </w:rPr>
                          </w:rPrChange>
                        </w:rPr>
                        <m:t>+</m:t>
                      </w:del>
                    </m:r>
                    <m:sSup>
                      <m:sSupPr>
                        <m:ctrlPr>
                          <w:del w:id="1159" w:author="Hellmann, Simon" w:date="2025-08-31T11:53:00Z">
                            <w:rPr>
                              <w:rFonts w:ascii="Cambria Math" w:hAnsi="Cambria Math"/>
                              <w:i/>
                              <w:sz w:val="22"/>
                              <w:szCs w:val="21"/>
                              <w:lang w:val="en-US"/>
                            </w:rPr>
                          </w:del>
                        </m:ctrlPr>
                      </m:sSupPr>
                      <m:e>
                        <m:d>
                          <m:dPr>
                            <m:ctrlPr>
                              <w:del w:id="1160" w:author="Hellmann, Simon" w:date="2025-08-31T11:53:00Z">
                                <w:rPr>
                                  <w:rFonts w:ascii="Cambria Math" w:hAnsi="Cambria Math"/>
                                  <w:i/>
                                  <w:sz w:val="22"/>
                                  <w:szCs w:val="21"/>
                                  <w:lang w:val="en-US"/>
                                </w:rPr>
                              </w:del>
                            </m:ctrlPr>
                          </m:dPr>
                          <m:e>
                            <m:sSub>
                              <m:sSubPr>
                                <m:ctrlPr>
                                  <w:del w:id="1161" w:author="Hellmann, Simon" w:date="2025-08-31T11:53:00Z">
                                    <w:rPr>
                                      <w:rFonts w:ascii="Cambria Math" w:hAnsi="Cambria Math"/>
                                      <w:i/>
                                      <w:sz w:val="22"/>
                                      <w:szCs w:val="21"/>
                                      <w:lang w:val="en-US"/>
                                    </w:rPr>
                                  </w:del>
                                </m:ctrlPr>
                              </m:sSubPr>
                              <m:e>
                                <m:r>
                                  <w:del w:id="1162" w:author="Hellmann, Simon" w:date="2025-08-31T11:53:00Z">
                                    <w:rPr>
                                      <w:rFonts w:ascii="Cambria Math" w:hAnsi="Cambria Math"/>
                                      <w:sz w:val="22"/>
                                      <w:szCs w:val="21"/>
                                      <w:lang w:val="en-US"/>
                                    </w:rPr>
                                    <m:t>DQ</m:t>
                                  </w:del>
                                </m:r>
                              </m:e>
                              <m:sub>
                                <m:r>
                                  <w:del w:id="1163" w:author="Hellmann, Simon" w:date="2025-08-31T11:53:00Z">
                                    <m:rPr>
                                      <m:nor/>
                                    </m:rPr>
                                    <w:rPr>
                                      <w:rFonts w:ascii="Cambria Math" w:hAnsi="Cambria Math"/>
                                      <w:sz w:val="22"/>
                                      <w:szCs w:val="21"/>
                                      <w:lang w:val="en-US"/>
                                      <w:rPrChange w:id="1164" w:author="Hellmann, Simon" w:date="2025-08-31T12:14:00Z">
                                        <w:rPr>
                                          <w:rFonts w:ascii="Cambria Math" w:hAnsi="Cambria Math"/>
                                          <w:sz w:val="22"/>
                                          <w:szCs w:val="21"/>
                                          <w:lang w:val="de-DE"/>
                                        </w:rPr>
                                      </w:rPrChange>
                                    </w:rPr>
                                    <m:t>li</m:t>
                                  </w:del>
                                </m:r>
                              </m:sub>
                            </m:sSub>
                            <m:r>
                              <w:del w:id="1165" w:author="Hellmann, Simon" w:date="2025-08-31T11:53:00Z">
                                <w:rPr>
                                  <w:rFonts w:ascii="Cambria Math" w:hAnsi="Cambria Math"/>
                                  <w:sz w:val="22"/>
                                  <w:szCs w:val="21"/>
                                  <w:lang w:val="en-US"/>
                                  <w:rPrChange w:id="1166" w:author="Hellmann, Simon" w:date="2025-08-31T12:14:00Z">
                                    <w:rPr>
                                      <w:rFonts w:ascii="Cambria Math" w:hAnsi="Cambria Math"/>
                                      <w:sz w:val="22"/>
                                      <w:szCs w:val="21"/>
                                      <w:lang w:val="de-DE"/>
                                    </w:rPr>
                                  </w:rPrChange>
                                </w:rPr>
                                <m:t xml:space="preserve"> </m:t>
                              </w:del>
                            </m:r>
                            <m:r>
                              <w:del w:id="1167" w:author="Hellmann, Simon" w:date="2025-08-31T11:53:00Z">
                                <w:rPr>
                                  <w:rFonts w:ascii="Cambria Math" w:hAnsi="Cambria Math"/>
                                  <w:sz w:val="22"/>
                                  <w:szCs w:val="21"/>
                                  <w:lang w:val="de-DE"/>
                                </w:rPr>
                                <m:t>XL</m:t>
                              </w:del>
                            </m:r>
                            <m:r>
                              <w:del w:id="1168" w:author="Hellmann, Simon" w:date="2025-08-31T11:53:00Z">
                                <w:rPr>
                                  <w:rFonts w:ascii="Cambria Math" w:hAnsi="Cambria Math"/>
                                  <w:sz w:val="22"/>
                                  <w:szCs w:val="21"/>
                                  <w:lang w:val="en-US"/>
                                  <w:rPrChange w:id="1169" w:author="Hellmann, Simon" w:date="2025-08-31T12:14:00Z">
                                    <w:rPr>
                                      <w:rFonts w:ascii="Cambria Math" w:hAnsi="Cambria Math"/>
                                      <w:sz w:val="22"/>
                                      <w:szCs w:val="21"/>
                                      <w:lang w:val="de-DE"/>
                                    </w:rPr>
                                  </w:rPrChange>
                                </w:rPr>
                                <m:t xml:space="preserve"> </m:t>
                              </w:del>
                            </m:r>
                            <m:sSub>
                              <m:sSubPr>
                                <m:ctrlPr>
                                  <w:del w:id="1170" w:author="Hellmann, Simon" w:date="2025-08-31T11:53:00Z">
                                    <w:rPr>
                                      <w:rFonts w:ascii="Cambria Math" w:hAnsi="Cambria Math"/>
                                      <w:i/>
                                      <w:sz w:val="22"/>
                                      <w:szCs w:val="21"/>
                                      <w:lang w:val="en-US"/>
                                    </w:rPr>
                                  </w:del>
                                </m:ctrlPr>
                              </m:sSubPr>
                              <m:e>
                                <m:r>
                                  <w:del w:id="1171" w:author="Hellmann, Simon" w:date="2025-08-31T11:53:00Z">
                                    <w:rPr>
                                      <w:rFonts w:ascii="Cambria Math" w:hAnsi="Cambria Math"/>
                                      <w:sz w:val="22"/>
                                      <w:szCs w:val="21"/>
                                      <w:lang w:val="en-US"/>
                                    </w:rPr>
                                    <m:t>ρ</m:t>
                                  </w:del>
                                </m:r>
                              </m:e>
                              <m:sub>
                                <m:r>
                                  <w:del w:id="1172" w:author="Hellmann, Simon" w:date="2025-08-31T11:53:00Z">
                                    <m:rPr>
                                      <m:nor/>
                                    </m:rPr>
                                    <w:rPr>
                                      <w:rFonts w:ascii="Cambria Math" w:hAnsi="Cambria Math"/>
                                      <w:sz w:val="22"/>
                                      <w:szCs w:val="21"/>
                                      <w:lang w:val="en-US"/>
                                      <w:rPrChange w:id="1173" w:author="Hellmann, Simon" w:date="2025-08-31T12:14:00Z">
                                        <w:rPr>
                                          <w:rFonts w:ascii="Cambria Math" w:hAnsi="Cambria Math"/>
                                          <w:sz w:val="22"/>
                                          <w:szCs w:val="21"/>
                                          <w:lang w:val="de-DE"/>
                                        </w:rPr>
                                      </w:rPrChange>
                                    </w:rPr>
                                    <m:t>FM</m:t>
                                  </w:del>
                                </m:r>
                              </m:sub>
                            </m:sSub>
                            <m:r>
                              <w:del w:id="1174" w:author="Hellmann, Simon" w:date="2025-08-31T11:53:00Z">
                                <w:rPr>
                                  <w:rFonts w:ascii="Cambria Math" w:hAnsi="Cambria Math"/>
                                  <w:sz w:val="22"/>
                                  <w:szCs w:val="21"/>
                                  <w:lang w:val="en-US"/>
                                  <w:rPrChange w:id="1175" w:author="Hellmann, Simon" w:date="2025-08-31T12:14:00Z">
                                    <w:rPr>
                                      <w:rFonts w:ascii="Cambria Math" w:hAnsi="Cambria Math"/>
                                      <w:sz w:val="22"/>
                                      <w:szCs w:val="21"/>
                                      <w:lang w:val="de-DE"/>
                                    </w:rPr>
                                  </w:rPrChange>
                                </w:rPr>
                                <m:t xml:space="preserve"> </m:t>
                              </w:del>
                            </m:r>
                            <m:sSub>
                              <m:sSubPr>
                                <m:ctrlPr>
                                  <w:del w:id="1176" w:author="Hellmann, Simon" w:date="2025-08-31T11:53:00Z">
                                    <w:rPr>
                                      <w:rFonts w:ascii="Cambria Math" w:hAnsi="Cambria Math"/>
                                      <w:i/>
                                      <w:sz w:val="22"/>
                                      <w:szCs w:val="21"/>
                                      <w:lang w:val="en-US"/>
                                    </w:rPr>
                                  </w:del>
                                </m:ctrlPr>
                              </m:sSubPr>
                              <m:e>
                                <m:r>
                                  <w:del w:id="1177" w:author="Hellmann, Simon" w:date="2025-08-31T11:53:00Z">
                                    <w:rPr>
                                      <w:rFonts w:ascii="Cambria Math" w:hAnsi="Cambria Math"/>
                                      <w:sz w:val="22"/>
                                      <w:szCs w:val="21"/>
                                      <w:lang w:val="en-US"/>
                                    </w:rPr>
                                    <m:t>σ</m:t>
                                  </w:del>
                                </m:r>
                              </m:e>
                              <m:sub>
                                <m:r>
                                  <w:del w:id="1178" w:author="Hellmann, Simon" w:date="2025-08-31T11:53:00Z">
                                    <m:rPr>
                                      <m:nor/>
                                    </m:rPr>
                                    <w:rPr>
                                      <w:rFonts w:ascii="Cambria Math" w:hAnsi="Cambria Math"/>
                                      <w:sz w:val="22"/>
                                      <w:szCs w:val="21"/>
                                      <w:lang w:val="en-US"/>
                                      <w:rPrChange w:id="1179" w:author="Hellmann, Simon" w:date="2025-08-31T12:14:00Z">
                                        <w:rPr>
                                          <w:rFonts w:ascii="Cambria Math" w:hAnsi="Cambria Math"/>
                                          <w:sz w:val="22"/>
                                          <w:szCs w:val="21"/>
                                          <w:lang w:val="de-DE"/>
                                        </w:rPr>
                                      </w:rPrChange>
                                    </w:rPr>
                                    <m:t>TS</m:t>
                                  </w:del>
                                </m:r>
                              </m:sub>
                            </m:sSub>
                          </m:e>
                        </m:d>
                      </m:e>
                      <m:sup>
                        <m:r>
                          <w:del w:id="1180" w:author="Hellmann, Simon" w:date="2025-08-31T11:53:00Z">
                            <w:rPr>
                              <w:rFonts w:ascii="Cambria Math" w:hAnsi="Cambria Math"/>
                              <w:sz w:val="22"/>
                              <w:szCs w:val="21"/>
                              <w:lang w:val="en-US"/>
                              <w:rPrChange w:id="1181" w:author="Hellmann, Simon" w:date="2025-08-31T12:14:00Z">
                                <w:rPr>
                                  <w:rFonts w:ascii="Cambria Math" w:hAnsi="Cambria Math"/>
                                  <w:sz w:val="22"/>
                                  <w:szCs w:val="21"/>
                                  <w:lang w:val="de-DE"/>
                                </w:rPr>
                              </w:rPrChange>
                            </w:rPr>
                            <m:t>2</m:t>
                          </w:del>
                        </m:r>
                      </m:sup>
                    </m:sSup>
                  </m:e>
                </m:rad>
                <m:r>
                  <w:del w:id="1182" w:author="Hellmann, Simon" w:date="2025-08-31T11:53:00Z">
                    <w:rPr>
                      <w:rFonts w:ascii="Cambria Math" w:hAnsi="Cambria Math"/>
                      <w:sz w:val="22"/>
                      <w:szCs w:val="21"/>
                      <w:lang w:val="en-US"/>
                      <w:rPrChange w:id="1183" w:author="Hellmann, Simon" w:date="2025-08-31T12:14:00Z">
                        <w:rPr>
                          <w:rFonts w:ascii="Cambria Math" w:hAnsi="Cambria Math"/>
                          <w:sz w:val="22"/>
                          <w:szCs w:val="21"/>
                          <w:lang w:val="de-DE"/>
                        </w:rPr>
                      </w:rPrChange>
                    </w:rPr>
                    <m:t>.</m:t>
                  </w:del>
                </m:r>
              </m:oMath>
            </m:oMathPara>
          </w:p>
        </w:tc>
        <w:tc>
          <w:tcPr>
            <w:tcW w:w="802" w:type="pct"/>
            <w:vAlign w:val="center"/>
          </w:tcPr>
          <w:p w14:paraId="7499F94C" w14:textId="75030113" w:rsidR="000B78CD" w:rsidRPr="00C64143" w:rsidDel="00BB59BF" w:rsidRDefault="0037561A" w:rsidP="000B78CD">
            <w:pPr>
              <w:pStyle w:val="Beschriftung"/>
              <w:jc w:val="right"/>
              <w:rPr>
                <w:del w:id="1184" w:author="Hellmann, Simon" w:date="2025-08-31T11:53:00Z"/>
                <w:moveFrom w:id="1185" w:author="Hellmann, Simon" w:date="2025-08-30T17:25:00Z"/>
                <w:lang w:val="en-US"/>
                <w:rPrChange w:id="1186" w:author="Hellmann, Simon" w:date="2025-08-31T12:14:00Z">
                  <w:rPr>
                    <w:del w:id="1187" w:author="Hellmann, Simon" w:date="2025-08-31T11:53:00Z"/>
                    <w:moveFrom w:id="1188" w:author="Hellmann, Simon" w:date="2025-08-30T17:25:00Z"/>
                  </w:rPr>
                </w:rPrChange>
              </w:rPr>
            </w:pPr>
            <w:moveFrom w:id="1189" w:author="Hellmann, Simon" w:date="2025-08-30T17:25:00Z">
              <w:del w:id="1190" w:author="Hellmann, Simon" w:date="2025-08-31T11:53:00Z">
                <w:r w:rsidRPr="00C64143" w:rsidDel="00BB59BF">
                  <w:rPr>
                    <w:lang w:val="en-US"/>
                    <w:rPrChange w:id="1191" w:author="Hellmann, Simon" w:date="2025-08-31T12:14:00Z">
                      <w:rPr>
                        <w:lang w:val="en-US"/>
                      </w:rPr>
                    </w:rPrChange>
                  </w:rPr>
                  <w:delText>(</w:delText>
                </w:r>
                <w:r w:rsidDel="00BB59BF">
                  <w:rPr>
                    <w:i w:val="0"/>
                    <w:iCs w:val="0"/>
                  </w:rPr>
                  <w:fldChar w:fldCharType="begin"/>
                </w:r>
                <w:r w:rsidRPr="00C64143" w:rsidDel="00BB59BF">
                  <w:rPr>
                    <w:lang w:val="en-US"/>
                    <w:rPrChange w:id="1192" w:author="Hellmann, Simon" w:date="2025-08-31T12:14:00Z">
                      <w:rPr>
                        <w:lang w:val="en-US"/>
                      </w:rPr>
                    </w:rPrChange>
                  </w:rPr>
                  <w:delInstrText xml:space="preserve"> STYLEREF 1 \s </w:delInstrText>
                </w:r>
                <w:r w:rsidDel="00BB59BF">
                  <w:rPr>
                    <w:i w:val="0"/>
                    <w:iCs w:val="0"/>
                  </w:rPr>
                  <w:fldChar w:fldCharType="separate"/>
                </w:r>
                <w:r w:rsidR="00F7388A" w:rsidRPr="00C64143" w:rsidDel="00BB59BF">
                  <w:rPr>
                    <w:noProof/>
                    <w:lang w:val="en-US"/>
                    <w:rPrChange w:id="1193" w:author="Hellmann, Simon" w:date="2025-08-31T12:14:00Z">
                      <w:rPr>
                        <w:noProof/>
                        <w:lang w:val="en-US"/>
                      </w:rPr>
                    </w:rPrChange>
                  </w:rPr>
                  <w:delText>2</w:delText>
                </w:r>
                <w:r w:rsidDel="00BB59BF">
                  <w:rPr>
                    <w:i w:val="0"/>
                    <w:iCs w:val="0"/>
                  </w:rPr>
                  <w:fldChar w:fldCharType="end"/>
                </w:r>
                <w:r w:rsidRPr="00C64143" w:rsidDel="00BB59BF">
                  <w:rPr>
                    <w:lang w:val="en-US"/>
                    <w:rPrChange w:id="1194" w:author="Hellmann, Simon" w:date="2025-08-31T12:14:00Z">
                      <w:rPr>
                        <w:lang w:val="en-US"/>
                      </w:rPr>
                    </w:rPrChange>
                  </w:rPr>
                  <w:delText>.</w:delText>
                </w:r>
                <w:r w:rsidDel="00BB59BF">
                  <w:rPr>
                    <w:i w:val="0"/>
                    <w:iCs w:val="0"/>
                  </w:rPr>
                  <w:fldChar w:fldCharType="begin"/>
                </w:r>
                <w:r w:rsidRPr="00C64143" w:rsidDel="00BB59BF">
                  <w:rPr>
                    <w:lang w:val="en-US"/>
                    <w:rPrChange w:id="1195" w:author="Hellmann, Simon" w:date="2025-08-31T12:14:00Z">
                      <w:rPr>
                        <w:lang w:val="en-US"/>
                      </w:rPr>
                    </w:rPrChange>
                  </w:rPr>
                  <w:delInstrText xml:space="preserve"> SEQ Equation \* ARABIC \s 1 </w:delInstrText>
                </w:r>
                <w:r w:rsidDel="00BB59BF">
                  <w:rPr>
                    <w:i w:val="0"/>
                    <w:iCs w:val="0"/>
                  </w:rPr>
                  <w:fldChar w:fldCharType="separate"/>
                </w:r>
                <w:r w:rsidR="00F7388A" w:rsidRPr="00C64143" w:rsidDel="00BB59BF">
                  <w:rPr>
                    <w:noProof/>
                    <w:lang w:val="en-US"/>
                    <w:rPrChange w:id="1196" w:author="Hellmann, Simon" w:date="2025-08-31T12:14:00Z">
                      <w:rPr>
                        <w:noProof/>
                        <w:lang w:val="en-US"/>
                      </w:rPr>
                    </w:rPrChange>
                  </w:rPr>
                  <w:delText>7</w:delText>
                </w:r>
                <w:r w:rsidDel="00BB59BF">
                  <w:rPr>
                    <w:i w:val="0"/>
                    <w:iCs w:val="0"/>
                  </w:rPr>
                  <w:fldChar w:fldCharType="end"/>
                </w:r>
                <w:r w:rsidRPr="00C64143" w:rsidDel="00BB59BF">
                  <w:rPr>
                    <w:lang w:val="en-US"/>
                    <w:rPrChange w:id="1197" w:author="Hellmann, Simon" w:date="2025-08-31T12:14:00Z">
                      <w:rPr>
                        <w:lang w:val="en-US"/>
                      </w:rPr>
                    </w:rPrChange>
                  </w:rPr>
                  <w:delText>)</w:delText>
                </w:r>
              </w:del>
            </w:moveFrom>
          </w:p>
        </w:tc>
      </w:tr>
    </w:tbl>
    <w:moveFromRangeEnd w:id="993"/>
    <w:p w14:paraId="2DFAA56D" w14:textId="748205B4" w:rsidR="00EF63E2" w:rsidDel="00FC6AF8" w:rsidRDefault="00667BDC" w:rsidP="0BB509A2">
      <w:pPr>
        <w:rPr>
          <w:del w:id="1198" w:author="Hellmann, Simon" w:date="2025-08-31T12:08:00Z"/>
          <w:lang w:val="en-US"/>
        </w:rPr>
      </w:pPr>
      <w:del w:id="1199" w:author="Hellmann, Simon" w:date="2025-08-31T12:08:00Z">
        <w:r w:rsidDel="00FC6AF8">
          <w:rPr>
            <w:lang w:val="en-US"/>
          </w:rPr>
          <w:delText>SDs</w:delText>
        </w:r>
        <w:r w:rsidR="001D3BAC" w:rsidDel="00FC6AF8">
          <w:rPr>
            <w:lang w:val="en-US"/>
          </w:rPr>
          <w:delText xml:space="preserve"> were based on variation coefficients and nominal values</w:delText>
        </w:r>
        <w:r w:rsidR="00177C0F" w:rsidDel="00FC6AF8">
          <w:rPr>
            <w:lang w:val="en-US"/>
          </w:rPr>
          <w:delText xml:space="preserve"> of </w:delText>
        </w:r>
        <w:r w:rsidR="00177C0F" w:rsidRPr="00EA494A" w:rsidDel="00FC6AF8">
          <w:rPr>
            <w:lang w:val="en-US"/>
          </w:rPr>
          <w:delText>individual substrates</w:delText>
        </w:r>
        <w:r w:rsidDel="00FC6AF8">
          <w:rPr>
            <w:lang w:val="en-US"/>
          </w:rPr>
          <w:delText xml:space="preserve">, which </w:delText>
        </w:r>
        <w:r w:rsidR="001D3BAC" w:rsidRPr="00EA494A" w:rsidDel="00FC6AF8">
          <w:rPr>
            <w:lang w:val="en-US"/>
          </w:rPr>
          <w:delText xml:space="preserve">are </w:delText>
        </w:r>
        <w:r w:rsidDel="00FC6AF8">
          <w:rPr>
            <w:lang w:val="en-US"/>
          </w:rPr>
          <w:delText xml:space="preserve">both </w:delText>
        </w:r>
        <w:r w:rsidR="001D3BAC" w:rsidRPr="00EA494A" w:rsidDel="00FC6AF8">
          <w:rPr>
            <w:lang w:val="en-US"/>
          </w:rPr>
          <w:delText>summarized in Tab</w:delText>
        </w:r>
        <w:r w:rsidR="001D3BAC" w:rsidDel="00FC6AF8">
          <w:rPr>
            <w:lang w:val="en-US"/>
          </w:rPr>
          <w:delText>.</w:delText>
        </w:r>
        <w:r w:rsidR="001D3BAC" w:rsidRPr="00EA494A" w:rsidDel="00FC6AF8">
          <w:rPr>
            <w:lang w:val="en-US"/>
          </w:rPr>
          <w:delText xml:space="preserve"> </w:delText>
        </w:r>
        <w:r w:rsidR="001D3BAC" w:rsidDel="00FC6AF8">
          <w:rPr>
            <w:lang w:val="en-US"/>
          </w:rPr>
          <w:delText>1.</w:delText>
        </w:r>
        <w:r w:rsidR="0BB509A2" w:rsidRPr="009A7C91" w:rsidDel="00FC6AF8">
          <w:rPr>
            <w:lang w:val="en-US"/>
          </w:rPr>
          <w:delText xml:space="preserve"> </w:delText>
        </w:r>
        <w:r w:rsidR="00840FF9" w:rsidDel="00FC6AF8">
          <w:rPr>
            <w:lang w:val="en-US"/>
          </w:rPr>
          <w:delText>R</w:delText>
        </w:r>
        <w:r w:rsidR="0BB509A2" w:rsidRPr="009A7C91" w:rsidDel="00FC6AF8">
          <w:rPr>
            <w:lang w:val="en-US"/>
          </w:rPr>
          <w:delText xml:space="preserve">esulting </w:delText>
        </w:r>
        <w:r w:rsidDel="00FC6AF8">
          <w:rPr>
            <w:lang w:val="en-US"/>
          </w:rPr>
          <w:delText>SDs</w:delText>
        </w:r>
        <w:r w:rsidR="0BB509A2" w:rsidRPr="009A7C91" w:rsidDel="00FC6AF8">
          <w:rPr>
            <w:lang w:val="en-US"/>
          </w:rPr>
          <w:delText xml:space="preserve"> </w:delText>
        </w:r>
        <w:r w:rsidR="00840FF9" w:rsidDel="00FC6AF8">
          <w:rPr>
            <w:lang w:val="en-US"/>
          </w:rPr>
          <w:delText xml:space="preserve">of </w:delText>
        </w:r>
        <w:r w:rsidR="00957178" w:rsidDel="00FC6AF8">
          <w:rPr>
            <w:lang w:val="en-US"/>
          </w:rPr>
          <w:delText xml:space="preserve">influent macronutrients </w:delText>
        </w:r>
        <w:r w:rsidR="0BB509A2" w:rsidRPr="009A7C91" w:rsidDel="00FC6AF8">
          <w:rPr>
            <w:lang w:val="en-US"/>
          </w:rPr>
          <w:delText xml:space="preserve">are </w:delText>
        </w:r>
        <w:r w:rsidR="00AB7DCF" w:rsidDel="00FC6AF8">
          <w:rPr>
            <w:lang w:val="en-US"/>
          </w:rPr>
          <w:delText xml:space="preserve">provided in the </w:delText>
        </w:r>
      </w:del>
      <w:del w:id="1200" w:author="Hellmann, Simon" w:date="2025-08-27T18:02:00Z">
        <w:r w:rsidR="00AB7DCF" w:rsidRPr="005D3388" w:rsidDel="005D3388">
          <w:rPr>
            <w:highlight w:val="yellow"/>
            <w:lang w:val="en-US"/>
            <w:rPrChange w:id="1201" w:author="Hellmann, Simon" w:date="2025-08-27T18:03:00Z">
              <w:rPr>
                <w:lang w:val="en-US"/>
              </w:rPr>
            </w:rPrChange>
          </w:rPr>
          <w:delText>SI</w:delText>
        </w:r>
      </w:del>
      <w:del w:id="1202" w:author="Hellmann, Simon" w:date="2025-08-31T12:08:00Z">
        <w:r w:rsidR="0BB509A2" w:rsidRPr="005D3388" w:rsidDel="00FC6AF8">
          <w:rPr>
            <w:highlight w:val="yellow"/>
            <w:lang w:val="en-US"/>
            <w:rPrChange w:id="1203" w:author="Hellmann, Simon" w:date="2025-08-27T18:03:00Z">
              <w:rPr>
                <w:lang w:val="en-US"/>
              </w:rPr>
            </w:rPrChange>
          </w:rPr>
          <w:delText>.</w:delText>
        </w:r>
      </w:del>
    </w:p>
    <w:p w14:paraId="407F77E9" w14:textId="730D1169" w:rsidR="00A7700F" w:rsidRDefault="0EF766E9" w:rsidP="00A7700F">
      <w:pPr>
        <w:pStyle w:val="berschrift2"/>
        <w:rPr>
          <w:lang w:val="en-US"/>
        </w:rPr>
      </w:pPr>
      <w:r w:rsidRPr="0EF766E9">
        <w:rPr>
          <w:lang w:val="en-US"/>
        </w:rPr>
        <w:t>2.3 Model predictive control</w:t>
      </w:r>
    </w:p>
    <w:p w14:paraId="43050636" w14:textId="3FEFD0C3"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Content>
          <w:r w:rsidR="00B378D5">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C0zMFQxNTowMTowOC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YWNkOWRjYTEtNzMwNi00ZTAyLWFiMDItMzBlNGUwNDA0NTgwIiwiVGV4dCI6IihRaW4gYW5kIEJhZGd3ZWxsLCAyMDAzKSIsIldBSVZlcnNpb24iOiI2LjE5LjIuMSJ9}</w:instrText>
          </w:r>
          <w:r w:rsidR="00B378D5">
            <w:rPr>
              <w:lang w:val="en-US"/>
            </w:rPr>
            <w:fldChar w:fldCharType="separate"/>
          </w:r>
          <w:r w:rsidR="008D39E8">
            <w:fldChar w:fldCharType="begin"/>
          </w:r>
          <w:r w:rsidR="008D39E8" w:rsidRPr="00C64143">
            <w:rPr>
              <w:lang w:val="en-US"/>
              <w:rPrChange w:id="1204" w:author="Hellmann, Simon" w:date="2025-08-31T12:14:00Z">
                <w:rPr/>
              </w:rPrChange>
            </w:rPr>
            <w:instrText xml:space="preserve"> HYPERLINK \l "_CTVL001613817b73b44408b87fd77151cc11fc5" \o "Qin, S.; Badgwell, T. A. (2003): A survey of industrial model predictive control technology. Control Engineering Practice 11 (7), 733–764." </w:instrText>
          </w:r>
          <w:ins w:id="1205" w:author="Hellmann, Simon" w:date="2025-08-31T12:14:00Z"/>
          <w:r w:rsidR="008D39E8">
            <w:fldChar w:fldCharType="separate"/>
          </w:r>
          <w:r w:rsidR="00E04011">
            <w:rPr>
              <w:lang w:val="en-US"/>
            </w:rPr>
            <w:t>(Qin and Badgwell, 2003)</w:t>
          </w:r>
          <w:r w:rsidR="008D39E8">
            <w:rPr>
              <w:lang w:val="en-US"/>
            </w:rPr>
            <w:fldChar w:fldCharType="end"/>
          </w:r>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w:t>
      </w:r>
      <w:r w:rsidR="0036259A">
        <w:rPr>
          <w:lang w:val="en-US"/>
        </w:rPr>
        <w:t xml:space="preserve">the </w:t>
      </w:r>
      <w:r w:rsidR="00657614">
        <w:rPr>
          <w:lang w:val="en-US"/>
        </w:rPr>
        <w:t xml:space="preserve">controller, </w:t>
      </w:r>
      <w:r w:rsidR="0036259A">
        <w:rPr>
          <w:lang w:val="en-US"/>
        </w:rPr>
        <w:t xml:space="preserve">the </w:t>
      </w:r>
      <w:r w:rsidR="00657614">
        <w:rPr>
          <w:lang w:val="en-US"/>
        </w:rPr>
        <w:t>plant</w:t>
      </w:r>
      <w:r w:rsidR="0036259A">
        <w:rPr>
          <w:lang w:val="en-US"/>
        </w:rPr>
        <w:t>,</w:t>
      </w:r>
      <w:r w:rsidR="00657614">
        <w:rPr>
          <w:lang w:val="en-US"/>
        </w:rPr>
        <w:t xml:space="preserve">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one</w:t>
      </w:r>
      <w:r w:rsidR="00C83360">
        <w:rPr>
          <w:lang w:val="en-US"/>
        </w:rPr>
        <w:t xml:space="preserve"> </w:t>
      </w:r>
      <w:r w:rsidRPr="42E16D65">
        <w:rPr>
          <w:lang w:val="en-US"/>
        </w:rPr>
        <w:t>time step</w:t>
      </w:r>
      <w:r w:rsidR="0036259A">
        <w:rPr>
          <w:lang w:val="en-US"/>
        </w:rPr>
        <w:t>,</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048AFD8A"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Content>
          <w:r w:rsidR="002242FE">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4LTMwVDE1OjAxOjA4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zg1NmVmMWY2LTJjNjYtNDJhNy1iYmQyLTM3YmNmNzJjNzdiNyIsIlRleHQiOiIoTHVjaWEgZXQgYWwuLCAyMDEzKSIsIldBSVZlcnNpb24iOiI2LjE5LjIuMSJ9}</w:instrText>
          </w:r>
          <w:r w:rsidR="002242FE">
            <w:rPr>
              <w:lang w:val="en-US"/>
            </w:rPr>
            <w:fldChar w:fldCharType="separate"/>
          </w:r>
          <w:r w:rsidR="008D39E8">
            <w:fldChar w:fldCharType="begin"/>
          </w:r>
          <w:r w:rsidR="008D39E8" w:rsidRPr="008D39E8">
            <w:rPr>
              <w:lang w:val="en-US"/>
              <w:rPrChange w:id="1206" w:author="Hellmann, Simon" w:date="2025-08-31T11:49:00Z">
                <w:rPr/>
              </w:rPrChange>
            </w:rPr>
            <w:instrText xml:space="preserve"> HYPERLINK \l "_CTVL0015c34a15e3a6541d0899b329ba07ee9d2" \o "Lucia, S.; Finkler, T.; Engell, S. (2013): Multi-stage nonlinear model predictive control applied to a semi-batch polymerization reactor under uncerta…" </w:instrText>
          </w:r>
          <w:ins w:id="1207" w:author="Hellmann, Simon" w:date="2025-08-31T12:14:00Z"/>
          <w:r w:rsidR="008D39E8">
            <w:fldChar w:fldCharType="separate"/>
          </w:r>
          <w:r w:rsidR="00E04011">
            <w:rPr>
              <w:lang w:val="en-US"/>
            </w:rPr>
            <w:t>(Lucia et al., 2013)</w:t>
          </w:r>
          <w:r w:rsidR="008D39E8">
            <w:rPr>
              <w:lang w:val="en-US"/>
            </w:rPr>
            <w:fldChar w:fldCharType="end"/>
          </w:r>
          <w:r w:rsidR="002242FE">
            <w:rPr>
              <w:lang w:val="en-US"/>
            </w:rPr>
            <w:fldChar w:fldCharType="end"/>
          </w:r>
        </w:sdtContent>
      </w:sdt>
      <w:r w:rsidRPr="32AF646F">
        <w:rPr>
          <w:lang w:val="en-US"/>
        </w:rPr>
        <w:t>.</w:t>
      </w:r>
      <w:r w:rsidR="0044151D">
        <w:rPr>
          <w:lang w:val="en-US"/>
        </w:rPr>
        <w:t xml:space="preserve"> </w:t>
      </w:r>
      <w:r w:rsidR="001F00E0">
        <w:rPr>
          <w:lang w:val="en-US"/>
        </w:rPr>
        <w:t>T</w:t>
      </w:r>
      <w:r w:rsidR="0044151D" w:rsidRPr="32AF646F">
        <w:rPr>
          <w:lang w:val="en-US"/>
        </w:rPr>
        <w: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A828EDD" w:rsidR="00510AB0" w:rsidRPr="00510AB0" w:rsidRDefault="32AF646F">
      <w:pPr>
        <w:pStyle w:val="berschrift3"/>
        <w:rPr>
          <w:lang w:val="en-US"/>
        </w:rPr>
      </w:pPr>
      <w:r w:rsidRPr="32AF646F">
        <w:rPr>
          <w:lang w:val="en-US"/>
        </w:rPr>
        <w:t xml:space="preserve">2.3.2 </w:t>
      </w:r>
      <w:bookmarkStart w:id="1208" w:name="_Hlk207213068"/>
      <w:r w:rsidRPr="32AF646F">
        <w:rPr>
          <w:lang w:val="en-US"/>
        </w:rPr>
        <w:t xml:space="preserve">Simplified scenario tree design for </w:t>
      </w:r>
      <w:ins w:id="1209" w:author="Hellmann, Simon" w:date="2025-08-27T18:50:00Z">
        <w:r w:rsidR="00B05A33">
          <w:rPr>
            <w:lang w:val="en-US"/>
          </w:rPr>
          <w:t>anaerobic digestion</w:t>
        </w:r>
      </w:ins>
      <w:del w:id="1210" w:author="Hellmann, Simon" w:date="2025-08-27T18:50:00Z">
        <w:r w:rsidRPr="32AF646F" w:rsidDel="00B05A33">
          <w:rPr>
            <w:lang w:val="en-US"/>
          </w:rPr>
          <w:delText>AD</w:delText>
        </w:r>
      </w:del>
      <w:r w:rsidRPr="32AF646F">
        <w:rPr>
          <w:lang w:val="en-US"/>
        </w:rPr>
        <w:t xml:space="preserve"> model</w:t>
      </w:r>
    </w:p>
    <w:bookmarkEnd w:id="1208"/>
    <w:p w14:paraId="702D3081" w14:textId="12524C9C" w:rsidR="00E3538A" w:rsidRDefault="008D39E8"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Content>
          <w:r w:rsidR="00ED65FB">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IjoiQW5ub3RhdGlvbiwgVGhlIGNvbmZlcmVuY2UgYWltcyB0byBicmluZyB0b2dldGhlciBhY2FkZW1pYyBhbmQgaW5kdXN0cmlhbCBwcm9mZXNzaW9uYWxzIGluIHRoZSBmaWVsZCBvZiBzeXN0ZW1zIGFuZCBjb250cm9sLCBhbmQgdG8gcHJvbW90ZSBzY2llbnRpZmljIGNvb3BlcmF0aW9uIGFuZCBleGNoYW5nZXMgd2l0aGluIHRoZSBFdXJvcGVhbiBVbmlvbiBhbmQgYmV0d2VlbiBFdXJvcGUgYW5kIHRoZSByZXN0IG9mIHRoZSB3b3JsZC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UNDIDIwMTQ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Q0MgMjAxNCIsIlRyYW5zbGF0b3JzIjpbXSwiWWVhciI6IjIwMTQiLCJZZWFyUmVzb2x2ZWQiOiIyMDE0IiwiQ3JlYXRlZEJ5IjoiX0hlbGxtYW5uLCBTaW1vbiIsIkNyZWF0ZWRPbiI6IjIwMjQtMDMtMTFUMTY6MTc6MjUiLCJNb2RpZmllZEJ5IjoiX1NoZWxsbWFubiIsIklkIjoiN2QxNGZlODUtZDU1OS00Njg3LTkxN2MtN2E0NmFiNWUwZjc3IiwiTW9kaWZpZWRPbiI6IjIwMjUtMDgtMzBUMTU6MDE6MDg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TaGVsbG1hbm4iLCJJZCI6IjdiYWY2M2U1LWFmMjgtNGFiZi1iY2JiLTRiMWYyMzZmZTk1OCIsIk1vZGlmaWVkT24iOiIyMDI1LTA4LTMwVDE1OjAxOjA4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r>
            <w:fldChar w:fldCharType="begin"/>
          </w:r>
          <w:r>
            <w:instrText xml:space="preserve"> HYPERLINK \l "_CTVL0017baf63e5af284abfbcbb4b1f236fe958" \o "Lucia, S.; Engell, S. (2014): Control of towing kites under uncertainty using robust economic nonlinear model predictive control: ECC 2014. Strasbourg…" </w:instrText>
          </w:r>
          <w:ins w:id="1211" w:author="Hellmann, Simon" w:date="2025-08-31T12:14:00Z"/>
          <w:r>
            <w:fldChar w:fldCharType="separate"/>
          </w:r>
          <w:r w:rsidR="00E04011">
            <w:rPr>
              <w:lang w:val="en-US"/>
            </w:rPr>
            <w:t>Lucia and Engell</w:t>
          </w:r>
          <w:r>
            <w:rPr>
              <w:lang w:val="en-US"/>
            </w:rPr>
            <w:fldChar w:fldCharType="end"/>
          </w:r>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Content>
          <w:r w:rsidR="00ED65FB">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CI6IkFubm90YXRpb24sIFRoZSBjb25mZXJlbmNlIGFpbXMgdG8gYnJpbmcgdG9nZXRoZXIgYWNhZGVtaWMgYW5kIGluZHVzdHJpYWwgcHJvZmVzc2lvbmFscyBpbiB0aGUgZmllbGQgb2Ygc3lzdGVtcyBhbmQgY29udHJvbCwgYW5kIHRvIHByb21vdGUgc2NpZW50aWZpYyBjb29wZXJhdGlvbiBhbmQgZXhjaGFuZ2VzIHdpdGhpbiB0aGUgRXVyb3BlYW4gVW5pb24gYW5kIGJldHdlZW4gRXVyb3BlIGFuZCB0aGUgcmVzdCBvZiB0aGUgd29ybGQ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U2hlbGxtYW5uIiwiSWQiOiI3YmFmNjNlNS1hZjI4LTRhYmYtYmNiYi00YjFmMjM2ZmU5NTgiLCJNb2RpZmllZE9uIjoiMjAyNS0wOC0zMFQxNTowMTowO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r>
            <w:fldChar w:fldCharType="begin"/>
          </w:r>
          <w:r w:rsidRPr="008D39E8">
            <w:rPr>
              <w:lang w:val="en-US"/>
              <w:rPrChange w:id="1212" w:author="Hellmann, Simon" w:date="2025-08-31T11:49:00Z">
                <w:rPr/>
              </w:rPrChange>
            </w:rPr>
            <w:instrText xml:space="preserve"> HYPERLINK \l "_CTVL0017baf63e5af284abfbcbb4b1f236fe958" \o "Lucia, S.; Engell, S. (2014): Control of towing kites under uncertainty using robust economic nonlinear model predictive control: ECC 2014. Strasbourg…" </w:instrText>
          </w:r>
          <w:ins w:id="1213" w:author="Hellmann, Simon" w:date="2025-08-31T12:14:00Z"/>
          <w:r>
            <w:fldChar w:fldCharType="separate"/>
          </w:r>
          <w:r w:rsidR="00E04011">
            <w:rPr>
              <w:lang w:val="en-US"/>
            </w:rPr>
            <w:t>(2014)</w:t>
          </w:r>
          <w:r>
            <w:rPr>
              <w:lang w:val="en-US"/>
            </w:rPr>
            <w:fldChar w:fldCharType="end"/>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they report</w:t>
      </w:r>
      <w:r w:rsidR="001F00E0">
        <w:rPr>
          <w:lang w:val="en-US"/>
        </w:rPr>
        <w:t>ed</w:t>
      </w:r>
      <w:r w:rsidR="00A64481">
        <w:rPr>
          <w:lang w:val="en-US"/>
        </w:rPr>
        <w:t xml:space="preserve"> that </w:t>
      </w:r>
      <w:r w:rsidR="00E3538A" w:rsidRPr="32AF646F">
        <w:rPr>
          <w:lang w:val="en-US"/>
        </w:rPr>
        <w:t xml:space="preserve">even </w:t>
      </w:r>
      <w:r w:rsidR="00E3538A">
        <w:rPr>
          <w:lang w:val="en-US"/>
        </w:rPr>
        <w:t xml:space="preserve">for </w:t>
      </w:r>
      <w:r w:rsidR="00E3538A" w:rsidRPr="32AF646F">
        <w:rPr>
          <w:lang w:val="en-US"/>
        </w:rPr>
        <w:t>nonlinear systems</w:t>
      </w:r>
      <w:r w:rsidR="001F00E0">
        <w:rPr>
          <w:lang w:val="en-US"/>
        </w:rPr>
        <w:t>,</w:t>
      </w:r>
      <w:r w:rsidR="00E3538A" w:rsidRPr="32AF646F">
        <w:rPr>
          <w:lang w:val="en-US"/>
        </w:rPr>
        <w:t xml:space="preserve">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w:t>
      </w:r>
      <w:r w:rsidR="00BF7150">
        <w:rPr>
          <w:lang w:val="en-US"/>
        </w:rPr>
        <w:t xml:space="preserve">uncertainty </w:t>
      </w:r>
      <w:r w:rsidR="00E3538A" w:rsidRPr="32AF646F">
        <w:rPr>
          <w:lang w:val="en-US"/>
        </w:rPr>
        <w:t xml:space="preserve">limit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w:t>
      </w:r>
      <w:r w:rsidR="00BF7150">
        <w:rPr>
          <w:lang w:val="en-US"/>
        </w:rPr>
        <w:t>se</w:t>
      </w:r>
      <w:r w:rsidR="0069781D">
        <w:rPr>
          <w:lang w:val="en-US"/>
        </w:rPr>
        <w:t xml:space="preserve"> limits</w:t>
      </w:r>
      <w:r w:rsidR="00A64481">
        <w:rPr>
          <w:lang w:val="en-US"/>
        </w:rPr>
        <w:t>.</w:t>
      </w:r>
    </w:p>
    <w:p w14:paraId="6A4E3146" w14:textId="79830114"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1214" w:name="_Hlk195179395"/>
      <w:r w:rsidR="00FC6EFB">
        <w:rPr>
          <w:lang w:val="en-US"/>
        </w:rPr>
        <w:t xml:space="preserve"> (dotted line </w:t>
      </w:r>
      <w:r w:rsidR="00F64B6A">
        <w:rPr>
          <w:lang w:val="en-US"/>
        </w:rPr>
        <w:t>within the</w:t>
      </w:r>
      <w:r w:rsidR="00FC6EFB">
        <w:rPr>
          <w:lang w:val="en-US"/>
        </w:rPr>
        <w:t xml:space="preserve"> </w:t>
      </w:r>
      <w:r w:rsidR="001F00E0">
        <w:rPr>
          <w:lang w:val="en-US"/>
        </w:rPr>
        <w:t>p</w:t>
      </w:r>
      <w:r w:rsidR="00FC6EFB">
        <w:rPr>
          <w:lang w:val="en-US"/>
        </w:rPr>
        <w:t>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1214"/>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Content>
          <w:r w:rsidR="00601F96">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4LTMwVDE1OjAxOjA4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2JmZjAxZmJjLTM5NjYtNDVlNy05OGRlLTQyZTM2ODY3Nzk1MiIsIlRleHQiOiIoTHVjaWEgZXQgYWwuLCAyMDEzKSIsIldBSVZlcnNpb24iOiI2LjE5LjIuMSJ9}</w:instrText>
          </w:r>
          <w:r w:rsidR="00601F96">
            <w:rPr>
              <w:lang w:val="en-US"/>
            </w:rPr>
            <w:fldChar w:fldCharType="separate"/>
          </w:r>
          <w:r w:rsidR="008D39E8">
            <w:fldChar w:fldCharType="begin"/>
          </w:r>
          <w:r w:rsidR="008D39E8" w:rsidRPr="008D39E8">
            <w:rPr>
              <w:lang w:val="en-US"/>
              <w:rPrChange w:id="1215" w:author="Hellmann, Simon" w:date="2025-08-31T11:49:00Z">
                <w:rPr/>
              </w:rPrChange>
            </w:rPr>
            <w:instrText xml:space="preserve"> HYPERLINK \l "_CTVL0015c34a15e3a6541d0899b329ba07ee9d2" \o "Lucia, S.; Finkler, T.; Engell, S. (2013): Multi-stage nonlinear model predictive control applied to a semi-batch polymerization reactor under uncerta…" </w:instrText>
          </w:r>
          <w:ins w:id="1216" w:author="Hellmann, Simon" w:date="2025-08-31T12:14:00Z"/>
          <w:r w:rsidR="008D39E8">
            <w:fldChar w:fldCharType="separate"/>
          </w:r>
          <w:r w:rsidR="00E04011">
            <w:rPr>
              <w:lang w:val="en-US"/>
            </w:rPr>
            <w:t>(Lucia et al., 2013)</w:t>
          </w:r>
          <w:r w:rsidR="008D39E8">
            <w:rPr>
              <w:lang w:val="en-US"/>
            </w:rPr>
            <w:fldChar w:fldCharType="end"/>
          </w:r>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lastRenderedPageBreak/>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621E55CC"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w:t>
      </w:r>
      <w:r w:rsidR="001F00E0">
        <w:rPr>
          <w:lang w:val="en-US"/>
        </w:rPr>
        <w:t>,</w:t>
      </w:r>
      <w:r w:rsidR="32AF646F" w:rsidRPr="32AF646F">
        <w:rPr>
          <w:lang w:val="en-US"/>
        </w:rPr>
        <w:t xml:space="preserve">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w:t>
      </w:r>
      <w:r w:rsidR="001F00E0">
        <w:rPr>
          <w:lang w:val="en-US"/>
        </w:rPr>
        <w:t>,</w:t>
      </w:r>
      <w:r w:rsidR="32AF646F" w:rsidRPr="32AF646F">
        <w:rPr>
          <w:lang w:val="en-US"/>
        </w:rPr>
        <w:t xml:space="preserve"> though</w:t>
      </w:r>
      <w:r w:rsidR="001F00E0">
        <w:rPr>
          <w:lang w:val="en-US"/>
        </w:rPr>
        <w:t>,</w:t>
      </w:r>
      <w:r w:rsidR="32AF646F" w:rsidRPr="32AF646F">
        <w:rPr>
          <w:lang w:val="en-US"/>
        </w:rPr>
        <w:t xml:space="preserve"> </w:t>
      </w:r>
      <w:r w:rsidR="000024F1">
        <w:rPr>
          <w:lang w:val="en-US"/>
        </w:rPr>
        <w:t xml:space="preserve">showed </w:t>
      </w:r>
      <w:r w:rsidR="32AF646F" w:rsidRPr="32AF646F">
        <w:rPr>
          <w:lang w:val="en-US"/>
        </w:rPr>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3EC42C4C"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 xml:space="preserve">computational </w:t>
      </w:r>
      <w:r w:rsidR="001F00E0">
        <w:rPr>
          <w:lang w:val="en-US"/>
        </w:rPr>
        <w:t xml:space="preserve">demand </w:t>
      </w:r>
      <w:sdt>
        <w:sdtPr>
          <w:rPr>
            <w:lang w:val="en-US"/>
          </w:rPr>
          <w:alias w:val="To edit, see citavi.com/edit"/>
          <w:tag w:val="CitaviPlaceholder#2a4143ec-a532-4444-9505-4234bb34390d"/>
          <w:id w:val="-1614287896"/>
          <w:placeholder>
            <w:docPart w:val="035D6EDDA704B542B97DFCC82DCE7679"/>
          </w:placeholder>
        </w:sdtPr>
        <w:sdtContent>
          <w:r w:rsidR="007F3236">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4LTMwVDE1OjAxOjA4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zJhNDE0M2VjLWE1MzItNDQ0NC05NTA1LTQyMzRiYjM0MzkwZCIsIlRleHQiOiIoTHVjaWEgZXQgYWwuLCAyMDEzKSIsIldBSVZlcnNpb24iOiI2LjE5LjIuMSJ9}</w:instrText>
          </w:r>
          <w:r w:rsidR="007F3236">
            <w:rPr>
              <w:lang w:val="en-US"/>
            </w:rPr>
            <w:fldChar w:fldCharType="separate"/>
          </w:r>
          <w:r w:rsidR="008D39E8">
            <w:fldChar w:fldCharType="begin"/>
          </w:r>
          <w:r w:rsidR="008D39E8" w:rsidRPr="008D39E8">
            <w:rPr>
              <w:lang w:val="en-US"/>
              <w:rPrChange w:id="1217" w:author="Hellmann, Simon" w:date="2025-08-31T11:49:00Z">
                <w:rPr/>
              </w:rPrChange>
            </w:rPr>
            <w:instrText xml:space="preserve"> HYPERLINK \l "_CTVL0015c34a15e3a6541d0899b329ba07ee9d2" \o "Lucia, S.; Finkler, T.; Engell, S. (2013): Multi-stage nonlinear model predictive control applied to a semi-batch polymerization reactor under uncerta…" </w:instrText>
          </w:r>
          <w:ins w:id="1218" w:author="Hellmann, Simon" w:date="2025-08-31T12:14:00Z"/>
          <w:r w:rsidR="008D39E8">
            <w:fldChar w:fldCharType="separate"/>
          </w:r>
          <w:r w:rsidR="00E04011">
            <w:rPr>
              <w:lang w:val="en-US"/>
            </w:rPr>
            <w:t>(Lucia et al., 2013)</w:t>
          </w:r>
          <w:r w:rsidR="008D39E8">
            <w:rPr>
              <w:lang w:val="en-US"/>
            </w:rPr>
            <w:fldChar w:fldCharType="end"/>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2617F809" w14:textId="77777777" w:rsidR="00BE59E7" w:rsidRPr="00F04FA5" w:rsidRDefault="00BE59E7" w:rsidP="00BE59E7">
      <w:pPr>
        <w:pStyle w:val="berschrift2"/>
        <w:rPr>
          <w:lang w:val="en-US"/>
        </w:rPr>
      </w:pPr>
      <w:r w:rsidRPr="00F04FA5">
        <w:rPr>
          <w:lang w:val="en-US"/>
        </w:rPr>
        <w:t>2.</w:t>
      </w:r>
      <w:r>
        <w:rPr>
          <w:lang w:val="en-US"/>
        </w:rPr>
        <w:t>4 Case studies</w:t>
      </w:r>
    </w:p>
    <w:p w14:paraId="2ACF3B51" w14:textId="4706402C" w:rsidR="009671CE" w:rsidRDefault="00BE59E7" w:rsidP="009671CE">
      <w:pPr>
        <w:ind w:firstLine="0"/>
        <w:rPr>
          <w:ins w:id="1219" w:author="Hellmann, Simon" w:date="2025-08-31T11:57:00Z"/>
          <w:lang w:val="en-US"/>
        </w:rPr>
      </w:pPr>
      <w:r>
        <w:rPr>
          <w:lang w:val="en-US"/>
        </w:rPr>
        <w:t>T</w:t>
      </w:r>
      <w:r w:rsidRPr="32AF646F">
        <w:rPr>
          <w:lang w:val="en-US"/>
        </w:rPr>
        <w:t xml:space="preserve">wo case studies </w:t>
      </w:r>
      <w:r>
        <w:rPr>
          <w:lang w:val="en-US"/>
        </w:rPr>
        <w:t>were considered in</w:t>
      </w:r>
      <w:r w:rsidRPr="32AF646F">
        <w:rPr>
          <w:lang w:val="en-US"/>
        </w:rPr>
        <w:t xml:space="preserve"> this</w:t>
      </w:r>
      <w:r>
        <w:rPr>
          <w:lang w:val="en-US"/>
        </w:rPr>
        <w:t xml:space="preserve"> investigation, shown as two different pathways in Fig. 1a</w:t>
      </w:r>
      <w:r w:rsidRPr="32AF646F">
        <w:rPr>
          <w:lang w:val="en-US"/>
        </w:rPr>
        <w:t>.</w:t>
      </w:r>
      <w:r>
        <w:rPr>
          <w:lang w:val="en-US"/>
        </w:rPr>
        <w:t xml:space="preserve"> </w:t>
      </w:r>
      <w:r w:rsidRPr="32AF646F">
        <w:rPr>
          <w:lang w:val="en-US"/>
        </w:rPr>
        <w:t xml:space="preserve">Case study 1 addresses </w:t>
      </w:r>
      <w:r>
        <w:rPr>
          <w:lang w:val="en-US"/>
        </w:rPr>
        <w:t>constant methane production</w:t>
      </w:r>
      <w:r w:rsidRPr="32AF646F">
        <w:rPr>
          <w:lang w:val="en-US"/>
        </w:rPr>
        <w:t xml:space="preserve"> through the AD process for subsequent biogas upgrading and feed-in into the natural gas grid. </w:t>
      </w:r>
      <w:r w:rsidRPr="395B2C39">
        <w:rPr>
          <w:lang w:val="en-US"/>
        </w:rPr>
        <w:t>In practical application</w:t>
      </w:r>
      <w:r>
        <w:rPr>
          <w:lang w:val="en-US"/>
        </w:rPr>
        <w:t>s</w:t>
      </w:r>
      <w:r w:rsidRPr="32AF646F">
        <w:rPr>
          <w:lang w:val="en-US"/>
        </w:rPr>
        <w:t xml:space="preserve">, this </w:t>
      </w:r>
      <w:r>
        <w:rPr>
          <w:lang w:val="en-US"/>
        </w:rPr>
        <w:br/>
      </w:r>
      <w:moveToRangeStart w:id="1220" w:author="Hellmann, Simon" w:date="2025-08-30T17:30:00Z" w:name="move207467442"/>
      <w:moveTo w:id="1221" w:author="Hellmann, Simon" w:date="2025-08-30T17:30:00Z">
        <w:r w:rsidR="009671CE" w:rsidRPr="32AF646F">
          <w:rPr>
            <w:lang w:val="en-US"/>
          </w:rPr>
          <w:t xml:space="preserve">requires </w:t>
        </w:r>
        <w:r w:rsidR="009671CE">
          <w:rPr>
            <w:lang w:val="en-US"/>
          </w:rPr>
          <w:t>to separate CO</w:t>
        </w:r>
        <w:r w:rsidR="009671CE" w:rsidRPr="00454DEF">
          <w:rPr>
            <w:vertAlign w:val="subscript"/>
            <w:lang w:val="en-US"/>
          </w:rPr>
          <w:t>2</w:t>
        </w:r>
        <w:r w:rsidR="009671CE">
          <w:rPr>
            <w:lang w:val="en-US"/>
          </w:rPr>
          <w:t xml:space="preserve"> </w:t>
        </w:r>
        <w:r w:rsidR="009671CE" w:rsidRPr="32AF646F">
          <w:rPr>
            <w:lang w:val="en-US"/>
          </w:rPr>
          <w:t xml:space="preserve">from the generated biogas in a biogas upgrading unit, which is not </w:t>
        </w:r>
        <w:r w:rsidR="009671CE">
          <w:rPr>
            <w:lang w:val="en-US"/>
          </w:rPr>
          <w:br/>
        </w:r>
        <w:r w:rsidR="009671CE" w:rsidRPr="32AF646F">
          <w:rPr>
            <w:lang w:val="en-US"/>
          </w:rPr>
          <w:t>modeled here. Since biogas upgrading processes are typically run at steady state</w:t>
        </w:r>
        <w:r w:rsidR="009671CE">
          <w:rPr>
            <w:lang w:val="en-US"/>
          </w:rPr>
          <w:t xml:space="preserve"> </w:t>
        </w:r>
      </w:moveTo>
      <w:sdt>
        <w:sdtPr>
          <w:rPr>
            <w:lang w:val="en-US"/>
          </w:rPr>
          <w:alias w:val="To edit, see citavi.com/edit"/>
          <w:tag w:val="CitaviPlaceholder#6fad0f7a-df5e-4954-a723-ae83783f521e"/>
          <w:id w:val="-885708383"/>
          <w:placeholder>
            <w:docPart w:val="EDD32ED175B846059157EAF81BE45FC3"/>
          </w:placeholder>
        </w:sdtPr>
        <w:sdtContent>
          <w:moveTo w:id="1222" w:author="Hellmann, Simon" w:date="2025-08-30T17:30:00Z">
            <w:r w:rsidR="009671CE">
              <w:rPr>
                <w:lang w:val="en-US"/>
              </w:rPr>
              <w:fldChar w:fldCharType="begin"/>
            </w:r>
            <w:r w:rsidR="009671C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FQxNTowMTow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9671CE">
              <w:rPr>
                <w:lang w:val="en-US"/>
              </w:rPr>
              <w:fldChar w:fldCharType="separate"/>
            </w:r>
          </w:moveTo>
          <w:r w:rsidR="00E04011">
            <w:rPr>
              <w:lang w:val="en-US"/>
            </w:rPr>
            <w:fldChar w:fldCharType="begin"/>
          </w:r>
          <w:r w:rsidR="00E04011">
            <w:rPr>
              <w:lang w:val="en-US"/>
            </w:rPr>
            <w:instrText>HYPERLINK "#_CTVL001e3c2c8d0f2cb456197d9e1e30abd288b" \o "Jønson, B.; Mortensen, L.; Schmidt, J.; Jeppesen, M.; Bastidas-Oyanedel, J.-R. (2022): Flexibility as the Key to Stability: Optimization of Temperatur…"</w:instrText>
          </w:r>
          <w:ins w:id="1223" w:author="Hellmann, Simon" w:date="2025-08-31T12:14:00Z">
            <w:r w:rsidR="00C64143">
              <w:rPr>
                <w:lang w:val="en-US"/>
              </w:rPr>
            </w:r>
          </w:ins>
          <w:r w:rsidR="00E04011">
            <w:rPr>
              <w:lang w:val="en-US"/>
            </w:rPr>
            <w:fldChar w:fldCharType="separate"/>
          </w:r>
          <w:r w:rsidR="00E04011">
            <w:rPr>
              <w:lang w:val="en-US"/>
            </w:rPr>
            <w:t>(Jønson et al., 2022)</w:t>
          </w:r>
          <w:r w:rsidR="00E04011">
            <w:rPr>
              <w:lang w:val="en-US"/>
            </w:rPr>
            <w:fldChar w:fldCharType="end"/>
          </w:r>
          <w:moveTo w:id="1224" w:author="Hellmann, Simon" w:date="2025-08-30T17:30:00Z">
            <w:r w:rsidR="009671CE">
              <w:rPr>
                <w:lang w:val="en-US"/>
              </w:rPr>
              <w:fldChar w:fldCharType="end"/>
            </w:r>
          </w:moveTo>
        </w:sdtContent>
      </w:sdt>
      <w:moveTo w:id="1225" w:author="Hellmann, Simon" w:date="2025-08-30T17:30:00Z">
        <w:r w:rsidR="009671CE" w:rsidRPr="32AF646F">
          <w:rPr>
            <w:lang w:val="en-US"/>
          </w:rPr>
          <w:t xml:space="preserve">, the </w:t>
        </w:r>
        <w:r w:rsidR="009671CE">
          <w:rPr>
            <w:lang w:val="en-US"/>
          </w:rPr>
          <w:t xml:space="preserve">aim </w:t>
        </w:r>
        <w:r w:rsidR="009671CE" w:rsidRPr="32AF646F">
          <w:rPr>
            <w:lang w:val="en-US"/>
          </w:rPr>
          <w:t xml:space="preserve">was to track piecewise constant setpoints of methane flow rate. Case study 2 considers cogeneration </w:t>
        </w:r>
        <w:r w:rsidR="009671CE">
          <w:rPr>
            <w:lang w:val="en-US"/>
          </w:rPr>
          <w:t xml:space="preserve">with </w:t>
        </w:r>
        <w:r w:rsidR="009671CE" w:rsidRPr="32AF646F">
          <w:rPr>
            <w:lang w:val="en-US"/>
          </w:rPr>
          <w:t xml:space="preserve">a CHP </w:t>
        </w:r>
        <w:r w:rsidR="009671CE">
          <w:rPr>
            <w:lang w:val="en-US"/>
          </w:rPr>
          <w:t xml:space="preserve">unit </w:t>
        </w:r>
        <w:r w:rsidR="009671CE" w:rsidRPr="32AF646F">
          <w:rPr>
            <w:lang w:val="en-US"/>
          </w:rPr>
          <w:t xml:space="preserve">and a </w:t>
        </w:r>
        <w:r w:rsidR="009671CE">
          <w:rPr>
            <w:lang w:val="en-US"/>
          </w:rPr>
          <w:t>GS</w:t>
        </w:r>
        <w:r w:rsidR="009671CE" w:rsidRPr="32AF646F">
          <w:rPr>
            <w:lang w:val="en-US"/>
          </w:rPr>
          <w:t xml:space="preserve"> for buffering, whose filling levels must remain within safe operational limits. Both case studies were investigated </w:t>
        </w:r>
        <w:r w:rsidR="009671CE">
          <w:rPr>
            <w:lang w:val="en-US"/>
          </w:rPr>
          <w:t xml:space="preserve">with and </w:t>
        </w:r>
        <w:r w:rsidR="009671CE" w:rsidRPr="32AF646F">
          <w:rPr>
            <w:lang w:val="en-US"/>
          </w:rPr>
          <w:t xml:space="preserve">without disturbances, which model the feeding of a large amount of highly uncertain substrate (case study 1 </w:t>
        </w:r>
        <w:r w:rsidR="009671CE">
          <w:rPr>
            <w:lang w:val="en-US"/>
          </w:rPr>
          <w:t>and</w:t>
        </w:r>
        <w:r w:rsidR="009671CE" w:rsidRPr="32AF646F">
          <w:rPr>
            <w:lang w:val="en-US"/>
          </w:rPr>
          <w:t xml:space="preserve"> 2) </w:t>
        </w:r>
        <w:r w:rsidR="009671CE">
          <w:rPr>
            <w:lang w:val="en-US"/>
          </w:rPr>
          <w:t>as well as</w:t>
        </w:r>
        <w:r w:rsidR="009671CE" w:rsidRPr="32AF646F">
          <w:rPr>
            <w:lang w:val="en-US"/>
          </w:rPr>
          <w:t xml:space="preserve"> </w:t>
        </w:r>
        <w:r w:rsidR="009671CE">
          <w:rPr>
            <w:lang w:val="en-US"/>
          </w:rPr>
          <w:t>GS</w:t>
        </w:r>
        <w:r w:rsidR="009671CE" w:rsidRPr="32AF646F">
          <w:rPr>
            <w:lang w:val="en-US"/>
          </w:rPr>
          <w:t xml:space="preserve"> </w:t>
        </w:r>
        <w:r w:rsidR="009671CE">
          <w:rPr>
            <w:lang w:val="en-US"/>
          </w:rPr>
          <w:t xml:space="preserve">measurement noise </w:t>
        </w:r>
        <w:r w:rsidR="009671CE" w:rsidRPr="32AF646F">
          <w:rPr>
            <w:lang w:val="en-US"/>
          </w:rPr>
          <w:t>(case study 2</w:t>
        </w:r>
        <w:r w:rsidR="009671CE">
          <w:rPr>
            <w:lang w:val="en-US"/>
          </w:rPr>
          <w:t xml:space="preserve"> only</w:t>
        </w:r>
        <w:r w:rsidR="009671CE" w:rsidRPr="32AF646F">
          <w:rPr>
            <w:lang w:val="en-US"/>
          </w:rPr>
          <w:t xml:space="preserve">). </w:t>
        </w:r>
      </w:moveTo>
    </w:p>
    <w:p w14:paraId="574EDF58" w14:textId="77777777" w:rsidR="00BB59BF" w:rsidRPr="00692A81" w:rsidRDefault="00BB59BF" w:rsidP="00BB59BF">
      <w:pPr>
        <w:pStyle w:val="berschrift3"/>
        <w:rPr>
          <w:ins w:id="1226" w:author="Hellmann, Simon" w:date="2025-08-31T11:57:00Z"/>
          <w:lang w:val="en-US"/>
        </w:rPr>
      </w:pPr>
      <w:ins w:id="1227" w:author="Hellmann, Simon" w:date="2025-08-31T11:57:00Z">
        <w:r w:rsidRPr="32AF646F">
          <w:rPr>
            <w:lang w:val="en-US"/>
          </w:rPr>
          <w:t xml:space="preserve">2.4.1 </w:t>
        </w:r>
        <w:r>
          <w:rPr>
            <w:lang w:val="en-US"/>
          </w:rPr>
          <w:t>Constant methane production</w:t>
        </w:r>
        <w:r w:rsidRPr="32AF646F">
          <w:rPr>
            <w:lang w:val="en-US"/>
          </w:rPr>
          <w:t xml:space="preserve"> (case study 1)</w:t>
        </w:r>
      </w:ins>
    </w:p>
    <w:p w14:paraId="62DF9468" w14:textId="28B96B21" w:rsidR="00BB59BF" w:rsidRDefault="00BB59BF" w:rsidP="009671CE">
      <w:pPr>
        <w:ind w:firstLine="0"/>
        <w:rPr>
          <w:moveTo w:id="1228" w:author="Hellmann, Simon" w:date="2025-08-30T17:30:00Z"/>
          <w:lang w:val="en-US"/>
        </w:rPr>
      </w:pPr>
      <w:ins w:id="1229" w:author="Hellmann, Simon" w:date="2025-08-31T11:57:00Z">
        <w:r w:rsidRPr="32AF646F">
          <w:rPr>
            <w:lang w:val="en-US"/>
          </w:rPr>
          <w:t>The ADM1-R3</w:t>
        </w:r>
        <w:r>
          <w:rPr>
            <w:lang w:val="en-US"/>
          </w:rPr>
          <w:t xml:space="preserve"> </w:t>
        </w:r>
        <w:r w:rsidRPr="32AF646F">
          <w:rPr>
            <w:lang w:val="en-US"/>
          </w:rPr>
          <w:t xml:space="preserve">was used without an additional </w:t>
        </w:r>
        <w:r>
          <w:rPr>
            <w:lang w:val="en-US"/>
          </w:rPr>
          <w:t xml:space="preserve">GS and simulated for a total of 28 days (4 weeks). </w:t>
        </w:r>
        <w:r w:rsidRPr="32AF646F">
          <w:rPr>
            <w:lang w:val="en-US"/>
          </w:rPr>
          <w:t xml:space="preserve"> </w:t>
        </w:r>
        <w:r>
          <w:rPr>
            <w:lang w:val="en-US"/>
          </w:rPr>
          <w:t>Four</w:t>
        </w:r>
        <w:r w:rsidRPr="32AF646F">
          <w:rPr>
            <w:lang w:val="en-US"/>
          </w:rPr>
          <w:t xml:space="preserve"> different setpoint</w:t>
        </w:r>
        <w:r>
          <w:rPr>
            <w:lang w:val="en-US"/>
          </w:rPr>
          <w:t xml:space="preserve">s </w:t>
        </w:r>
        <w:r w:rsidRPr="32AF646F">
          <w:rPr>
            <w:lang w:val="en-US"/>
          </w:rPr>
          <w:t xml:space="preserve">of methane volume flow were </w:t>
        </w:r>
        <w:r>
          <w:rPr>
            <w:lang w:val="en-US"/>
          </w:rPr>
          <w:t xml:space="preserve">imposed at days 0, </w:t>
        </w:r>
        <w:r w:rsidRPr="32AF646F">
          <w:rPr>
            <w:lang w:val="en-US"/>
          </w:rPr>
          <w:t>3, 6 and 9</w:t>
        </w:r>
        <w:r>
          <w:rPr>
            <w:lang w:val="en-US"/>
          </w:rPr>
          <w:t>. The setpoints were heuristically chosen as 350, 550, 450 and 350 m</w:t>
        </w:r>
        <w:r>
          <w:rPr>
            <w:vertAlign w:val="superscript"/>
            <w:lang w:val="en-US"/>
          </w:rPr>
          <w:t>3</w:t>
        </w:r>
        <w:r>
          <w:rPr>
            <w:lang w:val="en-US"/>
          </w:rPr>
          <w:t xml:space="preserve"> CH</w:t>
        </w:r>
        <w:r w:rsidRPr="00220152">
          <w:rPr>
            <w:vertAlign w:val="subscript"/>
            <w:lang w:val="en-US"/>
          </w:rPr>
          <w:t>4</w:t>
        </w:r>
        <w:r>
          <w:rPr>
            <w:lang w:val="en-US"/>
          </w:rPr>
          <w:t xml:space="preserve"> d</w:t>
        </w:r>
        <w:r>
          <w:rPr>
            <w:vertAlign w:val="superscript"/>
            <w:lang w:val="en-US"/>
          </w:rPr>
          <w:t>-1</w:t>
        </w:r>
        <w:r>
          <w:rPr>
            <w:lang w:val="en-US"/>
          </w:rPr>
          <w:t xml:space="preserve">. </w:t>
        </w:r>
        <w:r w:rsidRPr="32AF646F">
          <w:rPr>
            <w:lang w:val="en-US"/>
          </w:rPr>
          <w:t>The MPC was not</w:t>
        </w:r>
      </w:ins>
      <w:ins w:id="1230" w:author="Hellmann, Simon" w:date="2025-08-31T12:10:00Z">
        <w:r w:rsidR="00FC6AF8">
          <w:rPr>
            <w:lang w:val="en-US"/>
          </w:rPr>
          <w:t xml:space="preserve"> </w:t>
        </w:r>
        <w:r w:rsidR="00FC6AF8" w:rsidRPr="32AF646F">
          <w:rPr>
            <w:lang w:val="en-US"/>
          </w:rPr>
          <w:t>informed on upcoming setpoint changes</w:t>
        </w:r>
        <w:r w:rsidR="00FC6AF8">
          <w:rPr>
            <w:lang w:val="en-US"/>
          </w:rPr>
          <w:t xml:space="preserve">, which reflects that in </w:t>
        </w:r>
        <w:r w:rsidR="00FC6AF8" w:rsidRPr="32AF646F">
          <w:rPr>
            <w:lang w:val="en-US"/>
          </w:rPr>
          <w:t>real-life scenarios no</w:t>
        </w:r>
        <w:r w:rsidR="00FC6AF8">
          <w:rPr>
            <w:lang w:val="en-US"/>
          </w:rPr>
          <w:t>n-</w:t>
        </w:r>
        <w:r w:rsidR="00FC6AF8" w:rsidRPr="32AF646F">
          <w:rPr>
            <w:lang w:val="en-US"/>
          </w:rPr>
          <w:t xml:space="preserve">foreseeable setpoint changes </w:t>
        </w:r>
        <w:r w:rsidR="00FC6AF8">
          <w:rPr>
            <w:lang w:val="en-US"/>
          </w:rPr>
          <w:t xml:space="preserve">may suddenly </w:t>
        </w:r>
        <w:r w:rsidR="00FC6AF8" w:rsidRPr="32AF646F">
          <w:rPr>
            <w:lang w:val="en-US"/>
          </w:rPr>
          <w:t xml:space="preserve">be </w:t>
        </w:r>
        <w:r w:rsidR="00FC6AF8">
          <w:rPr>
            <w:lang w:val="en-US"/>
          </w:rPr>
          <w:t>required</w:t>
        </w:r>
        <w:r w:rsidR="00FC6AF8" w:rsidRPr="32AF646F">
          <w:rPr>
            <w:lang w:val="en-US"/>
          </w:rPr>
          <w:t>.</w:t>
        </w:r>
      </w:ins>
    </w:p>
    <w:moveToRangeEnd w:id="1220"/>
    <w:p w14:paraId="0BBC9C93" w14:textId="77777777" w:rsidR="00BE59E7" w:rsidRDefault="00BE59E7" w:rsidP="00BE59E7">
      <w:pPr>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BE59E7" w14:paraId="770F89E7" w14:textId="77777777" w:rsidTr="00144E26">
        <w:tc>
          <w:tcPr>
            <w:tcW w:w="9029" w:type="dxa"/>
          </w:tcPr>
          <w:p w14:paraId="5DCF5C29" w14:textId="77777777" w:rsidR="00BE59E7" w:rsidRPr="00D863FA" w:rsidRDefault="00BE59E7" w:rsidP="00144E26">
            <w:pPr>
              <w:ind w:firstLine="0"/>
              <w:rPr>
                <w:lang w:val="en-US"/>
              </w:rPr>
            </w:pPr>
            <w:r>
              <w:rPr>
                <w:noProof/>
                <w:lang w:val="en-US"/>
              </w:rPr>
              <w:drawing>
                <wp:inline distT="0" distB="0" distL="0" distR="0" wp14:anchorId="59D9455D" wp14:editId="7F46E376">
                  <wp:extent cx="5629701" cy="3353944"/>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41562" cy="3361010"/>
                          </a:xfrm>
                          <a:prstGeom prst="rect">
                            <a:avLst/>
                          </a:prstGeom>
                          <a:noFill/>
                          <a:ln>
                            <a:noFill/>
                          </a:ln>
                        </pic:spPr>
                      </pic:pic>
                    </a:graphicData>
                  </a:graphic>
                </wp:inline>
              </w:drawing>
            </w:r>
          </w:p>
        </w:tc>
      </w:tr>
      <w:tr w:rsidR="00BE59E7" w:rsidRPr="008D39E8" w14:paraId="336C3926" w14:textId="77777777" w:rsidTr="00144E26">
        <w:tc>
          <w:tcPr>
            <w:tcW w:w="9029" w:type="dxa"/>
          </w:tcPr>
          <w:p w14:paraId="2A2A4A2C" w14:textId="77777777" w:rsidR="00BE59E7" w:rsidRDefault="00BE59E7" w:rsidP="00144E26">
            <w:pPr>
              <w:ind w:firstLine="0"/>
              <w:rPr>
                <w:u w:val="single"/>
                <w:lang w:val="en-US"/>
              </w:rPr>
            </w:pPr>
            <w:r w:rsidRPr="00BC0157">
              <w:rPr>
                <w:rFonts w:eastAsia="Garamond" w:cs="Garamond"/>
                <w:b/>
                <w:bCs/>
                <w:sz w:val="22"/>
                <w:lang w:val="en-US"/>
              </w:rPr>
              <w:t>Figure 2</w:t>
            </w:r>
            <w:r w:rsidRPr="00BC0157">
              <w:rPr>
                <w:rFonts w:eastAsia="Garamond" w:cs="Garamond"/>
                <w:sz w:val="22"/>
                <w:lang w:val="en-US"/>
              </w:rPr>
              <w:t xml:space="preserve">: </w:t>
            </w:r>
            <w:r>
              <w:rPr>
                <w:rFonts w:eastAsia="Garamond" w:cs="Garamond"/>
                <w:sz w:val="22"/>
                <w:lang w:val="en-US"/>
              </w:rPr>
              <w:t>S</w:t>
            </w:r>
            <w:r w:rsidRPr="00BC0157">
              <w:rPr>
                <w:rFonts w:eastAsia="Garamond" w:cs="Garamond"/>
                <w:sz w:val="22"/>
                <w:lang w:val="en-US"/>
              </w:rPr>
              <w:t>cenario trees with grouping of uncertain macronutrients for all substrates (</w:t>
            </w:r>
            <w:r>
              <w:rPr>
                <w:rFonts w:eastAsia="Garamond" w:cs="Garamond"/>
                <w:sz w:val="22"/>
                <w:lang w:val="en-US"/>
              </w:rPr>
              <w:t>left</w:t>
            </w:r>
            <w:r w:rsidRPr="00BC0157">
              <w:rPr>
                <w:rFonts w:eastAsia="Garamond" w:cs="Garamond"/>
                <w:sz w:val="22"/>
                <w:lang w:val="en-US"/>
              </w:rPr>
              <w:t xml:space="preserve">) and with only two possible uncertain values </w:t>
            </w:r>
            <w:r>
              <w:rPr>
                <w:rFonts w:eastAsia="Garamond" w:cs="Garamond"/>
                <w:sz w:val="22"/>
                <w:lang w:val="en-US"/>
              </w:rPr>
              <w:t xml:space="preserve">for </w:t>
            </w:r>
            <w:r w:rsidRPr="00BC0157">
              <w:rPr>
                <w:rFonts w:eastAsia="Garamond" w:cs="Garamond"/>
                <w:sz w:val="22"/>
                <w:lang w:val="en-US"/>
              </w:rPr>
              <w:t>influent carbohydrates (right</w:t>
            </w:r>
            <w:r>
              <w:rPr>
                <w:rFonts w:eastAsia="Garamond" w:cs="Garamond"/>
                <w:sz w:val="22"/>
                <w:lang w:val="en-US"/>
              </w:rPr>
              <w:t>) as well as robust and prediction horizons.</w:t>
            </w:r>
          </w:p>
        </w:tc>
      </w:tr>
    </w:tbl>
    <w:p w14:paraId="6F55881A" w14:textId="77777777" w:rsidR="00BE59E7" w:rsidRDefault="00BE59E7">
      <w:pPr>
        <w:spacing w:after="0" w:line="276" w:lineRule="auto"/>
        <w:ind w:right="0" w:firstLine="0"/>
        <w:jc w:val="left"/>
        <w:rPr>
          <w:lang w:val="en-US"/>
        </w:rPr>
      </w:pPr>
      <w:r>
        <w:rPr>
          <w:lang w:val="en-US"/>
        </w:rPr>
        <w:br w:type="page"/>
      </w:r>
    </w:p>
    <w:p w14:paraId="08423AF3" w14:textId="41BA2DBB" w:rsidR="0011577E" w:rsidDel="00BB59BF" w:rsidRDefault="00BE59E7" w:rsidP="00FC6AF8">
      <w:pPr>
        <w:rPr>
          <w:del w:id="1231" w:author="Hellmann, Simon" w:date="2025-08-31T11:57:00Z"/>
          <w:moveFrom w:id="1232" w:author="Hellmann, Simon" w:date="2025-08-30T17:30:00Z"/>
          <w:lang w:val="en-US"/>
        </w:rPr>
        <w:pPrChange w:id="1233" w:author="Hellmann, Simon" w:date="2025-08-31T12:10:00Z">
          <w:pPr>
            <w:ind w:firstLine="0"/>
          </w:pPr>
        </w:pPrChange>
      </w:pPr>
      <w:moveFromRangeStart w:id="1234" w:author="Hellmann, Simon" w:date="2025-08-30T17:30:00Z" w:name="move207467442"/>
      <w:moveFrom w:id="1235" w:author="Hellmann, Simon" w:date="2025-08-30T17:30:00Z">
        <w:r w:rsidRPr="32AF646F" w:rsidDel="009671CE">
          <w:rPr>
            <w:lang w:val="en-US"/>
          </w:rPr>
          <w:lastRenderedPageBreak/>
          <w:t xml:space="preserve">requires </w:t>
        </w:r>
        <w:r w:rsidDel="009671CE">
          <w:rPr>
            <w:lang w:val="en-US"/>
          </w:rPr>
          <w:t>to separate CO</w:t>
        </w:r>
        <w:r w:rsidRPr="00454DEF" w:rsidDel="009671CE">
          <w:rPr>
            <w:vertAlign w:val="subscript"/>
            <w:lang w:val="en-US"/>
          </w:rPr>
          <w:t>2</w:t>
        </w:r>
        <w:r w:rsidDel="009671CE">
          <w:rPr>
            <w:lang w:val="en-US"/>
          </w:rPr>
          <w:t xml:space="preserve"> </w:t>
        </w:r>
        <w:r w:rsidRPr="32AF646F" w:rsidDel="009671CE">
          <w:rPr>
            <w:lang w:val="en-US"/>
          </w:rPr>
          <w:t xml:space="preserve">from the generated biogas in a biogas upgrading unit, which is not </w:t>
        </w:r>
        <w:r w:rsidDel="009671CE">
          <w:rPr>
            <w:lang w:val="en-US"/>
          </w:rPr>
          <w:br/>
        </w:r>
        <w:r w:rsidRPr="32AF646F" w:rsidDel="009671CE">
          <w:rPr>
            <w:lang w:val="en-US"/>
          </w:rPr>
          <w:t>modeled here. Since biogas upgrading processes are typically run at steady state</w:t>
        </w:r>
        <w:r w:rsidDel="009671CE">
          <w:rPr>
            <w:lang w:val="en-US"/>
          </w:rPr>
          <w:t xml:space="preserve"> </w:t>
        </w:r>
      </w:moveFrom>
      <w:sdt>
        <w:sdtPr>
          <w:rPr>
            <w:lang w:val="en-US"/>
          </w:rPr>
          <w:alias w:val="To edit, see citavi.com/edit"/>
          <w:tag w:val="CitaviPlaceholder#ac6c107a-399b-4b40-beb4-f38bc4f23aa2"/>
          <w:id w:val="36789255"/>
          <w:placeholder>
            <w:docPart w:val="517C8566587D4543B7C6698C155F66A3"/>
          </w:placeholder>
        </w:sdtPr>
        <w:sdtContent>
          <w:moveFrom w:id="1236" w:author="Hellmann, Simon" w:date="2025-08-30T17:30:00Z">
            <w:r w:rsidDel="009671CE">
              <w:rPr>
                <w:lang w:val="en-US"/>
              </w:rPr>
              <w:fldChar w:fldCharType="begin"/>
            </w:r>
            <w:r w:rsidR="00A551DA" w:rsidDel="009671C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FQxNTowMTow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Del="009671CE">
              <w:rPr>
                <w:lang w:val="en-US"/>
              </w:rPr>
              <w:fldChar w:fldCharType="separate"/>
            </w:r>
            <w:r w:rsidR="00222BF4" w:rsidDel="009671CE">
              <w:rPr>
                <w:lang w:val="en-US"/>
              </w:rPr>
              <w:fldChar w:fldCharType="begin"/>
            </w:r>
            <w:r w:rsidR="00222BF4" w:rsidDel="009671CE">
              <w:rPr>
                <w:lang w:val="en-US"/>
              </w:rPr>
              <w:instrText>HYPERLINK "#_CTVL001e3c2c8d0f2cb456197d9e1e30abd288b" \o "Jønson, B.; Mortensen, L.; Schmidt, J.; Jeppesen, M.; Bastidas-Oyanedel, J.-R. (2022): Flexibility as the Key to Stability: Optimization of Temperatur…"</w:instrText>
            </w:r>
            <w:r w:rsidR="00222BF4" w:rsidDel="009671CE">
              <w:rPr>
                <w:lang w:val="en-US"/>
              </w:rPr>
              <w:fldChar w:fldCharType="separate"/>
            </w:r>
            <w:r w:rsidR="00222BF4" w:rsidDel="009671CE">
              <w:rPr>
                <w:lang w:val="en-US"/>
              </w:rPr>
              <w:t>(Jønson et al., 2022)</w:t>
            </w:r>
            <w:r w:rsidR="00222BF4" w:rsidDel="009671CE">
              <w:rPr>
                <w:lang w:val="en-US"/>
              </w:rPr>
              <w:fldChar w:fldCharType="end"/>
            </w:r>
            <w:r w:rsidDel="009671CE">
              <w:rPr>
                <w:lang w:val="en-US"/>
              </w:rPr>
              <w:fldChar w:fldCharType="end"/>
            </w:r>
          </w:moveFrom>
        </w:sdtContent>
      </w:sdt>
      <w:moveFrom w:id="1237" w:author="Hellmann, Simon" w:date="2025-08-30T17:30:00Z">
        <w:r w:rsidRPr="32AF646F" w:rsidDel="009671CE">
          <w:rPr>
            <w:lang w:val="en-US"/>
          </w:rPr>
          <w:t xml:space="preserve">, the </w:t>
        </w:r>
        <w:r w:rsidDel="009671CE">
          <w:rPr>
            <w:lang w:val="en-US"/>
          </w:rPr>
          <w:t xml:space="preserve">aim </w:t>
        </w:r>
        <w:r w:rsidRPr="32AF646F" w:rsidDel="009671CE">
          <w:rPr>
            <w:lang w:val="en-US"/>
          </w:rPr>
          <w:t xml:space="preserve">was to track piecewise constant setpoints of methane flow rate. Case study 2 considers cogeneration </w:t>
        </w:r>
        <w:r w:rsidDel="009671CE">
          <w:rPr>
            <w:lang w:val="en-US"/>
          </w:rPr>
          <w:t xml:space="preserve">with </w:t>
        </w:r>
        <w:r w:rsidRPr="32AF646F" w:rsidDel="009671CE">
          <w:rPr>
            <w:lang w:val="en-US"/>
          </w:rPr>
          <w:t xml:space="preserve">a CHP </w:t>
        </w:r>
        <w:r w:rsidDel="009671CE">
          <w:rPr>
            <w:lang w:val="en-US"/>
          </w:rPr>
          <w:t xml:space="preserve">unit </w:t>
        </w:r>
        <w:r w:rsidRPr="32AF646F" w:rsidDel="009671CE">
          <w:rPr>
            <w:lang w:val="en-US"/>
          </w:rPr>
          <w:t xml:space="preserve">and a </w:t>
        </w:r>
        <w:r w:rsidDel="009671CE">
          <w:rPr>
            <w:lang w:val="en-US"/>
          </w:rPr>
          <w:t>GS</w:t>
        </w:r>
        <w:r w:rsidRPr="32AF646F" w:rsidDel="009671CE">
          <w:rPr>
            <w:lang w:val="en-US"/>
          </w:rPr>
          <w:t xml:space="preserve"> for buffering, whose filling levels must remain within safe operational limits. Both case studies were investigated </w:t>
        </w:r>
        <w:r w:rsidDel="009671CE">
          <w:rPr>
            <w:lang w:val="en-US"/>
          </w:rPr>
          <w:t xml:space="preserve">with and </w:t>
        </w:r>
        <w:r w:rsidRPr="32AF646F" w:rsidDel="009671CE">
          <w:rPr>
            <w:lang w:val="en-US"/>
          </w:rPr>
          <w:t xml:space="preserve">without disturbances, which model the feeding of a large amount of highly uncertain substrate (case study 1 </w:t>
        </w:r>
        <w:r w:rsidDel="009671CE">
          <w:rPr>
            <w:lang w:val="en-US"/>
          </w:rPr>
          <w:t>and</w:t>
        </w:r>
        <w:r w:rsidRPr="32AF646F" w:rsidDel="009671CE">
          <w:rPr>
            <w:lang w:val="en-US"/>
          </w:rPr>
          <w:t xml:space="preserve"> 2) </w:t>
        </w:r>
        <w:r w:rsidDel="009671CE">
          <w:rPr>
            <w:lang w:val="en-US"/>
          </w:rPr>
          <w:t>as well as</w:t>
        </w:r>
        <w:r w:rsidRPr="32AF646F" w:rsidDel="009671CE">
          <w:rPr>
            <w:lang w:val="en-US"/>
          </w:rPr>
          <w:t xml:space="preserve"> </w:t>
        </w:r>
        <w:r w:rsidDel="009671CE">
          <w:rPr>
            <w:lang w:val="en-US"/>
          </w:rPr>
          <w:t>GS</w:t>
        </w:r>
        <w:r w:rsidRPr="32AF646F" w:rsidDel="009671CE">
          <w:rPr>
            <w:lang w:val="en-US"/>
          </w:rPr>
          <w:t xml:space="preserve"> </w:t>
        </w:r>
        <w:r w:rsidDel="009671CE">
          <w:rPr>
            <w:lang w:val="en-US"/>
          </w:rPr>
          <w:t xml:space="preserve">measurement noise </w:t>
        </w:r>
        <w:r w:rsidRPr="32AF646F" w:rsidDel="009671CE">
          <w:rPr>
            <w:lang w:val="en-US"/>
          </w:rPr>
          <w:t>(case study 2</w:t>
        </w:r>
        <w:r w:rsidDel="009671CE">
          <w:rPr>
            <w:lang w:val="en-US"/>
          </w:rPr>
          <w:t xml:space="preserve"> only</w:t>
        </w:r>
        <w:r w:rsidRPr="32AF646F" w:rsidDel="009671CE">
          <w:rPr>
            <w:lang w:val="en-US"/>
          </w:rPr>
          <w:t>).</w:t>
        </w:r>
        <w:del w:id="1238" w:author="Hellmann, Simon" w:date="2025-08-31T11:57:00Z">
          <w:r w:rsidRPr="32AF646F" w:rsidDel="00BB59BF">
            <w:rPr>
              <w:lang w:val="en-US"/>
            </w:rPr>
            <w:delText xml:space="preserve"> </w:delText>
          </w:r>
        </w:del>
      </w:moveFrom>
    </w:p>
    <w:p w14:paraId="1597B11C" w14:textId="3A61A5CE" w:rsidR="00510AB0" w:rsidDel="00BB59BF" w:rsidRDefault="32AF646F" w:rsidP="00FC6AF8">
      <w:pPr>
        <w:rPr>
          <w:del w:id="1239" w:author="Hellmann, Simon" w:date="2025-08-31T11:57:00Z"/>
          <w:lang w:val="en-US"/>
        </w:rPr>
        <w:pPrChange w:id="1240" w:author="Hellmann, Simon" w:date="2025-08-31T12:10:00Z">
          <w:pPr>
            <w:pStyle w:val="berschrift3"/>
          </w:pPr>
        </w:pPrChange>
      </w:pPr>
      <w:bookmarkStart w:id="1241" w:name="_u5p8oevj25wv"/>
      <w:bookmarkEnd w:id="1241"/>
      <w:moveFromRangeEnd w:id="1234"/>
      <w:del w:id="1242" w:author="Hellmann, Simon" w:date="2025-08-31T11:57:00Z">
        <w:r w:rsidRPr="32AF646F" w:rsidDel="00BB59BF">
          <w:rPr>
            <w:lang w:val="en-US"/>
          </w:rPr>
          <w:delText xml:space="preserve">2.4.1 </w:delText>
        </w:r>
        <w:r w:rsidR="00217DBF" w:rsidDel="00BB59BF">
          <w:rPr>
            <w:lang w:val="en-US"/>
          </w:rPr>
          <w:delText>Constant methane production</w:delText>
        </w:r>
        <w:r w:rsidRPr="32AF646F" w:rsidDel="00BB59BF">
          <w:rPr>
            <w:lang w:val="en-US"/>
          </w:rPr>
          <w:delText xml:space="preserve"> (case study 1)</w:delText>
        </w:r>
      </w:del>
    </w:p>
    <w:p w14:paraId="3E3A3BBE" w14:textId="5490CB50" w:rsidR="0BB509A2" w:rsidDel="00BB59BF" w:rsidRDefault="32AF646F" w:rsidP="00FC6AF8">
      <w:pPr>
        <w:rPr>
          <w:del w:id="1243" w:author="Hellmann, Simon" w:date="2025-08-31T11:57:00Z"/>
          <w:lang w:val="en-US"/>
        </w:rPr>
        <w:pPrChange w:id="1244" w:author="Hellmann, Simon" w:date="2025-08-31T12:10:00Z">
          <w:pPr/>
        </w:pPrChange>
      </w:pPr>
      <w:del w:id="1245" w:author="Hellmann, Simon" w:date="2025-08-31T11:57:00Z">
        <w:r w:rsidRPr="32AF646F" w:rsidDel="00BB59BF">
          <w:rPr>
            <w:lang w:val="en-US"/>
          </w:rPr>
          <w:delText>The ADM1-R3</w:delText>
        </w:r>
        <w:r w:rsidR="00255E78" w:rsidDel="00BB59BF">
          <w:rPr>
            <w:lang w:val="en-US"/>
          </w:rPr>
          <w:delText xml:space="preserve"> </w:delText>
        </w:r>
        <w:r w:rsidRPr="32AF646F" w:rsidDel="00BB59BF">
          <w:rPr>
            <w:lang w:val="en-US"/>
          </w:rPr>
          <w:delText xml:space="preserve">was used without an additional </w:delText>
        </w:r>
        <w:r w:rsidR="005C4C9C" w:rsidDel="00BB59BF">
          <w:rPr>
            <w:lang w:val="en-US"/>
          </w:rPr>
          <w:delText>GS</w:delText>
        </w:r>
        <w:r w:rsidR="005A3FE0" w:rsidDel="00BB59BF">
          <w:rPr>
            <w:lang w:val="en-US"/>
          </w:rPr>
          <w:delText xml:space="preserve"> and simulated for a total of </w:delText>
        </w:r>
        <w:r w:rsidR="008B0AC4" w:rsidDel="00BB59BF">
          <w:rPr>
            <w:lang w:val="en-US"/>
          </w:rPr>
          <w:delText>28</w:delText>
        </w:r>
        <w:r w:rsidR="005A3FE0" w:rsidDel="00BB59BF">
          <w:rPr>
            <w:lang w:val="en-US"/>
          </w:rPr>
          <w:delText xml:space="preserve"> days</w:delText>
        </w:r>
        <w:r w:rsidR="008B0AC4" w:rsidDel="00BB59BF">
          <w:rPr>
            <w:lang w:val="en-US"/>
          </w:rPr>
          <w:delText xml:space="preserve"> (4 weeks)</w:delText>
        </w:r>
        <w:r w:rsidR="005A3FE0" w:rsidDel="00BB59BF">
          <w:rPr>
            <w:lang w:val="en-US"/>
          </w:rPr>
          <w:delText xml:space="preserve">. </w:delText>
        </w:r>
        <w:r w:rsidRPr="32AF646F" w:rsidDel="00BB59BF">
          <w:rPr>
            <w:lang w:val="en-US"/>
          </w:rPr>
          <w:delText xml:space="preserve"> </w:delText>
        </w:r>
        <w:r w:rsidR="008B0AC4" w:rsidDel="00BB59BF">
          <w:rPr>
            <w:lang w:val="en-US"/>
          </w:rPr>
          <w:delText>Four</w:delText>
        </w:r>
        <w:r w:rsidR="008B0AC4" w:rsidRPr="32AF646F" w:rsidDel="00BB59BF">
          <w:rPr>
            <w:lang w:val="en-US"/>
          </w:rPr>
          <w:delText xml:space="preserve"> </w:delText>
        </w:r>
        <w:r w:rsidRPr="32AF646F" w:rsidDel="00BB59BF">
          <w:rPr>
            <w:lang w:val="en-US"/>
          </w:rPr>
          <w:delText>different setpoint</w:delText>
        </w:r>
        <w:r w:rsidR="008B0AC4" w:rsidDel="00BB59BF">
          <w:rPr>
            <w:lang w:val="en-US"/>
          </w:rPr>
          <w:delText xml:space="preserve">s </w:delText>
        </w:r>
        <w:r w:rsidRPr="32AF646F" w:rsidDel="00BB59BF">
          <w:rPr>
            <w:lang w:val="en-US"/>
          </w:rPr>
          <w:delText xml:space="preserve">of methane volume flow were </w:delText>
        </w:r>
        <w:r w:rsidR="00AA383E" w:rsidDel="00BB59BF">
          <w:rPr>
            <w:lang w:val="en-US"/>
          </w:rPr>
          <w:delText>imposed</w:delText>
        </w:r>
        <w:r w:rsidR="005A3FE0" w:rsidDel="00BB59BF">
          <w:rPr>
            <w:lang w:val="en-US"/>
          </w:rPr>
          <w:delText xml:space="preserve"> at days </w:delText>
        </w:r>
        <w:r w:rsidR="008B0AC4" w:rsidDel="00BB59BF">
          <w:rPr>
            <w:lang w:val="en-US"/>
          </w:rPr>
          <w:delText xml:space="preserve">0, </w:delText>
        </w:r>
        <w:r w:rsidR="00EB6554" w:rsidRPr="32AF646F" w:rsidDel="00BB59BF">
          <w:rPr>
            <w:lang w:val="en-US"/>
          </w:rPr>
          <w:delText>3, 6 and 9</w:delText>
        </w:r>
        <w:r w:rsidR="00EB6554" w:rsidDel="00BB59BF">
          <w:rPr>
            <w:lang w:val="en-US"/>
          </w:rPr>
          <w:delText>. The set</w:delText>
        </w:r>
        <w:r w:rsidR="0035025A" w:rsidDel="00BB59BF">
          <w:rPr>
            <w:lang w:val="en-US"/>
          </w:rPr>
          <w:delText>point</w:delText>
        </w:r>
        <w:r w:rsidR="00525DD3" w:rsidDel="00BB59BF">
          <w:rPr>
            <w:lang w:val="en-US"/>
          </w:rPr>
          <w:delText>s</w:delText>
        </w:r>
        <w:r w:rsidR="0035025A" w:rsidDel="00BB59BF">
          <w:rPr>
            <w:lang w:val="en-US"/>
          </w:rPr>
          <w:delText xml:space="preserve"> were </w:delText>
        </w:r>
        <w:r w:rsidR="00BB347A" w:rsidDel="00BB59BF">
          <w:rPr>
            <w:lang w:val="en-US"/>
          </w:rPr>
          <w:delText xml:space="preserve">heuristically </w:delText>
        </w:r>
        <w:r w:rsidR="0035025A" w:rsidDel="00BB59BF">
          <w:rPr>
            <w:lang w:val="en-US"/>
          </w:rPr>
          <w:delText>chosen a</w:delText>
        </w:r>
        <w:r w:rsidR="00525DD3" w:rsidDel="00BB59BF">
          <w:rPr>
            <w:lang w:val="en-US"/>
          </w:rPr>
          <w:delText>s 350, 550, 450 and 350</w:delText>
        </w:r>
        <w:r w:rsidR="0035025A" w:rsidDel="00BB59BF">
          <w:rPr>
            <w:lang w:val="en-US"/>
          </w:rPr>
          <w:delText xml:space="preserve"> </w:delText>
        </w:r>
        <w:r w:rsidR="00382BA7" w:rsidDel="00BB59BF">
          <w:rPr>
            <w:lang w:val="en-US"/>
          </w:rPr>
          <w:delText>m</w:delText>
        </w:r>
        <w:r w:rsidR="00382BA7" w:rsidDel="00BB59BF">
          <w:rPr>
            <w:vertAlign w:val="superscript"/>
            <w:lang w:val="en-US"/>
          </w:rPr>
          <w:delText>3</w:delText>
        </w:r>
        <w:r w:rsidR="00382BA7" w:rsidDel="00BB59BF">
          <w:rPr>
            <w:lang w:val="en-US"/>
          </w:rPr>
          <w:delText xml:space="preserve"> </w:delText>
        </w:r>
        <w:r w:rsidR="009751EE" w:rsidDel="00BB59BF">
          <w:rPr>
            <w:lang w:val="en-US"/>
          </w:rPr>
          <w:delText>CH</w:delText>
        </w:r>
        <w:r w:rsidR="009751EE" w:rsidRPr="00220152" w:rsidDel="00BB59BF">
          <w:rPr>
            <w:vertAlign w:val="subscript"/>
            <w:lang w:val="en-US"/>
          </w:rPr>
          <w:delText>4</w:delText>
        </w:r>
        <w:r w:rsidR="009751EE" w:rsidDel="00BB59BF">
          <w:rPr>
            <w:lang w:val="en-US"/>
          </w:rPr>
          <w:delText xml:space="preserve"> </w:delText>
        </w:r>
        <w:r w:rsidR="00382BA7" w:rsidDel="00BB59BF">
          <w:rPr>
            <w:lang w:val="en-US"/>
          </w:rPr>
          <w:delText>d</w:delText>
        </w:r>
        <w:r w:rsidR="00382BA7" w:rsidDel="00BB59BF">
          <w:rPr>
            <w:vertAlign w:val="superscript"/>
            <w:lang w:val="en-US"/>
          </w:rPr>
          <w:delText>-1</w:delText>
        </w:r>
        <w:r w:rsidR="00382BA7" w:rsidDel="00BB59BF">
          <w:rPr>
            <w:lang w:val="en-US"/>
          </w:rPr>
          <w:delText>.</w:delText>
        </w:r>
        <w:r w:rsidR="00BB347A" w:rsidDel="00BB59BF">
          <w:rPr>
            <w:lang w:val="en-US"/>
          </w:rPr>
          <w:delText xml:space="preserve"> </w:delText>
        </w:r>
        <w:r w:rsidRPr="32AF646F" w:rsidDel="00BB59BF">
          <w:rPr>
            <w:lang w:val="en-US"/>
          </w:rPr>
          <w:delText>The MPC was not informed on upcoming setpoint changes</w:delText>
        </w:r>
        <w:r w:rsidR="00C32DC2" w:rsidDel="00BB59BF">
          <w:rPr>
            <w:lang w:val="en-US"/>
          </w:rPr>
          <w:delText>, which</w:delText>
        </w:r>
        <w:r w:rsidR="00FC0302" w:rsidDel="00BB59BF">
          <w:rPr>
            <w:lang w:val="en-US"/>
          </w:rPr>
          <w:delText xml:space="preserve"> </w:delText>
        </w:r>
        <w:r w:rsidR="00CC38F7" w:rsidDel="00BB59BF">
          <w:rPr>
            <w:lang w:val="en-US"/>
          </w:rPr>
          <w:delText xml:space="preserve">reflects that in </w:delText>
        </w:r>
        <w:r w:rsidRPr="32AF646F" w:rsidDel="00BB59BF">
          <w:rPr>
            <w:lang w:val="en-US"/>
          </w:rPr>
          <w:delText>real-life scenarios no</w:delText>
        </w:r>
        <w:r w:rsidR="00D40C9C" w:rsidDel="00BB59BF">
          <w:rPr>
            <w:lang w:val="en-US"/>
          </w:rPr>
          <w:delText>n-</w:delText>
        </w:r>
        <w:r w:rsidRPr="32AF646F" w:rsidDel="00BB59BF">
          <w:rPr>
            <w:lang w:val="en-US"/>
          </w:rPr>
          <w:delText xml:space="preserve">foreseeable setpoint changes </w:delText>
        </w:r>
        <w:r w:rsidR="00B4505C" w:rsidDel="00BB59BF">
          <w:rPr>
            <w:lang w:val="en-US"/>
          </w:rPr>
          <w:delText xml:space="preserve">may </w:delText>
        </w:r>
        <w:r w:rsidR="00D40C9C" w:rsidDel="00BB59BF">
          <w:rPr>
            <w:lang w:val="en-US"/>
          </w:rPr>
          <w:delText xml:space="preserve">suddenly </w:delText>
        </w:r>
        <w:r w:rsidRPr="32AF646F" w:rsidDel="00BB59BF">
          <w:rPr>
            <w:lang w:val="en-US"/>
          </w:rPr>
          <w:delText xml:space="preserve">be </w:delText>
        </w:r>
        <w:r w:rsidR="00975669" w:rsidDel="00BB59BF">
          <w:rPr>
            <w:lang w:val="en-US"/>
          </w:rPr>
          <w:delText>required</w:delText>
        </w:r>
        <w:r w:rsidRPr="32AF646F" w:rsidDel="00BB59BF">
          <w:rPr>
            <w:lang w:val="en-US"/>
          </w:rPr>
          <w:delText>.</w:delText>
        </w:r>
      </w:del>
    </w:p>
    <w:p w14:paraId="458EB72D" w14:textId="5D088133" w:rsidR="008E32FF" w:rsidRDefault="00582FD0" w:rsidP="00FC6AF8">
      <w:pPr>
        <w:rPr>
          <w:lang w:val="en-US"/>
        </w:rPr>
        <w:pPrChange w:id="1246" w:author="Hellmann, Simon" w:date="2025-08-31T12:10:00Z">
          <w:pPr/>
        </w:pPrChange>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ins w:id="1247" w:author="Hellmann, Simon" w:date="2025-08-31T12:14:00Z">
        <w:r w:rsidR="00C64143" w:rsidRPr="00C64143">
          <w:rPr>
            <w:lang w:val="en-US"/>
            <w:rPrChange w:id="1248" w:author="Hellmann, Simon" w:date="2025-08-31T12:14:00Z">
              <w:rPr/>
            </w:rPrChange>
          </w:rPr>
          <w:t>(</w:t>
        </w:r>
        <w:r w:rsidR="00C64143" w:rsidRPr="00C64143">
          <w:rPr>
            <w:noProof/>
            <w:lang w:val="en-US"/>
            <w:rPrChange w:id="1249" w:author="Hellmann, Simon" w:date="2025-08-31T12:14:00Z">
              <w:rPr>
                <w:noProof/>
              </w:rPr>
            </w:rPrChange>
          </w:rPr>
          <w:t>2</w:t>
        </w:r>
        <w:r w:rsidR="00C64143" w:rsidRPr="00C64143">
          <w:rPr>
            <w:noProof/>
            <w:lang w:val="en-US"/>
            <w:rPrChange w:id="1250" w:author="Hellmann, Simon" w:date="2025-08-31T12:14:00Z">
              <w:rPr/>
            </w:rPrChange>
          </w:rPr>
          <w:t>.</w:t>
        </w:r>
        <w:r w:rsidR="00C64143" w:rsidRPr="00C64143">
          <w:rPr>
            <w:noProof/>
            <w:lang w:val="en-US"/>
            <w:rPrChange w:id="1251" w:author="Hellmann, Simon" w:date="2025-08-31T12:14:00Z">
              <w:rPr>
                <w:noProof/>
              </w:rPr>
            </w:rPrChange>
          </w:rPr>
          <w:t>16</w:t>
        </w:r>
      </w:ins>
      <w:del w:id="1252" w:author="Hellmann, Simon" w:date="2025-08-31T12:14:00Z">
        <w:r w:rsidR="00F7388A" w:rsidRPr="00F7388A" w:rsidDel="00C64143">
          <w:rPr>
            <w:lang w:val="en-US"/>
          </w:rPr>
          <w:delText>(</w:delText>
        </w:r>
        <w:r w:rsidR="00F7388A" w:rsidRPr="00F7388A" w:rsidDel="00C64143">
          <w:rPr>
            <w:noProof/>
            <w:lang w:val="en-US"/>
          </w:rPr>
          <w:delText>2.8</w:delText>
        </w:r>
      </w:del>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BF7150">
        <w:rPr>
          <w:lang w:val="en-US"/>
        </w:rPr>
        <w:t>would</w:t>
      </w:r>
      <w:r w:rsidR="00206D1D" w:rsidRPr="32AF646F">
        <w:rPr>
          <w:lang w:val="en-US"/>
        </w:rPr>
        <w:t xml:space="preserve">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B32E33">
        <w:rPr>
          <w:lang w:val="en-US"/>
        </w:rPr>
      </w:r>
      <w:r w:rsidR="00FC6AF8">
        <w:rPr>
          <w:lang w:val="en-US"/>
        </w:rPr>
        <w:instrText xml:space="preserve"> \* MERGEFORMAT </w:instrText>
      </w:r>
      <w:r w:rsidR="00B32E33">
        <w:rPr>
          <w:lang w:val="en-US"/>
        </w:rPr>
        <w:fldChar w:fldCharType="separate"/>
      </w:r>
      <w:ins w:id="1253" w:author="Hellmann, Simon" w:date="2025-08-31T12:14:00Z">
        <w:r w:rsidR="00C64143" w:rsidRPr="00C64143">
          <w:rPr>
            <w:lang w:val="en-US"/>
            <w:rPrChange w:id="1254" w:author="Hellmann, Simon" w:date="2025-08-31T12:14:00Z">
              <w:rPr/>
            </w:rPrChange>
          </w:rPr>
          <w:t>(</w:t>
        </w:r>
        <w:r w:rsidR="00C64143" w:rsidRPr="00C64143">
          <w:rPr>
            <w:noProof/>
            <w:lang w:val="en-US"/>
            <w:rPrChange w:id="1255" w:author="Hellmann, Simon" w:date="2025-08-31T12:14:00Z">
              <w:rPr>
                <w:noProof/>
              </w:rPr>
            </w:rPrChange>
          </w:rPr>
          <w:t>2</w:t>
        </w:r>
        <w:r w:rsidR="00C64143" w:rsidRPr="00C64143">
          <w:rPr>
            <w:noProof/>
            <w:lang w:val="en-US"/>
            <w:rPrChange w:id="1256" w:author="Hellmann, Simon" w:date="2025-08-31T12:14:00Z">
              <w:rPr/>
            </w:rPrChange>
          </w:rPr>
          <w:t>.</w:t>
        </w:r>
        <w:r w:rsidR="00C64143" w:rsidRPr="00C64143">
          <w:rPr>
            <w:noProof/>
            <w:lang w:val="en-US"/>
            <w:rPrChange w:id="1257" w:author="Hellmann, Simon" w:date="2025-08-31T12:14:00Z">
              <w:rPr>
                <w:noProof/>
              </w:rPr>
            </w:rPrChange>
          </w:rPr>
          <w:t>16</w:t>
        </w:r>
        <w:r w:rsidR="00C64143" w:rsidRPr="00C64143">
          <w:rPr>
            <w:lang w:val="en-US"/>
            <w:rPrChange w:id="1258" w:author="Hellmann, Simon" w:date="2025-08-31T12:14:00Z">
              <w:rPr/>
            </w:rPrChange>
          </w:rPr>
          <w:t>)</w:t>
        </w:r>
      </w:ins>
      <w:del w:id="1259" w:author="Hellmann, Simon" w:date="2025-08-31T12:14:00Z">
        <w:r w:rsidR="00F7388A" w:rsidRPr="00462857" w:rsidDel="00C64143">
          <w:rPr>
            <w:lang w:val="en-US"/>
          </w:rPr>
          <w:delText>(</w:delText>
        </w:r>
        <w:r w:rsidR="00F7388A" w:rsidRPr="00462857" w:rsidDel="00C64143">
          <w:rPr>
            <w:noProof/>
            <w:lang w:val="en-US"/>
          </w:rPr>
          <w:delText>2</w:delText>
        </w:r>
        <w:r w:rsidR="00F7388A" w:rsidRPr="00462857" w:rsidDel="00C64143">
          <w:rPr>
            <w:lang w:val="en-US"/>
          </w:rPr>
          <w:delText>.</w:delText>
        </w:r>
        <w:r w:rsidR="00F7388A" w:rsidRPr="00462857" w:rsidDel="00C64143">
          <w:rPr>
            <w:noProof/>
            <w:lang w:val="en-US"/>
          </w:rPr>
          <w:delText>8</w:delText>
        </w:r>
        <w:r w:rsidR="00F7388A" w:rsidRPr="00462857" w:rsidDel="00C64143">
          <w:rPr>
            <w:lang w:val="en-US"/>
          </w:rPr>
          <w:delText>)</w:delText>
        </w:r>
      </w:del>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B32E33">
        <w:rPr>
          <w:lang w:val="en-US"/>
        </w:rPr>
      </w:r>
      <w:r w:rsidR="00FC6AF8">
        <w:rPr>
          <w:lang w:val="en-US"/>
        </w:rPr>
        <w:instrText xml:space="preserve"> \* MERGEFORMAT </w:instrText>
      </w:r>
      <w:r w:rsidR="00B32E33">
        <w:rPr>
          <w:lang w:val="en-US"/>
        </w:rPr>
        <w:fldChar w:fldCharType="separate"/>
      </w:r>
      <w:ins w:id="1260" w:author="Hellmann, Simon" w:date="2025-08-31T12:14:00Z">
        <w:r w:rsidR="00C64143" w:rsidRPr="00C64143">
          <w:rPr>
            <w:lang w:val="en-US"/>
            <w:rPrChange w:id="1261" w:author="Hellmann, Simon" w:date="2025-08-31T12:14:00Z">
              <w:rPr/>
            </w:rPrChange>
          </w:rPr>
          <w:t>(</w:t>
        </w:r>
        <w:r w:rsidR="00C64143" w:rsidRPr="00C64143">
          <w:rPr>
            <w:noProof/>
            <w:lang w:val="en-US"/>
            <w:rPrChange w:id="1262" w:author="Hellmann, Simon" w:date="2025-08-31T12:14:00Z">
              <w:rPr>
                <w:noProof/>
              </w:rPr>
            </w:rPrChange>
          </w:rPr>
          <w:t>2</w:t>
        </w:r>
        <w:r w:rsidR="00C64143" w:rsidRPr="00C64143">
          <w:rPr>
            <w:noProof/>
            <w:lang w:val="en-US"/>
            <w:rPrChange w:id="1263" w:author="Hellmann, Simon" w:date="2025-08-31T12:14:00Z">
              <w:rPr/>
            </w:rPrChange>
          </w:rPr>
          <w:t>.</w:t>
        </w:r>
        <w:r w:rsidR="00C64143" w:rsidRPr="00C64143">
          <w:rPr>
            <w:noProof/>
            <w:lang w:val="en-US"/>
            <w:rPrChange w:id="1264" w:author="Hellmann, Simon" w:date="2025-08-31T12:14:00Z">
              <w:rPr>
                <w:noProof/>
              </w:rPr>
            </w:rPrChange>
          </w:rPr>
          <w:t>17</w:t>
        </w:r>
        <w:r w:rsidR="00C64143" w:rsidRPr="00C64143">
          <w:rPr>
            <w:lang w:val="en-US"/>
            <w:rPrChange w:id="1265" w:author="Hellmann, Simon" w:date="2025-08-31T12:14:00Z">
              <w:rPr/>
            </w:rPrChange>
          </w:rPr>
          <w:t>)</w:t>
        </w:r>
      </w:ins>
      <w:del w:id="1266" w:author="Hellmann, Simon" w:date="2025-08-31T12:14:00Z">
        <w:r w:rsidR="00F7388A" w:rsidRPr="00462857" w:rsidDel="00C64143">
          <w:rPr>
            <w:lang w:val="en-US"/>
          </w:rPr>
          <w:delText>(</w:delText>
        </w:r>
        <w:r w:rsidR="00F7388A" w:rsidRPr="00462857" w:rsidDel="00C64143">
          <w:rPr>
            <w:noProof/>
            <w:lang w:val="en-US"/>
          </w:rPr>
          <w:delText>2</w:delText>
        </w:r>
        <w:r w:rsidR="00F7388A" w:rsidRPr="00462857" w:rsidDel="00C64143">
          <w:rPr>
            <w:lang w:val="en-US"/>
          </w:rPr>
          <w:delText>.</w:delText>
        </w:r>
        <w:r w:rsidR="00F7388A" w:rsidRPr="00462857" w:rsidDel="00C64143">
          <w:rPr>
            <w:noProof/>
            <w:lang w:val="en-US"/>
          </w:rPr>
          <w:delText>9</w:delText>
        </w:r>
        <w:r w:rsidR="00F7388A" w:rsidRPr="00462857" w:rsidDel="00C64143">
          <w:rPr>
            <w:lang w:val="en-US"/>
          </w:rPr>
          <w:delText>)</w:delText>
        </w:r>
      </w:del>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328F6C5B"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ins w:id="1267" w:author="Hellmann, Simon" w:date="2025-08-31T12:14:00Z">
        <w:r w:rsidR="00C64143" w:rsidRPr="00C64143">
          <w:rPr>
            <w:lang w:val="en-US"/>
            <w:rPrChange w:id="1268" w:author="Hellmann, Simon" w:date="2025-08-31T12:14:00Z">
              <w:rPr/>
            </w:rPrChange>
          </w:rPr>
          <w:t>(</w:t>
        </w:r>
        <w:r w:rsidR="00C64143" w:rsidRPr="00C64143">
          <w:rPr>
            <w:noProof/>
            <w:lang w:val="en-US"/>
            <w:rPrChange w:id="1269" w:author="Hellmann, Simon" w:date="2025-08-31T12:14:00Z">
              <w:rPr>
                <w:noProof/>
              </w:rPr>
            </w:rPrChange>
          </w:rPr>
          <w:t>2</w:t>
        </w:r>
        <w:r w:rsidR="00C64143" w:rsidRPr="00C64143">
          <w:rPr>
            <w:lang w:val="en-US"/>
            <w:rPrChange w:id="1270" w:author="Hellmann, Simon" w:date="2025-08-31T12:14:00Z">
              <w:rPr/>
            </w:rPrChange>
          </w:rPr>
          <w:t>.</w:t>
        </w:r>
        <w:r w:rsidR="00C64143" w:rsidRPr="00C64143">
          <w:rPr>
            <w:noProof/>
            <w:lang w:val="en-US"/>
            <w:rPrChange w:id="1271" w:author="Hellmann, Simon" w:date="2025-08-31T12:14:00Z">
              <w:rPr>
                <w:noProof/>
              </w:rPr>
            </w:rPrChange>
          </w:rPr>
          <w:t>16</w:t>
        </w:r>
      </w:ins>
      <w:del w:id="1272" w:author="Hellmann, Simon" w:date="2025-08-31T12:14:00Z">
        <w:r w:rsidR="00F7388A" w:rsidRPr="00144E26" w:rsidDel="00C64143">
          <w:rPr>
            <w:lang w:val="en-US"/>
          </w:rPr>
          <w:delText>(</w:delText>
        </w:r>
        <w:r w:rsidR="00F7388A" w:rsidRPr="00144E26" w:rsidDel="00C64143">
          <w:rPr>
            <w:noProof/>
            <w:lang w:val="en-US"/>
          </w:rPr>
          <w:delText>2</w:delText>
        </w:r>
        <w:r w:rsidR="00F7388A" w:rsidRPr="00144E26" w:rsidDel="00C64143">
          <w:rPr>
            <w:lang w:val="en-US"/>
          </w:rPr>
          <w:delText>.</w:delText>
        </w:r>
        <w:r w:rsidR="00F7388A" w:rsidRPr="00144E26" w:rsidDel="00C64143">
          <w:rPr>
            <w:noProof/>
            <w:lang w:val="en-US"/>
          </w:rPr>
          <w:delText>8</w:delText>
        </w:r>
      </w:del>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ins w:id="1273" w:author="Hellmann, Simon" w:date="2025-08-31T12:14:00Z">
        <w:r w:rsidR="00C64143" w:rsidRPr="00C64143">
          <w:rPr>
            <w:lang w:val="en-US"/>
            <w:rPrChange w:id="1274" w:author="Hellmann, Simon" w:date="2025-08-31T12:14:00Z">
              <w:rPr/>
            </w:rPrChange>
          </w:rPr>
          <w:t>(</w:t>
        </w:r>
        <w:r w:rsidR="00C64143" w:rsidRPr="00C64143">
          <w:rPr>
            <w:noProof/>
            <w:lang w:val="en-US"/>
            <w:rPrChange w:id="1275" w:author="Hellmann, Simon" w:date="2025-08-31T12:14:00Z">
              <w:rPr>
                <w:noProof/>
              </w:rPr>
            </w:rPrChange>
          </w:rPr>
          <w:t>2</w:t>
        </w:r>
        <w:r w:rsidR="00C64143" w:rsidRPr="00C64143">
          <w:rPr>
            <w:lang w:val="en-US"/>
            <w:rPrChange w:id="1276" w:author="Hellmann, Simon" w:date="2025-08-31T12:14:00Z">
              <w:rPr/>
            </w:rPrChange>
          </w:rPr>
          <w:t>.</w:t>
        </w:r>
        <w:r w:rsidR="00C64143" w:rsidRPr="00C64143">
          <w:rPr>
            <w:noProof/>
            <w:lang w:val="en-US"/>
            <w:rPrChange w:id="1277" w:author="Hellmann, Simon" w:date="2025-08-31T12:14:00Z">
              <w:rPr>
                <w:noProof/>
              </w:rPr>
            </w:rPrChange>
          </w:rPr>
          <w:t>17</w:t>
        </w:r>
      </w:ins>
      <w:del w:id="1278" w:author="Hellmann, Simon" w:date="2025-08-31T12:14:00Z">
        <w:r w:rsidR="00F7388A" w:rsidRPr="00144E26" w:rsidDel="00C64143">
          <w:rPr>
            <w:lang w:val="en-US"/>
          </w:rPr>
          <w:delText>(</w:delText>
        </w:r>
        <w:r w:rsidR="00F7388A" w:rsidRPr="00144E26" w:rsidDel="00C64143">
          <w:rPr>
            <w:noProof/>
            <w:lang w:val="en-US"/>
          </w:rPr>
          <w:delText>2</w:delText>
        </w:r>
        <w:r w:rsidR="00F7388A" w:rsidRPr="00144E26" w:rsidDel="00C64143">
          <w:rPr>
            <w:lang w:val="en-US"/>
          </w:rPr>
          <w:delText>.</w:delText>
        </w:r>
        <w:r w:rsidR="00F7388A" w:rsidRPr="00144E26" w:rsidDel="00C64143">
          <w:rPr>
            <w:noProof/>
            <w:lang w:val="en-US"/>
          </w:rPr>
          <w:delText>9</w:delText>
        </w:r>
      </w:del>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7458"/>
        <w:gridCol w:w="1321"/>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0D80BD73" w:rsidR="007F2F67" w:rsidRDefault="007F2F67" w:rsidP="00220152">
            <w:pPr>
              <w:pStyle w:val="Beschriftung"/>
              <w:jc w:val="right"/>
              <w:rPr>
                <w:lang w:val="en-US"/>
              </w:rPr>
            </w:pPr>
            <w:bookmarkStart w:id="1279" w:name="_Ref194920531"/>
            <w:bookmarkStart w:id="1280" w:name="_Ref188105785"/>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ins w:id="1281" w:author="Hellmann, Simon" w:date="2025-08-31T12:14:00Z">
              <w:r w:rsidR="00C64143">
                <w:rPr>
                  <w:noProof/>
                </w:rPr>
                <w:t>16</w:t>
              </w:r>
            </w:ins>
            <w:del w:id="1282" w:author="Hellmann, Simon" w:date="2025-08-31T12:14:00Z">
              <w:r w:rsidR="00F7388A" w:rsidDel="00C64143">
                <w:rPr>
                  <w:noProof/>
                </w:rPr>
                <w:delText>8</w:delText>
              </w:r>
            </w:del>
            <w:r>
              <w:fldChar w:fldCharType="end"/>
            </w:r>
            <w:bookmarkEnd w:id="1279"/>
            <w:r>
              <w:t>)</w:t>
            </w:r>
            <w:bookmarkEnd w:id="1280"/>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8D39E8"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8D39E8"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49C3E5D0" w:rsidR="007F2F67" w:rsidRPr="00FE05FF" w:rsidRDefault="007F2F67">
            <w:pPr>
              <w:pStyle w:val="Beschriftung"/>
              <w:jc w:val="right"/>
              <w:rPr>
                <w:lang w:val="en-US"/>
              </w:rPr>
            </w:pPr>
            <w:bookmarkStart w:id="1283" w:name="_Ref194920594"/>
            <w:bookmarkStart w:id="1284" w:name="_Ref200284319"/>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ins w:id="1285" w:author="Hellmann, Simon" w:date="2025-08-31T12:14:00Z">
              <w:r w:rsidR="00C64143">
                <w:rPr>
                  <w:noProof/>
                </w:rPr>
                <w:t>17</w:t>
              </w:r>
            </w:ins>
            <w:del w:id="1286" w:author="Hellmann, Simon" w:date="2025-08-31T12:14:00Z">
              <w:r w:rsidR="00F7388A" w:rsidDel="00C64143">
                <w:rPr>
                  <w:noProof/>
                </w:rPr>
                <w:delText>9</w:delText>
              </w:r>
            </w:del>
            <w:r>
              <w:fldChar w:fldCharType="end"/>
            </w:r>
            <w:bookmarkEnd w:id="1283"/>
            <w:r>
              <w:t>)</w:t>
            </w:r>
            <w:bookmarkEnd w:id="1284"/>
          </w:p>
        </w:tc>
      </w:tr>
    </w:tbl>
    <w:p w14:paraId="75D20111" w14:textId="337C853A" w:rsidR="00510AB0" w:rsidRPr="00692A81" w:rsidRDefault="32AF646F" w:rsidP="008B6E95">
      <w:pPr>
        <w:pStyle w:val="berschrift3"/>
        <w:ind w:left="0" w:firstLine="0"/>
        <w:rPr>
          <w:lang w:val="en-US"/>
        </w:rPr>
      </w:pPr>
      <w:bookmarkStart w:id="1287" w:name="_2bb10dj2xkze"/>
      <w:bookmarkEnd w:id="1287"/>
      <w:r w:rsidRPr="32AF646F">
        <w:rPr>
          <w:lang w:val="en-US"/>
        </w:rPr>
        <w:t>2.4.2 Cogeneration (case study 2)</w:t>
      </w:r>
    </w:p>
    <w:p w14:paraId="2316DAA8" w14:textId="2C9AC0B2"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Content>
          <w:r w:rsidR="002554AE">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}</w:instrText>
          </w:r>
          <w:r w:rsidR="002554AE">
            <w:rPr>
              <w:lang w:val="en-US"/>
            </w:rPr>
            <w:fldChar w:fldCharType="separate"/>
          </w:r>
          <w:r w:rsidR="008D39E8">
            <w:fldChar w:fldCharType="begin"/>
          </w:r>
          <w:r w:rsidR="008D39E8">
            <w:instrText xml:space="preserve"> HYPERLINK \l "_CTVL00125a47e44351c41d8814ac7303d06f6e1" \o "Mauky, E.; Weinrich, S.; Nägele, H.-J.; Jacobi, H. F.; Liebetrau, J.; Nelles, M. (2016): Model Predictive Control for Demand-Driven Biogas Production …" </w:instrText>
          </w:r>
          <w:ins w:id="1288" w:author="Hellmann, Simon" w:date="2025-08-31T12:14:00Z"/>
          <w:r w:rsidR="008D39E8">
            <w:fldChar w:fldCharType="separate"/>
          </w:r>
          <w:r w:rsidR="00E04011">
            <w:rPr>
              <w:lang w:val="en-US"/>
            </w:rPr>
            <w:t>Mauky et al.</w:t>
          </w:r>
          <w:r w:rsidR="008D39E8">
            <w:rPr>
              <w:lang w:val="en-US"/>
            </w:rPr>
            <w:fldChar w:fldCharType="end"/>
          </w:r>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Content>
          <w:r w:rsidR="002554AE">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1NoZWxsbWFubiIsIklkIjoiMjVhNDdlNDQtMzUxYy00MWQ4LTgxNGEtYzczMDNkMDZmNmUxIiwiTW9kaWZpZWRPbiI6IjIwMjUtMDgtMzBUMTU6MDE6MDg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xNikifV19LCJUYWciOiJDaXRhdmlQbGFjZWhvbGRlciMzOTg4NDBkNS04YWQ4LTQwN2ItOWFlMS0xNTQ0NTk5NTczZTMiLCJUZXh0IjoiKDIwMTYpIiwiV0FJVmVyc2lvbiI6IjYuMTkuMi4xIn0=}</w:instrText>
          </w:r>
          <w:r w:rsidR="002554AE">
            <w:rPr>
              <w:lang w:val="en-US"/>
            </w:rPr>
            <w:fldChar w:fldCharType="separate"/>
          </w:r>
          <w:r w:rsidR="008D39E8">
            <w:fldChar w:fldCharType="begin"/>
          </w:r>
          <w:r w:rsidR="008D39E8" w:rsidRPr="008D39E8">
            <w:rPr>
              <w:lang w:val="en-US"/>
              <w:rPrChange w:id="1289" w:author="Hellmann, Simon" w:date="2025-08-31T11:49:00Z">
                <w:rPr/>
              </w:rPrChange>
            </w:rPr>
            <w:instrText xml:space="preserve"> HYPERLINK \l "_CTVL00125a47e44351c41d8814ac7303d06f6e1" \o "Mauky, E.; Weinrich, S.; Nägele, H.-J.; Jacobi, H. F.; Liebetrau, J.; Nelles, M. (2016): Model Predictive Control for Demand-Driven Biogas Production …" </w:instrText>
          </w:r>
          <w:ins w:id="1290" w:author="Hellmann, Simon" w:date="2025-08-31T12:14:00Z"/>
          <w:r w:rsidR="008D39E8">
            <w:fldChar w:fldCharType="separate"/>
          </w:r>
          <w:r w:rsidR="00E04011">
            <w:rPr>
              <w:lang w:val="en-US"/>
            </w:rPr>
            <w:t>(2016)</w:t>
          </w:r>
          <w:r w:rsidR="008D39E8">
            <w:rPr>
              <w:lang w:val="en-US"/>
            </w:rPr>
            <w:fldChar w:fldCharType="end"/>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1D360833" w:rsidR="004A1F2D" w:rsidRDefault="00BA3E22" w:rsidP="004A1F2D">
      <w:pPr>
        <w:rPr>
          <w:lang w:val="en-US"/>
        </w:rPr>
      </w:pPr>
      <w:r>
        <w:rPr>
          <w:lang w:val="en-US"/>
        </w:rPr>
        <w:lastRenderedPageBreak/>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ins w:id="1291" w:author="Hellmann, Simon" w:date="2025-08-31T12:14:00Z">
        <w:r w:rsidR="00C64143" w:rsidRPr="00C64143">
          <w:rPr>
            <w:lang w:val="en-US"/>
            <w:rPrChange w:id="1292" w:author="Hellmann, Simon" w:date="2025-08-31T12:14:00Z">
              <w:rPr/>
            </w:rPrChange>
          </w:rPr>
          <w:t>(</w:t>
        </w:r>
        <w:r w:rsidR="00C64143" w:rsidRPr="00C64143">
          <w:rPr>
            <w:noProof/>
            <w:lang w:val="en-US"/>
            <w:rPrChange w:id="1293" w:author="Hellmann, Simon" w:date="2025-08-31T12:14:00Z">
              <w:rPr>
                <w:noProof/>
              </w:rPr>
            </w:rPrChange>
          </w:rPr>
          <w:t>2</w:t>
        </w:r>
        <w:r w:rsidR="00C64143" w:rsidRPr="00C64143">
          <w:rPr>
            <w:lang w:val="en-US"/>
            <w:rPrChange w:id="1294" w:author="Hellmann, Simon" w:date="2025-08-31T12:14:00Z">
              <w:rPr/>
            </w:rPrChange>
          </w:rPr>
          <w:t>.</w:t>
        </w:r>
        <w:r w:rsidR="00C64143" w:rsidRPr="00C64143">
          <w:rPr>
            <w:noProof/>
            <w:lang w:val="en-US"/>
            <w:rPrChange w:id="1295" w:author="Hellmann, Simon" w:date="2025-08-31T12:14:00Z">
              <w:rPr>
                <w:noProof/>
              </w:rPr>
            </w:rPrChange>
          </w:rPr>
          <w:t>18</w:t>
        </w:r>
        <w:r w:rsidR="00C64143" w:rsidRPr="00C64143">
          <w:rPr>
            <w:lang w:val="en-US"/>
            <w:rPrChange w:id="1296" w:author="Hellmann, Simon" w:date="2025-08-31T12:14:00Z">
              <w:rPr/>
            </w:rPrChange>
          </w:rPr>
          <w:t>)</w:t>
        </w:r>
      </w:ins>
      <w:del w:id="1297" w:author="Hellmann, Simon" w:date="2025-08-31T12:14:00Z">
        <w:r w:rsidR="00F7388A" w:rsidRPr="00F7388A" w:rsidDel="00C64143">
          <w:rPr>
            <w:lang w:val="en-US"/>
          </w:rPr>
          <w:delText>(</w:delText>
        </w:r>
        <w:r w:rsidR="00F7388A" w:rsidRPr="00F7388A" w:rsidDel="00C64143">
          <w:rPr>
            <w:noProof/>
            <w:lang w:val="en-US"/>
          </w:rPr>
          <w:delText>2</w:delText>
        </w:r>
        <w:r w:rsidR="00F7388A" w:rsidRPr="00F7388A" w:rsidDel="00C64143">
          <w:rPr>
            <w:lang w:val="en-US"/>
          </w:rPr>
          <w:delText>.</w:delText>
        </w:r>
        <w:r w:rsidR="00F7388A" w:rsidRPr="00F7388A" w:rsidDel="00C64143">
          <w:rPr>
            <w:noProof/>
            <w:lang w:val="en-US"/>
          </w:rPr>
          <w:delText>10</w:delText>
        </w:r>
        <w:r w:rsidR="00F7388A" w:rsidRPr="00F7388A" w:rsidDel="00C64143">
          <w:rPr>
            <w:lang w:val="en-US"/>
          </w:rPr>
          <w:delText>)</w:delText>
        </w:r>
      </w:del>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Content>
          <w:r w:rsidR="008131AB">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}</w:instrText>
          </w:r>
          <w:r w:rsidR="008131AB">
            <w:rPr>
              <w:lang w:val="en-US"/>
            </w:rPr>
            <w:fldChar w:fldCharType="separate"/>
          </w:r>
          <w:r w:rsidR="008D39E8">
            <w:fldChar w:fldCharType="begin"/>
          </w:r>
          <w:r w:rsidR="008D39E8" w:rsidRPr="008D39E8">
            <w:rPr>
              <w:lang w:val="en-US"/>
              <w:rPrChange w:id="1298" w:author="Hellmann, Simon" w:date="2025-08-31T11:49:00Z">
                <w:rPr/>
              </w:rPrChange>
            </w:rPr>
            <w:instrText xml:space="preserve"> HYPERLINK \l "_CTVL00125a47e44351c41d8814ac7303d06f6e1" \o "Mauky, E.; Weinrich, S.; Nägele, H.-J.; Jacobi, H. F.; Liebetrau, J.; Nelles, M. (2016): Model Predictive Control for Demand-Driven Biogas Production …" </w:instrText>
          </w:r>
          <w:ins w:id="1299" w:author="Hellmann, Simon" w:date="2025-08-31T12:14:00Z"/>
          <w:r w:rsidR="008D39E8">
            <w:fldChar w:fldCharType="separate"/>
          </w:r>
          <w:r w:rsidR="00E04011">
            <w:rPr>
              <w:lang w:val="en-US"/>
            </w:rPr>
            <w:t>(Mauky et al., 2016)</w:t>
          </w:r>
          <w:r w:rsidR="008D39E8">
            <w:rPr>
              <w:lang w:val="en-US"/>
            </w:rPr>
            <w:fldChar w:fldCharType="end"/>
          </w:r>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58862346"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Content>
          <w:r w:rsidR="008131AB">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gtMzBUMTU6MDE6MDg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M0NWU2M2VkNS1mNGFhLTQ1Y2ItOThhMi04YTIyODAyYTE1MmYiLCJUZXh0IjoiKEZpZWRsZXIgZXQgYWwuLCAyMDIzKSIsIldBSVZlcnNpb24iOiI2LjE5LjIuMSJ9}</w:instrText>
          </w:r>
          <w:r w:rsidR="008131AB">
            <w:rPr>
              <w:lang w:val="en-US"/>
            </w:rPr>
            <w:fldChar w:fldCharType="separate"/>
          </w:r>
          <w:r w:rsidR="008D39E8">
            <w:fldChar w:fldCharType="begin"/>
          </w:r>
          <w:r w:rsidR="008D39E8" w:rsidRPr="008D39E8">
            <w:rPr>
              <w:lang w:val="en-US"/>
              <w:rPrChange w:id="1300" w:author="Hellmann, Simon" w:date="2025-08-31T11:49:00Z">
                <w:rPr/>
              </w:rPrChange>
            </w:rPr>
            <w:instrText xml:space="preserve"> HYPERLINK \l "_CTVL0018b4156a579284c11956711fbe076bad0" \o "Fiedler, F.; Karg, B.; Lüken, L.; Brandner, D.; Heinlein, M.; Brabender, F.; Lucia, S. (2023): do-mpc: Towards FAIR nonlinear and robust model predict…" </w:instrText>
          </w:r>
          <w:ins w:id="1301" w:author="Hellmann, Simon" w:date="2025-08-31T12:14:00Z"/>
          <w:r w:rsidR="008D39E8">
            <w:fldChar w:fldCharType="separate"/>
          </w:r>
          <w:r w:rsidR="00E04011">
            <w:rPr>
              <w:lang w:val="en-US"/>
            </w:rPr>
            <w:t>(Fiedler et al., 2023)</w:t>
          </w:r>
          <w:r w:rsidR="008D39E8">
            <w:rPr>
              <w:lang w:val="en-US"/>
            </w:rPr>
            <w:fldChar w:fldCharType="end"/>
          </w:r>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ins w:id="1302" w:author="Hellmann, Simon" w:date="2025-08-31T12:14:00Z">
        <w:r w:rsidR="00C64143" w:rsidRPr="00C64143">
          <w:rPr>
            <w:lang w:val="en-US"/>
            <w:rPrChange w:id="1303" w:author="Hellmann, Simon" w:date="2025-08-31T12:14:00Z">
              <w:rPr/>
            </w:rPrChange>
          </w:rPr>
          <w:t>(</w:t>
        </w:r>
        <w:r w:rsidR="00C64143" w:rsidRPr="00C64143">
          <w:rPr>
            <w:noProof/>
            <w:lang w:val="en-US"/>
            <w:rPrChange w:id="1304" w:author="Hellmann, Simon" w:date="2025-08-31T12:14:00Z">
              <w:rPr>
                <w:noProof/>
              </w:rPr>
            </w:rPrChange>
          </w:rPr>
          <w:t>2</w:t>
        </w:r>
        <w:r w:rsidR="00C64143" w:rsidRPr="00C64143">
          <w:rPr>
            <w:lang w:val="en-US"/>
            <w:rPrChange w:id="1305" w:author="Hellmann, Simon" w:date="2025-08-31T12:14:00Z">
              <w:rPr/>
            </w:rPrChange>
          </w:rPr>
          <w:t>.</w:t>
        </w:r>
        <w:r w:rsidR="00C64143" w:rsidRPr="00C64143">
          <w:rPr>
            <w:noProof/>
            <w:lang w:val="en-US"/>
            <w:rPrChange w:id="1306" w:author="Hellmann, Simon" w:date="2025-08-31T12:14:00Z">
              <w:rPr>
                <w:noProof/>
              </w:rPr>
            </w:rPrChange>
          </w:rPr>
          <w:t>18</w:t>
        </w:r>
        <w:r w:rsidR="00C64143" w:rsidRPr="00C64143">
          <w:rPr>
            <w:lang w:val="en-US"/>
            <w:rPrChange w:id="1307" w:author="Hellmann, Simon" w:date="2025-08-31T12:14:00Z">
              <w:rPr/>
            </w:rPrChange>
          </w:rPr>
          <w:t>)</w:t>
        </w:r>
      </w:ins>
      <w:del w:id="1308" w:author="Hellmann, Simon" w:date="2025-08-31T12:14:00Z">
        <w:r w:rsidR="00F7388A" w:rsidRPr="00F7388A" w:rsidDel="00C64143">
          <w:rPr>
            <w:lang w:val="en-US"/>
          </w:rPr>
          <w:delText>(</w:delText>
        </w:r>
        <w:r w:rsidR="00F7388A" w:rsidRPr="00F7388A" w:rsidDel="00C64143">
          <w:rPr>
            <w:noProof/>
            <w:lang w:val="en-US"/>
          </w:rPr>
          <w:delText>2</w:delText>
        </w:r>
        <w:r w:rsidR="00F7388A" w:rsidRPr="00F7388A" w:rsidDel="00C64143">
          <w:rPr>
            <w:lang w:val="en-US"/>
          </w:rPr>
          <w:delText>.</w:delText>
        </w:r>
        <w:r w:rsidR="00F7388A" w:rsidRPr="00F7388A" w:rsidDel="00C64143">
          <w:rPr>
            <w:noProof/>
            <w:lang w:val="en-US"/>
          </w:rPr>
          <w:delText>10</w:delText>
        </w:r>
        <w:r w:rsidR="00F7388A" w:rsidRPr="00F7388A" w:rsidDel="00C64143">
          <w:rPr>
            <w:lang w:val="en-US"/>
          </w:rPr>
          <w:delText>)</w:delText>
        </w:r>
      </w:del>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ins w:id="1309" w:author="Hellmann, Simon" w:date="2025-08-31T12:14:00Z">
        <w:r w:rsidR="00C64143" w:rsidRPr="00C64143">
          <w:rPr>
            <w:lang w:val="en-US"/>
            <w:rPrChange w:id="1310" w:author="Hellmann, Simon" w:date="2025-08-31T12:14:00Z">
              <w:rPr/>
            </w:rPrChange>
          </w:rPr>
          <w:t>(</w:t>
        </w:r>
        <w:r w:rsidR="00C64143" w:rsidRPr="00C64143">
          <w:rPr>
            <w:noProof/>
            <w:lang w:val="en-US"/>
            <w:rPrChange w:id="1311" w:author="Hellmann, Simon" w:date="2025-08-31T12:14:00Z">
              <w:rPr>
                <w:noProof/>
              </w:rPr>
            </w:rPrChange>
          </w:rPr>
          <w:t>2</w:t>
        </w:r>
        <w:r w:rsidR="00C64143" w:rsidRPr="00C64143">
          <w:rPr>
            <w:lang w:val="en-US"/>
            <w:rPrChange w:id="1312" w:author="Hellmann, Simon" w:date="2025-08-31T12:14:00Z">
              <w:rPr/>
            </w:rPrChange>
          </w:rPr>
          <w:t>.</w:t>
        </w:r>
        <w:r w:rsidR="00C64143" w:rsidRPr="00C64143">
          <w:rPr>
            <w:noProof/>
            <w:lang w:val="en-US"/>
            <w:rPrChange w:id="1313" w:author="Hellmann, Simon" w:date="2025-08-31T12:14:00Z">
              <w:rPr>
                <w:noProof/>
              </w:rPr>
            </w:rPrChange>
          </w:rPr>
          <w:t>19</w:t>
        </w:r>
        <w:r w:rsidR="00C64143" w:rsidRPr="00C64143">
          <w:rPr>
            <w:lang w:val="en-US"/>
            <w:rPrChange w:id="1314" w:author="Hellmann, Simon" w:date="2025-08-31T12:14:00Z">
              <w:rPr/>
            </w:rPrChange>
          </w:rPr>
          <w:t>)</w:t>
        </w:r>
      </w:ins>
      <w:del w:id="1315" w:author="Hellmann, Simon" w:date="2025-08-31T12:14:00Z">
        <w:r w:rsidR="00F7388A" w:rsidRPr="00F7388A" w:rsidDel="00C64143">
          <w:rPr>
            <w:lang w:val="en-US"/>
          </w:rPr>
          <w:delText>(</w:delText>
        </w:r>
        <w:r w:rsidR="00F7388A" w:rsidRPr="00F7388A" w:rsidDel="00C64143">
          <w:rPr>
            <w:noProof/>
            <w:lang w:val="en-US"/>
          </w:rPr>
          <w:delText>2</w:delText>
        </w:r>
        <w:r w:rsidR="00F7388A" w:rsidRPr="00F7388A" w:rsidDel="00C64143">
          <w:rPr>
            <w:lang w:val="en-US"/>
          </w:rPr>
          <w:delText>.</w:delText>
        </w:r>
        <w:r w:rsidR="00F7388A" w:rsidRPr="00F7388A" w:rsidDel="00C64143">
          <w:rPr>
            <w:noProof/>
            <w:lang w:val="en-US"/>
          </w:rPr>
          <w:delText>11</w:delText>
        </w:r>
        <w:r w:rsidR="00F7388A" w:rsidRPr="00F7388A" w:rsidDel="00C64143">
          <w:rPr>
            <w:lang w:val="en-US"/>
          </w:rPr>
          <w:delText>)</w:delText>
        </w:r>
      </w:del>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7"/>
        <w:gridCol w:w="1448"/>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5C315DAF" w:rsidR="00A10A25" w:rsidRDefault="00A10A25" w:rsidP="00220152">
            <w:pPr>
              <w:pStyle w:val="Beschriftung"/>
              <w:jc w:val="right"/>
              <w:rPr>
                <w:lang w:val="en-US"/>
              </w:rPr>
            </w:pPr>
            <w:bookmarkStart w:id="1316" w:name="_Ref195099090"/>
            <w:bookmarkStart w:id="1317" w:name="_Ref188110671"/>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ins w:id="1318" w:author="Hellmann, Simon" w:date="2025-08-31T12:14:00Z">
              <w:r w:rsidR="00C64143">
                <w:rPr>
                  <w:noProof/>
                </w:rPr>
                <w:t>18</w:t>
              </w:r>
            </w:ins>
            <w:del w:id="1319" w:author="Hellmann, Simon" w:date="2025-08-31T12:14:00Z">
              <w:r w:rsidR="00F7388A" w:rsidDel="00C64143">
                <w:rPr>
                  <w:noProof/>
                </w:rPr>
                <w:delText>10</w:delText>
              </w:r>
            </w:del>
            <w:r>
              <w:fldChar w:fldCharType="end"/>
            </w:r>
            <w:bookmarkEnd w:id="1316"/>
            <w:r>
              <w:t>)</w:t>
            </w:r>
            <w:bookmarkEnd w:id="1317"/>
          </w:p>
        </w:tc>
      </w:tr>
      <w:tr w:rsidR="00A10A25" w:rsidRPr="00FE05FF" w14:paraId="0C2FF144" w14:textId="77777777" w:rsidTr="00A10A25">
        <w:tc>
          <w:tcPr>
            <w:tcW w:w="4315" w:type="pct"/>
            <w:vAlign w:val="center"/>
          </w:tcPr>
          <w:p w14:paraId="2A77B3DE" w14:textId="18116B92" w:rsidR="00A10A25" w:rsidRPr="008B21A5" w:rsidRDefault="008D39E8">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600ECF90" w:rsidR="00A10A25" w:rsidRPr="00220152" w:rsidRDefault="00BB59BF">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Change w:id="1320" w:author="Hellmann, Simon" w:date="2025-08-31T11:59:00Z">
                          <w:rPr>
                            <w:rFonts w:ascii="Cambria Math" w:hAnsi="Cambria Math"/>
                            <w:i/>
                            <w:color w:val="000000" w:themeColor="text1"/>
                            <w:sz w:val="22"/>
                            <w:szCs w:val="21"/>
                            <w:lang w:val="en-US"/>
                          </w:rPr>
                        </w:rPrChange>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Change w:id="1321" w:author="Hellmann, Simon" w:date="2025-08-31T11:59:00Z">
                            <w:rPr>
                              <w:rFonts w:ascii="Cambria Math" w:eastAsia="Cambria Math" w:hAnsi="Cambria Math" w:cs="Cambria Math"/>
                              <w:i/>
                              <w:color w:val="000000" w:themeColor="text1"/>
                              <w:sz w:val="22"/>
                              <w:szCs w:val="21"/>
                              <w:lang w:val="en-US"/>
                            </w:rPr>
                          </w:rPrChange>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Change w:id="1322" w:author="Hellmann, Simon" w:date="2025-08-31T11:59:00Z">
                            <w:rPr>
                              <w:rFonts w:ascii="Cambria Math" w:eastAsia="Cambria Math" w:hAnsi="Cambria Math" w:cs="Cambria Math"/>
                              <w:i/>
                              <w:color w:val="000000" w:themeColor="text1"/>
                              <w:sz w:val="22"/>
                              <w:szCs w:val="21"/>
                              <w:lang w:val="en-US"/>
                            </w:rPr>
                          </w:rPrChange>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Change w:id="1323" w:author="Hellmann, Simon" w:date="2025-08-31T11:59:00Z">
                            <w:rPr>
                              <w:rFonts w:ascii="Cambria Math" w:eastAsia="Cambria Math" w:hAnsi="Cambria Math" w:cs="Cambria Math"/>
                              <w:i/>
                              <w:color w:val="000000" w:themeColor="text1"/>
                              <w:sz w:val="22"/>
                              <w:szCs w:val="21"/>
                              <w:lang w:val="en-US"/>
                            </w:rPr>
                          </w:rPrChange>
                        </w:rPr>
                      </m:ctrlPr>
                    </m:e>
                  </m:mr>
                  <m:mr>
                    <m:e>
                      <m:ctrlPr>
                        <w:rPr>
                          <w:rFonts w:ascii="Cambria Math" w:eastAsia="Cambria Math" w:hAnsi="Cambria Math" w:cs="Cambria Math"/>
                          <w:i/>
                          <w:color w:val="000000" w:themeColor="text1"/>
                          <w:sz w:val="22"/>
                          <w:szCs w:val="21"/>
                          <w:lang w:val="en-US"/>
                          <w:rPrChange w:id="1324" w:author="Hellmann, Simon" w:date="2025-08-31T11:59:00Z">
                            <w:rPr>
                              <w:rFonts w:ascii="Cambria Math" w:eastAsia="Cambria Math" w:hAnsi="Cambria Math" w:cs="Cambria Math"/>
                              <w:i/>
                              <w:color w:val="000000" w:themeColor="text1"/>
                              <w:sz w:val="22"/>
                              <w:szCs w:val="21"/>
                              <w:lang w:val="en-US"/>
                            </w:rPr>
                          </w:rPrChange>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Change w:id="1325" w:author="Hellmann, Simon" w:date="2025-08-31T11:59:00Z">
                            <w:rPr>
                              <w:rFonts w:ascii="Cambria Math" w:eastAsia="Cambria Math" w:hAnsi="Cambria Math" w:cs="Cambria Math"/>
                              <w:i/>
                              <w:color w:val="000000" w:themeColor="text1"/>
                              <w:sz w:val="22"/>
                              <w:szCs w:val="21"/>
                              <w:lang w:val="en-US"/>
                            </w:rPr>
                          </w:rPrChange>
                        </w:rPr>
                      </m:ctrlPr>
                    </m:e>
                  </m:mr>
                  <m:mr>
                    <m:e>
                      <m:ctrlPr>
                        <w:rPr>
                          <w:rFonts w:ascii="Cambria Math" w:eastAsia="Cambria Math" w:hAnsi="Cambria Math" w:cs="Cambria Math"/>
                          <w:i/>
                          <w:color w:val="000000" w:themeColor="text1"/>
                          <w:sz w:val="22"/>
                          <w:szCs w:val="21"/>
                          <w:lang w:val="en-US"/>
                          <w:rPrChange w:id="1326" w:author="Hellmann, Simon" w:date="2025-08-31T11:59:00Z">
                            <w:rPr>
                              <w:rFonts w:ascii="Cambria Math" w:eastAsia="Cambria Math" w:hAnsi="Cambria Math" w:cs="Cambria Math"/>
                              <w:i/>
                              <w:color w:val="000000" w:themeColor="text1"/>
                              <w:sz w:val="22"/>
                              <w:szCs w:val="21"/>
                              <w:lang w:val="en-US"/>
                            </w:rPr>
                          </w:rPrChange>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Change w:id="1327" w:author="Hellmann, Simon" w:date="2025-08-31T11:59:00Z">
                            <w:rPr>
                              <w:rFonts w:ascii="Cambria Math" w:eastAsia="Cambria Math" w:hAnsi="Cambria Math" w:cs="Cambria Math"/>
                              <w:i/>
                              <w:color w:val="000000" w:themeColor="text1"/>
                              <w:sz w:val="22"/>
                              <w:szCs w:val="21"/>
                              <w:lang w:val="en-US"/>
                            </w:rPr>
                          </w:rPrChange>
                        </w:rPr>
                      </m:ctrlPr>
                    </m:e>
                  </m:mr>
                  <m:mr>
                    <m:e>
                      <m:ctrlPr>
                        <w:rPr>
                          <w:rFonts w:ascii="Cambria Math" w:eastAsia="Cambria Math" w:hAnsi="Cambria Math" w:cs="Cambria Math"/>
                          <w:i/>
                          <w:color w:val="000000" w:themeColor="text1"/>
                          <w:sz w:val="22"/>
                          <w:szCs w:val="21"/>
                          <w:lang w:val="en-US"/>
                          <w:rPrChange w:id="1328" w:author="Hellmann, Simon" w:date="2025-08-31T11:59:00Z">
                            <w:rPr>
                              <w:rFonts w:ascii="Cambria Math" w:eastAsia="Cambria Math" w:hAnsi="Cambria Math" w:cs="Cambria Math"/>
                              <w:i/>
                              <w:color w:val="000000" w:themeColor="text1"/>
                              <w:sz w:val="22"/>
                              <w:szCs w:val="21"/>
                              <w:lang w:val="en-US"/>
                            </w:rPr>
                          </w:rPrChange>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Cs w:val="21"/>
                          <w:lang w:val="en-US"/>
                          <w:rPrChange w:id="1329" w:author="Hellmann, Simon" w:date="2025-08-31T11:59:00Z">
                            <w:rPr>
                              <w:rFonts w:ascii="Cambria Math" w:eastAsia="Cambria Math" w:hAnsi="Cambria Math" w:cs="Cambria Math"/>
                              <w:i/>
                              <w:color w:val="000000" w:themeColor="text1"/>
                              <w:szCs w:val="21"/>
                              <w:lang w:val="en-US"/>
                            </w:rPr>
                          </w:rPrChange>
                        </w:rPr>
                      </m:ctrlPr>
                    </m:e>
                  </m:mr>
                  <m:mr>
                    <m:e>
                      <m:ctrlPr>
                        <w:rPr>
                          <w:rFonts w:ascii="Cambria Math" w:eastAsia="Cambria Math" w:hAnsi="Cambria Math" w:cs="Cambria Math"/>
                          <w:i/>
                          <w:color w:val="000000" w:themeColor="text1"/>
                          <w:szCs w:val="21"/>
                          <w:lang w:val="en-US"/>
                          <w:rPrChange w:id="1330" w:author="Hellmann, Simon" w:date="2025-08-31T11:59:00Z">
                            <w:rPr>
                              <w:rFonts w:ascii="Cambria Math" w:eastAsia="Cambria Math" w:hAnsi="Cambria Math" w:cs="Cambria Math"/>
                              <w:i/>
                              <w:color w:val="000000" w:themeColor="text1"/>
                              <w:szCs w:val="21"/>
                              <w:lang w:val="en-US"/>
                            </w:rPr>
                          </w:rPrChange>
                        </w:rPr>
                      </m:ctrlPr>
                    </m:e>
                    <m:e>
                      <m:r>
                        <w:ins w:id="1331" w:author="Hellmann, Simon" w:date="2025-08-31T11:59:00Z">
                          <w:rPr>
                            <w:rFonts w:ascii="Cambria Math" w:hAnsi="Cambria Math"/>
                            <w:color w:val="000000" w:themeColor="text1"/>
                            <w:sz w:val="22"/>
                            <w:szCs w:val="21"/>
                            <w:lang w:val="en-US"/>
                          </w:rPr>
                          <m:t>-</m:t>
                        </w:ins>
                      </m:r>
                      <m:sSub>
                        <m:sSubPr>
                          <m:ctrlPr>
                            <w:ins w:id="1332" w:author="Hellmann, Simon" w:date="2025-08-31T11:59:00Z">
                              <w:rPr>
                                <w:rFonts w:ascii="Cambria Math" w:eastAsia="Cambria Math" w:hAnsi="Cambria Math" w:cs="Cambria Math"/>
                                <w:i/>
                                <w:color w:val="000000" w:themeColor="text1"/>
                                <w:sz w:val="22"/>
                                <w:szCs w:val="21"/>
                                <w:lang w:val="en-US"/>
                              </w:rPr>
                            </w:ins>
                          </m:ctrlPr>
                        </m:sSubPr>
                        <m:e>
                          <m:r>
                            <w:ins w:id="1333" w:author="Hellmann, Simon" w:date="2025-08-31T11:59:00Z">
                              <w:rPr>
                                <w:rFonts w:ascii="Cambria Math" w:eastAsia="Cambria Math" w:hAnsi="Cambria Math" w:cs="Cambria Math"/>
                                <w:color w:val="000000" w:themeColor="text1"/>
                                <w:sz w:val="22"/>
                                <w:szCs w:val="21"/>
                                <w:lang w:val="en-US"/>
                              </w:rPr>
                              <m:t>l</m:t>
                            </w:ins>
                          </m:r>
                        </m:e>
                        <m:sub>
                          <m:r>
                            <w:ins w:id="1334" w:author="Hellmann, Simon" w:date="2025-08-31T11:59:00Z">
                              <w:rPr>
                                <w:rFonts w:ascii="Cambria Math" w:eastAsia="Cambria Math" w:hAnsi="Cambria Math" w:cs="Cambria Math"/>
                                <w:color w:val="000000" w:themeColor="text1"/>
                                <w:sz w:val="22"/>
                                <w:szCs w:val="21"/>
                                <w:lang w:val="en-US"/>
                              </w:rPr>
                              <m:t>k</m:t>
                            </w:ins>
                          </m:r>
                        </m:sub>
                      </m:sSub>
                      <m:r>
                        <w:ins w:id="1335" w:author="Hellmann, Simon" w:date="2025-08-31T11:59:00Z">
                          <w:rPr>
                            <w:rFonts w:ascii="Cambria Math" w:hAnsi="Cambria Math"/>
                            <w:color w:val="000000" w:themeColor="text1"/>
                            <w:sz w:val="22"/>
                            <w:szCs w:val="21"/>
                            <w:lang w:val="en-US"/>
                          </w:rPr>
                          <m:t>-</m:t>
                        </w:ins>
                      </m:r>
                      <m:sSub>
                        <m:sSubPr>
                          <m:ctrlPr>
                            <w:ins w:id="1336" w:author="Hellmann, Simon" w:date="2025-08-31T11:59:00Z">
                              <w:rPr>
                                <w:rFonts w:ascii="Cambria Math" w:hAnsi="Cambria Math"/>
                                <w:i/>
                                <w:color w:val="000000" w:themeColor="text1"/>
                                <w:sz w:val="22"/>
                                <w:szCs w:val="21"/>
                                <w:lang w:val="en-US"/>
                              </w:rPr>
                            </w:ins>
                          </m:ctrlPr>
                        </m:sSubPr>
                        <m:e>
                          <m:r>
                            <w:ins w:id="1337" w:author="Hellmann, Simon" w:date="2025-08-31T11:59:00Z">
                              <w:rPr>
                                <w:rFonts w:ascii="Cambria Math" w:hAnsi="Cambria Math"/>
                                <w:color w:val="000000" w:themeColor="text1"/>
                                <w:sz w:val="22"/>
                                <w:szCs w:val="21"/>
                                <w:lang w:val="en-US"/>
                              </w:rPr>
                              <m:t>ϵ</m:t>
                            </w:ins>
                          </m:r>
                        </m:e>
                        <m:sub>
                          <m:r>
                            <w:ins w:id="1338" w:author="Hellmann, Simon" w:date="2025-08-31T11:59:00Z">
                              <w:rPr>
                                <w:rFonts w:ascii="Cambria Math" w:hAnsi="Cambria Math"/>
                                <w:color w:val="000000" w:themeColor="text1"/>
                                <w:sz w:val="22"/>
                                <w:szCs w:val="21"/>
                                <w:lang w:val="en-US"/>
                              </w:rPr>
                              <m:t>2</m:t>
                            </w:ins>
                          </m:r>
                        </m:sub>
                      </m:sSub>
                      <m:r>
                        <w:ins w:id="1339" w:author="Hellmann, Simon" w:date="2025-08-31T11:59:00Z">
                          <w:rPr>
                            <w:rFonts w:ascii="Cambria Math" w:hAnsi="Cambria Math"/>
                            <w:color w:val="000000" w:themeColor="text1"/>
                            <w:sz w:val="22"/>
                            <w:szCs w:val="21"/>
                            <w:lang w:val="en-US"/>
                          </w:rPr>
                          <m:t>≤-0.05  ∀  k∈{0,…,</m:t>
                        </w:ins>
                      </m:r>
                      <m:sSub>
                        <m:sSubPr>
                          <m:ctrlPr>
                            <w:ins w:id="1340" w:author="Hellmann, Simon" w:date="2025-08-31T11:59:00Z">
                              <w:rPr>
                                <w:rFonts w:ascii="Cambria Math" w:hAnsi="Cambria Math"/>
                                <w:i/>
                                <w:color w:val="000000" w:themeColor="text1"/>
                                <w:sz w:val="22"/>
                                <w:szCs w:val="21"/>
                                <w:lang w:val="en-US"/>
                              </w:rPr>
                            </w:ins>
                          </m:ctrlPr>
                        </m:sSubPr>
                        <m:e>
                          <m:r>
                            <w:ins w:id="1341" w:author="Hellmann, Simon" w:date="2025-08-31T11:59:00Z">
                              <w:rPr>
                                <w:rFonts w:ascii="Cambria Math" w:hAnsi="Cambria Math"/>
                                <w:color w:val="000000" w:themeColor="text1"/>
                                <w:sz w:val="22"/>
                                <w:szCs w:val="21"/>
                                <w:lang w:val="en-US"/>
                              </w:rPr>
                              <m:t>N</m:t>
                            </w:ins>
                          </m:r>
                        </m:e>
                        <m:sub>
                          <m:r>
                            <w:ins w:id="1342" w:author="Hellmann, Simon" w:date="2025-08-31T11:59:00Z">
                              <w:rPr>
                                <w:rFonts w:ascii="Cambria Math" w:hAnsi="Cambria Math"/>
                                <w:color w:val="000000" w:themeColor="text1"/>
                                <w:sz w:val="22"/>
                                <w:szCs w:val="21"/>
                                <w:lang w:val="en-US"/>
                              </w:rPr>
                              <m:t>p</m:t>
                            </w:ins>
                          </m:r>
                        </m:sub>
                      </m:sSub>
                      <m:r>
                        <w:ins w:id="1343" w:author="Hellmann, Simon" w:date="2025-08-31T11:59:00Z">
                          <w:rPr>
                            <w:rFonts w:ascii="Cambria Math" w:hAnsi="Cambria Math"/>
                            <w:color w:val="000000" w:themeColor="text1"/>
                            <w:sz w:val="22"/>
                            <w:szCs w:val="21"/>
                            <w:lang w:val="en-US"/>
                          </w:rPr>
                          <m:t>}</m:t>
                        </w:ins>
                      </m:r>
                      <m:ctrlPr>
                        <w:rPr>
                          <w:rFonts w:ascii="Cambria Math" w:eastAsia="Cambria Math" w:hAnsi="Cambria Math" w:cs="Cambria Math"/>
                          <w:i/>
                          <w:color w:val="000000" w:themeColor="text1"/>
                          <w:szCs w:val="21"/>
                          <w:lang w:val="en-US"/>
                          <w:rPrChange w:id="1344" w:author="Hellmann, Simon" w:date="2025-08-31T11:59:00Z">
                            <w:rPr>
                              <w:rFonts w:ascii="Cambria Math" w:eastAsia="Cambria Math" w:hAnsi="Cambria Math" w:cs="Cambria Math"/>
                              <w:i/>
                              <w:color w:val="000000" w:themeColor="text1"/>
                              <w:szCs w:val="21"/>
                              <w:lang w:val="en-US"/>
                            </w:rPr>
                          </w:rPrChange>
                        </w:rPr>
                      </m:ctrlPr>
                    </m:e>
                  </m:mr>
                  <m:mr>
                    <m:e>
                      <m:ctrlPr>
                        <w:rPr>
                          <w:rFonts w:ascii="Cambria Math" w:eastAsia="Cambria Math" w:hAnsi="Cambria Math" w:cs="Cambria Math"/>
                          <w:i/>
                          <w:color w:val="000000" w:themeColor="text1"/>
                          <w:szCs w:val="21"/>
                          <w:lang w:val="en-US"/>
                          <w:rPrChange w:id="1345" w:author="Hellmann, Simon" w:date="2025-08-31T11:59:00Z">
                            <w:rPr>
                              <w:rFonts w:ascii="Cambria Math" w:eastAsia="Cambria Math" w:hAnsi="Cambria Math" w:cs="Cambria Math"/>
                              <w:i/>
                              <w:color w:val="000000" w:themeColor="text1"/>
                              <w:szCs w:val="21"/>
                              <w:lang w:val="en-US"/>
                            </w:rPr>
                          </w:rPrChange>
                        </w:rPr>
                      </m:ctrlPr>
                    </m:e>
                    <m:e>
                      <m:r>
                        <w:ins w:id="1346" w:author="Hellmann, Simon" w:date="2025-08-31T11:59:00Z">
                          <w:rPr>
                            <w:rFonts w:ascii="Cambria Math" w:eastAsia="Cambria Math" w:hAnsi="Cambria Math" w:cs="Cambria Math"/>
                            <w:color w:val="000000" w:themeColor="text1"/>
                            <w:sz w:val="22"/>
                            <w:szCs w:val="21"/>
                            <w:lang w:val="en-US"/>
                          </w:rPr>
                          <m:t>0≤</m:t>
                        </w:ins>
                      </m:r>
                      <m:sSub>
                        <m:sSubPr>
                          <m:ctrlPr>
                            <w:ins w:id="1347" w:author="Hellmann, Simon" w:date="2025-08-31T11:59:00Z">
                              <w:rPr>
                                <w:rFonts w:ascii="Cambria Math" w:hAnsi="Cambria Math"/>
                                <w:i/>
                                <w:color w:val="000000" w:themeColor="text1"/>
                                <w:sz w:val="22"/>
                                <w:szCs w:val="21"/>
                                <w:lang w:val="en-US"/>
                              </w:rPr>
                            </w:ins>
                          </m:ctrlPr>
                        </m:sSubPr>
                        <m:e>
                          <m:r>
                            <w:ins w:id="1348" w:author="Hellmann, Simon" w:date="2025-08-31T11:59:00Z">
                              <w:rPr>
                                <w:rFonts w:ascii="Cambria Math" w:hAnsi="Cambria Math"/>
                                <w:color w:val="000000" w:themeColor="text1"/>
                                <w:sz w:val="22"/>
                                <w:szCs w:val="21"/>
                                <w:lang w:val="en-US"/>
                              </w:rPr>
                              <m:t>ϵ</m:t>
                            </w:ins>
                          </m:r>
                        </m:e>
                        <m:sub>
                          <m:r>
                            <w:ins w:id="1349" w:author="Hellmann, Simon" w:date="2025-08-31T11:59:00Z">
                              <w:rPr>
                                <w:rFonts w:ascii="Cambria Math" w:hAnsi="Cambria Math"/>
                                <w:color w:val="000000" w:themeColor="text1"/>
                                <w:sz w:val="22"/>
                                <w:szCs w:val="21"/>
                                <w:lang w:val="en-US"/>
                              </w:rPr>
                              <m:t>m</m:t>
                            </w:ins>
                          </m:r>
                        </m:sub>
                      </m:sSub>
                      <m:r>
                        <w:ins w:id="1350" w:author="Hellmann, Simon" w:date="2025-08-31T11:59:00Z">
                          <w:rPr>
                            <w:rFonts w:ascii="Cambria Math" w:hAnsi="Cambria Math"/>
                            <w:color w:val="000000" w:themeColor="text1"/>
                            <w:sz w:val="22"/>
                            <w:szCs w:val="21"/>
                            <w:lang w:val="en-US"/>
                          </w:rPr>
                          <m:t>≤0.05,</m:t>
                        </w:ins>
                      </m:r>
                      <m:r>
                        <w:ins w:id="1351" w:author="Hellmann, Simon" w:date="2025-08-31T11:59:00Z">
                          <w:rPr>
                            <w:rFonts w:ascii="Cambria Math" w:hAnsi="Cambria Math"/>
                            <w:color w:val="000000" w:themeColor="text1"/>
                            <w:sz w:val="22"/>
                            <w:szCs w:val="21"/>
                          </w:rPr>
                          <m:t>m</m:t>
                        </w:ins>
                      </m:r>
                      <m:r>
                        <w:ins w:id="1352" w:author="Hellmann, Simon" w:date="2025-08-31T11:59:00Z">
                          <w:rPr>
                            <w:rFonts w:ascii="Cambria Math" w:hAnsi="Cambria Math"/>
                            <w:color w:val="000000" w:themeColor="text1"/>
                            <w:sz w:val="22"/>
                            <w:szCs w:val="21"/>
                            <w:lang w:val="en-US"/>
                          </w:rPr>
                          <m:t>∈</m:t>
                        </w:ins>
                      </m:r>
                      <m:d>
                        <m:dPr>
                          <m:begChr m:val="{"/>
                          <m:endChr m:val="}"/>
                          <m:ctrlPr>
                            <w:ins w:id="1353" w:author="Hellmann, Simon" w:date="2025-08-31T11:59:00Z">
                              <w:rPr>
                                <w:rFonts w:ascii="Cambria Math" w:hAnsi="Cambria Math"/>
                                <w:i/>
                                <w:color w:val="000000" w:themeColor="text1"/>
                                <w:sz w:val="22"/>
                                <w:szCs w:val="21"/>
                                <w:lang w:val="en-US"/>
                              </w:rPr>
                            </w:ins>
                          </m:ctrlPr>
                        </m:dPr>
                        <m:e>
                          <m:r>
                            <w:ins w:id="1354" w:author="Hellmann, Simon" w:date="2025-08-31T11:59:00Z">
                              <w:rPr>
                                <w:rFonts w:ascii="Cambria Math" w:hAnsi="Cambria Math"/>
                                <w:color w:val="000000" w:themeColor="text1"/>
                                <w:sz w:val="22"/>
                                <w:szCs w:val="21"/>
                                <w:lang w:val="en-US"/>
                              </w:rPr>
                              <m:t>1,2</m:t>
                            </w:ins>
                          </m:r>
                        </m:e>
                      </m:d>
                      <m:r>
                        <w:ins w:id="1355" w:author="Hellmann, Simon" w:date="2025-08-31T11:59:00Z">
                          <w:rPr>
                            <w:rFonts w:ascii="Cambria Math" w:hAnsi="Cambria Math"/>
                            <w:color w:val="000000" w:themeColor="text1"/>
                            <w:sz w:val="22"/>
                            <w:szCs w:val="21"/>
                            <w:lang w:val="en-US"/>
                          </w:rPr>
                          <m:t>.</m:t>
                        </w:ins>
                      </m:r>
                    </m:e>
                  </m:mr>
                </m:m>
              </m:oMath>
            </m:oMathPara>
          </w:p>
        </w:tc>
        <w:tc>
          <w:tcPr>
            <w:tcW w:w="685" w:type="pct"/>
            <w:vAlign w:val="center"/>
          </w:tcPr>
          <w:p w14:paraId="16350C92" w14:textId="5337CBE3" w:rsidR="00A10A25" w:rsidRPr="00FE05FF" w:rsidRDefault="00A10A25">
            <w:pPr>
              <w:pStyle w:val="Beschriftung"/>
              <w:jc w:val="right"/>
              <w:rPr>
                <w:lang w:val="en-US"/>
              </w:rPr>
            </w:pPr>
            <w:bookmarkStart w:id="1356" w:name="_Ref188110672"/>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ins w:id="1357" w:author="Hellmann, Simon" w:date="2025-08-31T12:14:00Z">
              <w:r w:rsidR="00C64143">
                <w:rPr>
                  <w:noProof/>
                </w:rPr>
                <w:t>19</w:t>
              </w:r>
            </w:ins>
            <w:del w:id="1358" w:author="Hellmann, Simon" w:date="2025-08-31T12:14:00Z">
              <w:r w:rsidR="00F7388A" w:rsidDel="00C64143">
                <w:rPr>
                  <w:noProof/>
                </w:rPr>
                <w:delText>11</w:delText>
              </w:r>
            </w:del>
            <w:r>
              <w:fldChar w:fldCharType="end"/>
            </w:r>
            <w:r>
              <w:t>)</w:t>
            </w:r>
            <w:bookmarkEnd w:id="1356"/>
          </w:p>
        </w:tc>
      </w:tr>
      <w:tr w:rsidR="00085B5A" w:rsidRPr="00085B5A" w:rsidDel="00BB59BF" w14:paraId="45B54C9C" w14:textId="25A356A0" w:rsidTr="00A10A25">
        <w:trPr>
          <w:del w:id="1359" w:author="Hellmann, Simon" w:date="2025-08-31T11:59:00Z"/>
        </w:trPr>
        <w:tc>
          <w:tcPr>
            <w:tcW w:w="4315" w:type="pct"/>
            <w:vAlign w:val="center"/>
          </w:tcPr>
          <w:p w14:paraId="79FFD10F" w14:textId="47ACA115" w:rsidR="00085B5A" w:rsidDel="00BB59BF" w:rsidRDefault="008D39E8">
            <w:pPr>
              <w:jc w:val="center"/>
              <w:rPr>
                <w:del w:id="1360" w:author="Hellmann, Simon" w:date="2025-08-31T11:59:00Z"/>
                <w:color w:val="000000" w:themeColor="text1"/>
                <w:sz w:val="22"/>
                <w:szCs w:val="21"/>
                <w:lang w:val="en-US"/>
              </w:rPr>
            </w:pPr>
            <m:oMathPara>
              <m:oMath>
                <m:m>
                  <m:mPr>
                    <m:mcs>
                      <m:mc>
                        <m:mcPr>
                          <m:count m:val="2"/>
                          <m:mcJc m:val="center"/>
                        </m:mcPr>
                      </m:mc>
                    </m:mcs>
                    <m:ctrlPr>
                      <w:del w:id="1361" w:author="Hellmann, Simon" w:date="2025-08-31T11:59:00Z">
                        <w:rPr>
                          <w:rFonts w:ascii="Cambria Math" w:hAnsi="Cambria Math"/>
                          <w:i/>
                          <w:color w:val="000000" w:themeColor="text1"/>
                          <w:sz w:val="22"/>
                          <w:szCs w:val="21"/>
                          <w:lang w:val="en-US"/>
                        </w:rPr>
                      </w:del>
                    </m:ctrlPr>
                  </m:mPr>
                  <m:mr>
                    <m:e>
                      <m:ctrlPr>
                        <w:del w:id="1362" w:author="Hellmann, Simon" w:date="2025-08-31T11:59:00Z">
                          <w:rPr>
                            <w:rFonts w:ascii="Cambria Math" w:eastAsia="Cambria Math" w:hAnsi="Cambria Math" w:cs="Cambria Math"/>
                            <w:i/>
                            <w:color w:val="000000" w:themeColor="text1"/>
                            <w:szCs w:val="21"/>
                            <w:lang w:val="en-US"/>
                          </w:rPr>
                        </w:del>
                      </m:ctrlPr>
                    </m:e>
                    <m:e>
                      <m:ctrlPr>
                        <w:del w:id="1363" w:author="Hellmann, Simon" w:date="2025-08-31T11:59:00Z">
                          <w:rPr>
                            <w:rFonts w:ascii="Cambria Math" w:eastAsia="Cambria Math" w:hAnsi="Cambria Math" w:cs="Cambria Math"/>
                            <w:i/>
                            <w:color w:val="000000" w:themeColor="text1"/>
                            <w:szCs w:val="21"/>
                            <w:lang w:val="en-US"/>
                          </w:rPr>
                        </w:del>
                      </m:ctrlPr>
                    </m:e>
                  </m:mr>
                  <m:mr>
                    <m:e>
                      <m:ctrlPr>
                        <w:del w:id="1364" w:author="Hellmann, Simon" w:date="2025-08-31T11:59:00Z">
                          <w:rPr>
                            <w:rFonts w:ascii="Cambria Math" w:eastAsia="Cambria Math" w:hAnsi="Cambria Math" w:cs="Cambria Math"/>
                            <w:i/>
                            <w:color w:val="000000" w:themeColor="text1"/>
                            <w:szCs w:val="21"/>
                            <w:lang w:val="en-US"/>
                          </w:rPr>
                        </w:del>
                      </m:ctrlPr>
                    </m:e>
                    <m:e/>
                  </m:mr>
                </m:m>
              </m:oMath>
            </m:oMathPara>
          </w:p>
        </w:tc>
        <w:tc>
          <w:tcPr>
            <w:tcW w:w="685" w:type="pct"/>
            <w:vAlign w:val="center"/>
          </w:tcPr>
          <w:p w14:paraId="66041562" w14:textId="44AC6B76" w:rsidR="00085B5A" w:rsidRPr="00085B5A" w:rsidDel="00BB59BF" w:rsidRDefault="00085B5A">
            <w:pPr>
              <w:pStyle w:val="Beschriftung"/>
              <w:jc w:val="right"/>
              <w:rPr>
                <w:del w:id="1365" w:author="Hellmann, Simon" w:date="2025-08-31T11:59:00Z"/>
                <w:lang w:val="en-US"/>
                <w:rPrChange w:id="1366" w:author="Hellmann, Simon" w:date="2025-08-30T17:43:00Z">
                  <w:rPr>
                    <w:del w:id="1367" w:author="Hellmann, Simon" w:date="2025-08-31T11:59:00Z"/>
                  </w:rPr>
                </w:rPrChange>
              </w:rPr>
            </w:pPr>
          </w:p>
        </w:tc>
      </w:tr>
      <w:tr w:rsidR="00085B5A" w:rsidRPr="00085B5A" w:rsidDel="00AE5FE5" w14:paraId="1CEB6985" w14:textId="2B8108BD" w:rsidTr="00A10A25">
        <w:trPr>
          <w:del w:id="1368" w:author="Hellmann, Simon" w:date="2025-08-30T17:54:00Z"/>
        </w:trPr>
        <w:tc>
          <w:tcPr>
            <w:tcW w:w="4315" w:type="pct"/>
            <w:vAlign w:val="center"/>
          </w:tcPr>
          <w:p w14:paraId="23FB3932" w14:textId="19176622" w:rsidR="00085B5A" w:rsidRPr="00085B5A" w:rsidDel="00AE5FE5" w:rsidRDefault="008D39E8">
            <w:pPr>
              <w:jc w:val="center"/>
              <w:rPr>
                <w:del w:id="1369" w:author="Hellmann, Simon" w:date="2025-08-30T17:54:00Z"/>
                <w:i/>
                <w:color w:val="000000" w:themeColor="text1"/>
                <w:sz w:val="22"/>
                <w:szCs w:val="21"/>
                <w:lang w:val="en-US"/>
                <w:rPrChange w:id="1370" w:author="Hellmann, Simon" w:date="2025-08-30T17:47:00Z">
                  <w:rPr>
                    <w:del w:id="1371" w:author="Hellmann, Simon" w:date="2025-08-30T17:54:00Z"/>
                    <w:rFonts w:ascii="Cambria Math" w:eastAsia="Cambria Math" w:hAnsi="Cambria Math" w:cs="Cambria Math"/>
                    <w:i/>
                    <w:color w:val="000000" w:themeColor="text1"/>
                    <w:sz w:val="22"/>
                    <w:szCs w:val="21"/>
                    <w:lang w:val="en-US"/>
                  </w:rPr>
                </w:rPrChange>
              </w:rPr>
            </w:pPr>
            <m:oMathPara>
              <m:oMath>
                <m:sSub>
                  <m:sSubPr>
                    <m:ctrlPr>
                      <w:del w:id="1372" w:author="Hellmann, Simon" w:date="2025-08-30T17:54:00Z">
                        <w:rPr>
                          <w:rFonts w:ascii="Cambria Math" w:hAnsi="Cambria Math"/>
                          <w:i/>
                          <w:color w:val="000000" w:themeColor="text1"/>
                          <w:sz w:val="22"/>
                          <w:szCs w:val="21"/>
                          <w:lang w:val="en-US"/>
                        </w:rPr>
                      </w:del>
                    </m:ctrlPr>
                  </m:sSubPr>
                  <m:e>
                    <m:r>
                      <w:del w:id="1373" w:author="Hellmann, Simon" w:date="2025-08-30T17:54:00Z">
                        <w:rPr>
                          <w:rFonts w:ascii="Cambria Math" w:hAnsi="Cambria Math"/>
                          <w:color w:val="000000" w:themeColor="text1"/>
                          <w:sz w:val="22"/>
                          <w:szCs w:val="21"/>
                          <w:lang w:val="en-US"/>
                        </w:rPr>
                        <m:t>x</m:t>
                      </w:del>
                    </m:r>
                  </m:e>
                  <m:sub>
                    <m:r>
                      <w:del w:id="1374" w:author="Hellmann, Simon" w:date="2025-08-30T17:54:00Z">
                        <w:rPr>
                          <w:rFonts w:ascii="Cambria Math" w:hAnsi="Cambria Math"/>
                          <w:color w:val="000000" w:themeColor="text1"/>
                          <w:sz w:val="22"/>
                          <w:szCs w:val="21"/>
                          <w:lang w:val="en-US"/>
                        </w:rPr>
                        <m:t>19,k</m:t>
                      </w:del>
                    </m:r>
                  </m:sub>
                </m:sSub>
                <m:r>
                  <w:del w:id="1375" w:author="Hellmann, Simon" w:date="2025-08-30T17:54:00Z">
                    <w:rPr>
                      <w:rFonts w:ascii="Cambria Math" w:hAnsi="Cambria Math"/>
                      <w:color w:val="000000" w:themeColor="text1"/>
                      <w:sz w:val="22"/>
                      <w:szCs w:val="21"/>
                      <w:lang w:val="en-US"/>
                    </w:rPr>
                    <m:t>,</m:t>
                  </w:del>
                </m:r>
                <m:sSub>
                  <m:sSubPr>
                    <m:ctrlPr>
                      <w:del w:id="1376" w:author="Hellmann, Simon" w:date="2025-08-30T17:54:00Z">
                        <w:rPr>
                          <w:rFonts w:ascii="Cambria Math" w:hAnsi="Cambria Math"/>
                          <w:i/>
                          <w:color w:val="000000" w:themeColor="text1"/>
                          <w:sz w:val="22"/>
                          <w:szCs w:val="21"/>
                          <w:lang w:val="en-US"/>
                        </w:rPr>
                      </w:del>
                    </m:ctrlPr>
                  </m:sSubPr>
                  <m:e>
                    <m:r>
                      <w:del w:id="1377" w:author="Hellmann, Simon" w:date="2025-08-30T17:54:00Z">
                        <w:rPr>
                          <w:rFonts w:ascii="Cambria Math" w:hAnsi="Cambria Math"/>
                          <w:color w:val="000000" w:themeColor="text1"/>
                          <w:sz w:val="22"/>
                          <w:szCs w:val="21"/>
                          <w:lang w:val="en-US"/>
                        </w:rPr>
                        <m:t>x</m:t>
                      </w:del>
                    </m:r>
                  </m:e>
                  <m:sub>
                    <m:r>
                      <w:del w:id="1378" w:author="Hellmann, Simon" w:date="2025-08-30T17:54:00Z">
                        <w:rPr>
                          <w:rFonts w:ascii="Cambria Math" w:hAnsi="Cambria Math"/>
                          <w:color w:val="000000" w:themeColor="text1"/>
                          <w:sz w:val="22"/>
                          <w:szCs w:val="21"/>
                          <w:lang w:val="en-US"/>
                        </w:rPr>
                        <m:t>20,k</m:t>
                      </w:del>
                    </m:r>
                  </m:sub>
                </m:sSub>
                <m:r>
                  <w:del w:id="1379" w:author="Hellmann, Simon" w:date="2025-08-30T17:54:00Z">
                    <w:rPr>
                      <w:rFonts w:ascii="Cambria Math" w:hAnsi="Cambria Math"/>
                      <w:color w:val="000000" w:themeColor="text1"/>
                      <w:sz w:val="22"/>
                      <w:szCs w:val="21"/>
                      <w:lang w:val="en-US"/>
                    </w:rPr>
                    <m:t>≥0  ∀  k∈</m:t>
                  </w:del>
                </m:r>
                <m:d>
                  <m:dPr>
                    <m:begChr m:val="{"/>
                    <m:endChr m:val="}"/>
                    <m:ctrlPr>
                      <w:del w:id="1380" w:author="Hellmann, Simon" w:date="2025-08-30T17:54:00Z">
                        <w:rPr>
                          <w:rFonts w:ascii="Cambria Math" w:hAnsi="Cambria Math"/>
                          <w:i/>
                          <w:color w:val="000000" w:themeColor="text1"/>
                          <w:sz w:val="22"/>
                          <w:szCs w:val="21"/>
                          <w:lang w:val="en-US"/>
                        </w:rPr>
                      </w:del>
                    </m:ctrlPr>
                  </m:dPr>
                  <m:e>
                    <m:r>
                      <w:del w:id="1381" w:author="Hellmann, Simon" w:date="2025-08-30T17:54:00Z">
                        <w:rPr>
                          <w:rFonts w:ascii="Cambria Math" w:hAnsi="Cambria Math"/>
                          <w:color w:val="000000" w:themeColor="text1"/>
                          <w:sz w:val="22"/>
                          <w:szCs w:val="21"/>
                          <w:lang w:val="en-US"/>
                        </w:rPr>
                        <m:t>0,…,</m:t>
                      </w:del>
                    </m:r>
                    <m:sSub>
                      <m:sSubPr>
                        <m:ctrlPr>
                          <w:del w:id="1382" w:author="Hellmann, Simon" w:date="2025-08-30T17:54:00Z">
                            <w:rPr>
                              <w:rFonts w:ascii="Cambria Math" w:hAnsi="Cambria Math"/>
                              <w:i/>
                              <w:color w:val="000000" w:themeColor="text1"/>
                              <w:sz w:val="22"/>
                              <w:szCs w:val="21"/>
                              <w:lang w:val="en-US"/>
                            </w:rPr>
                          </w:del>
                        </m:ctrlPr>
                      </m:sSubPr>
                      <m:e>
                        <m:r>
                          <w:del w:id="1383" w:author="Hellmann, Simon" w:date="2025-08-30T17:54:00Z">
                            <w:rPr>
                              <w:rFonts w:ascii="Cambria Math" w:hAnsi="Cambria Math"/>
                              <w:color w:val="000000" w:themeColor="text1"/>
                              <w:sz w:val="22"/>
                              <w:szCs w:val="21"/>
                              <w:lang w:val="en-US"/>
                            </w:rPr>
                            <m:t>N</m:t>
                          </w:del>
                        </m:r>
                      </m:e>
                      <m:sub>
                        <m:r>
                          <w:del w:id="1384" w:author="Hellmann, Simon" w:date="2025-08-30T17:54:00Z">
                            <w:rPr>
                              <w:rFonts w:ascii="Cambria Math" w:hAnsi="Cambria Math"/>
                              <w:color w:val="000000" w:themeColor="text1"/>
                              <w:sz w:val="22"/>
                              <w:szCs w:val="21"/>
                              <w:lang w:val="en-US"/>
                            </w:rPr>
                            <m:t>p</m:t>
                          </w:del>
                        </m:r>
                      </m:sub>
                    </m:sSub>
                  </m:e>
                </m:d>
              </m:oMath>
            </m:oMathPara>
          </w:p>
          <w:p w14:paraId="78EC7F94" w14:textId="02600B4A" w:rsidR="00085B5A" w:rsidRPr="00085B5A" w:rsidDel="00AE5FE5" w:rsidRDefault="00085B5A">
            <w:pPr>
              <w:jc w:val="center"/>
              <w:rPr>
                <w:del w:id="1385" w:author="Hellmann, Simon" w:date="2025-08-30T17:54:00Z"/>
                <w:i/>
                <w:color w:val="000000" w:themeColor="text1"/>
                <w:sz w:val="22"/>
                <w:szCs w:val="21"/>
                <w:lang w:val="en-US"/>
              </w:rPr>
            </w:pPr>
            <m:oMathPara>
              <m:oMath>
                <m:r>
                  <w:del w:id="1386" w:author="Hellmann, Simon" w:date="2025-08-30T17:54:00Z">
                    <w:rPr>
                      <w:rFonts w:ascii="Cambria Math" w:eastAsia="Cambria Math" w:hAnsi="Cambria Math" w:cs="Cambria Math"/>
                      <w:color w:val="000000" w:themeColor="text1"/>
                      <w:sz w:val="22"/>
                      <w:szCs w:val="21"/>
                      <w:lang w:val="en-US"/>
                    </w:rPr>
                    <m:t>0≤</m:t>
                  </w:del>
                </m:r>
                <m:sSub>
                  <m:sSubPr>
                    <m:ctrlPr>
                      <w:del w:id="1387" w:author="Hellmann, Simon" w:date="2025-08-30T17:54:00Z">
                        <w:rPr>
                          <w:rFonts w:ascii="Cambria Math" w:hAnsi="Cambria Math"/>
                          <w:i/>
                          <w:color w:val="000000" w:themeColor="text1"/>
                          <w:sz w:val="22"/>
                          <w:szCs w:val="21"/>
                          <w:lang w:val="en-US"/>
                        </w:rPr>
                      </w:del>
                    </m:ctrlPr>
                  </m:sSubPr>
                  <m:e>
                    <m:r>
                      <w:del w:id="1388" w:author="Hellmann, Simon" w:date="2025-08-30T17:54:00Z">
                        <w:rPr>
                          <w:rFonts w:ascii="Cambria Math" w:hAnsi="Cambria Math"/>
                          <w:color w:val="000000" w:themeColor="text1"/>
                          <w:sz w:val="22"/>
                          <w:szCs w:val="21"/>
                          <w:lang w:val="en-US"/>
                        </w:rPr>
                        <m:t>u</m:t>
                      </w:del>
                    </m:r>
                  </m:e>
                  <m:sub>
                    <m:r>
                      <w:del w:id="1389" w:author="Hellmann, Simon" w:date="2025-08-30T17:54:00Z">
                        <w:rPr>
                          <w:rFonts w:ascii="Cambria Math" w:hAnsi="Cambria Math"/>
                          <w:color w:val="000000" w:themeColor="text1"/>
                          <w:sz w:val="22"/>
                          <w:szCs w:val="21"/>
                          <w:lang w:val="en-US"/>
                        </w:rPr>
                        <m:t>i,k</m:t>
                      </w:del>
                    </m:r>
                  </m:sub>
                </m:sSub>
                <m:r>
                  <w:del w:id="1390" w:author="Hellmann, Simon" w:date="2025-08-30T17:54:00Z">
                    <w:rPr>
                      <w:rFonts w:ascii="Cambria Math" w:eastAsia="Cambria Math" w:hAnsi="Cambria Math" w:cs="Cambria Math"/>
                      <w:color w:val="000000" w:themeColor="text1"/>
                      <w:sz w:val="22"/>
                      <w:szCs w:val="21"/>
                      <w:lang w:val="en-US"/>
                    </w:rPr>
                    <m:t xml:space="preserve">≤1 </m:t>
                  </w:del>
                </m:r>
                <m:r>
                  <w:del w:id="1391" w:author="Hellmann, Simon" w:date="2025-08-30T17:54:00Z">
                    <w:rPr>
                      <w:rFonts w:ascii="Cambria Math" w:hAnsi="Cambria Math"/>
                      <w:color w:val="000000" w:themeColor="text1"/>
                      <w:sz w:val="22"/>
                      <w:szCs w:val="21"/>
                      <w:lang w:val="en-US"/>
                    </w:rPr>
                    <m:t>∀  i ∈</m:t>
                  </w:del>
                </m:r>
                <m:d>
                  <m:dPr>
                    <m:begChr m:val="{"/>
                    <m:endChr m:val="}"/>
                    <m:ctrlPr>
                      <w:del w:id="1392" w:author="Hellmann, Simon" w:date="2025-08-30T17:54:00Z">
                        <w:rPr>
                          <w:rFonts w:ascii="Cambria Math" w:hAnsi="Cambria Math"/>
                          <w:i/>
                          <w:color w:val="000000" w:themeColor="text1"/>
                          <w:sz w:val="22"/>
                          <w:szCs w:val="21"/>
                          <w:lang w:val="en-US"/>
                        </w:rPr>
                      </w:del>
                    </m:ctrlPr>
                  </m:dPr>
                  <m:e>
                    <m:r>
                      <w:del w:id="1393" w:author="Hellmann, Simon" w:date="2025-08-30T17:54:00Z">
                        <w:rPr>
                          <w:rFonts w:ascii="Cambria Math" w:hAnsi="Cambria Math"/>
                          <w:color w:val="000000" w:themeColor="text1"/>
                          <w:sz w:val="22"/>
                          <w:szCs w:val="21"/>
                          <w:lang w:val="en-US"/>
                        </w:rPr>
                        <m:t>1,…,4</m:t>
                      </w:del>
                    </m:r>
                  </m:e>
                </m:d>
                <m:r>
                  <w:del w:id="1394" w:author="Hellmann, Simon" w:date="2025-08-30T17:54:00Z">
                    <w:rPr>
                      <w:rFonts w:ascii="Cambria Math" w:hAnsi="Cambria Math"/>
                      <w:color w:val="000000" w:themeColor="text1"/>
                      <w:sz w:val="22"/>
                      <w:szCs w:val="21"/>
                      <w:lang w:val="en-US"/>
                    </w:rPr>
                    <m:t>, k∈</m:t>
                  </w:del>
                </m:r>
                <m:d>
                  <m:dPr>
                    <m:begChr m:val="{"/>
                    <m:endChr m:val="}"/>
                    <m:ctrlPr>
                      <w:del w:id="1395" w:author="Hellmann, Simon" w:date="2025-08-30T17:54:00Z">
                        <w:rPr>
                          <w:rFonts w:ascii="Cambria Math" w:hAnsi="Cambria Math"/>
                          <w:i/>
                          <w:color w:val="000000" w:themeColor="text1"/>
                          <w:sz w:val="22"/>
                          <w:szCs w:val="21"/>
                          <w:lang w:val="en-US"/>
                        </w:rPr>
                      </w:del>
                    </m:ctrlPr>
                  </m:dPr>
                  <m:e>
                    <m:r>
                      <w:del w:id="1396" w:author="Hellmann, Simon" w:date="2025-08-30T17:54:00Z">
                        <w:rPr>
                          <w:rFonts w:ascii="Cambria Math" w:hAnsi="Cambria Math"/>
                          <w:color w:val="000000" w:themeColor="text1"/>
                          <w:sz w:val="22"/>
                          <w:szCs w:val="21"/>
                          <w:lang w:val="en-US"/>
                        </w:rPr>
                        <m:t>0,…,</m:t>
                      </w:del>
                    </m:r>
                    <m:sSub>
                      <m:sSubPr>
                        <m:ctrlPr>
                          <w:del w:id="1397" w:author="Hellmann, Simon" w:date="2025-08-30T17:54:00Z">
                            <w:rPr>
                              <w:rFonts w:ascii="Cambria Math" w:hAnsi="Cambria Math"/>
                              <w:i/>
                              <w:color w:val="000000" w:themeColor="text1"/>
                              <w:sz w:val="22"/>
                              <w:szCs w:val="21"/>
                              <w:lang w:val="en-US"/>
                            </w:rPr>
                          </w:del>
                        </m:ctrlPr>
                      </m:sSubPr>
                      <m:e>
                        <m:r>
                          <w:del w:id="1398" w:author="Hellmann, Simon" w:date="2025-08-30T17:54:00Z">
                            <w:rPr>
                              <w:rFonts w:ascii="Cambria Math" w:hAnsi="Cambria Math"/>
                              <w:color w:val="000000" w:themeColor="text1"/>
                              <w:sz w:val="22"/>
                              <w:szCs w:val="21"/>
                              <w:lang w:val="en-US"/>
                            </w:rPr>
                            <m:t>N</m:t>
                          </w:del>
                        </m:r>
                      </m:e>
                      <m:sub>
                        <m:r>
                          <w:del w:id="1399" w:author="Hellmann, Simon" w:date="2025-08-30T17:54:00Z">
                            <w:rPr>
                              <w:rFonts w:ascii="Cambria Math" w:hAnsi="Cambria Math"/>
                              <w:color w:val="000000" w:themeColor="text1"/>
                              <w:sz w:val="22"/>
                              <w:szCs w:val="21"/>
                              <w:lang w:val="en-US"/>
                            </w:rPr>
                            <m:t>p</m:t>
                          </w:del>
                        </m:r>
                      </m:sub>
                    </m:sSub>
                  </m:e>
                </m:d>
              </m:oMath>
            </m:oMathPara>
          </w:p>
          <w:p w14:paraId="48F95769" w14:textId="38DA0373" w:rsidR="00085B5A" w:rsidRPr="00085B5A" w:rsidDel="00AE5FE5" w:rsidRDefault="008D39E8">
            <w:pPr>
              <w:jc w:val="center"/>
              <w:rPr>
                <w:del w:id="1400" w:author="Hellmann, Simon" w:date="2025-08-30T17:54:00Z"/>
                <w:i/>
                <w:color w:val="000000" w:themeColor="text1"/>
                <w:sz w:val="22"/>
                <w:szCs w:val="21"/>
                <w:lang w:val="en-US"/>
              </w:rPr>
            </w:pPr>
            <m:oMathPara>
              <m:oMath>
                <m:sSub>
                  <m:sSubPr>
                    <m:ctrlPr>
                      <w:del w:id="1401" w:author="Hellmann, Simon" w:date="2025-08-30T17:54:00Z">
                        <w:rPr>
                          <w:rFonts w:ascii="Cambria Math" w:eastAsia="Cambria Math" w:hAnsi="Cambria Math" w:cs="Cambria Math"/>
                          <w:i/>
                          <w:color w:val="000000" w:themeColor="text1"/>
                          <w:sz w:val="22"/>
                          <w:szCs w:val="21"/>
                          <w:lang w:val="en-US"/>
                        </w:rPr>
                      </w:del>
                    </m:ctrlPr>
                  </m:sSubPr>
                  <m:e>
                    <m:r>
                      <w:del w:id="1402" w:author="Hellmann, Simon" w:date="2025-08-30T17:54:00Z">
                        <w:rPr>
                          <w:rFonts w:ascii="Cambria Math" w:eastAsia="Cambria Math" w:hAnsi="Cambria Math" w:cs="Cambria Math"/>
                          <w:color w:val="000000" w:themeColor="text1"/>
                          <w:sz w:val="22"/>
                          <w:szCs w:val="21"/>
                          <w:lang w:val="en-US"/>
                        </w:rPr>
                        <m:t>l</m:t>
                      </w:del>
                    </m:r>
                  </m:e>
                  <m:sub>
                    <m:r>
                      <w:del w:id="1403" w:author="Hellmann, Simon" w:date="2025-08-30T17:54:00Z">
                        <w:rPr>
                          <w:rFonts w:ascii="Cambria Math" w:eastAsia="Cambria Math" w:hAnsi="Cambria Math" w:cs="Cambria Math"/>
                          <w:color w:val="000000" w:themeColor="text1"/>
                          <w:sz w:val="22"/>
                          <w:szCs w:val="21"/>
                          <w:lang w:val="en-US"/>
                        </w:rPr>
                        <m:t>k</m:t>
                      </w:del>
                    </m:r>
                  </m:sub>
                </m:sSub>
                <m:r>
                  <w:del w:id="1404" w:author="Hellmann, Simon" w:date="2025-08-30T17:54:00Z">
                    <w:rPr>
                      <w:rFonts w:ascii="Cambria Math" w:hAnsi="Cambria Math"/>
                      <w:color w:val="000000" w:themeColor="text1"/>
                      <w:sz w:val="22"/>
                      <w:szCs w:val="21"/>
                      <w:lang w:val="en-US"/>
                    </w:rPr>
                    <m:t>-</m:t>
                  </w:del>
                </m:r>
                <m:sSub>
                  <m:sSubPr>
                    <m:ctrlPr>
                      <w:del w:id="1405" w:author="Hellmann, Simon" w:date="2025-08-30T17:54:00Z">
                        <w:rPr>
                          <w:rFonts w:ascii="Cambria Math" w:hAnsi="Cambria Math"/>
                          <w:i/>
                          <w:color w:val="000000" w:themeColor="text1"/>
                          <w:sz w:val="22"/>
                          <w:szCs w:val="21"/>
                          <w:lang w:val="en-US"/>
                        </w:rPr>
                      </w:del>
                    </m:ctrlPr>
                  </m:sSubPr>
                  <m:e>
                    <m:r>
                      <w:del w:id="1406" w:author="Hellmann, Simon" w:date="2025-08-30T17:54:00Z">
                        <w:rPr>
                          <w:rFonts w:ascii="Cambria Math" w:hAnsi="Cambria Math"/>
                          <w:color w:val="000000" w:themeColor="text1"/>
                          <w:sz w:val="22"/>
                          <w:szCs w:val="21"/>
                          <w:lang w:val="en-US"/>
                        </w:rPr>
                        <m:t>ϵ</m:t>
                      </w:del>
                    </m:r>
                  </m:e>
                  <m:sub>
                    <m:r>
                      <w:del w:id="1407" w:author="Hellmann, Simon" w:date="2025-08-30T17:54:00Z">
                        <w:rPr>
                          <w:rFonts w:ascii="Cambria Math" w:hAnsi="Cambria Math"/>
                          <w:color w:val="000000" w:themeColor="text1"/>
                          <w:sz w:val="22"/>
                          <w:szCs w:val="21"/>
                          <w:lang w:val="en-US"/>
                        </w:rPr>
                        <m:t>1</m:t>
                      </w:del>
                    </m:r>
                  </m:sub>
                </m:sSub>
                <m:r>
                  <w:del w:id="1408" w:author="Hellmann, Simon" w:date="2025-08-30T17:54:00Z">
                    <w:rPr>
                      <w:rFonts w:ascii="Cambria Math" w:hAnsi="Cambria Math"/>
                      <w:color w:val="000000" w:themeColor="text1"/>
                      <w:sz w:val="22"/>
                      <w:szCs w:val="21"/>
                      <w:lang w:val="en-US"/>
                    </w:rPr>
                    <m:t>≤0.95  ∀  k∈{0,…,</m:t>
                  </w:del>
                </m:r>
                <m:sSub>
                  <m:sSubPr>
                    <m:ctrlPr>
                      <w:del w:id="1409" w:author="Hellmann, Simon" w:date="2025-08-30T17:54:00Z">
                        <w:rPr>
                          <w:rFonts w:ascii="Cambria Math" w:hAnsi="Cambria Math"/>
                          <w:i/>
                          <w:color w:val="000000" w:themeColor="text1"/>
                          <w:sz w:val="22"/>
                          <w:szCs w:val="21"/>
                          <w:lang w:val="en-US"/>
                        </w:rPr>
                      </w:del>
                    </m:ctrlPr>
                  </m:sSubPr>
                  <m:e>
                    <m:r>
                      <w:del w:id="1410" w:author="Hellmann, Simon" w:date="2025-08-30T17:54:00Z">
                        <w:rPr>
                          <w:rFonts w:ascii="Cambria Math" w:hAnsi="Cambria Math"/>
                          <w:color w:val="000000" w:themeColor="text1"/>
                          <w:sz w:val="22"/>
                          <w:szCs w:val="21"/>
                          <w:lang w:val="en-US"/>
                        </w:rPr>
                        <m:t>N</m:t>
                      </w:del>
                    </m:r>
                  </m:e>
                  <m:sub>
                    <m:r>
                      <w:del w:id="1411" w:author="Hellmann, Simon" w:date="2025-08-30T17:54:00Z">
                        <w:rPr>
                          <w:rFonts w:ascii="Cambria Math" w:hAnsi="Cambria Math"/>
                          <w:color w:val="000000" w:themeColor="text1"/>
                          <w:sz w:val="22"/>
                          <w:szCs w:val="21"/>
                          <w:lang w:val="en-US"/>
                        </w:rPr>
                        <m:t>p</m:t>
                      </w:del>
                    </m:r>
                  </m:sub>
                </m:sSub>
                <m:r>
                  <w:del w:id="1412" w:author="Hellmann, Simon" w:date="2025-08-30T17:54:00Z">
                    <w:rPr>
                      <w:rFonts w:ascii="Cambria Math" w:hAnsi="Cambria Math"/>
                      <w:color w:val="000000" w:themeColor="text1"/>
                      <w:sz w:val="22"/>
                      <w:szCs w:val="21"/>
                      <w:lang w:val="en-US"/>
                    </w:rPr>
                    <m:t>}</m:t>
                  </w:del>
                </m:r>
              </m:oMath>
            </m:oMathPara>
          </w:p>
          <w:p w14:paraId="437EBDA2" w14:textId="58573319" w:rsidR="00085B5A" w:rsidRPr="00085B5A" w:rsidDel="00AE5FE5" w:rsidRDefault="00085B5A">
            <w:pPr>
              <w:jc w:val="center"/>
              <w:rPr>
                <w:del w:id="1413" w:author="Hellmann, Simon" w:date="2025-08-30T17:54:00Z"/>
                <w:i/>
                <w:color w:val="000000" w:themeColor="text1"/>
                <w:sz w:val="22"/>
                <w:szCs w:val="21"/>
                <w:lang w:val="en-US"/>
              </w:rPr>
            </w:pPr>
            <m:oMathPara>
              <m:oMath>
                <m:r>
                  <w:del w:id="1414" w:author="Hellmann, Simon" w:date="2025-08-30T17:54:00Z">
                    <w:rPr>
                      <w:rFonts w:ascii="Cambria Math" w:hAnsi="Cambria Math"/>
                      <w:color w:val="000000" w:themeColor="text1"/>
                      <w:sz w:val="22"/>
                      <w:szCs w:val="21"/>
                      <w:lang w:val="en-US"/>
                    </w:rPr>
                    <m:t>-</m:t>
                  </w:del>
                </m:r>
                <m:sSub>
                  <m:sSubPr>
                    <m:ctrlPr>
                      <w:del w:id="1415" w:author="Hellmann, Simon" w:date="2025-08-30T17:54:00Z">
                        <w:rPr>
                          <w:rFonts w:ascii="Cambria Math" w:eastAsia="Cambria Math" w:hAnsi="Cambria Math" w:cs="Cambria Math"/>
                          <w:i/>
                          <w:color w:val="000000" w:themeColor="text1"/>
                          <w:sz w:val="22"/>
                          <w:szCs w:val="21"/>
                          <w:lang w:val="en-US"/>
                        </w:rPr>
                      </w:del>
                    </m:ctrlPr>
                  </m:sSubPr>
                  <m:e>
                    <m:r>
                      <w:del w:id="1416" w:author="Hellmann, Simon" w:date="2025-08-30T17:54:00Z">
                        <w:rPr>
                          <w:rFonts w:ascii="Cambria Math" w:eastAsia="Cambria Math" w:hAnsi="Cambria Math" w:cs="Cambria Math"/>
                          <w:color w:val="000000" w:themeColor="text1"/>
                          <w:sz w:val="22"/>
                          <w:szCs w:val="21"/>
                          <w:lang w:val="en-US"/>
                        </w:rPr>
                        <m:t>l</m:t>
                      </w:del>
                    </m:r>
                  </m:e>
                  <m:sub>
                    <m:r>
                      <w:del w:id="1417" w:author="Hellmann, Simon" w:date="2025-08-30T17:54:00Z">
                        <w:rPr>
                          <w:rFonts w:ascii="Cambria Math" w:eastAsia="Cambria Math" w:hAnsi="Cambria Math" w:cs="Cambria Math"/>
                          <w:color w:val="000000" w:themeColor="text1"/>
                          <w:sz w:val="22"/>
                          <w:szCs w:val="21"/>
                          <w:lang w:val="en-US"/>
                        </w:rPr>
                        <m:t>k</m:t>
                      </w:del>
                    </m:r>
                  </m:sub>
                </m:sSub>
                <m:r>
                  <w:del w:id="1418" w:author="Hellmann, Simon" w:date="2025-08-30T17:54:00Z">
                    <w:rPr>
                      <w:rFonts w:ascii="Cambria Math" w:hAnsi="Cambria Math"/>
                      <w:color w:val="000000" w:themeColor="text1"/>
                      <w:sz w:val="22"/>
                      <w:szCs w:val="21"/>
                      <w:lang w:val="en-US"/>
                    </w:rPr>
                    <m:t>-</m:t>
                  </w:del>
                </m:r>
                <m:sSub>
                  <m:sSubPr>
                    <m:ctrlPr>
                      <w:del w:id="1419" w:author="Hellmann, Simon" w:date="2025-08-30T17:54:00Z">
                        <w:rPr>
                          <w:rFonts w:ascii="Cambria Math" w:hAnsi="Cambria Math"/>
                          <w:i/>
                          <w:color w:val="000000" w:themeColor="text1"/>
                          <w:sz w:val="22"/>
                          <w:szCs w:val="21"/>
                          <w:lang w:val="en-US"/>
                        </w:rPr>
                      </w:del>
                    </m:ctrlPr>
                  </m:sSubPr>
                  <m:e>
                    <m:r>
                      <w:del w:id="1420" w:author="Hellmann, Simon" w:date="2025-08-30T17:54:00Z">
                        <w:rPr>
                          <w:rFonts w:ascii="Cambria Math" w:hAnsi="Cambria Math"/>
                          <w:color w:val="000000" w:themeColor="text1"/>
                          <w:sz w:val="22"/>
                          <w:szCs w:val="21"/>
                          <w:lang w:val="en-US"/>
                        </w:rPr>
                        <m:t>ϵ</m:t>
                      </w:del>
                    </m:r>
                  </m:e>
                  <m:sub>
                    <m:r>
                      <w:del w:id="1421" w:author="Hellmann, Simon" w:date="2025-08-30T17:54:00Z">
                        <w:rPr>
                          <w:rFonts w:ascii="Cambria Math" w:hAnsi="Cambria Math"/>
                          <w:color w:val="000000" w:themeColor="text1"/>
                          <w:sz w:val="22"/>
                          <w:szCs w:val="21"/>
                          <w:lang w:val="en-US"/>
                        </w:rPr>
                        <m:t>2</m:t>
                      </w:del>
                    </m:r>
                  </m:sub>
                </m:sSub>
                <m:r>
                  <w:del w:id="1422" w:author="Hellmann, Simon" w:date="2025-08-30T17:54:00Z">
                    <w:rPr>
                      <w:rFonts w:ascii="Cambria Math" w:hAnsi="Cambria Math"/>
                      <w:color w:val="000000" w:themeColor="text1"/>
                      <w:sz w:val="22"/>
                      <w:szCs w:val="21"/>
                      <w:lang w:val="en-US"/>
                    </w:rPr>
                    <m:t>≤-0.05  ∀  k∈{0,…,</m:t>
                  </w:del>
                </m:r>
                <m:sSub>
                  <m:sSubPr>
                    <m:ctrlPr>
                      <w:del w:id="1423" w:author="Hellmann, Simon" w:date="2025-08-30T17:54:00Z">
                        <w:rPr>
                          <w:rFonts w:ascii="Cambria Math" w:hAnsi="Cambria Math"/>
                          <w:i/>
                          <w:color w:val="000000" w:themeColor="text1"/>
                          <w:sz w:val="22"/>
                          <w:szCs w:val="21"/>
                          <w:lang w:val="en-US"/>
                        </w:rPr>
                      </w:del>
                    </m:ctrlPr>
                  </m:sSubPr>
                  <m:e>
                    <m:r>
                      <w:del w:id="1424" w:author="Hellmann, Simon" w:date="2025-08-30T17:54:00Z">
                        <w:rPr>
                          <w:rFonts w:ascii="Cambria Math" w:hAnsi="Cambria Math"/>
                          <w:color w:val="000000" w:themeColor="text1"/>
                          <w:sz w:val="22"/>
                          <w:szCs w:val="21"/>
                          <w:lang w:val="en-US"/>
                        </w:rPr>
                        <m:t>N</m:t>
                      </w:del>
                    </m:r>
                  </m:e>
                  <m:sub>
                    <m:r>
                      <w:del w:id="1425" w:author="Hellmann, Simon" w:date="2025-08-30T17:54:00Z">
                        <w:rPr>
                          <w:rFonts w:ascii="Cambria Math" w:hAnsi="Cambria Math"/>
                          <w:color w:val="000000" w:themeColor="text1"/>
                          <w:sz w:val="22"/>
                          <w:szCs w:val="21"/>
                          <w:lang w:val="en-US"/>
                        </w:rPr>
                        <m:t>p</m:t>
                      </w:del>
                    </m:r>
                  </m:sub>
                </m:sSub>
                <m:r>
                  <w:del w:id="1426" w:author="Hellmann, Simon" w:date="2025-08-30T17:54:00Z">
                    <w:rPr>
                      <w:rFonts w:ascii="Cambria Math" w:hAnsi="Cambria Math"/>
                      <w:color w:val="000000" w:themeColor="text1"/>
                      <w:sz w:val="22"/>
                      <w:szCs w:val="21"/>
                      <w:lang w:val="en-US"/>
                    </w:rPr>
                    <m:t>}</m:t>
                  </w:del>
                </m:r>
              </m:oMath>
            </m:oMathPara>
          </w:p>
          <w:p w14:paraId="7031B88E" w14:textId="3AA8A06B" w:rsidR="00085B5A" w:rsidRPr="00085B5A" w:rsidDel="00AE5FE5" w:rsidRDefault="00085B5A">
            <w:pPr>
              <w:jc w:val="center"/>
              <w:rPr>
                <w:del w:id="1427" w:author="Hellmann, Simon" w:date="2025-08-30T17:54:00Z"/>
                <w:i/>
                <w:color w:val="000000" w:themeColor="text1"/>
                <w:sz w:val="22"/>
                <w:szCs w:val="21"/>
                <w:lang w:val="en-US"/>
                <w:rPrChange w:id="1428" w:author="Hellmann, Simon" w:date="2025-08-30T17:45:00Z">
                  <w:rPr>
                    <w:del w:id="1429" w:author="Hellmann, Simon" w:date="2025-08-30T17:54:00Z"/>
                    <w:color w:val="000000" w:themeColor="text1"/>
                    <w:sz w:val="22"/>
                    <w:szCs w:val="21"/>
                    <w:lang w:val="en-US"/>
                  </w:rPr>
                </w:rPrChange>
              </w:rPr>
            </w:pPr>
            <m:oMathPara>
              <m:oMath>
                <m:r>
                  <w:del w:id="1430" w:author="Hellmann, Simon" w:date="2025-08-30T17:54:00Z">
                    <w:rPr>
                      <w:rFonts w:ascii="Cambria Math" w:eastAsia="Cambria Math" w:hAnsi="Cambria Math" w:cs="Cambria Math"/>
                      <w:color w:val="000000" w:themeColor="text1"/>
                      <w:sz w:val="22"/>
                      <w:szCs w:val="21"/>
                      <w:lang w:val="en-US"/>
                    </w:rPr>
                    <m:t>0≤</m:t>
                  </w:del>
                </m:r>
                <m:sSub>
                  <m:sSubPr>
                    <m:ctrlPr>
                      <w:del w:id="1431" w:author="Hellmann, Simon" w:date="2025-08-30T17:54:00Z">
                        <w:rPr>
                          <w:rFonts w:ascii="Cambria Math" w:hAnsi="Cambria Math"/>
                          <w:i/>
                          <w:color w:val="000000" w:themeColor="text1"/>
                          <w:sz w:val="22"/>
                          <w:szCs w:val="21"/>
                          <w:lang w:val="en-US"/>
                        </w:rPr>
                      </w:del>
                    </m:ctrlPr>
                  </m:sSubPr>
                  <m:e>
                    <m:r>
                      <w:del w:id="1432" w:author="Hellmann, Simon" w:date="2025-08-30T17:54:00Z">
                        <w:rPr>
                          <w:rFonts w:ascii="Cambria Math" w:hAnsi="Cambria Math"/>
                          <w:color w:val="000000" w:themeColor="text1"/>
                          <w:sz w:val="22"/>
                          <w:szCs w:val="21"/>
                          <w:lang w:val="en-US"/>
                        </w:rPr>
                        <m:t>ϵ</m:t>
                      </w:del>
                    </m:r>
                  </m:e>
                  <m:sub>
                    <m:r>
                      <w:del w:id="1433" w:author="Hellmann, Simon" w:date="2025-08-30T17:54:00Z">
                        <w:rPr>
                          <w:rFonts w:ascii="Cambria Math" w:hAnsi="Cambria Math"/>
                          <w:color w:val="000000" w:themeColor="text1"/>
                          <w:sz w:val="22"/>
                          <w:szCs w:val="21"/>
                          <w:lang w:val="en-US"/>
                        </w:rPr>
                        <m:t>m</m:t>
                      </w:del>
                    </m:r>
                  </m:sub>
                </m:sSub>
                <m:r>
                  <w:del w:id="1434" w:author="Hellmann, Simon" w:date="2025-08-30T17:54:00Z">
                    <w:rPr>
                      <w:rFonts w:ascii="Cambria Math" w:hAnsi="Cambria Math"/>
                      <w:color w:val="000000" w:themeColor="text1"/>
                      <w:sz w:val="22"/>
                      <w:szCs w:val="21"/>
                      <w:lang w:val="en-US"/>
                    </w:rPr>
                    <m:t>≤0.05,</m:t>
                  </w:del>
                </m:r>
                <m:r>
                  <w:del w:id="1435" w:author="Hellmann, Simon" w:date="2025-08-30T17:54:00Z">
                    <w:rPr>
                      <w:rFonts w:ascii="Cambria Math" w:hAnsi="Cambria Math"/>
                      <w:color w:val="000000" w:themeColor="text1"/>
                      <w:sz w:val="22"/>
                      <w:szCs w:val="21"/>
                    </w:rPr>
                    <m:t>m</m:t>
                  </w:del>
                </m:r>
                <m:r>
                  <w:del w:id="1436" w:author="Hellmann, Simon" w:date="2025-08-30T17:54:00Z">
                    <w:rPr>
                      <w:rFonts w:ascii="Cambria Math" w:hAnsi="Cambria Math"/>
                      <w:color w:val="000000" w:themeColor="text1"/>
                      <w:sz w:val="22"/>
                      <w:szCs w:val="21"/>
                      <w:lang w:val="en-US"/>
                    </w:rPr>
                    <m:t>∈</m:t>
                  </w:del>
                </m:r>
                <m:d>
                  <m:dPr>
                    <m:begChr m:val="{"/>
                    <m:endChr m:val="}"/>
                    <m:ctrlPr>
                      <w:del w:id="1437" w:author="Hellmann, Simon" w:date="2025-08-30T17:54:00Z">
                        <w:rPr>
                          <w:rFonts w:ascii="Cambria Math" w:hAnsi="Cambria Math"/>
                          <w:i/>
                          <w:color w:val="000000" w:themeColor="text1"/>
                          <w:sz w:val="22"/>
                          <w:szCs w:val="21"/>
                          <w:lang w:val="en-US"/>
                        </w:rPr>
                      </w:del>
                    </m:ctrlPr>
                  </m:dPr>
                  <m:e>
                    <m:r>
                      <w:del w:id="1438" w:author="Hellmann, Simon" w:date="2025-08-30T17:54:00Z">
                        <w:rPr>
                          <w:rFonts w:ascii="Cambria Math" w:hAnsi="Cambria Math"/>
                          <w:color w:val="000000" w:themeColor="text1"/>
                          <w:sz w:val="22"/>
                          <w:szCs w:val="21"/>
                          <w:lang w:val="en-US"/>
                        </w:rPr>
                        <m:t>1,2</m:t>
                      </w:del>
                    </m:r>
                  </m:e>
                </m:d>
                <m:r>
                  <w:del w:id="1439" w:author="Hellmann, Simon" w:date="2025-08-30T17:54:00Z">
                    <w:rPr>
                      <w:rFonts w:ascii="Cambria Math" w:hAnsi="Cambria Math"/>
                      <w:color w:val="000000" w:themeColor="text1"/>
                      <w:sz w:val="22"/>
                      <w:szCs w:val="21"/>
                      <w:lang w:val="en-US"/>
                    </w:rPr>
                    <m:t>.</m:t>
                  </w:del>
                </m:r>
              </m:oMath>
            </m:oMathPara>
          </w:p>
        </w:tc>
        <w:tc>
          <w:tcPr>
            <w:tcW w:w="685" w:type="pct"/>
            <w:vAlign w:val="center"/>
          </w:tcPr>
          <w:p w14:paraId="3E82044A" w14:textId="721F07F4" w:rsidR="00085B5A" w:rsidRPr="00085B5A" w:rsidDel="00AE5FE5" w:rsidRDefault="00085B5A">
            <w:pPr>
              <w:pStyle w:val="Beschriftung"/>
              <w:jc w:val="right"/>
              <w:rPr>
                <w:del w:id="1440" w:author="Hellmann, Simon" w:date="2025-08-30T17:54:00Z"/>
                <w:lang w:val="en-US"/>
              </w:rPr>
            </w:pPr>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0050F398"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 xml:space="preserve">manure </w:t>
      </w:r>
      <w:r w:rsidR="00840DD0">
        <w:rPr>
          <w:lang w:val="en-US"/>
        </w:rPr>
        <w:t>or</w:t>
      </w:r>
      <w:r w:rsidR="006C0F70">
        <w:rPr>
          <w:lang w:val="en-US"/>
        </w:rPr>
        <w:t xml:space="preserve"> organic </w:t>
      </w:r>
      <w:r w:rsidR="00840DD0">
        <w:rPr>
          <w:lang w:val="en-US"/>
        </w:rPr>
        <w:t>residues</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Content>
          <w:r w:rsidR="00EA1073">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TA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TE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Ey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TM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E0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E1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yM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gtMzBUMTU6MDE6MDgiLCJQcm9qZWN0Ijp7IiRyZWYiOiI4In19LCJVc2VOdW1iZXJpbmdUeXBlT2ZQYXJlbnREb2N1bWVudCI6ZmFsc2V9XSwiRm9ybWF0dGVkVGV4dCI6eyIkaWQiOiIyMSIsIkNvdW50IjoxLCJUZXh0VW5pdHMiOlt7IiRpZCI6IjIyIiwiRm9udFN0eWxlIjp7IiRpZCI6IjIzIiwiTmV1dHJhbCI6dHJ1ZX0sIlJlYWRpbmdPcmRlciI6MSwiVGV4dCI6IihEYW5pZWzigJBHcm9ta2UgZXQgYWwuLCAyMDE4KSJ9XX0sIlRhZyI6IkNpdGF2aVBsYWNlaG9sZGVyIzNjMzc5MTI0LTliZGYtNDdmNC1hZWM4LWIyZGU3ODg3NGVmNCIsIlRleHQiOiIoRGFuaWVs4oCQR3JvbWtlIGV0IGFsLiwgMjAxOCkiLCJXQUlWZXJzaW9uIjoiNi4xOS4yLjEifQ==}</w:instrText>
          </w:r>
          <w:r w:rsidR="00EA1073">
            <w:rPr>
              <w:lang w:val="en-US"/>
            </w:rPr>
            <w:fldChar w:fldCharType="separate"/>
          </w:r>
          <w:r w:rsidR="008D39E8">
            <w:fldChar w:fldCharType="begin"/>
          </w:r>
          <w:r w:rsidR="008D39E8" w:rsidRPr="008D39E8">
            <w:rPr>
              <w:lang w:val="en-US"/>
              <w:rPrChange w:id="1441" w:author="Hellmann, Simon" w:date="2025-08-31T11:49:00Z">
                <w:rPr/>
              </w:rPrChange>
            </w:rPr>
            <w:instrText xml:space="preserve"> HYPERLINK \l "_CTVL0016a321e2a7ea74dae80122740f454d057" \o "Daniel‐Gromke, J.; Rensberg, N.; Denysenko, V.; Stinner, W.; Schmalfuß, T.; Scheftelowitz, M.; Nelles, M.; Liebetrau, J. (2018): Current Developments …" </w:instrText>
          </w:r>
          <w:ins w:id="1442" w:author="Hellmann, Simon" w:date="2025-08-31T12:14:00Z"/>
          <w:r w:rsidR="008D39E8">
            <w:fldChar w:fldCharType="separate"/>
          </w:r>
          <w:r w:rsidR="00E04011">
            <w:rPr>
              <w:lang w:val="en-US"/>
            </w:rPr>
            <w:t>(Daniel</w:t>
          </w:r>
          <w:r w:rsidR="00E04011">
            <w:rPr>
              <w:rFonts w:ascii="Times New Roman" w:hAnsi="Times New Roman" w:cs="Times New Roman"/>
              <w:lang w:val="en-US"/>
            </w:rPr>
            <w:t>‐</w:t>
          </w:r>
          <w:r w:rsidR="00E04011">
            <w:rPr>
              <w:lang w:val="en-US"/>
            </w:rPr>
            <w:t>Gromke et al., 2018)</w:t>
          </w:r>
          <w:r w:rsidR="008D39E8">
            <w:rPr>
              <w:lang w:val="en-US"/>
            </w:rPr>
            <w:fldChar w:fldCharType="end"/>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t>
      </w:r>
      <w:r w:rsidR="00B9496C">
        <w:rPr>
          <w:lang w:val="en-US"/>
        </w:rPr>
        <w:lastRenderedPageBreak/>
        <w:t>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65ABC5C8" w14:textId="286A7B68" w:rsidR="0011577E" w:rsidRPr="0011577E" w:rsidRDefault="42E16D65" w:rsidP="0011577E">
      <w:pPr>
        <w:rPr>
          <w:lang w:val="en-US"/>
        </w:rPr>
      </w:pPr>
      <w:bookmarkStart w:id="1443" w:name="_6wli8o1hcesq"/>
      <w:bookmarkStart w:id="1444" w:name="_csd3dl2lh67e"/>
      <w:bookmarkStart w:id="1445" w:name="_z8yjp0j8q7kp"/>
      <w:bookmarkEnd w:id="1443"/>
      <w:bookmarkEnd w:id="1444"/>
      <w:bookmarkEnd w:id="1445"/>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Content>
          <w:r w:rsidR="002B398F">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x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XSwiQ2l0YXRpb25LZXlVcGRhdGVUeXBlIjowLCJDb2xsYWJvcmF0b3JzIjpbXSwiRG9pIjoiMTAuMTUxNTAvbHQuMjAyMi4zMjc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UxNTAvTFQuMjAyMi4zMjc0IiwiVXJpU3RyaW5nIjoiaHR0cHM6Ly9kb2kub3JnLzEwLjE1MTUwL2x0LjIwMjIuMzI3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y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N0dXIsIFBvaGwgZXQgYWwuIDIwMjIg4oCTIENoYXJhY3RlcmlzYXRpb24gb2YgYmlvZ2FzIHN0b3JhZ2Vz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}</w:instrText>
          </w:r>
          <w:r w:rsidR="002B398F">
            <w:rPr>
              <w:lang w:val="en-US"/>
            </w:rPr>
            <w:fldChar w:fldCharType="separate"/>
          </w:r>
          <w:r w:rsidR="008D39E8">
            <w:fldChar w:fldCharType="begin"/>
          </w:r>
          <w:r w:rsidR="008D39E8" w:rsidRPr="008D39E8">
            <w:rPr>
              <w:lang w:val="en-US"/>
              <w:rPrChange w:id="1446" w:author="Hellmann, Simon" w:date="2025-08-31T11:49:00Z">
                <w:rPr/>
              </w:rPrChange>
            </w:rPr>
            <w:instrText xml:space="preserve"> HYPERLINK \l "_CTVL001ce24aa14885f4936b489a97cce8cd787" \o "Stur, M.; Pohl, M.; Krebs, C.; Mauky, E. (2022): Characterisation of biogas storages: influences and comparison of methods. Agricultural Engineering 7…" </w:instrText>
          </w:r>
          <w:ins w:id="1447" w:author="Hellmann, Simon" w:date="2025-08-31T12:14:00Z"/>
          <w:r w:rsidR="008D39E8">
            <w:fldChar w:fldCharType="separate"/>
          </w:r>
          <w:r w:rsidR="00E04011">
            <w:rPr>
              <w:lang w:val="en-US"/>
            </w:rPr>
            <w:t>(Stur et al., 2022)</w:t>
          </w:r>
          <w:r w:rsidR="008D39E8">
            <w:rPr>
              <w:lang w:val="en-US"/>
            </w:rPr>
            <w:fldChar w:fldCharType="end"/>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371F6DBD" w:rsidR="0040094A" w:rsidRDefault="2951C5AE" w:rsidP="0040094A">
      <w:pPr>
        <w:rPr>
          <w:lang w:val="en-US"/>
        </w:rPr>
      </w:pPr>
      <w:r w:rsidRPr="2951C5AE">
        <w:rPr>
          <w:lang w:val="en-US"/>
        </w:rPr>
        <w:t xml:space="preserve">The </w:t>
      </w:r>
      <w:r w:rsidR="42E16D65" w:rsidRPr="00220152">
        <w:rPr>
          <w:i/>
          <w:lang w:val="en-US"/>
        </w:rPr>
        <w:t>do-mpc</w:t>
      </w:r>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Content>
          <w:r w:rsidR="00B7711C">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gtMzBUMTU6MDE6MDg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NhZWNmYWYyZi0yZGQ4LTRhZjgtODQ2NC1iYzk2ODg2OTAzZjQiLCJUZXh0IjoiKEZpZWRsZXIgZXQgYWwuLCAyMDIzKSIsIldBSVZlcnNpb24iOiI2LjE5LjIuMSJ9}</w:instrText>
          </w:r>
          <w:r w:rsidR="00B7711C">
            <w:rPr>
              <w:lang w:val="en-US"/>
            </w:rPr>
            <w:fldChar w:fldCharType="separate"/>
          </w:r>
          <w:r w:rsidR="008D39E8">
            <w:fldChar w:fldCharType="begin"/>
          </w:r>
          <w:r w:rsidR="008D39E8" w:rsidRPr="008D39E8">
            <w:rPr>
              <w:lang w:val="en-US"/>
              <w:rPrChange w:id="1448" w:author="Hellmann, Simon" w:date="2025-08-31T11:49:00Z">
                <w:rPr/>
              </w:rPrChange>
            </w:rPr>
            <w:instrText xml:space="preserve"> HYPERLINK \l "_CTVL0018b4156a579284c11956711fbe076bad0" \o "Fiedler, F.; Karg, B.; Lüken, L.; Brandner, D.; Heinlein, M.; Brabender, F.; Lucia, S. (2023): do-mpc: Towards FAIR nonlinear and robust model predict…" </w:instrText>
          </w:r>
          <w:ins w:id="1449" w:author="Hellmann, Simon" w:date="2025-08-31T12:14:00Z"/>
          <w:r w:rsidR="008D39E8">
            <w:fldChar w:fldCharType="separate"/>
          </w:r>
          <w:r w:rsidR="00E04011">
            <w:rPr>
              <w:lang w:val="en-US"/>
            </w:rPr>
            <w:t>(Fiedler et al., 2023)</w:t>
          </w:r>
          <w:r w:rsidR="008D39E8">
            <w:rPr>
              <w:lang w:val="en-US"/>
            </w:rPr>
            <w:fldChar w:fldCharType="end"/>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Content>
          <w:r w:rsidR="00826729">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b3RlcyI6IlBJSTogIDAzNzg0NzU0ODA5MDA5N1gi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4LTMwVDE1OjAxOjA4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r w:rsidR="008D39E8">
            <w:fldChar w:fldCharType="begin"/>
          </w:r>
          <w:r w:rsidR="008D39E8" w:rsidRPr="008D39E8">
            <w:rPr>
              <w:lang w:val="en-US"/>
              <w:rPrChange w:id="1450" w:author="Hellmann, Simon" w:date="2025-08-31T11:49:00Z">
                <w:rPr/>
              </w:rPrChange>
            </w:rPr>
            <w:instrText xml:space="preserve"> HYPERLINK \l "_CTVL001e48928d35d2345349c7085abe4257f69" \o "Finlayson, B. A. (1980): Orthogonal collocation on finite elements—progress and potential. Mathematics and Computers in Simulation 22 (1), 11–17." </w:instrText>
          </w:r>
          <w:ins w:id="1451" w:author="Hellmann, Simon" w:date="2025-08-31T12:14:00Z"/>
          <w:r w:rsidR="008D39E8">
            <w:fldChar w:fldCharType="separate"/>
          </w:r>
          <w:r w:rsidR="00E04011">
            <w:rPr>
              <w:lang w:val="en-US"/>
            </w:rPr>
            <w:t>(Finlayson, 1980)</w:t>
          </w:r>
          <w:r w:rsidR="008D39E8">
            <w:rPr>
              <w:lang w:val="en-US"/>
            </w:rPr>
            <w:fldChar w:fldCharType="end"/>
          </w:r>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7B6EF090"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Radau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Content>
          <w:r w:rsidR="008A3ABF">
            <w:rPr>
              <w:lang w:val="en-US"/>
            </w:rPr>
            <w:fldChar w:fldCharType="begin"/>
          </w:r>
          <w:r w:rsidR="006500E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}</w:instrText>
          </w:r>
          <w:r w:rsidR="008A3ABF">
            <w:rPr>
              <w:lang w:val="en-US"/>
            </w:rPr>
            <w:fldChar w:fldCharType="separate"/>
          </w:r>
          <w:r w:rsidR="008D39E8">
            <w:fldChar w:fldCharType="begin"/>
          </w:r>
          <w:r w:rsidR="008D39E8" w:rsidRPr="00C64143">
            <w:rPr>
              <w:lang w:val="en-US"/>
              <w:rPrChange w:id="1452" w:author="Hellmann, Simon" w:date="2025-08-31T12:14:00Z">
                <w:rPr/>
              </w:rPrChange>
            </w:rPr>
            <w:instrText xml:space="preserve"> HYPERLINK \l "_CTVL0017cf08b89c4ed4dafbbf7bd199ca7af9d" \o "Biegler, L. T. (2010): Nonlinear programming. Concepts, algorithms, and applications to chemical processes. Philadelphia, Pa.: SIAM (MOS-SIAM series o…" </w:instrText>
          </w:r>
          <w:ins w:id="1453" w:author="Hellmann, Simon" w:date="2025-08-31T12:14:00Z"/>
          <w:r w:rsidR="008D39E8">
            <w:fldChar w:fldCharType="separate"/>
          </w:r>
          <w:r w:rsidR="00E04011">
            <w:rPr>
              <w:lang w:val="en-US"/>
            </w:rPr>
            <w:t>(Biegler, 2010)</w:t>
          </w:r>
          <w:r w:rsidR="008D39E8">
            <w:rPr>
              <w:lang w:val="en-US"/>
            </w:rPr>
            <w:fldChar w:fldCharType="end"/>
          </w:r>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5AE0F3CE" w14:textId="6F69F08E" w:rsidR="00BB59BF" w:rsidRDefault="00247C12" w:rsidP="00BB59BF">
      <w:pPr>
        <w:rPr>
          <w:lang w:val="en-US"/>
        </w:rPr>
        <w:pPrChange w:id="1454" w:author="Hellmann, Simon" w:date="2025-08-31T11:58:00Z">
          <w:pPr/>
        </w:pPrChange>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r w:rsidR="32AF646F" w:rsidRPr="32AF646F">
        <w:rPr>
          <w:lang w:val="en-US"/>
        </w:rPr>
        <w:t>500</w:t>
      </w:r>
      <w:r w:rsidR="009C3B56">
        <w:rPr>
          <w:lang w:val="en-US"/>
        </w:rPr>
        <w:t xml:space="preserve"> d</w:t>
      </w:r>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w:t>
      </w:r>
      <w:r w:rsidRPr="00723AE3">
        <w:rPr>
          <w:lang w:val="en-US"/>
        </w:rPr>
        <w:lastRenderedPageBreak/>
        <w:t xml:space="preserve">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359"/>
        <w:gridCol w:w="1448"/>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47D2599D"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ins w:id="1455" w:author="Hellmann, Simon" w:date="2025-08-31T12:14:00Z">
              <w:r w:rsidR="00C64143">
                <w:rPr>
                  <w:noProof/>
                  <w:lang w:val="en-US"/>
                </w:rPr>
                <w:t>20</w:t>
              </w:r>
            </w:ins>
            <w:del w:id="1456" w:author="Hellmann, Simon" w:date="2025-08-31T12:14:00Z">
              <w:r w:rsidR="00F7388A" w:rsidDel="00C64143">
                <w:rPr>
                  <w:noProof/>
                  <w:lang w:val="en-US"/>
                </w:rPr>
                <w:delText>12</w:delText>
              </w:r>
            </w:del>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29FE8F61" w14:textId="67EA3146" w:rsidR="00D06E6B" w:rsidRDefault="00A85550" w:rsidP="0011577E">
      <w:pPr>
        <w:rPr>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mpc</w:t>
      </w:r>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gtMzBUMTU6MDE6MDg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M2MGFmMWFjNy1jZWU3LTQ3YTUtODIyNS0zNzU3YzQ1ZDUxNGYiLCJUZXh0IjoiKEZpZWRsZXIgZXQgYWwuLCAyMDIzKSIsIldBSVZlcnNpb24iOiI2LjE5LjIuMSJ9}</w:instrText>
          </w:r>
          <w:r>
            <w:rPr>
              <w:lang w:val="en-US"/>
            </w:rPr>
            <w:fldChar w:fldCharType="separate"/>
          </w:r>
          <w:r w:rsidR="008D39E8">
            <w:fldChar w:fldCharType="begin"/>
          </w:r>
          <w:r w:rsidR="008D39E8" w:rsidRPr="008D39E8">
            <w:rPr>
              <w:lang w:val="en-US"/>
              <w:rPrChange w:id="1457" w:author="Hellmann, Simon" w:date="2025-08-31T11:49:00Z">
                <w:rPr/>
              </w:rPrChange>
            </w:rPr>
            <w:instrText xml:space="preserve"> HYPERLINK \l "_CTVL0018b4156a579284c11956711fbe076bad0" \o "Fiedler, F.; Karg, B.; Lüken, L.; Brandner, D.; Heinlein, M.; Brabender, F.; Lucia, S. (2023): do-mpc: Towards FAIR nonlinear and robust model predict…" </w:instrText>
          </w:r>
          <w:ins w:id="1458" w:author="Hellmann, Simon" w:date="2025-08-31T12:14:00Z"/>
          <w:r w:rsidR="008D39E8">
            <w:fldChar w:fldCharType="separate"/>
          </w:r>
          <w:r w:rsidR="00E04011">
            <w:rPr>
              <w:lang w:val="en-US"/>
            </w:rPr>
            <w:t>(Fiedler et al., 2023)</w:t>
          </w:r>
          <w:r w:rsidR="008D39E8">
            <w:rPr>
              <w:lang w:val="en-US"/>
            </w:rPr>
            <w:fldChar w:fldCharType="end"/>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mpc</w:t>
      </w:r>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r w:rsidRPr="00220152">
        <w:rPr>
          <w:i/>
          <w:lang w:val="en-US"/>
        </w:rPr>
        <w:t>ipopt</w:t>
      </w:r>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}</w:instrText>
          </w:r>
          <w:r>
            <w:rPr>
              <w:lang w:val="en-US"/>
            </w:rPr>
            <w:fldChar w:fldCharType="separate"/>
          </w:r>
          <w:r w:rsidR="008D39E8">
            <w:fldChar w:fldCharType="begin"/>
          </w:r>
          <w:r w:rsidR="008D39E8" w:rsidRPr="008D39E8">
            <w:rPr>
              <w:lang w:val="en-US"/>
              <w:rPrChange w:id="1459" w:author="Hellmann, Simon" w:date="2025-08-31T11:49:00Z">
                <w:rPr/>
              </w:rPrChange>
            </w:rPr>
            <w:instrText xml:space="preserve"> HYPERLINK \l "_CTVL001a6c19f5ed0b04d3a96021ade56571554" \o "Wächter, A.; Biegler, L. T. (2006): On the implementation of an interior-point filter line-search algorithm for large-scale nonlinear programming. Mat…" </w:instrText>
          </w:r>
          <w:ins w:id="1460" w:author="Hellmann, Simon" w:date="2025-08-31T12:14:00Z"/>
          <w:r w:rsidR="008D39E8">
            <w:fldChar w:fldCharType="separate"/>
          </w:r>
          <w:r w:rsidR="00E04011">
            <w:rPr>
              <w:lang w:val="en-US"/>
            </w:rPr>
            <w:t>(Wächter and Biegler, 2006)</w:t>
          </w:r>
          <w:r w:rsidR="008D39E8">
            <w:rPr>
              <w:lang w:val="en-US"/>
            </w:rPr>
            <w:fldChar w:fldCharType="end"/>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1461" w:name="_b7m87sheak1f" w:colFirst="0" w:colLast="0"/>
      <w:bookmarkStart w:id="1462" w:name="_4kzhpmsxgjvl" w:colFirst="0" w:colLast="0"/>
      <w:bookmarkStart w:id="1463" w:name="_adadbgaji2o" w:colFirst="0" w:colLast="0"/>
      <w:bookmarkStart w:id="1464" w:name="_vgp82lc94sgj" w:colFirst="0" w:colLast="0"/>
      <w:bookmarkStart w:id="1465" w:name="_wp42dokx11nb" w:colFirst="0" w:colLast="0"/>
      <w:bookmarkEnd w:id="1461"/>
      <w:bookmarkEnd w:id="1462"/>
      <w:bookmarkEnd w:id="1463"/>
      <w:bookmarkEnd w:id="1464"/>
      <w:bookmarkEnd w:id="1465"/>
    </w:p>
    <w:p w14:paraId="671BD94D" w14:textId="77777777" w:rsidR="0011577E" w:rsidRPr="00770191" w:rsidRDefault="0011577E" w:rsidP="0011577E">
      <w:pPr>
        <w:pStyle w:val="berschrift1"/>
        <w:numPr>
          <w:ilvl w:val="0"/>
          <w:numId w:val="6"/>
        </w:numPr>
        <w:rPr>
          <w:lang w:val="en-US"/>
        </w:rPr>
      </w:pPr>
      <w:r w:rsidRPr="6293A840">
        <w:rPr>
          <w:lang w:val="en-US"/>
        </w:rPr>
        <w:t>Results and discussion</w:t>
      </w:r>
    </w:p>
    <w:p w14:paraId="326C3F42" w14:textId="77777777" w:rsidR="0011577E" w:rsidRDefault="0011577E" w:rsidP="0011577E">
      <w:pPr>
        <w:pStyle w:val="berschrift2"/>
        <w:rPr>
          <w:lang w:val="en-US"/>
        </w:rPr>
      </w:pPr>
      <w:r>
        <w:rPr>
          <w:lang w:val="en-US"/>
        </w:rPr>
        <w:t>3.1 Distributions of substrate characterization</w:t>
      </w:r>
    </w:p>
    <w:p w14:paraId="7DC38A1C" w14:textId="77777777" w:rsidR="0011577E" w:rsidRPr="00775EB8" w:rsidRDefault="0011577E" w:rsidP="0011577E">
      <w:pPr>
        <w:rPr>
          <w:lang w:val="en-US"/>
        </w:rPr>
      </w:pPr>
      <w:r>
        <w:rPr>
          <w:lang w:val="en-US"/>
        </w:rPr>
        <w:t>Individual influent macronutrient concentrations were obtained for each substrate based on substrate data available at DBFZ and nominal calculations. These are illustrated as boxplots in Fig. </w:t>
      </w:r>
      <w:r w:rsidRPr="0016171B">
        <w:rPr>
          <w:lang w:val="en-US"/>
        </w:rPr>
        <w:t>3</w:t>
      </w:r>
      <w:r>
        <w:rPr>
          <w:lang w:val="en-US"/>
        </w:rPr>
        <w:t xml:space="preserve"> with individual sample sizes in the legend. Additionally, normal distributions based on linear uncertainty propagation </w:t>
      </w:r>
      <w:r w:rsidRPr="6D53CF6C">
        <w:rPr>
          <w:lang w:val="en-US"/>
        </w:rPr>
        <w:t xml:space="preserve">of measurement errors are shown. </w:t>
      </w:r>
      <w:r>
        <w:rPr>
          <w:lang w:val="en-US"/>
        </w:rPr>
        <w:t>Distributions are discussed with respect to nominal (mean) values</w:t>
      </w:r>
      <w:r w:rsidRPr="15315E25">
        <w:rPr>
          <w:lang w:val="en-US"/>
        </w:rPr>
        <w:t>;</w:t>
      </w:r>
      <w:r>
        <w:rPr>
          <w:lang w:val="en-US"/>
        </w:rPr>
        <w:t xml:space="preserve"> </w:t>
      </w:r>
      <w:r w:rsidRPr="6D53CF6C">
        <w:rPr>
          <w:lang w:val="en-US"/>
        </w:rPr>
        <w:t xml:space="preserve">this is </w:t>
      </w:r>
      <w:r>
        <w:rPr>
          <w:lang w:val="en-US"/>
        </w:rPr>
        <w:t>followed by resulting error bands, both theoretical and measured</w:t>
      </w:r>
      <w:r w:rsidRPr="15315E25">
        <w:rPr>
          <w:lang w:val="en-US"/>
        </w:rPr>
        <w:t>,</w:t>
      </w:r>
      <w:r w:rsidRPr="1C84D466">
        <w:rPr>
          <w:lang w:val="en-US"/>
        </w:rPr>
        <w:t xml:space="preserve"> </w:t>
      </w:r>
      <w:r>
        <w:rPr>
          <w:lang w:val="en-US"/>
        </w:rPr>
        <w:t xml:space="preserve">based on </w:t>
      </w:r>
      <w:r w:rsidRPr="29AF375A">
        <w:rPr>
          <w:lang w:val="en-US"/>
        </w:rPr>
        <w:t xml:space="preserve">linear uncertainty propagation </w:t>
      </w:r>
      <w:r w:rsidRPr="31E00C9A">
        <w:rPr>
          <w:lang w:val="en-US"/>
        </w:rPr>
        <w:t>and measurement</w:t>
      </w:r>
      <w:r>
        <w:rPr>
          <w:lang w:val="en-US"/>
        </w:rPr>
        <w:t xml:space="preserve"> data</w:t>
      </w:r>
      <w:r w:rsidRPr="31E00C9A">
        <w:rPr>
          <w:lang w:val="en-US"/>
        </w:rPr>
        <w:t>, respectively</w:t>
      </w:r>
      <w:r>
        <w:rPr>
          <w:lang w:val="en-US"/>
        </w:rPr>
        <w:t>.</w:t>
      </w:r>
    </w:p>
    <w:p w14:paraId="51964AC8" w14:textId="1E325780" w:rsidR="0011577E" w:rsidRDefault="0011577E" w:rsidP="0011577E">
      <w:pPr>
        <w:rPr>
          <w:lang w:val="en-US"/>
        </w:rPr>
      </w:pPr>
      <w:r>
        <w:rPr>
          <w:lang w:val="en-US"/>
        </w:rPr>
        <w:t xml:space="preserve">Clearly, CH form the </w:t>
      </w:r>
      <w:r w:rsidRPr="7139F001">
        <w:rPr>
          <w:lang w:val="en-US"/>
        </w:rPr>
        <w:t xml:space="preserve">largest macronutrient fraction, </w:t>
      </w:r>
      <w:r>
        <w:rPr>
          <w:lang w:val="en-US"/>
        </w:rPr>
        <w:t xml:space="preserve">which holds </w:t>
      </w:r>
      <w:r w:rsidRPr="7139F001">
        <w:rPr>
          <w:lang w:val="en-US"/>
        </w:rPr>
        <w:t>for silages</w:t>
      </w:r>
      <w:r>
        <w:rPr>
          <w:lang w:val="en-US"/>
        </w:rPr>
        <w:t xml:space="preserve"> </w:t>
      </w:r>
      <w:r w:rsidRPr="7139F001">
        <w:rPr>
          <w:lang w:val="en-US"/>
        </w:rPr>
        <w:t xml:space="preserve">(by </w:t>
      </w:r>
      <w:r>
        <w:rPr>
          <w:lang w:val="en-US"/>
        </w:rPr>
        <w:t xml:space="preserve">an </w:t>
      </w:r>
      <w:r w:rsidRPr="7139F001">
        <w:rPr>
          <w:lang w:val="en-US"/>
        </w:rPr>
        <w:t xml:space="preserve">order of magnitude), but </w:t>
      </w:r>
      <w:r>
        <w:rPr>
          <w:lang w:val="en-US"/>
        </w:rPr>
        <w:t>also</w:t>
      </w:r>
      <w:r w:rsidRPr="7139F001">
        <w:rPr>
          <w:lang w:val="en-US"/>
        </w:rPr>
        <w:t xml:space="preserve"> for manure</w:t>
      </w:r>
      <w:r>
        <w:rPr>
          <w:lang w:val="en-US"/>
        </w:rPr>
        <w:t>. A</w:t>
      </w:r>
      <w:r w:rsidRPr="7139F001">
        <w:rPr>
          <w:lang w:val="en-US"/>
        </w:rPr>
        <w:t xml:space="preserve">ll substrates distinctly differ in </w:t>
      </w:r>
      <w:r>
        <w:rPr>
          <w:lang w:val="en-US"/>
        </w:rPr>
        <w:t xml:space="preserve">CH </w:t>
      </w:r>
      <w:r w:rsidRPr="7139F001">
        <w:rPr>
          <w:lang w:val="en-US"/>
        </w:rPr>
        <w:t xml:space="preserve">and </w:t>
      </w:r>
      <w:r>
        <w:rPr>
          <w:lang w:val="en-US"/>
        </w:rPr>
        <w:t>PR</w:t>
      </w:r>
      <w:r w:rsidRPr="7139F001">
        <w:rPr>
          <w:lang w:val="en-US"/>
        </w:rPr>
        <w:t>.</w:t>
      </w:r>
      <w:r>
        <w:rPr>
          <w:lang w:val="en-US"/>
        </w:rPr>
        <w:t xml:space="preserve"> </w:t>
      </w:r>
      <w:r w:rsidRPr="68B8B454">
        <w:rPr>
          <w:lang w:val="en-US"/>
        </w:rPr>
        <w:t>SBS exceeds</w:t>
      </w:r>
      <w:r w:rsidRPr="7139F001">
        <w:rPr>
          <w:lang w:val="en-US"/>
        </w:rPr>
        <w:t xml:space="preserve"> all </w:t>
      </w:r>
      <w:r w:rsidRPr="582FAC42">
        <w:rPr>
          <w:lang w:val="en-US"/>
        </w:rPr>
        <w:t>other substrates</w:t>
      </w:r>
      <w:r w:rsidRPr="7139F001">
        <w:rPr>
          <w:lang w:val="en-US"/>
        </w:rPr>
        <w:t xml:space="preserve"> </w:t>
      </w:r>
      <w:r w:rsidRPr="68B8B454">
        <w:rPr>
          <w:lang w:val="en-US"/>
        </w:rPr>
        <w:t xml:space="preserve">in CH </w:t>
      </w:r>
      <w:r w:rsidRPr="7139F001">
        <w:rPr>
          <w:lang w:val="en-US"/>
        </w:rPr>
        <w:t xml:space="preserve">but is very low in </w:t>
      </w:r>
      <w:r>
        <w:rPr>
          <w:lang w:val="en-US"/>
        </w:rPr>
        <w:t>PR</w:t>
      </w:r>
      <w:r w:rsidRPr="7139F001">
        <w:rPr>
          <w:lang w:val="en-US"/>
        </w:rPr>
        <w:t xml:space="preserve"> and </w:t>
      </w:r>
      <w:r>
        <w:rPr>
          <w:lang w:val="en-US"/>
        </w:rPr>
        <w:t xml:space="preserve">LI, which is well in line with the literature </w:t>
      </w:r>
      <w:sdt>
        <w:sdtPr>
          <w:rPr>
            <w:lang w:val="en-US"/>
          </w:rPr>
          <w:alias w:val="To edit, see citavi.com/edit"/>
          <w:tag w:val="CitaviPlaceholder#63380a43-0716-41fd-b91e-65d0103c7345"/>
          <w:id w:val="1959994922"/>
          <w:placeholder>
            <w:docPart w:val="9D0F85D7F22443F5BB6DDCA7066D67C2"/>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4LTMwVDE1OjAxOjA4IiwiUHJvamVjdCI6eyIkcmVmIjoiOCJ9fSwiVXNlTnVtYmVyaW5nVHlwZU9mUGFyZW50RG9jdW1lbnQiOmZhbHNlfSx7IiRpZCI6IjIyIiwiJHR5cGUiOiJTd2lzc0FjYWRlbWljLkNpdGF2aS5DaXRhdGlvbnMuV29yZFBsYWNlaG9sZGVyRW50cnksIFN3aXNzQWNhZGVtaWMuQ2l0YXZpIiwiSWQiOiI2NDJlNzQ0NC1hNGM3LTQwYWQtODIyZC0wMTdmNjhhNzEwMWMiLCJSYW5nZVN0YXJ0IjoxOSwiUmFuZ2VMZW5ndGgiOjI3LCJSZWZlcmVuY2VJZCI6ImM1NjMxOTUwLTlhMDQtNGQwNy1hMjY2LWJhZjI4MDdjYzRkN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b3RlcyI6IlBJSTogIFMwOTYxOTUzNDA4MDAyMzY1Ii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4LTMwVDE1OjAxOjA4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Pr>
              <w:lang w:val="en-US"/>
            </w:rPr>
            <w:fldChar w:fldCharType="separate"/>
          </w:r>
          <w:r w:rsidR="008D39E8">
            <w:fldChar w:fldCharType="begin"/>
          </w:r>
          <w:r w:rsidR="008D39E8" w:rsidRPr="008D39E8">
            <w:rPr>
              <w:lang w:val="en-US"/>
              <w:rPrChange w:id="1466" w:author="Hellmann, Simon" w:date="2025-08-31T11:49:00Z">
                <w:rPr/>
              </w:rPrChange>
            </w:rPr>
            <w:instrText xml:space="preserve"> HYPERLINK \l "_CTVL001d599b102b75942ca8a0deb086b2e9395" \o "Ahmed, S.; Einfalt, D.; Kazda, M. (2016): Co-Digestion of Sugar Beet Silage Increases Biogas Yield from Fibrous Substrates. BioMed Research Internatio…" </w:instrText>
          </w:r>
          <w:ins w:id="1467" w:author="Hellmann, Simon" w:date="2025-08-31T12:14:00Z"/>
          <w:r w:rsidR="008D39E8">
            <w:fldChar w:fldCharType="separate"/>
          </w:r>
          <w:r w:rsidR="00E04011">
            <w:rPr>
              <w:lang w:val="en-US"/>
            </w:rPr>
            <w:t>(Ahmed et al., 2016</w:t>
          </w:r>
          <w:r w:rsidR="008D39E8">
            <w:rPr>
              <w:lang w:val="en-US"/>
            </w:rPr>
            <w:fldChar w:fldCharType="end"/>
          </w:r>
          <w:r w:rsidR="008D39E8">
            <w:fldChar w:fldCharType="begin"/>
          </w:r>
          <w:r w:rsidR="008D39E8" w:rsidRPr="008D39E8">
            <w:rPr>
              <w:lang w:val="en-US"/>
              <w:rPrChange w:id="1468" w:author="Hellmann, Simon" w:date="2025-08-31T11:49:00Z">
                <w:rPr/>
              </w:rPrChange>
            </w:rPr>
            <w:instrText xml:space="preserve"> HYPERLINK \l "_CTVL001c56319509a044d07a266baf2807cc4d6" \o "Kryvoruchko, V.; Machmüller, A.; Bodiroza, V.; Amon, B.; Amon, T. (2009): Anaerobic digestion of by-products of sugar beet and starch potato processin…" </w:instrText>
          </w:r>
          <w:ins w:id="1469" w:author="Hellmann, Simon" w:date="2025-08-31T12:14:00Z"/>
          <w:r w:rsidR="008D39E8">
            <w:fldChar w:fldCharType="separate"/>
          </w:r>
          <w:r w:rsidR="00E04011">
            <w:rPr>
              <w:lang w:val="en-US"/>
            </w:rPr>
            <w:t>; Kryvoruchko et al., 2009)</w:t>
          </w:r>
          <w:r w:rsidR="008D39E8">
            <w:rPr>
              <w:lang w:val="en-US"/>
            </w:rPr>
            <w:fldChar w:fldCharType="end"/>
          </w:r>
          <w:r>
            <w:rPr>
              <w:lang w:val="en-US"/>
            </w:rPr>
            <w:fldChar w:fldCharType="end"/>
          </w:r>
        </w:sdtContent>
      </w:sdt>
      <w:r>
        <w:rPr>
          <w:lang w:val="en-US"/>
        </w:rPr>
        <w:t>. CM</w:t>
      </w:r>
      <w:r w:rsidRPr="7139F001">
        <w:rPr>
          <w:lang w:val="en-US"/>
        </w:rPr>
        <w:t xml:space="preserve"> </w:t>
      </w:r>
      <w:r>
        <w:rPr>
          <w:lang w:val="en-US"/>
        </w:rPr>
        <w:t xml:space="preserve">is generally </w:t>
      </w:r>
      <w:r w:rsidRPr="7139F001">
        <w:rPr>
          <w:lang w:val="en-US"/>
        </w:rPr>
        <w:t xml:space="preserve">low in </w:t>
      </w:r>
      <w:r>
        <w:rPr>
          <w:lang w:val="en-US"/>
        </w:rPr>
        <w:t xml:space="preserve">all </w:t>
      </w:r>
      <w:r w:rsidRPr="7139F001">
        <w:rPr>
          <w:lang w:val="en-US"/>
        </w:rPr>
        <w:t>macronutrients</w:t>
      </w:r>
      <w:r>
        <w:rPr>
          <w:lang w:val="en-US"/>
        </w:rPr>
        <w:t xml:space="preserve"> compared to silages </w:t>
      </w:r>
      <w:sdt>
        <w:sdtPr>
          <w:rPr>
            <w:lang w:val="en-US"/>
          </w:rPr>
          <w:alias w:val="To edit, see citavi.com/edit"/>
          <w:tag w:val="CitaviPlaceholder#595f8f89-8291-4994-b89b-4aee371cf711"/>
          <w:id w:val="966863169"/>
          <w:placeholder>
            <w:docPart w:val="9D0F85D7F22443F5BB6DDCA7066D67C2"/>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5vdGVzIjoiSm91cm5hbCBBcnRpY2xlXG5EZWNsYXJhdGlvbiBvZiBjb21wZXRpbmcgaW50ZXJlc3QgVGhlIGF1dGhvcnMgZGVjbGFyZSB0aGF0IHRoZXkgaGF2ZSBubyBrbm93biBjb21wZXRpbmcgZmluYW5jaWFsIGludGVyZXN0cyBvciBwZXJzb25hbCByZWxhdGlvbnNoaXBzIHRoYXQgY291bGQgaGF2ZSBhcHBlYXJlZCB0byBpbmZsdWVuY2UgdGhlIHdvcmsgcmVwb3J0ZWQgaW4gdGhpcyBwYXBlci5cclxu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gtMzBUMTU6MDE6MDg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Pr>
              <w:lang w:val="en-US"/>
            </w:rPr>
            <w:fldChar w:fldCharType="separate"/>
          </w:r>
          <w:r w:rsidR="008D39E8">
            <w:fldChar w:fldCharType="begin"/>
          </w:r>
          <w:r w:rsidR="008D39E8" w:rsidRPr="008D39E8">
            <w:rPr>
              <w:lang w:val="en-US"/>
              <w:rPrChange w:id="1470" w:author="Hellmann, Simon" w:date="2025-08-31T11:49:00Z">
                <w:rPr/>
              </w:rPrChange>
            </w:rPr>
            <w:instrText xml:space="preserve"> HYPERLINK \l "_CTVL001a90bcad64d4a4f9097d99eb568681a63" \o "Segura, T.; Zanoni, P.; Brémond, U.; Lucet-Bérille, C.; Pradel, A.; Escudié, R.; Steyer, J.-P. (2025): Modelling anaerobic digestion of agricultural w…" </w:instrText>
          </w:r>
          <w:ins w:id="1471" w:author="Hellmann, Simon" w:date="2025-08-31T12:14:00Z"/>
          <w:r w:rsidR="008D39E8">
            <w:fldChar w:fldCharType="separate"/>
          </w:r>
          <w:r w:rsidR="00E04011">
            <w:rPr>
              <w:lang w:val="en-US"/>
            </w:rPr>
            <w:t>(Segura et al., 2025)</w:t>
          </w:r>
          <w:r w:rsidR="008D39E8">
            <w:rPr>
              <w:lang w:val="en-US"/>
            </w:rPr>
            <w:fldChar w:fldCharType="end"/>
          </w:r>
          <w:r>
            <w:rPr>
              <w:lang w:val="en-US"/>
            </w:rPr>
            <w:fldChar w:fldCharType="end"/>
          </w:r>
        </w:sdtContent>
      </w:sdt>
      <w:r>
        <w:rPr>
          <w:lang w:val="en-US"/>
        </w:rPr>
        <w:t xml:space="preserve">, and is </w:t>
      </w:r>
      <w:r w:rsidRPr="7139F001">
        <w:rPr>
          <w:lang w:val="en-US"/>
        </w:rPr>
        <w:t xml:space="preserve">only </w:t>
      </w:r>
      <w:r>
        <w:rPr>
          <w:lang w:val="en-US"/>
        </w:rPr>
        <w:t xml:space="preserve">undercut by SBS </w:t>
      </w:r>
      <w:r w:rsidRPr="7139F001">
        <w:rPr>
          <w:lang w:val="en-US"/>
        </w:rPr>
        <w:t xml:space="preserve">in </w:t>
      </w:r>
      <w:r>
        <w:rPr>
          <w:lang w:val="en-US"/>
        </w:rPr>
        <w:t xml:space="preserve">PR </w:t>
      </w:r>
      <w:r w:rsidRPr="7139F001">
        <w:rPr>
          <w:lang w:val="en-US"/>
        </w:rPr>
        <w:t xml:space="preserve">and </w:t>
      </w:r>
      <w:r>
        <w:rPr>
          <w:lang w:val="en-US"/>
        </w:rPr>
        <w:t>LI. GrS is relatively</w:t>
      </w:r>
      <w:r w:rsidRPr="7139F001">
        <w:rPr>
          <w:lang w:val="en-US"/>
        </w:rPr>
        <w:t xml:space="preserve"> high in </w:t>
      </w:r>
      <w:r>
        <w:rPr>
          <w:lang w:val="en-US"/>
        </w:rPr>
        <w:t>LI</w:t>
      </w:r>
      <w:r w:rsidRPr="7139F001">
        <w:rPr>
          <w:lang w:val="en-US"/>
        </w:rPr>
        <w:t xml:space="preserve">, followed by </w:t>
      </w:r>
      <w:r>
        <w:rPr>
          <w:lang w:val="en-US"/>
        </w:rPr>
        <w:t xml:space="preserve">MS, which has also been observed by </w:t>
      </w:r>
      <w:sdt>
        <w:sdtPr>
          <w:rPr>
            <w:lang w:val="en-US"/>
          </w:rPr>
          <w:alias w:val="To edit, see citavi.com/edit"/>
          <w:tag w:val="CitaviPlaceholder#0af4a6ca-db01-4da1-ab85-87bd742d6e2a"/>
          <w:id w:val="953668641"/>
          <w:placeholder>
            <w:docPart w:val="9D0F85D7F22443F5BB6DDCA7066D67C2"/>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XHJcbkluc3RpdHV0ZSBvZiBTeXN0ZW1hdGljIEJvdGFueSBhbmQgRWNvbG9neSwgVWxtIFVuaXZlcnNpdHksIEFsYmVydC1FaW5zdGVpbi1BbGxlZSAxMSwgODkwODEgVWxtLCBHZXJtYW55LiI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m90ZXMiOiJKb3VybmFsIEFydGljbGUi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zMFQxNTowMTowOCIsIlByb2plY3QiOnsiJHJlZiI6IjgifX0sIlVzZU51bWJlcmluZ1R5cGVPZlBhcmVudERvY3VtZW50IjpmYWxzZX1dLCJGb3JtYXR0ZWRUZXh0Ijp7IiRpZCI6IjIyIiwiQ291bnQiOjEsIlRleHRVbml0cyI6W3siJGlkIjoiMjMiLCJGb250U3R5bGUiOnsiJGlkIjoiMjQiLCJOZXV0cmFsIjp0cnVlfSwiUmVhZGluZ09yZGVyIjoxLCJUZXh0IjoiQWhtZWQgZXQgYWwuIn1dfSwiVGFnIjoiQ2l0YXZpUGxhY2Vob2xkZXIjMGFmNGE2Y2EtZGIwMS00ZGExLWFiODUtODdiZDc0MmQ2ZTJhIiwiVGV4dCI6IkFobWVkIGV0IGFsLiIsIldBSVZlcnNpb24iOiI2LjE5LjIuMSJ9}</w:instrText>
          </w:r>
          <w:r>
            <w:rPr>
              <w:lang w:val="en-US"/>
            </w:rPr>
            <w:fldChar w:fldCharType="separate"/>
          </w:r>
          <w:r w:rsidR="008D39E8">
            <w:fldChar w:fldCharType="begin"/>
          </w:r>
          <w:r w:rsidR="008D39E8">
            <w:instrText xml:space="preserve"> HYPERLINK \l "_CTVL001d599b102b75942ca8a0deb086b2e9395" \o "Ahmed, S.; Einfalt, D.; Kazda, M. (2016): Co-Digestion of Sugar Beet Silage Increases Biogas Yield from Fibrous Substrates. BioMed Research Internatio…" </w:instrText>
          </w:r>
          <w:ins w:id="1472" w:author="Hellmann, Simon" w:date="2025-08-31T12:14:00Z"/>
          <w:r w:rsidR="008D39E8">
            <w:fldChar w:fldCharType="separate"/>
          </w:r>
          <w:r w:rsidR="00E04011">
            <w:rPr>
              <w:lang w:val="en-US"/>
            </w:rPr>
            <w:t>Ahmed et al.</w:t>
          </w:r>
          <w:r w:rsidR="008D39E8">
            <w:rPr>
              <w:lang w:val="en-US"/>
            </w:rPr>
            <w:fldChar w:fldCharType="end"/>
          </w:r>
          <w:r>
            <w:rPr>
              <w:lang w:val="en-US"/>
            </w:rPr>
            <w:fldChar w:fldCharType="end"/>
          </w:r>
        </w:sdtContent>
      </w:sdt>
      <w:r>
        <w:rPr>
          <w:lang w:val="en-US"/>
        </w:rPr>
        <w:t xml:space="preserve"> </w:t>
      </w:r>
      <w:sdt>
        <w:sdtPr>
          <w:rPr>
            <w:lang w:val="en-US"/>
          </w:rPr>
          <w:alias w:val="To edit, see citavi.com/edit"/>
          <w:tag w:val="CitaviPlaceholder#a57824e9-4990-49b8-8fd8-61f7545cce92"/>
          <w:id w:val="1048639294"/>
          <w:placeholder>
            <w:docPart w:val="9D0F85D7F22443F5BB6DDCA7066D67C2"/>
          </w:placeholder>
        </w:sdtPr>
        <w:sdtContent>
          <w:r>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4i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5vdGVzIjoiSm91cm5hbCBBcnRpY2xlIi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SGVsbG1hbm4sIFNpbW9uIiwiSWQiOiJkMDA3MjZjNS1kOTQ1LTQzZGQtOTRiNi0zMzZlNzAxMGFmMmUiLCJNb2RpZmllZE9uIjoiMjAyNS0wNy0wOVQxMToyMjoyNS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gtMzBUMTU6MDE6MDg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xNikifV19LCJUYWciOiJDaXRhdmlQbGFjZWhvbGRlciNhNTc4MjRlOS00OTkwLTQ5YjgtOGZkOC02MWY3NTQ1Y2NlOTIiLCJUZXh0IjoiKDIwMTYpIiwiV0FJVmVyc2lvbiI6IjYuMTkuMi4xIn0=}</w:instrText>
          </w:r>
          <w:r>
            <w:rPr>
              <w:lang w:val="en-US"/>
            </w:rPr>
            <w:fldChar w:fldCharType="separate"/>
          </w:r>
          <w:r w:rsidR="008D39E8">
            <w:fldChar w:fldCharType="begin"/>
          </w:r>
          <w:r w:rsidR="008D39E8" w:rsidRPr="00C64143">
            <w:rPr>
              <w:lang w:val="en-US"/>
              <w:rPrChange w:id="1473" w:author="Hellmann, Simon" w:date="2025-08-31T12:14:00Z">
                <w:rPr/>
              </w:rPrChange>
            </w:rPr>
            <w:instrText xml:space="preserve"> HYPERLINK \l "_CTVL001d599b102b75942ca8a0deb086b2e9395" \o "Ahmed, S.; Einfalt, D.; Kazda, M. (2016): Co-Digestion of Sugar Beet Silage Increases Biogas Yield from Fibrous Substrates. BioMed Research Internatio…" </w:instrText>
          </w:r>
          <w:ins w:id="1474" w:author="Hellmann, Simon" w:date="2025-08-31T12:14:00Z"/>
          <w:r w:rsidR="008D39E8">
            <w:fldChar w:fldCharType="separate"/>
          </w:r>
          <w:r w:rsidR="00E04011">
            <w:rPr>
              <w:lang w:val="en-US"/>
            </w:rPr>
            <w:t>(2016)</w:t>
          </w:r>
          <w:r w:rsidR="008D39E8">
            <w:rPr>
              <w:lang w:val="en-US"/>
            </w:rPr>
            <w:fldChar w:fldCharType="end"/>
          </w:r>
          <w:r>
            <w:rPr>
              <w:lang w:val="en-US"/>
            </w:rPr>
            <w:fldChar w:fldCharType="end"/>
          </w:r>
        </w:sdtContent>
      </w:sdt>
      <w:r>
        <w:rPr>
          <w:lang w:val="en-US"/>
        </w:rPr>
        <w:t>.</w:t>
      </w:r>
      <w:r w:rsidDel="00A62736">
        <w:rPr>
          <w:lang w:val="en-US"/>
        </w:rPr>
        <w:t xml:space="preserve"> </w:t>
      </w:r>
    </w:p>
    <w:p w14:paraId="0DBFC92E" w14:textId="77777777" w:rsidR="0011577E" w:rsidRPr="00633D2F" w:rsidRDefault="0011577E" w:rsidP="0011577E">
      <w:pPr>
        <w:rPr>
          <w:lang w:val="en-US"/>
        </w:rPr>
      </w:pPr>
      <w:r w:rsidRPr="100FEDD3">
        <w:rPr>
          <w:lang w:val="en-US"/>
        </w:rPr>
        <w:t xml:space="preserve">The theoretical CH uncertainty is </w:t>
      </w:r>
      <w:r>
        <w:rPr>
          <w:lang w:val="en-US"/>
        </w:rPr>
        <w:t xml:space="preserve">the </w:t>
      </w:r>
      <w:r w:rsidRPr="100FEDD3">
        <w:rPr>
          <w:lang w:val="en-US"/>
        </w:rPr>
        <w:t xml:space="preserve">smallest for CM despite the large sample size. This can be attributed to the generally low macronutrient concentrations due to its high water content </w:t>
      </w:r>
      <w:r>
        <w:rPr>
          <w:lang w:val="en-US"/>
        </w:rPr>
        <w:lastRenderedPageBreak/>
        <w:t>(</w:t>
      </w:r>
      <w:r w:rsidRPr="100FEDD3">
        <w:rPr>
          <w:lang w:val="en-US"/>
        </w:rPr>
        <w:t>Tab</w:t>
      </w:r>
      <w:r>
        <w:rPr>
          <w:lang w:val="en-US"/>
        </w:rPr>
        <w:t>. </w:t>
      </w:r>
      <w:r w:rsidRPr="100FEDD3">
        <w:rPr>
          <w:lang w:val="en-US"/>
        </w:rPr>
        <w:t>1</w:t>
      </w:r>
      <w:r>
        <w:rPr>
          <w:lang w:val="en-US"/>
        </w:rPr>
        <w:t>)</w:t>
      </w:r>
      <w:r w:rsidRPr="100FEDD3">
        <w:rPr>
          <w:lang w:val="en-US"/>
        </w:rPr>
        <w:t xml:space="preserve">. For CH, the theoretical uncertainty delivers </w:t>
      </w:r>
      <w:r>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xml:space="preserve">. For PR and LI, small </w:t>
      </w:r>
      <w:r>
        <w:rPr>
          <w:lang w:val="en-US"/>
        </w:rPr>
        <w:t>theoretical</w:t>
      </w:r>
      <w:r w:rsidRPr="100FEDD3">
        <w:rPr>
          <w:lang w:val="en-US"/>
        </w:rPr>
        <w:t xml:space="preserve">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11959A1E" w14:textId="5BC383AE" w:rsidR="0011577E" w:rsidRDefault="0011577E" w:rsidP="00BE59E7">
      <w:pPr>
        <w:ind w:firstLine="0"/>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hich may </w:t>
      </w:r>
      <w:r>
        <w:rPr>
          <w:lang w:val="en-US"/>
        </w:rPr>
        <w:t xml:space="preserve">suggest an </w:t>
      </w:r>
      <w:r w:rsidRPr="100FEDD3">
        <w:rPr>
          <w:lang w:val="en-US"/>
        </w:rPr>
        <w:t xml:space="preserve">outlier </w:t>
      </w:r>
      <w:r>
        <w:rPr>
          <w:lang w:val="en-US"/>
        </w:rPr>
        <w:t xml:space="preserve">among </w:t>
      </w:r>
      <w:r w:rsidRPr="100FEDD3">
        <w:rPr>
          <w:lang w:val="en-US"/>
        </w:rPr>
        <w:t xml:space="preserve">the small sample size of 3. Nevertheless, measured error bands are estimated well by linear error propagation, especially </w:t>
      </w:r>
      <w:r w:rsidR="00BE59E7" w:rsidRPr="100FEDD3">
        <w:rPr>
          <w:lang w:val="en-US"/>
        </w:rPr>
        <w:t xml:space="preserve">for LI, with little underestimation for CH and PR. For </w:t>
      </w:r>
      <w:r w:rsidR="00BE59E7">
        <w:rPr>
          <w:lang w:val="en-US"/>
        </w:rPr>
        <w:t>M</w:t>
      </w:r>
      <w:r w:rsidR="00BE59E7" w:rsidRPr="100FEDD3">
        <w:rPr>
          <w:lang w:val="en-US"/>
        </w:rPr>
        <w:t xml:space="preserve">S and GrS, </w:t>
      </w:r>
      <w:r w:rsidR="00BE59E7">
        <w:rPr>
          <w:lang w:val="en-US"/>
        </w:rPr>
        <w:t xml:space="preserve">the </w:t>
      </w:r>
      <w:r w:rsidR="00BE59E7" w:rsidRPr="100FEDD3">
        <w:rPr>
          <w:lang w:val="en-US"/>
        </w:rPr>
        <w:t>theoretical and measured error bands of PR are in the same range with SDs of 1.5-3 g L</w:t>
      </w:r>
      <w:r w:rsidR="00BE59E7" w:rsidRPr="100FEDD3">
        <w:rPr>
          <w:vertAlign w:val="superscript"/>
          <w:lang w:val="en-US"/>
        </w:rPr>
        <w:t>-1</w:t>
      </w:r>
      <w:r w:rsidR="00BE59E7" w:rsidRPr="100FEDD3">
        <w:rPr>
          <w:lang w:val="en-US"/>
        </w:rPr>
        <w:t xml:space="preserve">. Linear error propagation, however, underestimates the measured LI error bands in </w:t>
      </w:r>
      <w:r w:rsidR="00BE59E7">
        <w:rPr>
          <w:lang w:val="en-US"/>
        </w:rPr>
        <w:t>M</w:t>
      </w:r>
      <w:r w:rsidR="00BE59E7" w:rsidRPr="100FEDD3">
        <w:rPr>
          <w:lang w:val="en-US"/>
        </w:rPr>
        <w:t>S and GrS.</w:t>
      </w:r>
    </w:p>
    <w:p w14:paraId="6C4B7BEE" w14:textId="2AACB786" w:rsidR="006517F0" w:rsidRDefault="006517F0" w:rsidP="006517F0">
      <w:pPr>
        <w:rPr>
          <w:ins w:id="1475" w:author="Hellmann, Simon" w:date="2025-08-31T11:59:00Z"/>
          <w:lang w:val="en-US"/>
        </w:rPr>
      </w:pPr>
      <w:moveToRangeStart w:id="1476" w:author="Hellmann, Simon" w:date="2025-08-30T17:55:00Z" w:name="move207468961"/>
      <w:moveTo w:id="1477" w:author="Hellmann, Simon" w:date="2025-08-30T17:55:00Z">
        <w:r w:rsidRPr="100FEDD3">
          <w:rPr>
            <w:lang w:val="en-US"/>
          </w:rPr>
          <w:t>In</w:t>
        </w:r>
        <w:r>
          <w:rPr>
            <w:lang w:val="en-US"/>
          </w:rPr>
          <w:t xml:space="preserve"> the</w:t>
        </w:r>
        <w:r w:rsidRPr="100FEDD3">
          <w:rPr>
            <w:lang w:val="en-US"/>
          </w:rPr>
          <w:t xml:space="preserve"> literature, a wide spectrum of substrate characterizations is reported for comparable substrates. This holds especially </w:t>
        </w:r>
        <w:r>
          <w:rPr>
            <w:lang w:val="en-US"/>
          </w:rPr>
          <w:t xml:space="preserve">true </w:t>
        </w:r>
        <w:r w:rsidRPr="100FEDD3">
          <w:rPr>
            <w:lang w:val="en-US"/>
          </w:rPr>
          <w:t xml:space="preserve">for </w:t>
        </w:r>
        <w:r>
          <w:rPr>
            <w:lang w:val="en-US"/>
          </w:rPr>
          <w:t>degradable</w:t>
        </w:r>
        <w:r w:rsidRPr="100FEDD3">
          <w:rPr>
            <w:lang w:val="en-US"/>
          </w:rPr>
          <w:t xml:space="preserve"> macronutrient concentrations </w:t>
        </w:r>
        <w:r>
          <w:rPr>
            <w:lang w:val="en-US"/>
          </w:rPr>
          <w:t>due to</w:t>
        </w:r>
        <w:r w:rsidRPr="100FEDD3">
          <w:rPr>
            <w:lang w:val="en-US"/>
          </w:rPr>
          <w:t xml:space="preserve"> the manifold ways to </w:t>
        </w:r>
        <w:r>
          <w:rPr>
            <w:lang w:val="en-US"/>
          </w:rPr>
          <w:t>derive</w:t>
        </w:r>
        <w:r w:rsidRPr="100FEDD3">
          <w:rPr>
            <w:lang w:val="en-US"/>
          </w:rPr>
          <w:t xml:space="preserve"> them</w:t>
        </w:r>
        <w:r>
          <w:rPr>
            <w:lang w:val="en-US"/>
          </w:rPr>
          <w:t xml:space="preserve"> </w:t>
        </w:r>
      </w:moveTo>
      <w:sdt>
        <w:sdtPr>
          <w:rPr>
            <w:lang w:val="en-US"/>
          </w:rPr>
          <w:alias w:val="To edit, see citavi.com/edit"/>
          <w:tag w:val="CitaviPlaceholder#e00e661f-e747-4adf-a3d9-cbf8ced90167"/>
          <w:id w:val="254484187"/>
          <w:placeholder>
            <w:docPart w:val="10426CCEAEBC46C89D36CA9C62F7FC70"/>
          </w:placeholder>
        </w:sdtPr>
        <w:sdtContent>
          <w:moveTo w:id="1478" w:author="Hellmann, Simon" w:date="2025-08-30T17:55:00Z">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TaGVsbG1hbm4iLCJJZCI6IjM4ZDQzZWVlLWViODEtNDQ2OS04ZGJmLTkwYjVhNDEzZGI3ZiIsIk1vZGlmaWVkT24iOiIyMDI1LTA4LTMwVDE1OjAxOjA4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cmVmIjoiMTMifV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NjMzNzg0NyIsIlVyaVN0cmluZyI6Imh0dHA6Ly93d3cubmNiaS5ubG0ubmloLmdvdi9wdWJtZWQvMjYzMzc4ND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1LTE3VDE1OjIwOjU1IiwiTW9kaWZpZWRCeSI6Il9hIiwiSWQiOiI2NWU1ZTMwOS1kODAxLTRkMDUtOTg3Yi00YjA2MmExNGI5Y2IiLCJNb2RpZmllZE9uIjoiMjAyMi0wNS0xN1QxNToyMDo1NS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OTc4LTMtMzE5LTIxOTkzLTZfNiIsIlVyaVN0cmluZyI6Imh0dHBzOi8vZG9pLm9yZy8xMC4xMDA3Lzk3OC0zLTMxOS0yMTk5My02Xz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1LTE3VDE1OjIwOjU2IiwiTW9kaWZpZWRCeSI6Il9hIiwiSWQiOiJjOTRkNzU0MS1lYjg4LTQyYjItYThmMC1mYmUzZjliMzIwNDMiLCJNb2RpZmllZE9uIjoiMjAyMi0wNS0xN1QxNToyMDo1NiIsIlByb2plY3QiOnsiJHJlZiI6IjgifX1dLCJOb3RlcyI6IkpvdXJuYWwgQXJ0aWNsZVxuUmV2aWV3Ii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A6Ly93d3cud29ybGRjYXQub3JnL29jbGMvMTE5NDQ5NzkzNyIsIlVyaVN0cmluZyI6Imh0dHA6Ly93d3cud29ybGRjYXQub3JnL29jbGMvMTE5NDQ5Nzkz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3LTA5VDExOjQwOjAxIiwiTW9kaWZpZWRCeSI6Il9IZWxsbWFubiwgU2ltb24iLCJJZCI6IjAyNDM4NjY0LWYyNWUtNDc4Ny04OTljLTYxOGJjNThkYTgwYiIsIk1vZGlmaWVkT24iOiIyMDI1LTA3LTA5VDExOjQwOjAxIiwiUHJvamVjdCI6eyIkcmVmIjoiOCJ9fV0sIk5vdGVzIjoiQmF1ZXIsIEFsZXhhbmRlciAoVmVyZmFzc2VySW4pXHJcbkJvY2htYW5uLCBHdWVudGhlciAoTWl0d2lya2VuZGVSKVxyXG5Hcm9uYXVlciwgQW5kcmVhcyAoTWl0d2lya2VuZGVSKVxyXG5XZWlzcywgU3RlZmFuIChNaXR3aXJrZW5kZVIpXHJcbkfDvGJpdHosIEcuIE0uIChNaXR3aXJrZW5kZVIpIi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gtMzBUMTU6MDE6MDg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4LTMwVDE1OjAxOjA4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yZWYiOiI4In19LHsiJGlkIjoiNTE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1Mi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1My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NTQ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1NS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yZWYiOiIxMyJ9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1OSIsIiR0eXBlIjoiU3dpc3NBY2FkZW1pYy5DaXRhdmkuTG9jYXRpb24sIFN3aXNzQWNhZGVtaWMuQ2l0YXZpIiwiQWRkcmVzcyI6eyIkaWQiOiI2MC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2MiIsIiR0eXBlIjoiU3dpc3NBY2FkZW1pYy5DaXRhdmkuTG9jYXRpb24sIFN3aXNzQWNhZGVtaWMuQ2l0YXZpIiwiQWRkcmVzcyI6eyIkaWQiOiI2My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5vdGVzIjoiSm91cm5hbCBBcnRpY2xlIi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4LTMwVDE1OjAxOjA4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Pr>
                <w:lang w:val="en-US"/>
              </w:rPr>
              <w:fldChar w:fldCharType="separate"/>
            </w:r>
          </w:moveTo>
          <w:r w:rsidR="00E04011">
            <w:rPr>
              <w:lang w:val="en-US"/>
            </w:rPr>
            <w:fldChar w:fldCharType="begin"/>
          </w:r>
          <w:r w:rsidR="00E04011">
            <w:rPr>
              <w:lang w:val="en-US"/>
            </w:rPr>
            <w:instrText>HYPERLINK "#_CTVL00138d43eeeeb8144698dbf90b5a413db7f" \o "Koch, K.; Hafner, S. D.; Weinrich, S.; Astals, S.; Holliger, C. (2020): Power and Limitations of Biochemical Methane Potential (BMP) Tests. Frontiers …"</w:instrText>
          </w:r>
          <w:ins w:id="1479" w:author="Hellmann, Simon" w:date="2025-08-31T12:14:00Z">
            <w:r w:rsidR="00C64143">
              <w:rPr>
                <w:lang w:val="en-US"/>
              </w:rPr>
            </w:r>
          </w:ins>
          <w:r w:rsidR="00E04011">
            <w:rPr>
              <w:lang w:val="en-US"/>
            </w:rPr>
            <w:fldChar w:fldCharType="separate"/>
          </w:r>
          <w:r w:rsidR="00E04011">
            <w:rPr>
              <w:lang w:val="en-US"/>
            </w:rPr>
            <w:t>(Koch et al., 2020</w:t>
          </w:r>
          <w:r w:rsidR="00E04011">
            <w:rPr>
              <w:lang w:val="en-US"/>
            </w:rPr>
            <w:fldChar w:fldCharType="end"/>
          </w:r>
          <w:r w:rsidR="00E04011">
            <w:rPr>
              <w:lang w:val="en-US"/>
            </w:rPr>
            <w:fldChar w:fldCharType="begin"/>
          </w:r>
          <w:r w:rsidR="00E04011">
            <w:rPr>
              <w:lang w:val="en-US"/>
            </w:rPr>
            <w:instrText>HYPERLINK "#_CTVL001aa10622fc825473c887011dc382fbeeb" \o "Lübken, M.; Kosse, P.; Koch, K.; Gehring, T.; Wichern, M. (2015): Influent Fractionation for Modeling Continuous Anaerobic Digestion Processes. In Güb…"</w:instrText>
          </w:r>
          <w:ins w:id="1480" w:author="Hellmann, Simon" w:date="2025-08-31T12:14:00Z">
            <w:r w:rsidR="00C64143">
              <w:rPr>
                <w:lang w:val="en-US"/>
              </w:rPr>
            </w:r>
          </w:ins>
          <w:r w:rsidR="00E04011">
            <w:rPr>
              <w:lang w:val="en-US"/>
            </w:rPr>
            <w:fldChar w:fldCharType="separate"/>
          </w:r>
          <w:r w:rsidR="00E04011">
            <w:rPr>
              <w:lang w:val="en-US"/>
            </w:rPr>
            <w:t>; Lübken et al., 2015</w:t>
          </w:r>
          <w:r w:rsidR="00E04011">
            <w:rPr>
              <w:lang w:val="en-US"/>
            </w:rPr>
            <w:fldChar w:fldCharType="end"/>
          </w:r>
          <w:r w:rsidR="00E04011">
            <w:rPr>
              <w:lang w:val="en-US"/>
            </w:rPr>
            <w:fldChar w:fldCharType="begin"/>
          </w:r>
          <w:r w:rsidR="00E04011">
            <w:rPr>
              <w:lang w:val="en-US"/>
            </w:rPr>
            <w:instrText>HYPERLINK "#_CTVL0019a3197eb6c494dff8d212b66c5111b25" \o "Fisgativa, H.; Zennaro, B.; Charnier, C.; Richard, C.; Accarion, G.; Béline, F. (2020): Comprehensive determination of input state variables dataset r…"</w:instrText>
          </w:r>
          <w:ins w:id="1481" w:author="Hellmann, Simon" w:date="2025-08-31T12:14:00Z">
            <w:r w:rsidR="00C64143">
              <w:rPr>
                <w:lang w:val="en-US"/>
              </w:rPr>
            </w:r>
          </w:ins>
          <w:r w:rsidR="00E04011">
            <w:rPr>
              <w:lang w:val="en-US"/>
            </w:rPr>
            <w:fldChar w:fldCharType="separate"/>
          </w:r>
          <w:r w:rsidR="00E04011">
            <w:rPr>
              <w:lang w:val="en-US"/>
            </w:rPr>
            <w:t>; Fisgativa et al., 2020)</w:t>
          </w:r>
          <w:r w:rsidR="00E04011">
            <w:rPr>
              <w:lang w:val="en-US"/>
            </w:rPr>
            <w:fldChar w:fldCharType="end"/>
          </w:r>
          <w:moveTo w:id="1482" w:author="Hellmann, Simon" w:date="2025-08-30T17:55:00Z">
            <w:r>
              <w:rPr>
                <w:lang w:val="en-US"/>
              </w:rPr>
              <w:fldChar w:fldCharType="end"/>
            </w:r>
          </w:moveTo>
        </w:sdtContent>
      </w:sdt>
      <w:moveTo w:id="1483" w:author="Hellmann, Simon" w:date="2025-08-30T17:55:00Z">
        <w:r w:rsidRPr="00220152">
          <w:rPr>
            <w:lang w:val="en-US"/>
          </w:rPr>
          <w:t>.</w:t>
        </w:r>
        <w:r w:rsidRPr="001C25BA">
          <w:rPr>
            <w:lang w:val="en-US"/>
          </w:rPr>
          <w:t xml:space="preserve"> </w:t>
        </w:r>
        <w:r>
          <w:rPr>
            <w:lang w:val="en-US"/>
          </w:rPr>
          <w:t xml:space="preserve">When deriving the </w:t>
        </w:r>
        <w:r w:rsidRPr="100FEDD3">
          <w:rPr>
            <w:lang w:val="en-US"/>
          </w:rPr>
          <w:t xml:space="preserve">ADM1-R3 influent concentrations </w:t>
        </w:r>
        <w:r>
          <w:rPr>
            <w:lang w:val="en-US"/>
          </w:rPr>
          <w:t xml:space="preserve">as described in this study, very similar values are obtained for all silages, e.g. 264, 2.6 and 0.5 </w:t>
        </w:r>
        <w:r w:rsidRPr="100FEDD3">
          <w:rPr>
            <w:lang w:val="en-US"/>
          </w:rPr>
          <w:t>g L</w:t>
        </w:r>
        <w:r w:rsidRPr="100FEDD3">
          <w:rPr>
            <w:vertAlign w:val="superscript"/>
            <w:lang w:val="en-US"/>
          </w:rPr>
          <w:t>-1</w:t>
        </w:r>
        <w:r>
          <w:rPr>
            <w:lang w:val="en-US"/>
          </w:rPr>
          <w:t xml:space="preserve"> for CH, PR and LI of SBS </w:t>
        </w:r>
      </w:moveTo>
      <w:sdt>
        <w:sdtPr>
          <w:rPr>
            <w:lang w:val="en-US"/>
          </w:rPr>
          <w:alias w:val="To edit, see citavi.com/edit"/>
          <w:tag w:val="CitaviPlaceholder#2bdfeaa5-c8bc-4b77-887c-fb32760ac3a6"/>
          <w:id w:val="87584218"/>
          <w:placeholder>
            <w:docPart w:val="10426CCEAEBC46C89D36CA9C62F7FC70"/>
          </w:placeholder>
        </w:sdtPr>
        <w:sdtContent>
          <w:moveTo w:id="1484" w:author="Hellmann, Simon" w:date="2025-08-30T17:55:00Z">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b3RlcyI6IlBJSTogIFMwOTYxOTUzNDA4MDAyMzY1Ii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Tc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4LTMwVDE1OjAxOjA4IiwiUHJvamVjdCI6eyIkcmVmIjoiOCJ9fSwiVXNlTnVtYmVyaW5nVHlwZU9mUGFyZW50RG9jdW1lbnQiOmZhbHNlfV0sIkZvcm1hdHRlZFRleHQiOnsiJGlkIjoiMTgiLCJDb3VudCI6MSwiVGV4dFVuaXRzIjpbeyIkaWQiOiIxOSIsIkZvbnRTdHlsZSI6eyIkaWQiOiIyMCIsIk5ldXRyYWwiOnRydWV9LCJSZWFkaW5nT3JkZXIiOjEsIlRleHQiOiIoS3J5dm9ydWNoa28gZXQgYWwuLCAyMDA5KSJ9XX0sIlRhZyI6IkNpdGF2aVBsYWNlaG9sZGVyIzJiZGZlYWE1LWM4YmMtNGI3Ny04ODdjLWZiMzI3NjBhYzNhNiIsIlRleHQiOiIoS3J5dm9ydWNoa28gZXQgYWwuLCAyMDA5KSIsIldBSVZlcnNpb24iOiI2LjE5LjIuMSJ9}</w:instrText>
            </w:r>
            <w:r>
              <w:rPr>
                <w:lang w:val="en-US"/>
              </w:rPr>
              <w:fldChar w:fldCharType="separate"/>
            </w:r>
          </w:moveTo>
          <w:r w:rsidR="00E04011">
            <w:rPr>
              <w:lang w:val="en-US"/>
            </w:rPr>
            <w:fldChar w:fldCharType="begin"/>
          </w:r>
          <w:r w:rsidR="00E04011">
            <w:rPr>
              <w:lang w:val="en-US"/>
            </w:rPr>
            <w:instrText>HYPERLINK "#_CTVL001c56319509a044d07a266baf2807cc4d6" \o "Kryvoruchko, V.; Machmüller, A.; Bodiroza, V.; Amon, B.; Amon, T. (2009): Anaerobic digestion of by-products of sugar beet and starch potato processin…"</w:instrText>
          </w:r>
          <w:ins w:id="1485" w:author="Hellmann, Simon" w:date="2025-08-31T12:14:00Z">
            <w:r w:rsidR="00C64143">
              <w:rPr>
                <w:lang w:val="en-US"/>
              </w:rPr>
            </w:r>
          </w:ins>
          <w:r w:rsidR="00E04011">
            <w:rPr>
              <w:lang w:val="en-US"/>
            </w:rPr>
            <w:fldChar w:fldCharType="separate"/>
          </w:r>
          <w:r w:rsidR="00E04011">
            <w:rPr>
              <w:lang w:val="en-US"/>
            </w:rPr>
            <w:t>(Kryvoruchko et al., 2009)</w:t>
          </w:r>
          <w:r w:rsidR="00E04011">
            <w:rPr>
              <w:lang w:val="en-US"/>
            </w:rPr>
            <w:fldChar w:fldCharType="end"/>
          </w:r>
          <w:moveTo w:id="1486" w:author="Hellmann, Simon" w:date="2025-08-30T17:55:00Z">
            <w:r>
              <w:rPr>
                <w:lang w:val="en-US"/>
              </w:rPr>
              <w:fldChar w:fldCharType="end"/>
            </w:r>
          </w:moveTo>
        </w:sdtContent>
      </w:sdt>
      <w:moveTo w:id="1487" w:author="Hellmann, Simon" w:date="2025-08-30T17:55:00Z">
        <w:r>
          <w:rPr>
            <w:lang w:val="en-US"/>
          </w:rPr>
          <w:t xml:space="preserve">, or 204, 28.2 and 10.4 </w:t>
        </w:r>
        <w:r w:rsidRPr="100FEDD3">
          <w:rPr>
            <w:lang w:val="en-US"/>
          </w:rPr>
          <w:t>g L</w:t>
        </w:r>
        <w:r w:rsidRPr="100FEDD3">
          <w:rPr>
            <w:vertAlign w:val="superscript"/>
            <w:lang w:val="en-US"/>
          </w:rPr>
          <w:t>-1</w:t>
        </w:r>
        <w:r>
          <w:rPr>
            <w:lang w:val="en-US"/>
          </w:rPr>
          <w:t xml:space="preserve"> for MS, respectively </w:t>
        </w:r>
      </w:moveTo>
      <w:sdt>
        <w:sdtPr>
          <w:rPr>
            <w:lang w:val="en-US"/>
          </w:rPr>
          <w:alias w:val="To edit, see citavi.com/edit"/>
          <w:tag w:val="CitaviPlaceholder#0bfd6b59-8578-4c40-a586-f19bbff559b0"/>
          <w:id w:val="-1670629678"/>
          <w:placeholder>
            <w:docPart w:val="10426CCEAEBC46C89D36CA9C62F7FC70"/>
          </w:placeholder>
        </w:sdtPr>
        <w:sdtContent>
          <w:moveTo w:id="1488" w:author="Hellmann, Simon" w:date="2025-08-30T17:55:00Z">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4LTMwVDE1OjAxOjA4IiwiUHJvamVjdCI6eyIkcmVmIjoiOCJ9fSwiVXNlTnVtYmVyaW5nVHlwZU9mUGFyZW50RG9jdW1lbnQiOmZhbHNlfV0sIkZvcm1hdHRlZFRleHQiOnsiJGlkIjoiMjIiLCJDb3VudCI6MSwiVGV4dFVuaXRzIjpbeyIkaWQiOiIyMyIsIkZvbnRTdHlsZSI6eyIkaWQiOiIyNCIsIk5ldXRyYWwiOnRydWV9LCJSZWFkaW5nT3JkZXIiOjEsIlRleHQiOiIoQWhtZWQgZXQgYWwuLCAyMDE2KSJ9XX0sIlRhZyI6IkNpdGF2aVBsYWNlaG9sZGVyIzBiZmQ2YjU5LTg1NzgtNGM0MC1hNTg2LWYxOWJiZmY1NTliMCIsIlRleHQiOiIoQWhtZWQgZXQgYWwuLCAyMDE2KSIsIldBSVZlcnNpb24iOiI2LjE5LjIuMSJ9}</w:instrText>
            </w:r>
            <w:r>
              <w:rPr>
                <w:lang w:val="en-US"/>
              </w:rPr>
              <w:fldChar w:fldCharType="separate"/>
            </w:r>
          </w:moveTo>
          <w:r w:rsidR="00E04011">
            <w:rPr>
              <w:lang w:val="en-US"/>
            </w:rPr>
            <w:fldChar w:fldCharType="begin"/>
          </w:r>
          <w:r w:rsidR="00E04011">
            <w:rPr>
              <w:lang w:val="en-US"/>
            </w:rPr>
            <w:instrText>HYPERLINK "#_CTVL001d599b102b75942ca8a0deb086b2e9395" \o "Ahmed, S.; Einfalt, D.; Kazda, M. (2016): Co-Digestion of Sugar Beet Silage Increases Biogas Yield from Fibrous Substrates. BioMed Research Internatio…"</w:instrText>
          </w:r>
          <w:ins w:id="1489" w:author="Hellmann, Simon" w:date="2025-08-31T12:14:00Z">
            <w:r w:rsidR="00C64143">
              <w:rPr>
                <w:lang w:val="en-US"/>
              </w:rPr>
            </w:r>
          </w:ins>
          <w:r w:rsidR="00E04011">
            <w:rPr>
              <w:lang w:val="en-US"/>
            </w:rPr>
            <w:fldChar w:fldCharType="separate"/>
          </w:r>
          <w:r w:rsidR="00E04011">
            <w:rPr>
              <w:lang w:val="en-US"/>
            </w:rPr>
            <w:t>(Ahmed et al., 2016)</w:t>
          </w:r>
          <w:r w:rsidR="00E04011">
            <w:rPr>
              <w:lang w:val="en-US"/>
            </w:rPr>
            <w:fldChar w:fldCharType="end"/>
          </w:r>
          <w:moveTo w:id="1490" w:author="Hellmann, Simon" w:date="2025-08-30T17:55:00Z">
            <w:r>
              <w:rPr>
                <w:lang w:val="en-US"/>
              </w:rPr>
              <w:fldChar w:fldCharType="end"/>
            </w:r>
          </w:moveTo>
        </w:sdtContent>
      </w:sdt>
      <w:moveTo w:id="1491" w:author="Hellmann, Simon" w:date="2025-08-30T17:55:00Z">
        <w:r>
          <w:rPr>
            <w:lang w:val="en-US"/>
          </w:rPr>
          <w:t xml:space="preserve">. </w:t>
        </w:r>
      </w:moveTo>
      <w:sdt>
        <w:sdtPr>
          <w:rPr>
            <w:lang w:val="en-US"/>
          </w:rPr>
          <w:alias w:val="To edit, see citavi.com/edit"/>
          <w:tag w:val="CitaviPlaceholder#feb2c058-d7f6-464e-9cf3-a6fe4f355426"/>
          <w:id w:val="2037076637"/>
          <w:placeholder>
            <w:docPart w:val="10426CCEAEBC46C89D36CA9C62F7FC70"/>
          </w:placeholder>
        </w:sdtPr>
        <w:sdtContent>
          <w:moveTo w:id="1492" w:author="Hellmann, Simon" w:date="2025-08-30T17:55:00Z">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FQxNTowMTow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r>
              <w:rPr>
                <w:lang w:val="en-US"/>
              </w:rPr>
              <w:fldChar w:fldCharType="separate"/>
            </w:r>
          </w:moveTo>
          <w:r w:rsidR="00E04011">
            <w:rPr>
              <w:lang w:val="en-US"/>
            </w:rPr>
            <w:fldChar w:fldCharType="begin"/>
          </w:r>
          <w:r w:rsidR="00E04011">
            <w:rPr>
              <w:lang w:val="en-US"/>
            </w:rPr>
            <w:instrText>HYPERLINK "#_CTVL0019a3197eb6c494dff8d212b66c5111b25" \o "Fisgativa, H.; Zennaro, B.; Charnier, C.; Richard, C.; Accarion, G.; Béline, F. (2020): Comprehensive determination of input state variables dataset r…"</w:instrText>
          </w:r>
          <w:ins w:id="1493" w:author="Hellmann, Simon" w:date="2025-08-31T12:14:00Z">
            <w:r w:rsidR="00C64143">
              <w:rPr>
                <w:lang w:val="en-US"/>
              </w:rPr>
            </w:r>
          </w:ins>
          <w:r w:rsidR="00E04011">
            <w:rPr>
              <w:lang w:val="en-US"/>
            </w:rPr>
            <w:fldChar w:fldCharType="separate"/>
          </w:r>
          <w:r w:rsidR="00E04011">
            <w:rPr>
              <w:lang w:val="en-US"/>
            </w:rPr>
            <w:t>Fisgativa et al.</w:t>
          </w:r>
          <w:r w:rsidR="00E04011">
            <w:rPr>
              <w:lang w:val="en-US"/>
            </w:rPr>
            <w:fldChar w:fldCharType="end"/>
          </w:r>
          <w:moveTo w:id="1494" w:author="Hellmann, Simon" w:date="2025-08-30T17:55:00Z">
            <w:r>
              <w:rPr>
                <w:lang w:val="en-US"/>
              </w:rPr>
              <w:fldChar w:fldCharType="end"/>
            </w:r>
          </w:moveTo>
        </w:sdtContent>
      </w:sdt>
      <w:moveTo w:id="1495" w:author="Hellmann, Simon" w:date="2025-08-30T17:55:00Z">
        <w:r>
          <w:rPr>
            <w:lang w:val="en-US"/>
          </w:rPr>
          <w:t xml:space="preserve"> </w:t>
        </w:r>
      </w:moveTo>
      <w:sdt>
        <w:sdtPr>
          <w:rPr>
            <w:lang w:val="en-US"/>
          </w:rPr>
          <w:alias w:val="To edit, see citavi.com/edit"/>
          <w:tag w:val="CitaviPlaceholder#2a1a5e39-96eb-4998-9fbb-6b19289e55c9"/>
          <w:id w:val="-1513451879"/>
          <w:placeholder>
            <w:docPart w:val="10426CCEAEBC46C89D36CA9C62F7FC70"/>
          </w:placeholder>
        </w:sdtPr>
        <w:sdtContent>
          <w:moveTo w:id="1496" w:author="Hellmann, Simon" w:date="2025-08-30T17:55:00Z">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BUMTU6MDE6MD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r>
              <w:rPr>
                <w:lang w:val="en-US"/>
              </w:rPr>
              <w:fldChar w:fldCharType="separate"/>
            </w:r>
          </w:moveTo>
          <w:r w:rsidR="00E04011">
            <w:rPr>
              <w:lang w:val="en-US"/>
            </w:rPr>
            <w:fldChar w:fldCharType="begin"/>
          </w:r>
          <w:r w:rsidR="00E04011">
            <w:rPr>
              <w:lang w:val="en-US"/>
            </w:rPr>
            <w:instrText>HYPERLINK "#_CTVL0019a3197eb6c494dff8d212b66c5111b25" \o "Fisgativa, H.; Zennaro, B.; Charnier, C.; Richard, C.; Accarion, G.; Béline, F. (2020): Comprehensive determination of input state variables dataset r…"</w:instrText>
          </w:r>
          <w:ins w:id="1497" w:author="Hellmann, Simon" w:date="2025-08-31T12:14:00Z">
            <w:r w:rsidR="00C64143">
              <w:rPr>
                <w:lang w:val="en-US"/>
              </w:rPr>
            </w:r>
          </w:ins>
          <w:r w:rsidR="00E04011">
            <w:rPr>
              <w:lang w:val="en-US"/>
            </w:rPr>
            <w:fldChar w:fldCharType="separate"/>
          </w:r>
          <w:r w:rsidR="00E04011">
            <w:rPr>
              <w:lang w:val="en-US"/>
            </w:rPr>
            <w:t>(2020)</w:t>
          </w:r>
          <w:r w:rsidR="00E04011">
            <w:rPr>
              <w:lang w:val="en-US"/>
            </w:rPr>
            <w:fldChar w:fldCharType="end"/>
          </w:r>
          <w:moveTo w:id="1498" w:author="Hellmann, Simon" w:date="2025-08-30T17:55:00Z">
            <w:r>
              <w:rPr>
                <w:lang w:val="en-US"/>
              </w:rPr>
              <w:fldChar w:fldCharType="end"/>
            </w:r>
          </w:moveTo>
        </w:sdtContent>
      </w:sdt>
      <w:moveTo w:id="1499" w:author="Hellmann, Simon" w:date="2025-08-30T17:55:00Z">
        <w:r>
          <w:rPr>
            <w:lang w:val="en-US"/>
          </w:rPr>
          <w:t xml:space="preserve">, conversely, </w:t>
        </w:r>
        <w:r w:rsidRPr="100FEDD3">
          <w:rPr>
            <w:lang w:val="en-US"/>
          </w:rPr>
          <w:t>report</w:t>
        </w:r>
        <w:r>
          <w:rPr>
            <w:lang w:val="en-US"/>
          </w:rPr>
          <w:t>ed</w:t>
        </w:r>
        <w:r w:rsidRPr="100FEDD3">
          <w:rPr>
            <w:lang w:val="en-US"/>
          </w:rPr>
          <w:t xml:space="preserve"> higher </w:t>
        </w:r>
        <w:r>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Pr>
            <w:lang w:val="en-US"/>
          </w:rPr>
          <w:t xml:space="preserve">The same authors </w:t>
        </w:r>
        <w:r w:rsidRPr="100FEDD3">
          <w:rPr>
            <w:lang w:val="en-US"/>
          </w:rPr>
          <w:t>report</w:t>
        </w:r>
        <w:r>
          <w:rPr>
            <w:lang w:val="en-US"/>
          </w:rPr>
          <w:t>ed</w:t>
        </w:r>
        <w:r w:rsidRPr="100FEDD3">
          <w:rPr>
            <w:lang w:val="en-US"/>
          </w:rPr>
          <w:t xml:space="preserve"> </w:t>
        </w:r>
        <w:r>
          <w:rPr>
            <w:lang w:val="en-US"/>
          </w:rPr>
          <w:t xml:space="preserve">values </w:t>
        </w:r>
        <w:r w:rsidRPr="100FEDD3">
          <w:rPr>
            <w:lang w:val="en-US"/>
          </w:rPr>
          <w:t xml:space="preserve">for </w:t>
        </w:r>
        <w:r>
          <w:rPr>
            <w:lang w:val="en-US"/>
          </w:rPr>
          <w:t>M</w:t>
        </w:r>
        <w:r w:rsidRPr="100FEDD3">
          <w:rPr>
            <w:lang w:val="en-US"/>
          </w:rPr>
          <w:t xml:space="preserve">S </w:t>
        </w:r>
        <w:r>
          <w:rPr>
            <w:lang w:val="en-US"/>
          </w:rPr>
          <w:t xml:space="preserve">in a similar </w:t>
        </w:r>
        <w:r w:rsidRPr="100FEDD3">
          <w:rPr>
            <w:lang w:val="en-US"/>
          </w:rPr>
          <w:t>range</w:t>
        </w:r>
        <w:r>
          <w:rPr>
            <w:lang w:val="en-US"/>
          </w:rPr>
          <w:t xml:space="preserve"> as the present study</w:t>
        </w:r>
        <w:r w:rsidRPr="100FEDD3">
          <w:rPr>
            <w:lang w:val="en-US"/>
          </w:rPr>
          <w:t xml:space="preserve">, whereas PR </w:t>
        </w:r>
        <w:r>
          <w:rPr>
            <w:lang w:val="en-US"/>
          </w:rPr>
          <w:t xml:space="preserve">were stated to be </w:t>
        </w:r>
        <w:r w:rsidRPr="100FEDD3">
          <w:rPr>
            <w:lang w:val="en-US"/>
          </w:rPr>
          <w:t>lower and LI higher than in the present study.</w:t>
        </w:r>
      </w:moveTo>
    </w:p>
    <w:p w14:paraId="71355869" w14:textId="3F09586F" w:rsidR="00BB59BF" w:rsidRDefault="00BB59BF" w:rsidP="00BB59BF">
      <w:pPr>
        <w:rPr>
          <w:ins w:id="1500" w:author="Hellmann, Simon" w:date="2025-08-31T12:11:00Z"/>
          <w:lang w:val="en-US"/>
        </w:rPr>
      </w:pPr>
      <w:customXmlInsRangeStart w:id="1501" w:author="Hellmann, Simon" w:date="2025-08-31T11:59:00Z"/>
      <w:sdt>
        <w:sdtPr>
          <w:rPr>
            <w:lang w:val="en-US"/>
          </w:rPr>
          <w:alias w:val="To edit, see citavi.com/edit"/>
          <w:tag w:val="CitaviPlaceholder#b2ec2744-fd26-4882-ba13-c3fd8ae12d22"/>
          <w:id w:val="-566964938"/>
          <w:placeholder>
            <w:docPart w:val="3360C097E6C64BF497156C46EE98D262"/>
          </w:placeholder>
        </w:sdtPr>
        <w:sdtContent>
          <w:customXmlInsRangeEnd w:id="1501"/>
          <w:customXmlInsRangeStart w:id="1502" w:author="Hellmann, Simon" w:date="2025-08-31T11:59:00Z"/>
        </w:sdtContent>
      </w:sdt>
      <w:customXmlInsRangeEnd w:id="1502"/>
      <w:ins w:id="1503" w:author="Hellmann, Simon" w:date="2025-08-31T11:59:00Z">
        <w:r w:rsidRPr="00F606DE">
          <w:rPr>
            <w:lang w:val="en-US"/>
          </w:rPr>
          <w:t xml:space="preserve">In summary, </w:t>
        </w:r>
        <w:r w:rsidRPr="100FEDD3">
          <w:rPr>
            <w:lang w:val="en-US"/>
          </w:rPr>
          <w:t xml:space="preserve">ADM1 influent characterization of </w:t>
        </w:r>
        <w:r>
          <w:rPr>
            <w:lang w:val="en-US"/>
          </w:rPr>
          <w:t xml:space="preserve">comparable </w:t>
        </w:r>
        <w:r w:rsidRPr="100FEDD3">
          <w:rPr>
            <w:lang w:val="en-US"/>
          </w:rPr>
          <w:t xml:space="preserve">agricultural substrates results in starkly different macronutrient values. This </w:t>
        </w:r>
        <w:r>
          <w:rPr>
            <w:lang w:val="en-US"/>
          </w:rPr>
          <w:t xml:space="preserve">is rooted in different breeds of the same substrate as well as </w:t>
        </w:r>
        <w:r w:rsidRPr="100FEDD3">
          <w:rPr>
            <w:lang w:val="en-US"/>
          </w:rPr>
          <w:t>seasonal fluctuations, sampling and measurement errors</w:t>
        </w:r>
        <w:r>
          <w:rPr>
            <w:lang w:val="en-US"/>
          </w:rPr>
          <w:t>,</w:t>
        </w:r>
        <w:r w:rsidRPr="100FEDD3">
          <w:rPr>
            <w:lang w:val="en-US"/>
          </w:rPr>
          <w:t xml:space="preserve"> and different assumptions on </w:t>
        </w:r>
        <w:r>
          <w:rPr>
            <w:lang w:val="en-US"/>
          </w:rPr>
          <w:t xml:space="preserve">degradability </w:t>
        </w:r>
      </w:ins>
      <w:customXmlInsRangeStart w:id="1504" w:author="Hellmann, Simon" w:date="2025-08-31T11:59:00Z"/>
      <w:sdt>
        <w:sdtPr>
          <w:rPr>
            <w:lang w:val="en-US"/>
          </w:rPr>
          <w:alias w:val="To edit, see citavi.com/edit"/>
          <w:tag w:val="CitaviPlaceholder#9c70315f-645d-4f6e-beaf-49b9f3064692"/>
          <w:id w:val="-400910650"/>
          <w:placeholder>
            <w:docPart w:val="3360C097E6C64BF497156C46EE98D262"/>
          </w:placeholder>
        </w:sdtPr>
        <w:sdtContent>
          <w:customXmlInsRangeEnd w:id="1504"/>
          <w:ins w:id="1505" w:author="Hellmann, Simon" w:date="2025-08-31T11:59:00Z">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4LTMwVDE1OjAxOjA4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5YzcwMzE1Zi02NDVkLTRmNmUtYmVhZi00OWI5ZjMwNjQ2OTIiLCJUZXh0IjoiKExpZWJldHJhdSBhbmQgUGZlaWZmZXIsIDIwMjApIiwiV0FJVmVyc2lvbiI6IjYuMTkuMi4xIn0=}</w:instrText>
            </w:r>
            <w:r>
              <w:rPr>
                <w:lang w:val="en-US"/>
              </w:rPr>
              <w:fldChar w:fldCharType="separate"/>
            </w:r>
            <w:r>
              <w:fldChar w:fldCharType="begin"/>
            </w:r>
            <w:r w:rsidRPr="001B4B12">
              <w:rPr>
                <w:lang w:val="en-US"/>
              </w:rPr>
              <w:instrText xml:space="preserve"> HYPERLINK \l "_CTVL001c3b78bc64261460886accb7573639093" \o "Liebetrau, J.; Pfeiffer, D. (Eds.) (2020): Collection of Methods for Biogas. Methods to determine parameters for analysis purposes and parameters that…" </w:instrText>
            </w:r>
          </w:ins>
          <w:ins w:id="1506" w:author="Hellmann, Simon" w:date="2025-08-31T12:14:00Z"/>
          <w:ins w:id="1507" w:author="Hellmann, Simon" w:date="2025-08-31T11:59:00Z">
            <w:r>
              <w:fldChar w:fldCharType="separate"/>
            </w:r>
            <w:r>
              <w:rPr>
                <w:lang w:val="en-US"/>
              </w:rPr>
              <w:t>(Liebetrau and Pfeiffer, 2020)</w:t>
            </w:r>
            <w:r>
              <w:rPr>
                <w:lang w:val="en-US"/>
              </w:rPr>
              <w:fldChar w:fldCharType="end"/>
            </w:r>
            <w:r>
              <w:rPr>
                <w:lang w:val="en-US"/>
              </w:rPr>
              <w:fldChar w:fldCharType="end"/>
            </w:r>
          </w:ins>
          <w:customXmlInsRangeStart w:id="1508" w:author="Hellmann, Simon" w:date="2025-08-31T11:59:00Z"/>
        </w:sdtContent>
      </w:sdt>
      <w:customXmlInsRangeEnd w:id="1508"/>
      <w:ins w:id="1509" w:author="Hellmann, Simon" w:date="2025-08-31T11:59:00Z">
        <w:r w:rsidRPr="100FEDD3">
          <w:rPr>
            <w:lang w:val="en-US"/>
          </w:rPr>
          <w:t>. Linear</w:t>
        </w:r>
        <w:r>
          <w:rPr>
            <w:lang w:val="en-US"/>
          </w:rPr>
          <w:t xml:space="preserve"> uncertainty propagation only based on measurement uncertainties results in substantial </w:t>
        </w:r>
        <w:r w:rsidRPr="3D37C07F">
          <w:rPr>
            <w:lang w:val="en-US"/>
          </w:rPr>
          <w:t>error bands</w:t>
        </w:r>
        <w:r>
          <w:rPr>
            <w:lang w:val="en-US"/>
          </w:rPr>
          <w:t xml:space="preserve"> which realistically reflect observed uncertainties of ADM1 substrate characterization. However, values determined with uncertainty propagation for LI </w:t>
        </w:r>
        <w:r w:rsidRPr="100FEDD3">
          <w:rPr>
            <w:lang w:val="en-US"/>
          </w:rPr>
          <w:t xml:space="preserve">in </w:t>
        </w:r>
        <w:r>
          <w:rPr>
            <w:lang w:val="en-US"/>
          </w:rPr>
          <w:t>M</w:t>
        </w:r>
        <w:r w:rsidRPr="100FEDD3">
          <w:rPr>
            <w:lang w:val="en-US"/>
          </w:rPr>
          <w:t xml:space="preserve">S and GrS rather </w:t>
        </w:r>
        <w:r>
          <w:rPr>
            <w:lang w:val="en-US"/>
          </w:rPr>
          <w:t>represent lower estimates of measured error bands</w:t>
        </w:r>
        <w:r w:rsidRPr="100FEDD3">
          <w:rPr>
            <w:lang w:val="en-US"/>
          </w:rPr>
          <w:t>.</w:t>
        </w:r>
      </w:ins>
    </w:p>
    <w:p w14:paraId="1BC711D7" w14:textId="77777777" w:rsidR="00FC6AF8" w:rsidRDefault="00FC6AF8" w:rsidP="00FC6AF8">
      <w:pPr>
        <w:pStyle w:val="berschrift2"/>
        <w:rPr>
          <w:ins w:id="1510" w:author="Hellmann, Simon" w:date="2025-08-31T12:11:00Z"/>
          <w:lang w:val="en-US"/>
        </w:rPr>
      </w:pPr>
      <w:customXmlInsRangeStart w:id="1511" w:author="Hellmann, Simon" w:date="2025-08-31T12:11:00Z"/>
      <w:sdt>
        <w:sdtPr>
          <w:rPr>
            <w:lang w:val="en-US"/>
          </w:rPr>
          <w:alias w:val="To edit, see citavi.com/edit"/>
          <w:tag w:val="CitaviPlaceholder#3a798637-ec5e-419c-b095-57c4a4652100"/>
          <w:id w:val="309993888"/>
          <w:placeholder>
            <w:docPart w:val="CEF0CE11B0FE494785817584B593F1B9"/>
          </w:placeholder>
        </w:sdtPr>
        <w:sdtContent>
          <w:customXmlInsRangeEnd w:id="1511"/>
          <w:customXmlInsRangeStart w:id="1512" w:author="Hellmann, Simon" w:date="2025-08-31T12:11:00Z"/>
        </w:sdtContent>
      </w:sdt>
      <w:customXmlInsRangeEnd w:id="1512"/>
      <w:ins w:id="1513" w:author="Hellmann, Simon" w:date="2025-08-31T12:11:00Z">
        <w:r>
          <w:rPr>
            <w:lang w:val="en-US"/>
          </w:rPr>
          <w:t>3.2 Sensitivity analysis of uncertain macronutrients</w:t>
        </w:r>
      </w:ins>
    </w:p>
    <w:p w14:paraId="7FBE72D9" w14:textId="5BBBE4D3" w:rsidR="00FC6AF8" w:rsidRDefault="00FC6AF8" w:rsidP="00FC6AF8">
      <w:pPr>
        <w:ind w:firstLine="0"/>
        <w:rPr>
          <w:moveTo w:id="1514" w:author="Hellmann, Simon" w:date="2025-08-30T17:55:00Z"/>
          <w:lang w:val="en-US"/>
        </w:rPr>
        <w:pPrChange w:id="1515" w:author="Hellmann, Simon" w:date="2025-08-31T12:11:00Z">
          <w:pPr/>
        </w:pPrChange>
      </w:pPr>
      <w:ins w:id="1516" w:author="Hellmann, Simon" w:date="2025-08-31T12:11:00Z">
        <w:r>
          <w:rPr>
            <w:lang w:val="en-US"/>
          </w:rPr>
          <w:t>The i</w:t>
        </w:r>
        <w:r w:rsidRPr="00EE7C73">
          <w:rPr>
            <w:lang w:val="en-US"/>
          </w:rPr>
          <w:t>nfluence</w:t>
        </w:r>
        <w:r>
          <w:rPr>
            <w:lang w:val="en-US"/>
          </w:rPr>
          <w:t xml:space="preserve"> of uncertain macronutrient influent concentrations was considered in model simulations according to the block diagram shown in Fig. 1d. Two simulators were run in parallel </w:t>
        </w:r>
      </w:ins>
    </w:p>
    <w:moveToRangeEnd w:id="1476"/>
    <w:p w14:paraId="523C95AA" w14:textId="77777777" w:rsidR="0011577E" w:rsidRDefault="0011577E"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06E6B" w:rsidRPr="00F511F7" w14:paraId="7F048A22" w14:textId="77777777" w:rsidTr="00055B45">
        <w:trPr>
          <w:trHeight w:val="300"/>
        </w:trPr>
        <w:tc>
          <w:tcPr>
            <w:tcW w:w="9029" w:type="dxa"/>
          </w:tcPr>
          <w:p w14:paraId="37C0EB02" w14:textId="77777777" w:rsidR="00D06E6B" w:rsidRDefault="00D06E6B" w:rsidP="00055B45">
            <w:pPr>
              <w:ind w:firstLine="0"/>
              <w:jc w:val="center"/>
              <w:rPr>
                <w:lang w:val="en-US"/>
              </w:rPr>
            </w:pPr>
            <w:r>
              <w:rPr>
                <w:noProof/>
              </w:rPr>
              <w:drawing>
                <wp:inline distT="0" distB="0" distL="0" distR="0" wp14:anchorId="05521BC0" wp14:editId="39FF4C59">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2"/>
                          <a:stretch>
                            <a:fillRect/>
                          </a:stretch>
                        </pic:blipFill>
                        <pic:spPr>
                          <a:xfrm>
                            <a:off x="0" y="0"/>
                            <a:ext cx="5538637" cy="5538637"/>
                          </a:xfrm>
                          <a:prstGeom prst="rect">
                            <a:avLst/>
                          </a:prstGeom>
                          <a:ln/>
                        </pic:spPr>
                      </pic:pic>
                    </a:graphicData>
                  </a:graphic>
                </wp:inline>
              </w:drawing>
            </w:r>
          </w:p>
        </w:tc>
      </w:tr>
      <w:tr w:rsidR="00D06E6B" w:rsidRPr="008B622F" w14:paraId="29F3B421" w14:textId="77777777" w:rsidTr="00055B45">
        <w:trPr>
          <w:trHeight w:val="300"/>
        </w:trPr>
        <w:tc>
          <w:tcPr>
            <w:tcW w:w="9029" w:type="dxa"/>
          </w:tcPr>
          <w:p w14:paraId="6C343575" w14:textId="77777777" w:rsidR="00D06E6B" w:rsidRDefault="00D06E6B" w:rsidP="00055B45">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Pr>
                <w:rFonts w:eastAsia="Garamond" w:cs="Garamond"/>
                <w:sz w:val="22"/>
                <w:lang w:val="en-US"/>
              </w:rPr>
              <w:t>Theoretical and measured distributions of degradable</w:t>
            </w:r>
            <w:r w:rsidRPr="00BC0157">
              <w:rPr>
                <w:rFonts w:eastAsia="Garamond" w:cs="Garamond"/>
                <w:sz w:val="22"/>
                <w:lang w:val="en-US"/>
              </w:rPr>
              <w:t xml:space="preserve"> fractions of macronutrients</w:t>
            </w:r>
            <w:r>
              <w:rPr>
                <w:rFonts w:eastAsia="Garamond" w:cs="Garamond"/>
                <w:sz w:val="22"/>
                <w:lang w:val="en-US"/>
              </w:rPr>
              <w:t>. Theoretical distributions are shown by means of gaussian curves, measured distributions by means of boxplots. Sample sizes used for measured distributions are provided in the legend. Note that y-axes only apply for theoretical distributions.</w:t>
            </w:r>
          </w:p>
        </w:tc>
      </w:tr>
    </w:tbl>
    <w:p w14:paraId="1EBD5CEC" w14:textId="0CB18034" w:rsidR="2951C5AE" w:rsidRPr="00913A04" w:rsidRDefault="00D06E6B" w:rsidP="00D06E6B">
      <w:pPr>
        <w:spacing w:after="0" w:line="276" w:lineRule="auto"/>
        <w:ind w:right="0" w:firstLine="0"/>
        <w:jc w:val="left"/>
        <w:rPr>
          <w:rFonts w:eastAsia="Garamond" w:cs="Garamond"/>
          <w:lang w:val="en-US"/>
        </w:rPr>
      </w:pPr>
      <w:r>
        <w:rPr>
          <w:rFonts w:eastAsia="Garamond" w:cs="Garamond"/>
          <w:lang w:val="en-US"/>
        </w:rPr>
        <w:br w:type="page"/>
      </w:r>
    </w:p>
    <w:p w14:paraId="209046F0" w14:textId="0A4C593A" w:rsidR="100FEDD3" w:rsidDel="00BB59BF" w:rsidRDefault="100FEDD3" w:rsidP="00FC6AF8">
      <w:pPr>
        <w:ind w:firstLine="0"/>
        <w:rPr>
          <w:del w:id="1517" w:author="Hellmann, Simon" w:date="2025-08-31T11:59:00Z"/>
          <w:moveFrom w:id="1518" w:author="Hellmann, Simon" w:date="2025-08-30T17:55:00Z"/>
          <w:lang w:val="en-US"/>
        </w:rPr>
        <w:pPrChange w:id="1519" w:author="Hellmann, Simon" w:date="2025-08-31T12:11:00Z">
          <w:pPr/>
        </w:pPrChange>
      </w:pPr>
      <w:moveFromRangeStart w:id="1520" w:author="Hellmann, Simon" w:date="2025-08-30T17:55:00Z" w:name="move207468961"/>
      <w:moveFrom w:id="1521" w:author="Hellmann, Simon" w:date="2025-08-30T17:55:00Z">
        <w:r w:rsidRPr="100FEDD3" w:rsidDel="006517F0">
          <w:rPr>
            <w:lang w:val="en-US"/>
          </w:rPr>
          <w:lastRenderedPageBreak/>
          <w:t>In</w:t>
        </w:r>
        <w:r w:rsidR="00512DA1" w:rsidDel="006517F0">
          <w:rPr>
            <w:lang w:val="en-US"/>
          </w:rPr>
          <w:t xml:space="preserve"> the</w:t>
        </w:r>
        <w:r w:rsidRPr="100FEDD3" w:rsidDel="006517F0">
          <w:rPr>
            <w:lang w:val="en-US"/>
          </w:rPr>
          <w:t xml:space="preserve"> literature, a wide spectrum of substrate characterizations is reported for comparable substrates. This holds especially </w:t>
        </w:r>
        <w:r w:rsidR="001C25BA" w:rsidDel="006517F0">
          <w:rPr>
            <w:lang w:val="en-US"/>
          </w:rPr>
          <w:t xml:space="preserve">true </w:t>
        </w:r>
        <w:r w:rsidRPr="100FEDD3" w:rsidDel="006517F0">
          <w:rPr>
            <w:lang w:val="en-US"/>
          </w:rPr>
          <w:t xml:space="preserve">for </w:t>
        </w:r>
        <w:r w:rsidR="0045620C" w:rsidDel="006517F0">
          <w:rPr>
            <w:lang w:val="en-US"/>
          </w:rPr>
          <w:t>degradable</w:t>
        </w:r>
        <w:r w:rsidR="0045620C" w:rsidRPr="100FEDD3" w:rsidDel="006517F0">
          <w:rPr>
            <w:lang w:val="en-US"/>
          </w:rPr>
          <w:t xml:space="preserve"> </w:t>
        </w:r>
        <w:r w:rsidRPr="100FEDD3" w:rsidDel="006517F0">
          <w:rPr>
            <w:lang w:val="en-US"/>
          </w:rPr>
          <w:t xml:space="preserve">macronutrient concentrations </w:t>
        </w:r>
        <w:r w:rsidR="00A73682" w:rsidDel="006517F0">
          <w:rPr>
            <w:lang w:val="en-US"/>
          </w:rPr>
          <w:t>due to</w:t>
        </w:r>
        <w:r w:rsidRPr="100FEDD3" w:rsidDel="006517F0">
          <w:rPr>
            <w:lang w:val="en-US"/>
          </w:rPr>
          <w:t xml:space="preserve"> the manifold ways to </w:t>
        </w:r>
        <w:r w:rsidR="00A62736" w:rsidDel="006517F0">
          <w:rPr>
            <w:lang w:val="en-US"/>
          </w:rPr>
          <w:t>derive</w:t>
        </w:r>
        <w:r w:rsidR="00A62736" w:rsidRPr="100FEDD3" w:rsidDel="006517F0">
          <w:rPr>
            <w:lang w:val="en-US"/>
          </w:rPr>
          <w:t xml:space="preserve"> </w:t>
        </w:r>
        <w:r w:rsidRPr="100FEDD3" w:rsidDel="006517F0">
          <w:rPr>
            <w:lang w:val="en-US"/>
          </w:rPr>
          <w:t>them</w:t>
        </w:r>
        <w:r w:rsidR="0016171B" w:rsidDel="006517F0">
          <w:rPr>
            <w:lang w:val="en-US"/>
          </w:rPr>
          <w:t xml:space="preserve"> </w:t>
        </w:r>
      </w:moveFrom>
      <w:sdt>
        <w:sdtPr>
          <w:rPr>
            <w:lang w:val="en-US"/>
          </w:rPr>
          <w:alias w:val="To edit, see citavi.com/edit"/>
          <w:tag w:val="CitaviPlaceholder#5fbcab87-2318-4825-b544-dd0a10b1b185"/>
          <w:id w:val="-1118917215"/>
          <w:placeholder>
            <w:docPart w:val="DefaultPlaceholder_-1854013440"/>
          </w:placeholder>
        </w:sdtPr>
        <w:sdtContent>
          <w:moveFrom w:id="1522" w:author="Hellmann, Simon" w:date="2025-08-30T17:55:00Z">
            <w:r w:rsidR="0016171B" w:rsidDel="006517F0">
              <w:rPr>
                <w:lang w:val="en-US"/>
              </w:rPr>
              <w:fldChar w:fldCharType="begin"/>
            </w:r>
            <w:r w:rsidR="00A551DA" w:rsidDel="006517F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TaGVsbG1hbm4iLCJJZCI6IjM4ZDQzZWVlLWViODEtNDQ2OS04ZGJmLTkwYjVhNDEzZGI3ZiIsIk1vZGlmaWVkT24iOiIyMDI1LTA4LTMwVDE1OjAxOjA4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cmVmIjoiMTMifV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NjMzNzg0NyIsIlVyaVN0cmluZyI6Imh0dHA6Ly93d3cubmNiaS5ubG0ubmloLmdvdi9wdWJtZWQvMjYzMzc4ND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1LTE3VDE1OjIwOjU1IiwiTW9kaWZpZWRCeSI6Il9hIiwiSWQiOiI2NWU1ZTMwOS1kODAxLTRkMDUtOTg3Yi00YjA2MmExNGI5Y2IiLCJNb2RpZmllZE9uIjoiMjAyMi0wNS0xN1QxNToyMDo1NS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OTc4LTMtMzE5LTIxOTkzLTZfNiIsIlVyaVN0cmluZyI6Imh0dHBzOi8vZG9pLm9yZy8xMC4xMDA3Lzk3OC0zLTMxOS0yMTk5My02Xz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1LTE3VDE1OjIwOjU2IiwiTW9kaWZpZWRCeSI6Il9hIiwiSWQiOiJjOTRkNzU0MS1lYjg4LTQyYjItYThmMC1mYmUzZjliMzIwNDMiLCJNb2RpZmllZE9uIjoiMjAyMi0wNS0xN1QxNToyMDo1NiIsIlByb2plY3QiOnsiJHJlZiI6IjgifX1dLCJOb3RlcyI6IkpvdXJuYWwgQXJ0aWNsZVxuUmV2aWV3Ii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A6Ly93d3cud29ybGRjYXQub3JnL29jbGMvMTE5NDQ5NzkzNyIsIlVyaVN0cmluZyI6Imh0dHA6Ly93d3cud29ybGRjYXQub3JnL29jbGMvMTE5NDQ5Nzkz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3LTA5VDExOjQwOjAxIiwiTW9kaWZpZWRCeSI6Il9IZWxsbWFubiwgU2ltb24iLCJJZCI6IjAyNDM4NjY0LWYyNWUtNDc4Ny04OTljLTYxOGJjNThkYTgwYiIsIk1vZGlmaWVkT24iOiIyMDI1LTA3LTA5VDExOjQwOjAxIiwiUHJvamVjdCI6eyIkcmVmIjoiOCJ9fV0sIk5vdGVzIjoiQmF1ZXIsIEFsZXhhbmRlciAoVmVyZmFzc2VySW4pXHJcbkJvY2htYW5uLCBHdWVudGhlciAoTWl0d2lya2VuZGVSKVxyXG5Hcm9uYXVlciwgQW5kcmVhcyAoTWl0d2lya2VuZGVSKVxyXG5XZWlzcywgU3RlZmFuIChNaXR3aXJrZW5kZVIpXHJcbkfDvGJpdHosIEcuIE0uIChNaXR3aXJrZW5kZVIpIi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gtMzBUMTU6MDE6MDg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4LTMwVDE1OjAxOjA4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yZWYiOiI4In19LHsiJGlkIjoiNTE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1Mi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1My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NTQ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1NS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yZWYiOiIxMyJ9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1OSIsIiR0eXBlIjoiU3dpc3NBY2FkZW1pYy5DaXRhdmkuTG9jYXRpb24sIFN3aXNzQWNhZGVtaWMuQ2l0YXZpIiwiQWRkcmVzcyI6eyIkaWQiOiI2MC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2MiIsIiR0eXBlIjoiU3dpc3NBY2FkZW1pYy5DaXRhdmkuTG9jYXRpb24sIFN3aXNzQWNhZGVtaWMuQ2l0YXZpIiwiQWRkcmVzcyI6eyIkaWQiOiI2My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5vdGVzIjoiSm91cm5hbCBBcnRpY2xlIi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4LTMwVDE1OjAxOjA4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sidR="0016171B" w:rsidDel="006517F0">
              <w:rPr>
                <w:lang w:val="en-US"/>
              </w:rPr>
              <w:fldChar w:fldCharType="separate"/>
            </w:r>
            <w:r w:rsidR="009671CE" w:rsidDel="006517F0">
              <w:rPr>
                <w:lang w:val="en-US"/>
              </w:rPr>
              <w:fldChar w:fldCharType="begin"/>
            </w:r>
            <w:r w:rsidR="009671CE" w:rsidDel="006517F0">
              <w:rPr>
                <w:lang w:val="en-US"/>
              </w:rPr>
              <w:instrText>HYPERLINK "#_CTVL00138d43eeeeb8144698dbf90b5a413db7f" \o "Koch, K.; Hafner, S. D.; Weinrich, S.; Astals, S.; Holliger, C. (2020): Power and Limitations of Biochemical Methane Potential (BMP) Tests. Frontiers …"</w:instrText>
            </w:r>
            <w:r w:rsidR="009671CE" w:rsidDel="006517F0">
              <w:rPr>
                <w:lang w:val="en-US"/>
              </w:rPr>
              <w:fldChar w:fldCharType="separate"/>
            </w:r>
            <w:r w:rsidR="009671CE" w:rsidDel="006517F0">
              <w:rPr>
                <w:lang w:val="en-US"/>
              </w:rPr>
              <w:t>(Koch et al., 2020</w:t>
            </w:r>
            <w:r w:rsidR="009671CE" w:rsidDel="006517F0">
              <w:rPr>
                <w:lang w:val="en-US"/>
              </w:rPr>
              <w:fldChar w:fldCharType="end"/>
            </w:r>
            <w:r w:rsidR="009671CE" w:rsidDel="006517F0">
              <w:rPr>
                <w:lang w:val="en-US"/>
              </w:rPr>
              <w:fldChar w:fldCharType="begin"/>
            </w:r>
            <w:r w:rsidR="009671CE" w:rsidDel="006517F0">
              <w:rPr>
                <w:lang w:val="en-US"/>
              </w:rPr>
              <w:instrText>HYPERLINK "#_CTVL001aa10622fc825473c887011dc382fbeeb" \o "Lübken, M.; Kosse, P.; Koch, K.; Gehring, T.; Wichern, M. (2015): Influent Fractionation for Modeling Continuous Anaerobic Digestion Processes. In Güb…"</w:instrText>
            </w:r>
            <w:r w:rsidR="009671CE" w:rsidDel="006517F0">
              <w:rPr>
                <w:lang w:val="en-US"/>
              </w:rPr>
              <w:fldChar w:fldCharType="separate"/>
            </w:r>
            <w:r w:rsidR="009671CE" w:rsidDel="006517F0">
              <w:rPr>
                <w:lang w:val="en-US"/>
              </w:rPr>
              <w:t>; Lübken et al., 2015</w:t>
            </w:r>
            <w:r w:rsidR="009671CE" w:rsidDel="006517F0">
              <w:rPr>
                <w:lang w:val="en-US"/>
              </w:rPr>
              <w:fldChar w:fldCharType="end"/>
            </w:r>
            <w:r w:rsidR="009671CE" w:rsidDel="006517F0">
              <w:rPr>
                <w:lang w:val="en-US"/>
              </w:rPr>
              <w:fldChar w:fldCharType="begin"/>
            </w:r>
            <w:r w:rsidR="009671CE" w:rsidDel="006517F0">
              <w:rPr>
                <w:lang w:val="en-US"/>
              </w:rPr>
              <w:instrText>HYPERLINK "#_CTVL0019a3197eb6c494dff8d212b66c5111b25" \o "Fisgativa, H.; Zennaro, B.; Charnier, C.; Richard, C.; Accarion, G.; Béline, F. (2020): Comprehensive determination of input state variables dataset r…"</w:instrText>
            </w:r>
            <w:r w:rsidR="009671CE" w:rsidDel="006517F0">
              <w:rPr>
                <w:lang w:val="en-US"/>
              </w:rPr>
              <w:fldChar w:fldCharType="separate"/>
            </w:r>
            <w:r w:rsidR="009671CE" w:rsidDel="006517F0">
              <w:rPr>
                <w:lang w:val="en-US"/>
              </w:rPr>
              <w:t>; Fisgativa et al., 2020)</w:t>
            </w:r>
            <w:r w:rsidR="009671CE" w:rsidDel="006517F0">
              <w:rPr>
                <w:lang w:val="en-US"/>
              </w:rPr>
              <w:fldChar w:fldCharType="end"/>
            </w:r>
            <w:r w:rsidR="0016171B" w:rsidDel="006517F0">
              <w:rPr>
                <w:lang w:val="en-US"/>
              </w:rPr>
              <w:fldChar w:fldCharType="end"/>
            </w:r>
          </w:moveFrom>
        </w:sdtContent>
      </w:sdt>
      <w:moveFrom w:id="1523" w:author="Hellmann, Simon" w:date="2025-08-30T17:55:00Z">
        <w:r w:rsidR="001C25BA" w:rsidRPr="00220152" w:rsidDel="006517F0">
          <w:rPr>
            <w:lang w:val="en-US"/>
          </w:rPr>
          <w:t>.</w:t>
        </w:r>
        <w:r w:rsidRPr="001C25BA" w:rsidDel="006517F0">
          <w:rPr>
            <w:lang w:val="en-US"/>
          </w:rPr>
          <w:t xml:space="preserve"> </w:t>
        </w:r>
        <w:r w:rsidR="00A62736" w:rsidDel="006517F0">
          <w:rPr>
            <w:lang w:val="en-US"/>
          </w:rPr>
          <w:t xml:space="preserve">When deriving the </w:t>
        </w:r>
        <w:r w:rsidRPr="100FEDD3" w:rsidDel="006517F0">
          <w:rPr>
            <w:lang w:val="en-US"/>
          </w:rPr>
          <w:t xml:space="preserve">ADM1-R3 influent concentrations </w:t>
        </w:r>
        <w:r w:rsidR="00A62736" w:rsidDel="006517F0">
          <w:rPr>
            <w:lang w:val="en-US"/>
          </w:rPr>
          <w:t xml:space="preserve">as described in this study, very similar values are obtained </w:t>
        </w:r>
        <w:r w:rsidR="003F36BF" w:rsidDel="006517F0">
          <w:rPr>
            <w:lang w:val="en-US"/>
          </w:rPr>
          <w:t xml:space="preserve">for all silages, e.g. 264, 2.6 and 0.5 </w:t>
        </w:r>
        <w:r w:rsidR="003F36BF" w:rsidRPr="100FEDD3" w:rsidDel="006517F0">
          <w:rPr>
            <w:lang w:val="en-US"/>
          </w:rPr>
          <w:t>g L</w:t>
        </w:r>
        <w:r w:rsidR="003F36BF" w:rsidRPr="100FEDD3" w:rsidDel="006517F0">
          <w:rPr>
            <w:vertAlign w:val="superscript"/>
            <w:lang w:val="en-US"/>
          </w:rPr>
          <w:t>-1</w:t>
        </w:r>
        <w:r w:rsidR="003F36BF" w:rsidDel="006517F0">
          <w:rPr>
            <w:lang w:val="en-US"/>
          </w:rPr>
          <w:t xml:space="preserve"> for CH, PR and LI of SBS </w:t>
        </w:r>
      </w:moveFrom>
      <w:sdt>
        <w:sdtPr>
          <w:rPr>
            <w:lang w:val="en-US"/>
          </w:rPr>
          <w:alias w:val="To edit, see citavi.com/edit"/>
          <w:tag w:val="CitaviPlaceholder#02fe169b-ad73-4de9-912e-568822115cf4"/>
          <w:id w:val="205919776"/>
          <w:placeholder>
            <w:docPart w:val="DefaultPlaceholder_-1854013440"/>
          </w:placeholder>
        </w:sdtPr>
        <w:sdtContent>
          <w:moveFrom w:id="1524" w:author="Hellmann, Simon" w:date="2025-08-30T17:55:00Z">
            <w:r w:rsidR="003F36BF" w:rsidDel="006517F0">
              <w:rPr>
                <w:lang w:val="en-US"/>
              </w:rPr>
              <w:fldChar w:fldCharType="begin"/>
            </w:r>
            <w:r w:rsidR="00A551DA" w:rsidDel="006517F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b3RlcyI6IlBJSTogIFMwOTYxOTUzNDA4MDAyMzY1Ii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Tc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4LTMwVDE1OjAxOjA4IiwiUHJvamVjdCI6eyIkcmVmIjoiOCJ9fSwiVXNlTnVtYmVyaW5nVHlwZU9mUGFyZW50RG9jdW1lbnQiOmZhbHNlfV0sIkZvcm1hdHRlZFRleHQiOnsiJGlkIjoiMTgiLCJDb3VudCI6MSwiVGV4dFVuaXRzIjpbeyIkaWQiOiIxOSIsIkZvbnRTdHlsZSI6eyIkaWQiOiIyMCIsIk5ldXRyYWwiOnRydWV9LCJSZWFkaW5nT3JkZXIiOjEsIlRleHQiOiIoS3J5dm9ydWNoa28gZXQgYWwuLCAyMDA5KSJ9XX0sIlRhZyI6IkNpdGF2aVBsYWNlaG9sZGVyIzJiZGZlYWE1LWM4YmMtNGI3Ny04ODdjLWZiMzI3NjBhYzNhNiIsIlRleHQiOiIoS3J5dm9ydWNoa28gZXQgYWwuLCAyMDA5KSIsIldBSVZlcnNpb24iOiI2LjE5LjIuMSJ9}</w:instrText>
            </w:r>
            <w:r w:rsidR="003F36BF" w:rsidDel="006517F0">
              <w:rPr>
                <w:lang w:val="en-US"/>
              </w:rPr>
              <w:fldChar w:fldCharType="separate"/>
            </w:r>
            <w:r w:rsidR="009671CE" w:rsidDel="006517F0">
              <w:rPr>
                <w:lang w:val="en-US"/>
              </w:rPr>
              <w:fldChar w:fldCharType="begin"/>
            </w:r>
            <w:r w:rsidR="009671CE" w:rsidDel="006517F0">
              <w:rPr>
                <w:lang w:val="en-US"/>
              </w:rPr>
              <w:instrText>HYPERLINK "#_CTVL001c56319509a044d07a266baf2807cc4d6" \o "Kryvoruchko, V.; Machmüller, A.; Bodiroza, V.; Amon, B.; Amon, T. (2009): Anaerobic digestion of by-products of sugar beet and starch potato processin…"</w:instrText>
            </w:r>
            <w:r w:rsidR="009671CE" w:rsidDel="006517F0">
              <w:rPr>
                <w:lang w:val="en-US"/>
              </w:rPr>
              <w:fldChar w:fldCharType="separate"/>
            </w:r>
            <w:r w:rsidR="009671CE" w:rsidDel="006517F0">
              <w:rPr>
                <w:lang w:val="en-US"/>
              </w:rPr>
              <w:t>(Kryvoruchko et al., 2009)</w:t>
            </w:r>
            <w:r w:rsidR="009671CE" w:rsidDel="006517F0">
              <w:rPr>
                <w:lang w:val="en-US"/>
              </w:rPr>
              <w:fldChar w:fldCharType="end"/>
            </w:r>
            <w:r w:rsidR="003F36BF" w:rsidDel="006517F0">
              <w:rPr>
                <w:lang w:val="en-US"/>
              </w:rPr>
              <w:fldChar w:fldCharType="end"/>
            </w:r>
          </w:moveFrom>
        </w:sdtContent>
      </w:sdt>
      <w:moveFrom w:id="1525" w:author="Hellmann, Simon" w:date="2025-08-30T17:55:00Z">
        <w:r w:rsidR="003F36BF" w:rsidDel="006517F0">
          <w:rPr>
            <w:lang w:val="en-US"/>
          </w:rPr>
          <w:t xml:space="preserve">, or 204, 28.2 and 10.4 </w:t>
        </w:r>
        <w:r w:rsidR="003F36BF" w:rsidRPr="100FEDD3" w:rsidDel="006517F0">
          <w:rPr>
            <w:lang w:val="en-US"/>
          </w:rPr>
          <w:t>g L</w:t>
        </w:r>
        <w:r w:rsidR="003F36BF" w:rsidRPr="100FEDD3" w:rsidDel="006517F0">
          <w:rPr>
            <w:vertAlign w:val="superscript"/>
            <w:lang w:val="en-US"/>
          </w:rPr>
          <w:t>-1</w:t>
        </w:r>
        <w:r w:rsidR="003F36BF" w:rsidDel="006517F0">
          <w:rPr>
            <w:lang w:val="en-US"/>
          </w:rPr>
          <w:t xml:space="preserve"> for MS, respectively </w:t>
        </w:r>
      </w:moveFrom>
      <w:sdt>
        <w:sdtPr>
          <w:rPr>
            <w:lang w:val="en-US"/>
          </w:rPr>
          <w:alias w:val="To edit, see citavi.com/edit"/>
          <w:tag w:val="CitaviPlaceholder#4add70e2-081d-42e0-99a9-4f9f73871460"/>
          <w:id w:val="1643153471"/>
          <w:placeholder>
            <w:docPart w:val="DefaultPlaceholder_-1854013440"/>
          </w:placeholder>
        </w:sdtPr>
        <w:sdtContent>
          <w:ins w:id="1526" w:author="Hellmann, Simon" w:date="2025-08-31T12:11:00Z">
            <w:r w:rsidR="00FC6AF8">
              <w:rPr>
                <w:lang w:val="en-US"/>
              </w:rPr>
              <w:t xml:space="preserve">and provided with the same feed volume flows, but different associated influent concentrations: one with nominal, the other with elevated values (nominal + 1 SD). The first simulator was updated by an ideal estimator (assuming no </w:t>
            </w:r>
            <w:r w:rsidR="00FC6AF8">
              <w:rPr>
                <w:lang w:val="en-US"/>
              </w:rPr>
              <w:t>PMM</w:t>
            </w:r>
            <w:r w:rsidR="00FC6AF8">
              <w:rPr>
                <w:lang w:val="en-US"/>
              </w:rPr>
              <w:t>) at each time step, the second one was run in open loop assuming the same feed volume flows. This approach was individually applied for all three macronutrients (CH, PR, LI). Sensitivity analysis</w:t>
            </w:r>
            <w:r w:rsidR="00FC6AF8">
              <w:rPr>
                <w:lang w:val="en-US"/>
              </w:rPr>
              <w:t xml:space="preserve"> </w:t>
            </w:r>
            <w:r w:rsidR="00FC6AF8" w:rsidRPr="001B4B12">
              <w:rPr>
                <w:highlight w:val="magenta"/>
                <w:lang w:val="en-US"/>
              </w:rPr>
              <w:t xml:space="preserve">of </w:t>
            </w:r>
            <w:r w:rsidR="00FC6AF8" w:rsidRPr="001B4B12">
              <w:rPr>
                <w:highlight w:val="magenta"/>
                <w:lang w:val="en-US"/>
              </w:rPr>
              <w:t>influent</w:t>
            </w:r>
            <w:r w:rsidR="00FC6AF8" w:rsidRPr="001B4B12">
              <w:rPr>
                <w:highlight w:val="magenta"/>
                <w:lang w:val="en-US"/>
              </w:rPr>
              <w:t xml:space="preserve"> macronutrients</w:t>
            </w:r>
            <w:r w:rsidR="00FC6AF8">
              <w:rPr>
                <w:lang w:val="en-US"/>
              </w:rPr>
              <w:t xml:space="preserve"> is discussed by means of case study 1, while the corresponding controller performance is discussed in Sec. 3.3.1. </w:t>
            </w:r>
          </w:ins>
          <w:r w:rsidR="00FC6AF8">
            <w:rPr>
              <w:lang w:val="en-US"/>
            </w:rPr>
            <w:t xml:space="preserve"> </w:t>
          </w:r>
          <w:ins w:id="1527" w:author="Hellmann, Simon" w:date="2025-08-31T12:11:00Z">
            <w:r w:rsidR="00FC6AF8" w:rsidRPr="00670698">
              <w:rPr>
                <w:lang w:val="en-US"/>
              </w:rPr>
              <w:t>Model simulations</w:t>
            </w:r>
            <w:r w:rsidR="00FC6AF8">
              <w:rPr>
                <w:lang w:val="en-US"/>
              </w:rPr>
              <w:t xml:space="preserve"> for nominal and elevated</w:t>
            </w:r>
            <w:r w:rsidR="00FC6AF8" w:rsidDel="00D04506">
              <w:rPr>
                <w:lang w:val="en-US"/>
              </w:rPr>
              <w:t xml:space="preserve"> </w:t>
            </w:r>
            <w:r w:rsidR="00FC6AF8">
              <w:rPr>
                <w:lang w:val="en-US"/>
              </w:rPr>
              <w:t xml:space="preserve">realizations of influent CH, PR and LI concentrations (plotted as dotted and solid lines, respectively) are shown in the </w:t>
            </w:r>
            <w:r w:rsidR="00FC6AF8" w:rsidRPr="001B4B12">
              <w:rPr>
                <w:highlight w:val="yellow"/>
                <w:lang w:val="en-US"/>
              </w:rPr>
              <w:t>SM</w:t>
            </w:r>
            <w:r w:rsidR="00FC6AF8" w:rsidRPr="001B4B12">
              <w:rPr>
                <w:highlight w:val="yellow"/>
                <w:lang w:val="en-US"/>
              </w:rPr>
              <w:t>.</w:t>
            </w:r>
            <w:r w:rsidR="00FC6AF8">
              <w:rPr>
                <w:lang w:val="en-US"/>
              </w:rPr>
              <w:t xml:space="preserve"> Since for the three cases the feed volume flows are almost identical, only those of the first case (differing CH) are shown. </w:t>
            </w:r>
          </w:ins>
          <w:r w:rsidR="00FC6AF8">
            <w:rPr>
              <w:lang w:val="en-US"/>
            </w:rPr>
            <w:t xml:space="preserve"> </w:t>
          </w:r>
          <w:moveFrom w:id="1528" w:author="Hellmann, Simon" w:date="2025-08-30T17:55:00Z">
            <w:r w:rsidR="003F36BF" w:rsidDel="006517F0">
              <w:rPr>
                <w:lang w:val="en-US"/>
              </w:rPr>
              <w:fldChar w:fldCharType="begin"/>
            </w:r>
            <w:r w:rsidR="00A551DA" w:rsidDel="006517F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4LTMwVDE1OjAxOjA4IiwiUHJvamVjdCI6eyIkcmVmIjoiOCJ9fSwiVXNlTnVtYmVyaW5nVHlwZU9mUGFyZW50RG9jdW1lbnQiOmZhbHNlfV0sIkZvcm1hdHRlZFRleHQiOnsiJGlkIjoiMjIiLCJDb3VudCI6MSwiVGV4dFVuaXRzIjpbeyIkaWQiOiIyMyIsIkZvbnRTdHlsZSI6eyIkaWQiOiIyNCIsIk5ldXRyYWwiOnRydWV9LCJSZWFkaW5nT3JkZXIiOjEsIlRleHQiOiIoQWhtZWQgZXQgYWwuLCAyMDE2KSJ9XX0sIlRhZyI6IkNpdGF2aVBsYWNlaG9sZGVyIzBiZmQ2YjU5LTg1NzgtNGM0MC1hNTg2LWYxOWJiZmY1NTliMCIsIlRleHQiOiIoQWhtZWQgZXQgYWwuLCAyMDE2KSIsIldBSVZlcnNpb24iOiI2LjE5LjIuMSJ9}</w:instrText>
            </w:r>
            <w:r w:rsidR="003F36BF" w:rsidDel="006517F0">
              <w:rPr>
                <w:lang w:val="en-US"/>
              </w:rPr>
              <w:fldChar w:fldCharType="separate"/>
            </w:r>
            <w:r w:rsidR="009671CE" w:rsidDel="006517F0">
              <w:rPr>
                <w:lang w:val="en-US"/>
              </w:rPr>
              <w:fldChar w:fldCharType="begin"/>
            </w:r>
            <w:r w:rsidR="009671CE" w:rsidDel="006517F0">
              <w:rPr>
                <w:lang w:val="en-US"/>
              </w:rPr>
              <w:instrText>HYPERLINK "#_CTVL001d599b102b75942ca8a0deb086b2e9395" \o "Ahmed, S.; Einfalt, D.; Kazda, M. (2016): Co-Digestion of Sugar Beet Silage Increases Biogas Yield from Fibrous Substrates. BioMed Research Internatio…"</w:instrText>
            </w:r>
            <w:r w:rsidR="009671CE" w:rsidDel="006517F0">
              <w:rPr>
                <w:lang w:val="en-US"/>
              </w:rPr>
              <w:fldChar w:fldCharType="separate"/>
            </w:r>
            <w:r w:rsidR="009671CE" w:rsidDel="006517F0">
              <w:rPr>
                <w:lang w:val="en-US"/>
              </w:rPr>
              <w:t>(Ahmed et al., 2016)</w:t>
            </w:r>
            <w:r w:rsidR="009671CE" w:rsidDel="006517F0">
              <w:rPr>
                <w:lang w:val="en-US"/>
              </w:rPr>
              <w:fldChar w:fldCharType="end"/>
            </w:r>
            <w:r w:rsidR="003F36BF" w:rsidDel="006517F0">
              <w:rPr>
                <w:lang w:val="en-US"/>
              </w:rPr>
              <w:fldChar w:fldCharType="end"/>
            </w:r>
          </w:moveFrom>
        </w:sdtContent>
      </w:sdt>
      <w:moveFrom w:id="1529" w:author="Hellmann, Simon" w:date="2025-08-30T17:55:00Z">
        <w:r w:rsidR="003F36BF" w:rsidDel="006517F0">
          <w:rPr>
            <w:lang w:val="en-US"/>
          </w:rPr>
          <w:t xml:space="preserve">. </w:t>
        </w:r>
      </w:moveFrom>
      <w:customXmlDelRangeStart w:id="1530" w:author="Hellmann, Simon" w:date="2025-08-31T12:11:00Z"/>
      <w:sdt>
        <w:sdtPr>
          <w:rPr>
            <w:lang w:val="en-US"/>
          </w:rPr>
          <w:alias w:val="To edit, see citavi.com/edit"/>
          <w:tag w:val="CitaviPlaceholder#3a798637-ec5e-419c-b095-57c4a4652100"/>
          <w:id w:val="1544864953"/>
          <w:placeholder>
            <w:docPart w:val="DefaultPlaceholder_-1854013440"/>
          </w:placeholder>
        </w:sdtPr>
        <w:sdtContent>
          <w:customXmlDelRangeEnd w:id="1530"/>
          <w:moveFrom w:id="1531" w:author="Hellmann, Simon" w:date="2025-08-30T17:55:00Z">
            <w:del w:id="1532" w:author="Hellmann, Simon" w:date="2025-08-31T12:11:00Z">
              <w:r w:rsidR="001C25BA" w:rsidDel="00FC6AF8">
                <w:rPr>
                  <w:lang w:val="en-US"/>
                </w:rPr>
                <w:fldChar w:fldCharType="begin"/>
              </w:r>
              <w:r w:rsidR="00A551DA" w:rsidDel="00FC6AF8">
                <w:rPr>
                  <w:lang w:val="en-US"/>
                </w:rPr>
                <w:del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FQxNTowMTow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delInstrText>
              </w:r>
              <w:r w:rsidR="001C25BA" w:rsidDel="00FC6AF8">
                <w:rPr>
                  <w:lang w:val="en-US"/>
                </w:rPr>
                <w:fldChar w:fldCharType="separate"/>
              </w:r>
              <w:r w:rsidR="009671CE" w:rsidDel="00FC6AF8">
                <w:rPr>
                  <w:lang w:val="en-US"/>
                </w:rPr>
                <w:fldChar w:fldCharType="begin"/>
              </w:r>
              <w:r w:rsidR="009671CE" w:rsidDel="00FC6AF8">
                <w:rPr>
                  <w:lang w:val="en-US"/>
                </w:rPr>
                <w:delInstrText>HYPERLINK "#_CTVL0019a3197eb6c494dff8d212b66c5111b25" \o "Fisgativa, H.; Zennaro, B.; Charnier, C.; Richard, C.; Accarion, G.; Béline, F. (2020): Comprehensive determination of input state variables dataset r…"</w:delInstrText>
              </w:r>
              <w:r w:rsidR="009671CE" w:rsidDel="00FC6AF8">
                <w:rPr>
                  <w:lang w:val="en-US"/>
                </w:rPr>
                <w:fldChar w:fldCharType="separate"/>
              </w:r>
              <w:r w:rsidR="009671CE" w:rsidDel="00FC6AF8">
                <w:rPr>
                  <w:lang w:val="en-US"/>
                </w:rPr>
                <w:delText>Fisgativa et al.</w:delText>
              </w:r>
              <w:r w:rsidR="009671CE" w:rsidDel="00FC6AF8">
                <w:rPr>
                  <w:lang w:val="en-US"/>
                </w:rPr>
                <w:fldChar w:fldCharType="end"/>
              </w:r>
              <w:r w:rsidR="001C25BA" w:rsidDel="00FC6AF8">
                <w:rPr>
                  <w:lang w:val="en-US"/>
                </w:rPr>
                <w:fldChar w:fldCharType="end"/>
              </w:r>
            </w:del>
          </w:moveFrom>
          <w:customXmlDelRangeStart w:id="1533" w:author="Hellmann, Simon" w:date="2025-08-31T12:11:00Z"/>
        </w:sdtContent>
      </w:sdt>
      <w:customXmlDelRangeEnd w:id="1533"/>
      <w:moveFrom w:id="1534" w:author="Hellmann, Simon" w:date="2025-08-30T17:55:00Z">
        <w:del w:id="1535" w:author="Hellmann, Simon" w:date="2025-08-31T12:11:00Z">
          <w:r w:rsidR="001C25BA" w:rsidDel="00FC6AF8">
            <w:rPr>
              <w:lang w:val="en-US"/>
            </w:rPr>
            <w:delText xml:space="preserve"> </w:delText>
          </w:r>
        </w:del>
      </w:moveFrom>
      <w:customXmlDelRangeStart w:id="1536" w:author="Hellmann, Simon" w:date="2025-08-31T11:59:00Z"/>
      <w:sdt>
        <w:sdtPr>
          <w:rPr>
            <w:lang w:val="en-US"/>
          </w:rPr>
          <w:alias w:val="To edit, see citavi.com/edit"/>
          <w:tag w:val="CitaviPlaceholder#b2ec2744-fd26-4882-ba13-c3fd8ae12d22"/>
          <w:id w:val="-1903829199"/>
          <w:placeholder>
            <w:docPart w:val="DefaultPlaceholder_-1854013440"/>
          </w:placeholder>
        </w:sdtPr>
        <w:sdtContent>
          <w:customXmlDelRangeEnd w:id="1536"/>
          <w:moveFrom w:id="1537" w:author="Hellmann, Simon" w:date="2025-08-30T17:55:00Z">
            <w:del w:id="1538" w:author="Hellmann, Simon" w:date="2025-08-31T11:59:00Z">
              <w:r w:rsidR="001C25BA" w:rsidDel="00BB59BF">
                <w:rPr>
                  <w:lang w:val="en-US"/>
                </w:rPr>
                <w:fldChar w:fldCharType="begin"/>
              </w:r>
              <w:r w:rsidR="00A551DA" w:rsidDel="00BB59BF">
                <w:rPr>
                  <w:lang w:val="en-US"/>
                </w:rPr>
                <w:del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BUMTU6MDE6MD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delInstrText>
              </w:r>
              <w:r w:rsidR="001C25BA" w:rsidDel="00BB59BF">
                <w:rPr>
                  <w:lang w:val="en-US"/>
                </w:rPr>
                <w:fldChar w:fldCharType="separate"/>
              </w:r>
              <w:r w:rsidR="009671CE" w:rsidDel="00BB59BF">
                <w:rPr>
                  <w:lang w:val="en-US"/>
                </w:rPr>
                <w:fldChar w:fldCharType="begin"/>
              </w:r>
              <w:r w:rsidR="009671CE" w:rsidDel="00BB59BF">
                <w:rPr>
                  <w:lang w:val="en-US"/>
                </w:rPr>
                <w:delInstrText>HYPERLINK "#_CTVL0019a3197eb6c494dff8d212b66c5111b25" \o "Fisgativa, H.; Zennaro, B.; Charnier, C.; Richard, C.; Accarion, G.; Béline, F. (2020): Comprehensive determination of input state variables dataset r…"</w:delInstrText>
              </w:r>
              <w:r w:rsidR="009671CE" w:rsidDel="00BB59BF">
                <w:rPr>
                  <w:lang w:val="en-US"/>
                </w:rPr>
                <w:fldChar w:fldCharType="separate"/>
              </w:r>
              <w:r w:rsidR="009671CE" w:rsidDel="00BB59BF">
                <w:rPr>
                  <w:lang w:val="en-US"/>
                </w:rPr>
                <w:delText>(2020)</w:delText>
              </w:r>
              <w:r w:rsidR="009671CE" w:rsidDel="00BB59BF">
                <w:rPr>
                  <w:lang w:val="en-US"/>
                </w:rPr>
                <w:fldChar w:fldCharType="end"/>
              </w:r>
              <w:r w:rsidR="001C25BA" w:rsidDel="00BB59BF">
                <w:rPr>
                  <w:lang w:val="en-US"/>
                </w:rPr>
                <w:fldChar w:fldCharType="end"/>
              </w:r>
            </w:del>
          </w:moveFrom>
          <w:customXmlDelRangeStart w:id="1539" w:author="Hellmann, Simon" w:date="2025-08-31T11:59:00Z"/>
        </w:sdtContent>
      </w:sdt>
      <w:customXmlDelRangeEnd w:id="1539"/>
      <w:moveFrom w:id="1540" w:author="Hellmann, Simon" w:date="2025-08-30T17:55:00Z">
        <w:del w:id="1541" w:author="Hellmann, Simon" w:date="2025-08-31T11:59:00Z">
          <w:r w:rsidR="003F36BF" w:rsidDel="00BB59BF">
            <w:rPr>
              <w:lang w:val="en-US"/>
            </w:rPr>
            <w:delText>, conversely,</w:delText>
          </w:r>
          <w:r w:rsidR="001C25BA" w:rsidDel="00BB59BF">
            <w:rPr>
              <w:lang w:val="en-US"/>
            </w:rPr>
            <w:delText xml:space="preserve"> </w:delText>
          </w:r>
          <w:r w:rsidRPr="100FEDD3" w:rsidDel="00BB59BF">
            <w:rPr>
              <w:lang w:val="en-US"/>
            </w:rPr>
            <w:delText>report</w:delText>
          </w:r>
          <w:r w:rsidR="00A62736" w:rsidDel="00BB59BF">
            <w:rPr>
              <w:lang w:val="en-US"/>
            </w:rPr>
            <w:delText>ed</w:delText>
          </w:r>
          <w:r w:rsidRPr="100FEDD3" w:rsidDel="00BB59BF">
            <w:rPr>
              <w:lang w:val="en-US"/>
            </w:rPr>
            <w:delText xml:space="preserve"> higher </w:delText>
          </w:r>
          <w:r w:rsidR="003F36BF" w:rsidDel="00BB59BF">
            <w:rPr>
              <w:lang w:val="en-US"/>
            </w:rPr>
            <w:delText xml:space="preserve">values for CM </w:delText>
          </w:r>
          <w:r w:rsidRPr="100FEDD3" w:rsidDel="00BB59BF">
            <w:rPr>
              <w:lang w:val="en-US"/>
            </w:rPr>
            <w:delText>with CH, PR and LI in the range of 84, 4 and 5 g L</w:delText>
          </w:r>
          <w:r w:rsidRPr="100FEDD3" w:rsidDel="00BB59BF">
            <w:rPr>
              <w:vertAlign w:val="superscript"/>
              <w:lang w:val="en-US"/>
            </w:rPr>
            <w:delText>-1</w:delText>
          </w:r>
          <w:r w:rsidRPr="100FEDD3" w:rsidDel="00BB59BF">
            <w:rPr>
              <w:lang w:val="en-US"/>
            </w:rPr>
            <w:delText xml:space="preserve">. </w:delText>
          </w:r>
          <w:r w:rsidR="003F36BF" w:rsidDel="00BB59BF">
            <w:rPr>
              <w:lang w:val="en-US"/>
            </w:rPr>
            <w:delText xml:space="preserve">The same authors </w:delText>
          </w:r>
          <w:r w:rsidRPr="100FEDD3" w:rsidDel="00BB59BF">
            <w:rPr>
              <w:lang w:val="en-US"/>
            </w:rPr>
            <w:delText>report</w:delText>
          </w:r>
          <w:r w:rsidR="003F36BF" w:rsidDel="00BB59BF">
            <w:rPr>
              <w:lang w:val="en-US"/>
            </w:rPr>
            <w:delText>ed</w:delText>
          </w:r>
          <w:r w:rsidRPr="100FEDD3" w:rsidDel="00BB59BF">
            <w:rPr>
              <w:lang w:val="en-US"/>
            </w:rPr>
            <w:delText xml:space="preserve"> </w:delText>
          </w:r>
          <w:r w:rsidR="003F36BF" w:rsidDel="00BB59BF">
            <w:rPr>
              <w:lang w:val="en-US"/>
            </w:rPr>
            <w:delText xml:space="preserve">values </w:delText>
          </w:r>
          <w:r w:rsidR="003F36BF" w:rsidRPr="100FEDD3" w:rsidDel="00BB59BF">
            <w:rPr>
              <w:lang w:val="en-US"/>
            </w:rPr>
            <w:delText xml:space="preserve">for </w:delText>
          </w:r>
          <w:r w:rsidR="003F36BF" w:rsidDel="00BB59BF">
            <w:rPr>
              <w:lang w:val="en-US"/>
            </w:rPr>
            <w:delText>M</w:delText>
          </w:r>
          <w:r w:rsidR="003F36BF" w:rsidRPr="100FEDD3" w:rsidDel="00BB59BF">
            <w:rPr>
              <w:lang w:val="en-US"/>
            </w:rPr>
            <w:delText xml:space="preserve">S </w:delText>
          </w:r>
          <w:r w:rsidR="003F36BF" w:rsidDel="00BB59BF">
            <w:rPr>
              <w:lang w:val="en-US"/>
            </w:rPr>
            <w:delText xml:space="preserve">in a similar </w:delText>
          </w:r>
          <w:r w:rsidRPr="100FEDD3" w:rsidDel="00BB59BF">
            <w:rPr>
              <w:lang w:val="en-US"/>
            </w:rPr>
            <w:delText>range</w:delText>
          </w:r>
          <w:r w:rsidR="003F36BF" w:rsidDel="00BB59BF">
            <w:rPr>
              <w:lang w:val="en-US"/>
            </w:rPr>
            <w:delText xml:space="preserve"> as the present study</w:delText>
          </w:r>
          <w:r w:rsidRPr="100FEDD3" w:rsidDel="00BB59BF">
            <w:rPr>
              <w:lang w:val="en-US"/>
            </w:rPr>
            <w:delText xml:space="preserve">, whereas PR </w:delText>
          </w:r>
          <w:r w:rsidR="003F36BF" w:rsidDel="00BB59BF">
            <w:rPr>
              <w:lang w:val="en-US"/>
            </w:rPr>
            <w:delText xml:space="preserve">were stated </w:delText>
          </w:r>
          <w:r w:rsidR="00FC180C" w:rsidDel="00BB59BF">
            <w:rPr>
              <w:lang w:val="en-US"/>
            </w:rPr>
            <w:delText xml:space="preserve">to be </w:delText>
          </w:r>
          <w:r w:rsidRPr="100FEDD3" w:rsidDel="00BB59BF">
            <w:rPr>
              <w:lang w:val="en-US"/>
            </w:rPr>
            <w:delText>lower and LI higher than in the present study.</w:delText>
          </w:r>
        </w:del>
      </w:moveFrom>
    </w:p>
    <w:moveFromRangeEnd w:id="1520"/>
    <w:p w14:paraId="18443EAD" w14:textId="7E86D775" w:rsidR="00E20419" w:rsidDel="00BB59BF" w:rsidRDefault="00375272" w:rsidP="00FC6AF8">
      <w:pPr>
        <w:ind w:firstLine="0"/>
        <w:rPr>
          <w:del w:id="1542" w:author="Hellmann, Simon" w:date="2025-08-31T11:59:00Z"/>
          <w:lang w:val="en-US"/>
        </w:rPr>
        <w:pPrChange w:id="1543" w:author="Hellmann, Simon" w:date="2025-08-31T12:11:00Z">
          <w:pPr/>
        </w:pPrChange>
      </w:pPr>
      <w:del w:id="1544" w:author="Hellmann, Simon" w:date="2025-08-31T11:59:00Z">
        <w:r w:rsidRPr="00F606DE" w:rsidDel="00BB59BF">
          <w:rPr>
            <w:lang w:val="en-US"/>
          </w:rPr>
          <w:delText>In summary,</w:delText>
        </w:r>
        <w:r w:rsidR="00F606DE" w:rsidRPr="00F606DE" w:rsidDel="00BB59BF">
          <w:rPr>
            <w:lang w:val="en-US"/>
          </w:rPr>
          <w:delText xml:space="preserve"> </w:delText>
        </w:r>
        <w:r w:rsidR="100FEDD3" w:rsidRPr="100FEDD3" w:rsidDel="00BB59BF">
          <w:rPr>
            <w:lang w:val="en-US"/>
          </w:rPr>
          <w:delText xml:space="preserve">ADM1 influent characterization of </w:delText>
        </w:r>
        <w:r w:rsidR="003B0AAA" w:rsidDel="00BB59BF">
          <w:rPr>
            <w:lang w:val="en-US"/>
          </w:rPr>
          <w:delText xml:space="preserve">comparable </w:delText>
        </w:r>
        <w:r w:rsidR="100FEDD3" w:rsidRPr="100FEDD3" w:rsidDel="00BB59BF">
          <w:rPr>
            <w:lang w:val="en-US"/>
          </w:rPr>
          <w:delText xml:space="preserve">agricultural substrates results in starkly different macronutrient values. This </w:delText>
        </w:r>
        <w:r w:rsidR="003B0AAA" w:rsidDel="00BB59BF">
          <w:rPr>
            <w:lang w:val="en-US"/>
          </w:rPr>
          <w:delText>is rooted in</w:delText>
        </w:r>
        <w:r w:rsidR="000024F1" w:rsidDel="00BB59BF">
          <w:rPr>
            <w:lang w:val="en-US"/>
          </w:rPr>
          <w:delText xml:space="preserve"> different breeds of the same substrate as well as </w:delText>
        </w:r>
        <w:r w:rsidR="100FEDD3" w:rsidRPr="100FEDD3" w:rsidDel="00BB59BF">
          <w:rPr>
            <w:lang w:val="en-US"/>
          </w:rPr>
          <w:delText>seasonal fluctuations, sampling and measurement errors</w:delText>
        </w:r>
        <w:r w:rsidR="00102AF7" w:rsidDel="00BB59BF">
          <w:rPr>
            <w:lang w:val="en-US"/>
          </w:rPr>
          <w:delText>,</w:delText>
        </w:r>
        <w:r w:rsidR="100FEDD3" w:rsidRPr="100FEDD3" w:rsidDel="00BB59BF">
          <w:rPr>
            <w:lang w:val="en-US"/>
          </w:rPr>
          <w:delText xml:space="preserve"> and different assumptions on </w:delText>
        </w:r>
        <w:r w:rsidR="0045620C" w:rsidDel="00BB59BF">
          <w:rPr>
            <w:lang w:val="en-US"/>
          </w:rPr>
          <w:delText>degradability</w:delText>
        </w:r>
        <w:r w:rsidR="00802A8C" w:rsidDel="00BB59BF">
          <w:rPr>
            <w:lang w:val="en-US"/>
          </w:rPr>
          <w:delText xml:space="preserve"> </w:delText>
        </w:r>
      </w:del>
      <w:customXmlDelRangeStart w:id="1545" w:author="Hellmann, Simon" w:date="2025-08-31T11:59:00Z"/>
      <w:sdt>
        <w:sdtPr>
          <w:rPr>
            <w:lang w:val="en-US"/>
          </w:rPr>
          <w:alias w:val="To edit, see citavi.com/edit"/>
          <w:tag w:val="CitaviPlaceholder#9c70315f-645d-4f6e-beaf-49b9f3064692"/>
          <w:id w:val="-293602458"/>
          <w:placeholder>
            <w:docPart w:val="DefaultPlaceholder_-1854013440"/>
          </w:placeholder>
        </w:sdtPr>
        <w:sdtContent>
          <w:customXmlDelRangeEnd w:id="1545"/>
          <w:del w:id="1546" w:author="Hellmann, Simon" w:date="2025-08-31T11:59:00Z">
            <w:r w:rsidR="00203B3A" w:rsidDel="00BB59BF">
              <w:rPr>
                <w:lang w:val="en-US"/>
              </w:rPr>
              <w:fldChar w:fldCharType="begin"/>
            </w:r>
            <w:r w:rsidR="00A551DA" w:rsidDel="00BB59BF">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4LTMwVDE1OjAxOjA4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5YzcwMzE1Zi02NDVkLTRmNmUtYmVhZi00OWI5ZjMwNjQ2OTIiLCJUZXh0IjoiKExpZWJldHJhdSBhbmQgUGZlaWZmZXIsIDIwMjApIiwiV0FJVmVyc2lvbiI6IjYuMTkuMi4xIn0=}</w:delInstrText>
            </w:r>
            <w:r w:rsidR="00203B3A" w:rsidDel="00BB59BF">
              <w:rPr>
                <w:lang w:val="en-US"/>
              </w:rPr>
              <w:fldChar w:fldCharType="separate"/>
            </w:r>
            <w:r w:rsidR="008D39E8" w:rsidDel="00BB59BF">
              <w:fldChar w:fldCharType="begin"/>
            </w:r>
            <w:r w:rsidR="008D39E8" w:rsidRPr="008D39E8" w:rsidDel="00BB59BF">
              <w:rPr>
                <w:lang w:val="en-US"/>
                <w:rPrChange w:id="1547" w:author="Hellmann, Simon" w:date="2025-08-31T11:49:00Z">
                  <w:rPr/>
                </w:rPrChange>
              </w:rPr>
              <w:delInstrText xml:space="preserve"> HYPERLINK \l "_CTVL001c3b78bc64261460886accb7573639093" \o "Liebetrau, J.; Pfeiffer, D. (Eds.) (2020): Collection of Methods for Biogas. Methods to determine parameters for analysis purposes and parameters that…" </w:delInstrText>
            </w:r>
            <w:r w:rsidR="008D39E8" w:rsidDel="00BB59BF">
              <w:fldChar w:fldCharType="separate"/>
            </w:r>
            <w:r w:rsidR="00E04011" w:rsidDel="00BB59BF">
              <w:rPr>
                <w:lang w:val="en-US"/>
              </w:rPr>
              <w:delText>(Liebetrau and Pfeiffer, 2020)</w:delText>
            </w:r>
            <w:r w:rsidR="008D39E8" w:rsidDel="00BB59BF">
              <w:rPr>
                <w:lang w:val="en-US"/>
              </w:rPr>
              <w:fldChar w:fldCharType="end"/>
            </w:r>
            <w:r w:rsidR="00203B3A" w:rsidDel="00BB59BF">
              <w:rPr>
                <w:lang w:val="en-US"/>
              </w:rPr>
              <w:fldChar w:fldCharType="end"/>
            </w:r>
          </w:del>
          <w:customXmlDelRangeStart w:id="1548" w:author="Hellmann, Simon" w:date="2025-08-31T11:59:00Z"/>
        </w:sdtContent>
      </w:sdt>
      <w:customXmlDelRangeEnd w:id="1548"/>
      <w:del w:id="1549" w:author="Hellmann, Simon" w:date="2025-08-31T11:59:00Z">
        <w:r w:rsidR="100FEDD3" w:rsidRPr="100FEDD3" w:rsidDel="00BB59BF">
          <w:rPr>
            <w:lang w:val="en-US"/>
          </w:rPr>
          <w:delText>. Linear</w:delText>
        </w:r>
        <w:r w:rsidR="00F606DE" w:rsidDel="00BB59BF">
          <w:rPr>
            <w:lang w:val="en-US"/>
          </w:rPr>
          <w:delText xml:space="preserve"> uncertainty propagation </w:delText>
        </w:r>
        <w:r w:rsidR="003B0AAA" w:rsidDel="00BB59BF">
          <w:rPr>
            <w:lang w:val="en-US"/>
          </w:rPr>
          <w:delText xml:space="preserve">only based on </w:delText>
        </w:r>
        <w:r w:rsidR="00F606DE" w:rsidDel="00BB59BF">
          <w:rPr>
            <w:lang w:val="en-US"/>
          </w:rPr>
          <w:delText xml:space="preserve">measurement uncertainties </w:delText>
        </w:r>
        <w:r w:rsidR="000952FC" w:rsidDel="00BB59BF">
          <w:rPr>
            <w:lang w:val="en-US"/>
          </w:rPr>
          <w:delText xml:space="preserve">results in substantial </w:delText>
        </w:r>
        <w:r w:rsidR="3D37C07F" w:rsidRPr="3D37C07F" w:rsidDel="00BB59BF">
          <w:rPr>
            <w:lang w:val="en-US"/>
          </w:rPr>
          <w:delText>error bands</w:delText>
        </w:r>
        <w:r w:rsidR="006B0581" w:rsidDel="00BB59BF">
          <w:rPr>
            <w:lang w:val="en-US"/>
          </w:rPr>
          <w:delText xml:space="preserve"> </w:delText>
        </w:r>
        <w:r w:rsidR="000952FC" w:rsidDel="00BB59BF">
          <w:rPr>
            <w:lang w:val="en-US"/>
          </w:rPr>
          <w:delText xml:space="preserve">which </w:delText>
        </w:r>
        <w:r w:rsidR="000024F1" w:rsidDel="00BB59BF">
          <w:rPr>
            <w:lang w:val="en-US"/>
          </w:rPr>
          <w:delText xml:space="preserve">realistically reflect </w:delText>
        </w:r>
        <w:r w:rsidR="000952FC" w:rsidDel="00BB59BF">
          <w:rPr>
            <w:lang w:val="en-US"/>
          </w:rPr>
          <w:delText xml:space="preserve">observed </w:delText>
        </w:r>
        <w:r w:rsidR="00CA079C" w:rsidDel="00BB59BF">
          <w:rPr>
            <w:lang w:val="en-US"/>
          </w:rPr>
          <w:delText>uncertainties of</w:delText>
        </w:r>
        <w:r w:rsidR="00F606DE" w:rsidDel="00BB59BF">
          <w:rPr>
            <w:lang w:val="en-US"/>
          </w:rPr>
          <w:delText xml:space="preserve"> ADM1 substrate characterization</w:delText>
        </w:r>
        <w:r w:rsidR="00B65F69" w:rsidDel="00BB59BF">
          <w:rPr>
            <w:lang w:val="en-US"/>
          </w:rPr>
          <w:delText xml:space="preserve">. However, values </w:delText>
        </w:r>
        <w:r w:rsidR="00102AF7" w:rsidDel="00BB59BF">
          <w:rPr>
            <w:lang w:val="en-US"/>
          </w:rPr>
          <w:delText xml:space="preserve">determined with uncertainty </w:delText>
        </w:r>
        <w:r w:rsidR="00B65F69" w:rsidDel="00BB59BF">
          <w:rPr>
            <w:lang w:val="en-US"/>
          </w:rPr>
          <w:delText xml:space="preserve">propagation for </w:delText>
        </w:r>
        <w:r w:rsidR="0066727C" w:rsidDel="00BB59BF">
          <w:rPr>
            <w:lang w:val="en-US"/>
          </w:rPr>
          <w:delText xml:space="preserve">LI </w:delText>
        </w:r>
        <w:r w:rsidR="100FEDD3" w:rsidRPr="100FEDD3" w:rsidDel="00BB59BF">
          <w:rPr>
            <w:lang w:val="en-US"/>
          </w:rPr>
          <w:delText xml:space="preserve">in </w:delText>
        </w:r>
        <w:r w:rsidR="00BC48B2" w:rsidDel="00BB59BF">
          <w:rPr>
            <w:lang w:val="en-US"/>
          </w:rPr>
          <w:delText>M</w:delText>
        </w:r>
        <w:r w:rsidR="100FEDD3" w:rsidRPr="100FEDD3" w:rsidDel="00BB59BF">
          <w:rPr>
            <w:lang w:val="en-US"/>
          </w:rPr>
          <w:delText xml:space="preserve">S and GrS rather </w:delText>
        </w:r>
        <w:r w:rsidR="0066727C" w:rsidDel="00BB59BF">
          <w:rPr>
            <w:lang w:val="en-US"/>
          </w:rPr>
          <w:delText>re</w:delText>
        </w:r>
        <w:r w:rsidR="00155B5A" w:rsidDel="00BB59BF">
          <w:rPr>
            <w:lang w:val="en-US"/>
          </w:rPr>
          <w:delText xml:space="preserve">present </w:delText>
        </w:r>
        <w:r w:rsidR="00085399" w:rsidDel="00BB59BF">
          <w:rPr>
            <w:lang w:val="en-US"/>
          </w:rPr>
          <w:delText>l</w:delText>
        </w:r>
        <w:r w:rsidR="00155B5A" w:rsidDel="00BB59BF">
          <w:rPr>
            <w:lang w:val="en-US"/>
          </w:rPr>
          <w:delText>ower estimate</w:delText>
        </w:r>
        <w:r w:rsidR="00085399" w:rsidDel="00BB59BF">
          <w:rPr>
            <w:lang w:val="en-US"/>
          </w:rPr>
          <w:delText>s</w:delText>
        </w:r>
        <w:r w:rsidR="00B65F69" w:rsidDel="00BB59BF">
          <w:rPr>
            <w:lang w:val="en-US"/>
          </w:rPr>
          <w:delText xml:space="preserve"> of measured error bands</w:delText>
        </w:r>
        <w:r w:rsidR="100FEDD3" w:rsidRPr="100FEDD3" w:rsidDel="00BB59BF">
          <w:rPr>
            <w:lang w:val="en-US"/>
          </w:rPr>
          <w:delText>.</w:delText>
        </w:r>
      </w:del>
    </w:p>
    <w:p w14:paraId="451FFCF4" w14:textId="3CBD18BB" w:rsidR="001D24C9" w:rsidDel="00FC6AF8" w:rsidRDefault="001D24C9" w:rsidP="00FC6AF8">
      <w:pPr>
        <w:ind w:firstLine="0"/>
        <w:rPr>
          <w:del w:id="1550" w:author="Hellmann, Simon" w:date="2025-08-31T12:11:00Z"/>
          <w:lang w:val="en-US"/>
        </w:rPr>
        <w:pPrChange w:id="1551" w:author="Hellmann, Simon" w:date="2025-08-31T12:11:00Z">
          <w:pPr>
            <w:pStyle w:val="berschrift2"/>
          </w:pPr>
        </w:pPrChange>
      </w:pPr>
      <w:del w:id="1552" w:author="Hellmann, Simon" w:date="2025-08-31T12:11:00Z">
        <w:r w:rsidDel="00FC6AF8">
          <w:rPr>
            <w:lang w:val="en-US"/>
          </w:rPr>
          <w:delText xml:space="preserve">3.2 Sensitivity analysis </w:delText>
        </w:r>
        <w:r w:rsidR="00F5531E" w:rsidDel="00FC6AF8">
          <w:rPr>
            <w:lang w:val="en-US"/>
          </w:rPr>
          <w:delText xml:space="preserve">of </w:delText>
        </w:r>
        <w:r w:rsidR="009E324F" w:rsidDel="00FC6AF8">
          <w:rPr>
            <w:lang w:val="en-US"/>
          </w:rPr>
          <w:delText>uncertain macronutrients</w:delText>
        </w:r>
      </w:del>
    </w:p>
    <w:p w14:paraId="34B6BEC2" w14:textId="6CE93824" w:rsidR="00E902CC" w:rsidDel="00FC6AF8" w:rsidRDefault="00F51F1B" w:rsidP="00FC6AF8">
      <w:pPr>
        <w:ind w:firstLine="0"/>
        <w:rPr>
          <w:del w:id="1553" w:author="Hellmann, Simon" w:date="2025-08-31T12:11:00Z"/>
          <w:lang w:val="en-US"/>
        </w:rPr>
        <w:pPrChange w:id="1554" w:author="Hellmann, Simon" w:date="2025-08-31T12:11:00Z">
          <w:pPr/>
        </w:pPrChange>
      </w:pPr>
      <w:del w:id="1555" w:author="Hellmann, Simon" w:date="2025-08-31T12:11:00Z">
        <w:r w:rsidDel="00FC6AF8">
          <w:rPr>
            <w:lang w:val="en-US"/>
          </w:rPr>
          <w:delText>The i</w:delText>
        </w:r>
        <w:r w:rsidR="00A00C64" w:rsidRPr="00EE7C73" w:rsidDel="00FC6AF8">
          <w:rPr>
            <w:lang w:val="en-US"/>
          </w:rPr>
          <w:delText>nfluence</w:delText>
        </w:r>
        <w:r w:rsidR="00A00C64" w:rsidDel="00FC6AF8">
          <w:rPr>
            <w:lang w:val="en-US"/>
          </w:rPr>
          <w:delText xml:space="preserve"> of </w:delText>
        </w:r>
        <w:r w:rsidR="00EE7C73" w:rsidDel="00FC6AF8">
          <w:rPr>
            <w:lang w:val="en-US"/>
          </w:rPr>
          <w:delText xml:space="preserve">uncertain macronutrient influent concentrations </w:delText>
        </w:r>
        <w:r w:rsidDel="00FC6AF8">
          <w:rPr>
            <w:lang w:val="en-US"/>
          </w:rPr>
          <w:delText xml:space="preserve">was considered </w:delText>
        </w:r>
        <w:r w:rsidR="00EE7C73" w:rsidDel="00FC6AF8">
          <w:rPr>
            <w:lang w:val="en-US"/>
          </w:rPr>
          <w:delText>in model simulations</w:delText>
        </w:r>
        <w:r w:rsidR="00883993" w:rsidDel="00FC6AF8">
          <w:rPr>
            <w:lang w:val="en-US"/>
          </w:rPr>
          <w:delText xml:space="preserve"> according to </w:delText>
        </w:r>
        <w:r w:rsidR="002B7C16" w:rsidDel="00FC6AF8">
          <w:rPr>
            <w:lang w:val="en-US"/>
          </w:rPr>
          <w:delText xml:space="preserve">the </w:delText>
        </w:r>
        <w:r w:rsidR="00883993" w:rsidDel="00FC6AF8">
          <w:rPr>
            <w:lang w:val="en-US"/>
          </w:rPr>
          <w:delText xml:space="preserve">block diagram </w:delText>
        </w:r>
        <w:r w:rsidR="002B7C16" w:rsidDel="00FC6AF8">
          <w:rPr>
            <w:lang w:val="en-US"/>
          </w:rPr>
          <w:delText xml:space="preserve">shown </w:delText>
        </w:r>
        <w:r w:rsidR="00883993" w:rsidDel="00FC6AF8">
          <w:rPr>
            <w:lang w:val="en-US"/>
          </w:rPr>
          <w:delText xml:space="preserve">in </w:delText>
        </w:r>
        <w:r w:rsidR="00CF1BBF" w:rsidDel="00FC6AF8">
          <w:rPr>
            <w:lang w:val="en-US"/>
          </w:rPr>
          <w:delText>Fig.</w:delText>
        </w:r>
        <w:r w:rsidR="00883993" w:rsidDel="00FC6AF8">
          <w:rPr>
            <w:lang w:val="en-US"/>
          </w:rPr>
          <w:delText xml:space="preserve"> </w:delText>
        </w:r>
        <w:r w:rsidR="00CF1BBF" w:rsidDel="00FC6AF8">
          <w:rPr>
            <w:lang w:val="en-US"/>
          </w:rPr>
          <w:delText>1d</w:delText>
        </w:r>
        <w:r w:rsidR="0068262E" w:rsidDel="00FC6AF8">
          <w:rPr>
            <w:lang w:val="en-US"/>
          </w:rPr>
          <w:delText>. T</w:delText>
        </w:r>
        <w:r w:rsidR="006302C9" w:rsidDel="00FC6AF8">
          <w:rPr>
            <w:lang w:val="en-US"/>
          </w:rPr>
          <w:delText xml:space="preserve">wo simulators were run in parallel </w:delText>
        </w:r>
        <w:r w:rsidR="001013C4" w:rsidDel="00FC6AF8">
          <w:rPr>
            <w:lang w:val="en-US"/>
          </w:rPr>
          <w:delText xml:space="preserve">and provided with the same </w:delText>
        </w:r>
        <w:r w:rsidR="00C31DBC" w:rsidDel="00FC6AF8">
          <w:rPr>
            <w:lang w:val="en-US"/>
          </w:rPr>
          <w:delText xml:space="preserve">feed volume flows, but </w:delText>
        </w:r>
        <w:r w:rsidR="00EC6006" w:rsidDel="00FC6AF8">
          <w:rPr>
            <w:lang w:val="en-US"/>
          </w:rPr>
          <w:delText>different</w:delText>
        </w:r>
        <w:r w:rsidDel="00FC6AF8">
          <w:rPr>
            <w:lang w:val="en-US"/>
          </w:rPr>
          <w:delText xml:space="preserve"> associated </w:delText>
        </w:r>
        <w:r w:rsidR="00EC6006" w:rsidDel="00FC6AF8">
          <w:rPr>
            <w:lang w:val="en-US"/>
          </w:rPr>
          <w:delText>influent concentrations</w:delText>
        </w:r>
        <w:r w:rsidR="0068262E" w:rsidDel="00FC6AF8">
          <w:rPr>
            <w:lang w:val="en-US"/>
          </w:rPr>
          <w:delText xml:space="preserve">: </w:delText>
        </w:r>
        <w:r w:rsidR="00EC6006" w:rsidDel="00FC6AF8">
          <w:rPr>
            <w:lang w:val="en-US"/>
          </w:rPr>
          <w:delText>one with nominal</w:delText>
        </w:r>
        <w:r w:rsidDel="00FC6AF8">
          <w:rPr>
            <w:lang w:val="en-US"/>
          </w:rPr>
          <w:delText xml:space="preserve">, </w:delText>
        </w:r>
        <w:r w:rsidR="00F337B4" w:rsidDel="00FC6AF8">
          <w:rPr>
            <w:lang w:val="en-US"/>
          </w:rPr>
          <w:delText xml:space="preserve">the other </w:delText>
        </w:r>
        <w:r w:rsidR="007E5EBA" w:rsidDel="00FC6AF8">
          <w:rPr>
            <w:lang w:val="en-US"/>
          </w:rPr>
          <w:delText xml:space="preserve">with </w:delText>
        </w:r>
        <w:r w:rsidR="00C200AA" w:rsidDel="00FC6AF8">
          <w:rPr>
            <w:lang w:val="en-US"/>
          </w:rPr>
          <w:delText>elevated values (</w:delText>
        </w:r>
        <w:r w:rsidR="009E4522" w:rsidDel="00FC6AF8">
          <w:rPr>
            <w:lang w:val="en-US"/>
          </w:rPr>
          <w:delText>nominal + 1</w:delText>
        </w:r>
        <w:r w:rsidDel="00FC6AF8">
          <w:rPr>
            <w:lang w:val="en-US"/>
          </w:rPr>
          <w:delText> </w:delText>
        </w:r>
        <w:r w:rsidR="009E4522" w:rsidDel="00FC6AF8">
          <w:rPr>
            <w:lang w:val="en-US"/>
          </w:rPr>
          <w:delText>SD</w:delText>
        </w:r>
        <w:r w:rsidR="00C200AA" w:rsidDel="00FC6AF8">
          <w:rPr>
            <w:lang w:val="en-US"/>
          </w:rPr>
          <w:delText xml:space="preserve">). </w:delText>
        </w:r>
        <w:r w:rsidR="0030043D" w:rsidDel="00FC6AF8">
          <w:rPr>
            <w:lang w:val="en-US"/>
          </w:rPr>
          <w:delText>The f</w:delText>
        </w:r>
        <w:r w:rsidR="006A0C36" w:rsidDel="00FC6AF8">
          <w:rPr>
            <w:lang w:val="en-US"/>
          </w:rPr>
          <w:delText xml:space="preserve">irst simulator was </w:delText>
        </w:r>
        <w:r w:rsidR="001B01BF" w:rsidDel="00FC6AF8">
          <w:rPr>
            <w:lang w:val="en-US"/>
          </w:rPr>
          <w:delText xml:space="preserve">updated </w:delText>
        </w:r>
        <w:r w:rsidR="008C3956" w:rsidDel="00FC6AF8">
          <w:rPr>
            <w:lang w:val="en-US"/>
          </w:rPr>
          <w:delText>by</w:delText>
        </w:r>
        <w:r w:rsidR="001B01BF" w:rsidDel="00FC6AF8">
          <w:rPr>
            <w:lang w:val="en-US"/>
          </w:rPr>
          <w:delText xml:space="preserve"> </w:delText>
        </w:r>
        <w:r w:rsidR="00283864" w:rsidDel="00FC6AF8">
          <w:rPr>
            <w:lang w:val="en-US"/>
          </w:rPr>
          <w:delText xml:space="preserve">an </w:delText>
        </w:r>
        <w:r w:rsidR="001B01BF" w:rsidDel="00FC6AF8">
          <w:rPr>
            <w:lang w:val="en-US"/>
          </w:rPr>
          <w:delText xml:space="preserve">ideal </w:delText>
        </w:r>
        <w:r w:rsidR="00283864" w:rsidDel="00FC6AF8">
          <w:rPr>
            <w:lang w:val="en-US"/>
          </w:rPr>
          <w:delText>estimator</w:delText>
        </w:r>
        <w:r w:rsidR="001B01BF" w:rsidDel="00FC6AF8">
          <w:rPr>
            <w:lang w:val="en-US"/>
          </w:rPr>
          <w:delText xml:space="preserve"> (</w:delText>
        </w:r>
        <w:r w:rsidR="00F5531E" w:rsidDel="00FC6AF8">
          <w:rPr>
            <w:lang w:val="en-US"/>
          </w:rPr>
          <w:delText xml:space="preserve">assuming </w:delText>
        </w:r>
        <w:r w:rsidR="001B01BF" w:rsidDel="00FC6AF8">
          <w:rPr>
            <w:lang w:val="en-US"/>
          </w:rPr>
          <w:delText xml:space="preserve">no </w:delText>
        </w:r>
      </w:del>
      <w:del w:id="1556" w:author="Hellmann, Simon" w:date="2025-08-28T16:57:00Z">
        <w:r w:rsidR="001B01BF" w:rsidDel="00B1784E">
          <w:rPr>
            <w:lang w:val="en-US"/>
          </w:rPr>
          <w:delText>plant-model mismatch</w:delText>
        </w:r>
      </w:del>
      <w:del w:id="1557" w:author="Hellmann, Simon" w:date="2025-08-31T12:11:00Z">
        <w:r w:rsidR="001B01BF" w:rsidDel="00FC6AF8">
          <w:rPr>
            <w:lang w:val="en-US"/>
          </w:rPr>
          <w:delText>) at each time step</w:delText>
        </w:r>
        <w:r w:rsidR="0097747C" w:rsidDel="00FC6AF8">
          <w:rPr>
            <w:lang w:val="en-US"/>
          </w:rPr>
          <w:delText>, the second</w:delText>
        </w:r>
        <w:r w:rsidR="00F5531E" w:rsidDel="00FC6AF8">
          <w:rPr>
            <w:lang w:val="en-US"/>
          </w:rPr>
          <w:delText xml:space="preserve"> one</w:delText>
        </w:r>
        <w:r w:rsidR="0097747C" w:rsidDel="00FC6AF8">
          <w:rPr>
            <w:lang w:val="en-US"/>
          </w:rPr>
          <w:delText xml:space="preserve"> was run in open loop</w:delText>
        </w:r>
        <w:r w:rsidR="001F77BF" w:rsidDel="00FC6AF8">
          <w:rPr>
            <w:lang w:val="en-US"/>
          </w:rPr>
          <w:delText xml:space="preserve"> assuming the same feed volume flows</w:delText>
        </w:r>
        <w:r w:rsidR="00EE7C73" w:rsidDel="00FC6AF8">
          <w:rPr>
            <w:lang w:val="en-US"/>
          </w:rPr>
          <w:delText>.</w:delText>
        </w:r>
        <w:r w:rsidR="0018629C" w:rsidDel="00FC6AF8">
          <w:rPr>
            <w:lang w:val="en-US"/>
          </w:rPr>
          <w:delText xml:space="preserve"> This approach was </w:delText>
        </w:r>
        <w:r w:rsidDel="00FC6AF8">
          <w:rPr>
            <w:lang w:val="en-US"/>
          </w:rPr>
          <w:delText xml:space="preserve">individually </w:delText>
        </w:r>
        <w:r w:rsidR="00BE51E8" w:rsidDel="00FC6AF8">
          <w:rPr>
            <w:lang w:val="en-US"/>
          </w:rPr>
          <w:delText>applied</w:delText>
        </w:r>
        <w:r w:rsidR="0018629C" w:rsidDel="00FC6AF8">
          <w:rPr>
            <w:lang w:val="en-US"/>
          </w:rPr>
          <w:delText xml:space="preserve"> for all three macronutrients</w:delText>
        </w:r>
        <w:r w:rsidR="00A144F4" w:rsidDel="00FC6AF8">
          <w:rPr>
            <w:lang w:val="en-US"/>
          </w:rPr>
          <w:delText xml:space="preserve"> (CH, PR, LI)</w:delText>
        </w:r>
        <w:r w:rsidR="004E488C" w:rsidDel="00FC6AF8">
          <w:rPr>
            <w:lang w:val="en-US"/>
          </w:rPr>
          <w:delText>.</w:delText>
        </w:r>
        <w:r w:rsidR="00EE7C73" w:rsidDel="00FC6AF8">
          <w:rPr>
            <w:lang w:val="en-US"/>
          </w:rPr>
          <w:delText xml:space="preserve"> </w:delText>
        </w:r>
        <w:r w:rsidR="00680DD2" w:rsidDel="00FC6AF8">
          <w:rPr>
            <w:lang w:val="en-US"/>
          </w:rPr>
          <w:delText>S</w:delText>
        </w:r>
        <w:r w:rsidR="00BB7599" w:rsidDel="00FC6AF8">
          <w:rPr>
            <w:lang w:val="en-US"/>
          </w:rPr>
          <w:delText xml:space="preserve">ensitivity analysis </w:delText>
        </w:r>
        <w:r w:rsidR="004033CC" w:rsidDel="00FC6AF8">
          <w:rPr>
            <w:lang w:val="en-US"/>
          </w:rPr>
          <w:delText xml:space="preserve">is discussed by means of </w:delText>
        </w:r>
        <w:r w:rsidR="00BB7599" w:rsidDel="00FC6AF8">
          <w:rPr>
            <w:lang w:val="en-US"/>
          </w:rPr>
          <w:delText xml:space="preserve">case study </w:delText>
        </w:r>
        <w:r w:rsidR="003024D1" w:rsidDel="00FC6AF8">
          <w:rPr>
            <w:lang w:val="en-US"/>
          </w:rPr>
          <w:delText>1</w:delText>
        </w:r>
        <w:r w:rsidR="003A0427" w:rsidDel="00FC6AF8">
          <w:rPr>
            <w:lang w:val="en-US"/>
          </w:rPr>
          <w:delText>, while t</w:delText>
        </w:r>
        <w:r w:rsidR="00BB7599" w:rsidDel="00FC6AF8">
          <w:rPr>
            <w:lang w:val="en-US"/>
          </w:rPr>
          <w:delText xml:space="preserve">he </w:delText>
        </w:r>
        <w:r w:rsidR="008C3956" w:rsidDel="00FC6AF8">
          <w:rPr>
            <w:lang w:val="en-US"/>
          </w:rPr>
          <w:delText xml:space="preserve">corresponding </w:delText>
        </w:r>
        <w:r w:rsidDel="00FC6AF8">
          <w:rPr>
            <w:lang w:val="en-US"/>
          </w:rPr>
          <w:delText xml:space="preserve">controller </w:delText>
        </w:r>
        <w:r w:rsidR="00BB7599" w:rsidDel="00FC6AF8">
          <w:rPr>
            <w:lang w:val="en-US"/>
          </w:rPr>
          <w:delText xml:space="preserve">performance </w:delText>
        </w:r>
        <w:r w:rsidR="008C2C21" w:rsidDel="00FC6AF8">
          <w:rPr>
            <w:lang w:val="en-US"/>
          </w:rPr>
          <w:delText>is</w:delText>
        </w:r>
        <w:r w:rsidR="00291873" w:rsidDel="00FC6AF8">
          <w:rPr>
            <w:lang w:val="en-US"/>
          </w:rPr>
          <w:delText xml:space="preserve"> </w:delText>
        </w:r>
        <w:r w:rsidR="00BB7599" w:rsidDel="00FC6AF8">
          <w:rPr>
            <w:lang w:val="en-US"/>
          </w:rPr>
          <w:delText xml:space="preserve">discussed </w:delText>
        </w:r>
        <w:r w:rsidR="00236090" w:rsidDel="00FC6AF8">
          <w:rPr>
            <w:lang w:val="en-US"/>
          </w:rPr>
          <w:delText xml:space="preserve">in </w:delText>
        </w:r>
        <w:r w:rsidR="00F5531E" w:rsidDel="00FC6AF8">
          <w:rPr>
            <w:lang w:val="en-US"/>
          </w:rPr>
          <w:delText>Sec. 3.3.1</w:delText>
        </w:r>
        <w:r w:rsidR="00236090" w:rsidDel="00FC6AF8">
          <w:rPr>
            <w:lang w:val="en-US"/>
          </w:rPr>
          <w:delText xml:space="preserve">. </w:delText>
        </w:r>
      </w:del>
    </w:p>
    <w:p w14:paraId="4B9F7CA4" w14:textId="76B36B28" w:rsidR="00D20AD4" w:rsidRDefault="00545535" w:rsidP="00FC6AF8">
      <w:pPr>
        <w:ind w:firstLine="0"/>
        <w:rPr>
          <w:lang w:val="en-US"/>
        </w:rPr>
        <w:pPrChange w:id="1558" w:author="Hellmann, Simon" w:date="2025-08-31T12:11:00Z">
          <w:pPr>
            <w:ind w:firstLine="0"/>
          </w:pPr>
        </w:pPrChange>
      </w:pPr>
      <w:del w:id="1559" w:author="Hellmann, Simon" w:date="2025-08-31T12:11:00Z">
        <w:r w:rsidRPr="00670698" w:rsidDel="00FC6AF8">
          <w:rPr>
            <w:lang w:val="en-US"/>
          </w:rPr>
          <w:delText>M</w:delText>
        </w:r>
        <w:r w:rsidR="00A75A76" w:rsidRPr="00670698" w:rsidDel="00FC6AF8">
          <w:rPr>
            <w:lang w:val="en-US"/>
          </w:rPr>
          <w:delText>odel</w:delText>
        </w:r>
        <w:r w:rsidR="00EE7C73" w:rsidRPr="00670698" w:rsidDel="00FC6AF8">
          <w:rPr>
            <w:lang w:val="en-US"/>
          </w:rPr>
          <w:delText xml:space="preserve"> </w:delText>
        </w:r>
        <w:r w:rsidR="004E488C" w:rsidRPr="00670698" w:rsidDel="00FC6AF8">
          <w:rPr>
            <w:lang w:val="en-US"/>
          </w:rPr>
          <w:delText>simulations</w:delText>
        </w:r>
        <w:r w:rsidR="004E488C" w:rsidDel="00FC6AF8">
          <w:rPr>
            <w:lang w:val="en-US"/>
          </w:rPr>
          <w:delText xml:space="preserve"> for </w:delText>
        </w:r>
        <w:r w:rsidR="00D04506" w:rsidDel="00FC6AF8">
          <w:rPr>
            <w:lang w:val="en-US"/>
          </w:rPr>
          <w:delText xml:space="preserve">nominal and elevated </w:delText>
        </w:r>
        <w:r w:rsidR="00730FD8" w:rsidDel="00FC6AF8">
          <w:rPr>
            <w:lang w:val="en-US"/>
          </w:rPr>
          <w:delText>realizations</w:delText>
        </w:r>
        <w:r w:rsidR="004E488C" w:rsidDel="00FC6AF8">
          <w:rPr>
            <w:lang w:val="en-US"/>
          </w:rPr>
          <w:delText xml:space="preserve"> </w:delText>
        </w:r>
        <w:r w:rsidR="009A1DF2" w:rsidDel="00FC6AF8">
          <w:rPr>
            <w:lang w:val="en-US"/>
          </w:rPr>
          <w:delText xml:space="preserve">of </w:delText>
        </w:r>
        <w:r w:rsidR="00730FD8" w:rsidDel="00FC6AF8">
          <w:rPr>
            <w:lang w:val="en-US"/>
          </w:rPr>
          <w:delText xml:space="preserve">influent </w:delText>
        </w:r>
        <w:r w:rsidR="009A1DF2" w:rsidDel="00FC6AF8">
          <w:rPr>
            <w:lang w:val="en-US"/>
          </w:rPr>
          <w:delText xml:space="preserve">CH, PR and LI </w:delText>
        </w:r>
        <w:r w:rsidR="00730FD8" w:rsidDel="00FC6AF8">
          <w:rPr>
            <w:lang w:val="en-US"/>
          </w:rPr>
          <w:delText xml:space="preserve">concentrations </w:delText>
        </w:r>
        <w:r w:rsidR="009A1DF2" w:rsidDel="00FC6AF8">
          <w:rPr>
            <w:lang w:val="en-US"/>
          </w:rPr>
          <w:delText>(</w:delText>
        </w:r>
        <w:r w:rsidR="00D04506" w:rsidDel="00FC6AF8">
          <w:rPr>
            <w:lang w:val="en-US"/>
          </w:rPr>
          <w:delText>plotted as dotted and solid lines, respectively</w:delText>
        </w:r>
        <w:r w:rsidR="00730FD8" w:rsidDel="00FC6AF8">
          <w:rPr>
            <w:lang w:val="en-US"/>
          </w:rPr>
          <w:delText>)</w:delText>
        </w:r>
        <w:r w:rsidR="000263CA" w:rsidDel="00FC6AF8">
          <w:rPr>
            <w:lang w:val="en-US"/>
          </w:rPr>
          <w:delText xml:space="preserve"> are shown in the </w:delText>
        </w:r>
      </w:del>
      <w:del w:id="1560" w:author="Hellmann, Simon" w:date="2025-08-27T18:02:00Z">
        <w:r w:rsidR="00854416" w:rsidRPr="005D3388" w:rsidDel="005D3388">
          <w:rPr>
            <w:highlight w:val="yellow"/>
            <w:lang w:val="en-US"/>
            <w:rPrChange w:id="1561" w:author="Hellmann, Simon" w:date="2025-08-27T18:03:00Z">
              <w:rPr>
                <w:lang w:val="en-US"/>
              </w:rPr>
            </w:rPrChange>
          </w:rPr>
          <w:delText>SI</w:delText>
        </w:r>
      </w:del>
      <w:del w:id="1562" w:author="Hellmann, Simon" w:date="2025-08-31T12:11:00Z">
        <w:r w:rsidR="004E488C" w:rsidRPr="005D3388" w:rsidDel="00FC6AF8">
          <w:rPr>
            <w:highlight w:val="yellow"/>
            <w:lang w:val="en-US"/>
            <w:rPrChange w:id="1563" w:author="Hellmann, Simon" w:date="2025-08-27T18:03:00Z">
              <w:rPr>
                <w:lang w:val="en-US"/>
              </w:rPr>
            </w:rPrChange>
          </w:rPr>
          <w:delText>.</w:delText>
        </w:r>
        <w:r w:rsidR="00712922" w:rsidDel="00FC6AF8">
          <w:rPr>
            <w:lang w:val="en-US"/>
          </w:rPr>
          <w:delText xml:space="preserve"> </w:delText>
        </w:r>
        <w:r w:rsidR="00D231F4" w:rsidDel="00FC6AF8">
          <w:rPr>
            <w:lang w:val="en-US"/>
          </w:rPr>
          <w:delText>Since</w:delText>
        </w:r>
        <w:r w:rsidR="001F77BF" w:rsidDel="00FC6AF8">
          <w:rPr>
            <w:lang w:val="en-US"/>
          </w:rPr>
          <w:delText xml:space="preserve"> </w:delText>
        </w:r>
        <w:r w:rsidR="007D1DA5" w:rsidDel="00FC6AF8">
          <w:rPr>
            <w:lang w:val="en-US"/>
          </w:rPr>
          <w:delText>for the three cases</w:delText>
        </w:r>
        <w:r w:rsidR="001F77BF" w:rsidDel="00FC6AF8">
          <w:rPr>
            <w:lang w:val="en-US"/>
          </w:rPr>
          <w:delText xml:space="preserve"> the feed volume flows are almost identical</w:delText>
        </w:r>
        <w:r w:rsidDel="00FC6AF8">
          <w:rPr>
            <w:lang w:val="en-US"/>
          </w:rPr>
          <w:delText xml:space="preserve">, </w:delText>
        </w:r>
        <w:r w:rsidR="009A1DF2" w:rsidDel="00FC6AF8">
          <w:rPr>
            <w:lang w:val="en-US"/>
          </w:rPr>
          <w:delText xml:space="preserve">only </w:delText>
        </w:r>
        <w:r w:rsidR="001F77BF" w:rsidDel="00FC6AF8">
          <w:rPr>
            <w:lang w:val="en-US"/>
          </w:rPr>
          <w:delText xml:space="preserve">those </w:delText>
        </w:r>
        <w:r w:rsidDel="00FC6AF8">
          <w:rPr>
            <w:lang w:val="en-US"/>
          </w:rPr>
          <w:delText xml:space="preserve">of </w:delText>
        </w:r>
        <w:r w:rsidR="00F706D0" w:rsidDel="00FC6AF8">
          <w:rPr>
            <w:lang w:val="en-US"/>
          </w:rPr>
          <w:delText>the first case (differ</w:delText>
        </w:r>
        <w:r w:rsidR="005A091B" w:rsidDel="00FC6AF8">
          <w:rPr>
            <w:lang w:val="en-US"/>
          </w:rPr>
          <w:delText>ing</w:delText>
        </w:r>
        <w:r w:rsidR="002676FF" w:rsidDel="00FC6AF8">
          <w:rPr>
            <w:lang w:val="en-US"/>
          </w:rPr>
          <w:delText xml:space="preserve"> </w:delText>
        </w:r>
        <w:r w:rsidR="00DD3604" w:rsidDel="00FC6AF8">
          <w:rPr>
            <w:lang w:val="en-US"/>
          </w:rPr>
          <w:delText>CH</w:delText>
        </w:r>
        <w:r w:rsidR="00F706D0" w:rsidDel="00FC6AF8">
          <w:rPr>
            <w:lang w:val="en-US"/>
          </w:rPr>
          <w:delText>) are shown</w:delText>
        </w:r>
        <w:r w:rsidR="00DD3604" w:rsidDel="00FC6AF8">
          <w:rPr>
            <w:lang w:val="en-US"/>
          </w:rPr>
          <w:delText>.</w:delText>
        </w:r>
        <w:r w:rsidR="00F706D0" w:rsidDel="00FC6AF8">
          <w:rPr>
            <w:lang w:val="en-US"/>
          </w:rPr>
          <w:delText xml:space="preserve"> </w:delText>
        </w:r>
      </w:del>
    </w:p>
    <w:p w14:paraId="2E580C1E" w14:textId="08CCEDCE"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B82ED6">
        <w:rPr>
          <w:lang w:val="en-US"/>
        </w:rPr>
        <w:t>is observed for</w:t>
      </w:r>
      <w:r w:rsidR="00862FB9">
        <w:rPr>
          <w:lang w:val="en-US"/>
        </w:rPr>
        <w:t xml:space="preserve">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B82ED6">
        <w:rPr>
          <w:lang w:val="en-US"/>
        </w:rPr>
        <w:t xml:space="preserve">, in line with the findings of </w:t>
      </w:r>
      <w:sdt>
        <w:sdtPr>
          <w:rPr>
            <w:lang w:val="en-US"/>
          </w:rPr>
          <w:alias w:val="To edit, see citavi.com/edit"/>
          <w:tag w:val="CitaviPlaceholder#adb8234e-344a-41ce-8d25-038024339e69"/>
          <w:id w:val="1391620341"/>
          <w:placeholder>
            <w:docPart w:val="6B31A383E4B54DE4B79165C6EA0B5BA1"/>
          </w:placeholder>
        </w:sdtPr>
        <w:sdtContent>
          <w:r w:rsidR="00B82ED6">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zUyNGYzMGI4LTQ5NDgtNDE4Yi04OTAzLWE1NjFhOTRhNDg5ZiIsIkVudHJpZXMiOlt7IiRpZCI6IjIiLCIkdHlwZSI6IlN3aXNzQWNhZGVtaWMuQ2l0YXZpLkNpdGF0aW9ucy5Xb3JkUGxhY2Vob2xkZXJFbnRyeSwgU3dpc3NBY2FkZW1pYy5DaXRhdmkiLCJJZCI6IjliMDM3YTQwLTk5YzktNDU2ZC1hMjgzLWRhMTY5YmNmNjc2ZSIsIlJhbmdlTGVuZ3RoIjoxOSwiUmVmZXJlbmNlSWQiOiI2NTE5MjI5ZS0xZGFkLTRiODktYWQzMC0xZDdkMDA5Y2JjN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3YXRyZXMuMjAyNS4xMjQyMDMiLCJVcmlTdHJpbmciOiJodHRwczovL2RvaS5vcmcvMTAuMTAxNi9qLndhdHJlcy4yMDI1LjEyNDIw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y0yNFQxMzo1OTo0MyIsIk1vZGlmaWVkQnkiOiJfSGVsbG1hbm4sIFNpbW9uIiwiSWQiOiI1YTEwOGMxMC0yZjEzLTRmMjMtYjM5Mi03ZjEwZWJlMTY4MDIiLCJNb2RpZmllZE9uIjoiMjAyNS0wNy0yNFQxMzo1OTo0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QwNjc0OTEwIiwiVXJpU3RyaW5nIjoiaHR0cDovL3d3dy5uY2JpLm5sbS5uaWguZ292L3B1Ym1lZC80MDY3NDkx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}</w:instrText>
          </w:r>
          <w:r w:rsidR="00B82ED6">
            <w:rPr>
              <w:lang w:val="en-US"/>
            </w:rPr>
            <w:fldChar w:fldCharType="separate"/>
          </w:r>
          <w:r w:rsidR="008D39E8">
            <w:fldChar w:fldCharType="begin"/>
          </w:r>
          <w:r w:rsidR="008D39E8">
            <w:instrText xml:space="preserve"> HYPERLINK \l "_CTVL0016519229e1dad4b89ad301d7d009cbc69" \o "Donoso-Bravo, A.; Sadino-Riquelme, M. C.; Zorrilla, F.; Hansen, F. (2025): Making waves: Extracting more insights from anaerobic batch tests - a model…" </w:instrText>
          </w:r>
          <w:ins w:id="1564" w:author="Hellmann, Simon" w:date="2025-08-31T12:14:00Z"/>
          <w:r w:rsidR="008D39E8">
            <w:fldChar w:fldCharType="separate"/>
          </w:r>
          <w:r w:rsidR="00E04011">
            <w:rPr>
              <w:lang w:val="en-US"/>
            </w:rPr>
            <w:t>Donoso-Bravo et al.</w:t>
          </w:r>
          <w:r w:rsidR="008D39E8">
            <w:rPr>
              <w:lang w:val="en-US"/>
            </w:rPr>
            <w:fldChar w:fldCharType="end"/>
          </w:r>
          <w:r w:rsidR="00B82ED6">
            <w:rPr>
              <w:lang w:val="en-US"/>
            </w:rPr>
            <w:fldChar w:fldCharType="end"/>
          </w:r>
        </w:sdtContent>
      </w:sdt>
      <w:r w:rsidR="00B82ED6">
        <w:rPr>
          <w:lang w:val="en-US"/>
        </w:rPr>
        <w:t xml:space="preserve"> </w:t>
      </w:r>
      <w:sdt>
        <w:sdtPr>
          <w:rPr>
            <w:lang w:val="en-US"/>
          </w:rPr>
          <w:alias w:val="To edit, see citavi.com/edit"/>
          <w:tag w:val="CitaviPlaceholder#524f30b8-4948-418b-8903-a561a94a489f"/>
          <w:id w:val="1894005658"/>
          <w:placeholder>
            <w:docPart w:val="6B31A383E4B54DE4B79165C6EA0B5BA1"/>
          </w:placeholder>
        </w:sdtPr>
        <w:sdtContent>
          <w:r w:rsidR="00B82ED6">
            <w:rPr>
              <w:lang w:val="en-US"/>
            </w:rPr>
            <w:fldChar w:fldCharType="begin"/>
          </w:r>
          <w:r w:rsidR="00A551DA">
            <w:rPr>
              <w:lang w:val="en-US"/>
            </w:rPr>
            <w:instrText>ADDIN CitaviPlaceholder{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d2F0cmVzLjIwMjUuMTI0MjAzIiwiVXJpU3RyaW5nIjoiaHR0cHM6Ly9kb2kub3JnLzEwLjEwMTYvai53YXRyZXMuMjAyNS4xMjQy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RUMTM6NTk6NDMiLCJNb2RpZmllZEJ5IjoiX0hlbGxtYW5uLCBTaW1vbiIsIklkIjoiNWExMDhjMTAtMmYxMy00ZjIzLWIzOTItN2YxMGViZTE2ODAyIiwiTW9kaWZpZWRPbiI6IjIwMjUtMDctMjRUMTM6NTk6N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0MDY3NDkxMCIsIlVyaVN0cmluZyI6Imh0dHA6Ly93d3cubmNiaS5ubG0ubmloLmdvdi9wdWJtZWQvNDA2NzQ5MT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NSkifV19LCJUYWciOiJDaXRhdmlQbGFjZWhvbGRlciM1MjRmMzBiOC00OTQ4LTQxOGItODkwMy1hNTYxYTk0YTQ4OWYiLCJUZXh0IjoiKDIwMjUpIiwiV0FJVmVyc2lvbiI6IjYuMTkuMi4xIn0=}</w:instrText>
          </w:r>
          <w:r w:rsidR="00B82ED6">
            <w:rPr>
              <w:lang w:val="en-US"/>
            </w:rPr>
            <w:fldChar w:fldCharType="separate"/>
          </w:r>
          <w:r w:rsidR="008D39E8">
            <w:fldChar w:fldCharType="begin"/>
          </w:r>
          <w:r w:rsidR="008D39E8" w:rsidRPr="008D39E8">
            <w:rPr>
              <w:lang w:val="en-US"/>
              <w:rPrChange w:id="1565" w:author="Hellmann, Simon" w:date="2025-08-31T11:49:00Z">
                <w:rPr/>
              </w:rPrChange>
            </w:rPr>
            <w:instrText xml:space="preserve"> HYPERLINK \l "_CTVL0016519229e1dad4b89ad301d7d009cbc69" \o "Donoso-Bravo, A.; Sadino-Riquelme, M. C.; Zorrilla, F.; Hansen, F. (2025): Making waves: Extracting more insights from anaerobic batch tests - a model…" </w:instrText>
          </w:r>
          <w:ins w:id="1566" w:author="Hellmann, Simon" w:date="2025-08-31T12:14:00Z"/>
          <w:r w:rsidR="008D39E8">
            <w:fldChar w:fldCharType="separate"/>
          </w:r>
          <w:r w:rsidR="00E04011">
            <w:rPr>
              <w:lang w:val="en-US"/>
            </w:rPr>
            <w:t>(2025)</w:t>
          </w:r>
          <w:r w:rsidR="008D39E8">
            <w:rPr>
              <w:lang w:val="en-US"/>
            </w:rPr>
            <w:fldChar w:fldCharType="end"/>
          </w:r>
          <w:r w:rsidR="00B82ED6">
            <w:rPr>
              <w:lang w:val="en-US"/>
            </w:rPr>
            <w:fldChar w:fldCharType="end"/>
          </w:r>
        </w:sdtContent>
      </w:sdt>
      <w:r w:rsidR="00B82ED6">
        <w:rPr>
          <w:lang w:val="en-US"/>
        </w:rPr>
        <w:t xml:space="preserve">. </w:t>
      </w:r>
      <w:r w:rsidR="0048176D">
        <w:rPr>
          <w:lang w:val="en-US"/>
        </w:rPr>
        <w:t>T</w:t>
      </w:r>
      <w:r w:rsidR="00A34C11">
        <w:rPr>
          <w:lang w:val="en-US"/>
        </w:rPr>
        <w:t xml:space="preserve">his </w:t>
      </w:r>
      <w:r w:rsidR="00B82ED6">
        <w:rPr>
          <w:lang w:val="en-US"/>
        </w:rPr>
        <w:t>can be</w:t>
      </w:r>
      <w:r w:rsidR="00A34C11">
        <w:rPr>
          <w:lang w:val="en-US"/>
        </w:rPr>
        <w:t xml:space="preserv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EA0C11">
        <w:rPr>
          <w:lang w:val="en-US"/>
        </w:rPr>
        <w:t xml:space="preserve">two </w:t>
      </w:r>
      <w:r w:rsidR="009146E6">
        <w:rPr>
          <w:lang w:val="en-US"/>
        </w:rPr>
        <w:t xml:space="preserve">resulting </w:t>
      </w:r>
      <w:r w:rsidR="00EA0C11">
        <w:rPr>
          <w:lang w:val="en-US"/>
        </w:rPr>
        <w:t xml:space="preserve">trajectories </w:t>
      </w:r>
      <w:r w:rsidR="00030FDA">
        <w:rPr>
          <w:lang w:val="en-US"/>
        </w:rPr>
        <w:t xml:space="preserve">(nominal vs. elevated) show a </w:t>
      </w:r>
      <w:r w:rsidR="00030FDA" w:rsidRPr="009F4AA6">
        <w:rPr>
          <w:lang w:val="en-US"/>
        </w:rPr>
        <w:t>NRMSE</w:t>
      </w:r>
      <w:r w:rsidR="00030FDA" w:rsidRPr="00D41519">
        <w:rPr>
          <w:lang w:val="en-US"/>
        </w:rPr>
        <w:t xml:space="preserve"> </w:t>
      </w:r>
      <w:r w:rsidR="00030FDA">
        <w:rPr>
          <w:lang w:val="en-US"/>
        </w:rPr>
        <w:t xml:space="preserve">for </w:t>
      </w:r>
      <w:r w:rsidR="0020212E">
        <w:rPr>
          <w:lang w:val="en-US"/>
        </w:rPr>
        <w:t>methane production</w:t>
      </w:r>
      <w:r w:rsidR="003B06E9">
        <w:rPr>
          <w:lang w:val="en-US"/>
        </w:rPr>
        <w:t xml:space="preserve"> </w:t>
      </w:r>
      <w:r w:rsidR="00030FDA">
        <w:rPr>
          <w:lang w:val="en-US"/>
        </w:rPr>
        <w:t>of</w:t>
      </w:r>
      <w:r w:rsidR="00EA0C11" w:rsidRPr="007824D1">
        <w:rPr>
          <w:lang w:val="en-US"/>
        </w:rPr>
        <w:t xml:space="preserve"> </w:t>
      </w:r>
      <w:r w:rsidR="00030FDA">
        <w:rPr>
          <w:lang w:val="en-US"/>
        </w:rPr>
        <w:t>124</w:t>
      </w:r>
      <m:oMath>
        <m:r>
          <w:rPr>
            <w:rFonts w:ascii="Cambria Math" w:hAnsi="Cambria Math"/>
            <w:lang w:val="en-US"/>
          </w:rPr>
          <m:t>⋅</m:t>
        </m:r>
      </m:oMath>
      <w:r w:rsidR="00030FDA">
        <w:rPr>
          <w:lang w:val="en-US"/>
        </w:rPr>
        <w:t>10</w:t>
      </w:r>
      <w:r w:rsidR="00030FDA">
        <w:rPr>
          <w:vertAlign w:val="superscript"/>
          <w:lang w:val="en-US"/>
        </w:rPr>
        <w:t>-3</w:t>
      </w:r>
      <w:r w:rsidR="00030FDA">
        <w:rPr>
          <w:lang w:val="en-US"/>
        </w:rPr>
        <w:t xml:space="preserve"> </w:t>
      </w:r>
      <w:r w:rsidR="00C05FB7" w:rsidRPr="007824D1">
        <w:rPr>
          <w:lang w:val="en-US"/>
        </w:rPr>
        <w:t xml:space="preserve">and </w:t>
      </w:r>
      <w:r w:rsidR="00030FDA" w:rsidRPr="007824D1">
        <w:rPr>
          <w:lang w:val="en-US"/>
        </w:rPr>
        <w:t xml:space="preserve">for pH </w:t>
      </w:r>
      <w:r w:rsidR="00030FDA">
        <w:rPr>
          <w:lang w:val="en-US"/>
        </w:rPr>
        <w:t xml:space="preserve">of </w:t>
      </w:r>
      <w:r w:rsidR="00644B5E" w:rsidRPr="007824D1">
        <w:rPr>
          <w:lang w:val="en-US"/>
        </w:rPr>
        <w:t>6.</w:t>
      </w:r>
      <w:r w:rsidR="008A64E1" w:rsidRPr="00670698">
        <w:rPr>
          <w:lang w:val="en-US"/>
        </w:rPr>
        <w:t>1</w:t>
      </w:r>
      <m:oMath>
        <m:r>
          <w:rPr>
            <w:rFonts w:ascii="Cambria Math" w:hAnsi="Cambria Math"/>
            <w:lang w:val="en-US"/>
          </w:rPr>
          <m:t>⋅</m:t>
        </m:r>
      </m:oMath>
      <w:r w:rsidR="00030FDA">
        <w:rPr>
          <w:lang w:val="en-US"/>
        </w:rPr>
        <w:t>10</w:t>
      </w:r>
      <w:r w:rsidR="00030FDA">
        <w:rPr>
          <w:vertAlign w:val="superscript"/>
          <w:lang w:val="en-US"/>
        </w:rPr>
        <w:t>-3</w:t>
      </w:r>
      <w:r w:rsidR="00CA4A2F" w:rsidRPr="007824D1">
        <w:rPr>
          <w:lang w:val="en-US"/>
        </w:rPr>
        <w:t>.</w:t>
      </w:r>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w:t>
      </w:r>
      <w:r w:rsidR="00030FDA" w:rsidRPr="007824D1">
        <w:rPr>
          <w:lang w:val="en-US"/>
        </w:rPr>
        <w:t xml:space="preserve">for methane production </w:t>
      </w:r>
      <w:r w:rsidR="001F78BA" w:rsidRPr="007824D1">
        <w:rPr>
          <w:lang w:val="en-US"/>
        </w:rPr>
        <w:t xml:space="preserve">of </w:t>
      </w:r>
      <w:r w:rsidR="008A64E1"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m:oMath>
        <m:r>
          <w:rPr>
            <w:rFonts w:ascii="Cambria Math" w:hAnsi="Cambria Math"/>
            <w:lang w:val="en-US"/>
          </w:rPr>
          <m:t>⋅</m:t>
        </m:r>
      </m:oMath>
      <w:r w:rsidR="00030FDA">
        <w:rPr>
          <w:lang w:val="en-US"/>
        </w:rPr>
        <w:t>10</w:t>
      </w:r>
      <w:r w:rsidR="00030FDA">
        <w:rPr>
          <w:vertAlign w:val="superscript"/>
          <w:lang w:val="en-US"/>
        </w:rPr>
        <w:t>-3</w:t>
      </w:r>
      <w:r w:rsidR="00AB5971" w:rsidRPr="007824D1">
        <w:rPr>
          <w:lang w:val="en-US"/>
        </w:rPr>
        <w:t xml:space="preserve"> and</w:t>
      </w:r>
      <w:r w:rsidR="0079290F" w:rsidRPr="007824D1">
        <w:rPr>
          <w:lang w:val="en-US"/>
        </w:rPr>
        <w:t xml:space="preserve"> </w:t>
      </w:r>
      <w:r w:rsidR="00030FDA" w:rsidRPr="007824D1">
        <w:rPr>
          <w:lang w:val="en-US"/>
        </w:rPr>
        <w:t xml:space="preserve">for pH </w:t>
      </w:r>
      <w:r w:rsidR="00030FDA">
        <w:rPr>
          <w:lang w:val="en-US"/>
        </w:rPr>
        <w:t xml:space="preserve">of </w:t>
      </w:r>
      <w:r w:rsidR="00644B5E" w:rsidRPr="007824D1">
        <w:rPr>
          <w:lang w:val="en-US"/>
        </w:rPr>
        <w:t>1.6</w:t>
      </w:r>
      <m:oMath>
        <m:r>
          <w:rPr>
            <w:rFonts w:ascii="Cambria Math" w:hAnsi="Cambria Math"/>
            <w:lang w:val="en-US"/>
          </w:rPr>
          <m:t>⋅</m:t>
        </m:r>
      </m:oMath>
      <w:r w:rsidR="00030FDA">
        <w:rPr>
          <w:lang w:val="en-US"/>
        </w:rPr>
        <w:t>10</w:t>
      </w:r>
      <w:r w:rsidR="00030FDA">
        <w:rPr>
          <w:vertAlign w:val="superscript"/>
          <w:lang w:val="en-US"/>
        </w:rPr>
        <w:t>-3</w:t>
      </w:r>
      <w:r w:rsidR="0079290F" w:rsidRPr="007824D1">
        <w:rPr>
          <w:lang w:val="en-US"/>
        </w:rPr>
        <w:t xml:space="preserve"> and </w:t>
      </w:r>
      <w:r w:rsidR="008A64E1" w:rsidRPr="00670698">
        <w:rPr>
          <w:lang w:val="en-US"/>
        </w:rPr>
        <w:t>3.9</w:t>
      </w:r>
      <m:oMath>
        <m:r>
          <w:rPr>
            <w:rFonts w:ascii="Cambria Math" w:hAnsi="Cambria Math"/>
            <w:lang w:val="en-US"/>
          </w:rPr>
          <m:t>⋅</m:t>
        </m:r>
      </m:oMath>
      <w:r w:rsidR="00030FDA">
        <w:rPr>
          <w:lang w:val="en-US"/>
        </w:rPr>
        <w:t>10</w:t>
      </w:r>
      <w:r w:rsidR="00030FDA">
        <w:rPr>
          <w:vertAlign w:val="superscript"/>
          <w:lang w:val="en-US"/>
        </w:rPr>
        <w:t>-5</w:t>
      </w:r>
      <w:r w:rsidR="00E631EF" w:rsidRPr="007824D1">
        <w:rPr>
          <w:lang w:val="en-US"/>
        </w:rPr>
        <w:t>, respectively.</w:t>
      </w:r>
    </w:p>
    <w:p w14:paraId="40352FA4" w14:textId="2C02F6F1" w:rsidR="001B10E5" w:rsidDel="00BB59BF" w:rsidRDefault="004374DD" w:rsidP="00E20419">
      <w:pPr>
        <w:rPr>
          <w:del w:id="1567" w:author="Hellmann, Simon" w:date="2025-08-31T12:00:00Z"/>
          <w:lang w:val="en-US"/>
        </w:rPr>
      </w:pPr>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6F2C9D">
        <w:rPr>
          <w:lang w:val="en-US"/>
        </w:rPr>
        <w:t xml:space="preserve">outcome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6F2C9D">
        <w:rPr>
          <w:lang w:val="en-US"/>
        </w:rPr>
        <w:t>are</w:t>
      </w:r>
      <w:r w:rsidR="009E4916" w:rsidRPr="007824D1">
        <w:rPr>
          <w:lang w:val="en-US"/>
        </w:rPr>
        <w:t xml:space="preserve"> </w:t>
      </w:r>
      <w:r w:rsidR="009F4AA6" w:rsidRPr="007824D1">
        <w:rPr>
          <w:lang w:val="en-US"/>
        </w:rPr>
        <w:t>1</w:t>
      </w:r>
      <w:r w:rsidR="009E1A23"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107B5D" w:rsidRPr="007824D1">
        <w:rPr>
          <w:lang w:val="en-US"/>
        </w:rPr>
        <w:t xml:space="preserve"> and </w:t>
      </w:r>
      <w:r w:rsidR="009E1A23" w:rsidRPr="00670698">
        <w:rPr>
          <w:lang w:val="en-US"/>
        </w:rPr>
        <w:t>1.9</w:t>
      </w:r>
      <m:oMath>
        <m:r>
          <w:rPr>
            <w:rFonts w:ascii="Cambria Math" w:hAnsi="Cambria Math"/>
            <w:lang w:val="en-US"/>
          </w:rPr>
          <m:t>⋅</m:t>
        </m:r>
      </m:oMath>
      <w:r w:rsidR="00030FDA">
        <w:rPr>
          <w:lang w:val="en-US"/>
        </w:rPr>
        <w:t>10</w:t>
      </w:r>
      <w:r w:rsidR="00030FDA">
        <w:rPr>
          <w:vertAlign w:val="superscript"/>
          <w:lang w:val="en-US"/>
        </w:rPr>
        <w:t>-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AF42E2">
        <w:rPr>
          <w:lang w:val="en-US"/>
        </w:rPr>
        <w:t>high</w:t>
      </w:r>
      <w:r w:rsidR="006F2C9D">
        <w:rPr>
          <w:lang w:val="en-US"/>
        </w:rPr>
        <w:t xml:space="preserve"> share in macronutrients and corresponding high</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6F2C9D">
        <w:rPr>
          <w:lang w:val="en-US"/>
        </w:rPr>
        <w:t>delivering</w:t>
      </w:r>
      <w:r w:rsidR="00D0280A">
        <w:rPr>
          <w:lang w:val="en-US"/>
        </w:rPr>
        <w:t xml:space="preserve"> </w:t>
      </w:r>
      <w:r w:rsidR="00C36ADF">
        <w:rPr>
          <w:lang w:val="en-US"/>
        </w:rPr>
        <w:t>the simplified</w:t>
      </w:r>
      <w:r w:rsidR="00D0280A">
        <w:rPr>
          <w:lang w:val="en-US"/>
        </w:rPr>
        <w:t xml:space="preserve"> scenario tree</w:t>
      </w:r>
      <w:r w:rsidR="006F2C9D">
        <w:rPr>
          <w:lang w:val="en-US"/>
        </w:rPr>
        <w:t xml:space="preserve">s </w:t>
      </w:r>
      <w:r w:rsidR="00D0280A">
        <w:rPr>
          <w:lang w:val="en-US"/>
        </w:rPr>
        <w:t xml:space="preserve">shown in </w:t>
      </w:r>
      <w:r w:rsidR="00CF1BBF">
        <w:rPr>
          <w:lang w:val="en-US"/>
        </w:rPr>
        <w:t>Fig.</w:t>
      </w:r>
      <w:r w:rsidR="002C29F0">
        <w:rPr>
          <w:lang w:val="en-US"/>
        </w:rPr>
        <w:t xml:space="preserve"> </w:t>
      </w:r>
      <w:r w:rsidR="00DB5801">
        <w:rPr>
          <w:lang w:val="en-US"/>
        </w:rPr>
        <w:t>2 (right)</w:t>
      </w:r>
      <w:r w:rsidR="00105D08">
        <w:rPr>
          <w:lang w:val="en-US"/>
        </w:rPr>
        <w:t>.</w:t>
      </w:r>
    </w:p>
    <w:p w14:paraId="409395AD" w14:textId="77777777" w:rsidR="00BB59BF" w:rsidRDefault="00BB59BF" w:rsidP="00BB59BF">
      <w:pPr>
        <w:rPr>
          <w:ins w:id="1568" w:author="Hellmann, Simon" w:date="2025-08-31T12:00:00Z"/>
          <w:lang w:val="en-US"/>
        </w:rPr>
      </w:pPr>
    </w:p>
    <w:p w14:paraId="71E6560D" w14:textId="7954AD91" w:rsidR="00D304E0" w:rsidRDefault="006C4F89" w:rsidP="00BB59BF">
      <w:pPr>
        <w:pStyle w:val="berschrift2"/>
        <w:rPr>
          <w:lang w:val="en-US"/>
        </w:rPr>
        <w:pPrChange w:id="1569" w:author="Hellmann, Simon" w:date="2025-08-31T12:00:00Z">
          <w:pPr>
            <w:pStyle w:val="berschrift2"/>
          </w:pPr>
        </w:pPrChange>
      </w:pPr>
      <w:r>
        <w:rPr>
          <w:lang w:val="en-US"/>
        </w:rPr>
        <w:t>3</w:t>
      </w:r>
      <w:r w:rsidR="00D304E0" w:rsidRPr="00D304E0">
        <w:rPr>
          <w:lang w:val="en-US"/>
        </w:rPr>
        <w:t>.</w:t>
      </w:r>
      <w:r w:rsidR="009E324F">
        <w:rPr>
          <w:lang w:val="en-US"/>
        </w:rPr>
        <w:t>3</w:t>
      </w:r>
      <w:r w:rsidR="00D304E0" w:rsidRPr="00D304E0">
        <w:rPr>
          <w:lang w:val="en-US"/>
        </w:rPr>
        <w:t xml:space="preserve"> </w:t>
      </w:r>
      <w:bookmarkStart w:id="1570" w:name="_Hlk207213129"/>
      <w:del w:id="1571" w:author="Hellmann, Simon" w:date="2025-08-27T18:52:00Z">
        <w:r w:rsidR="00D304E0" w:rsidDel="00B05A33">
          <w:rPr>
            <w:lang w:val="en-US"/>
          </w:rPr>
          <w:delText>Multi-stage MPC</w:delText>
        </w:r>
      </w:del>
      <w:ins w:id="1572" w:author="Hellmann, Simon" w:date="2025-08-27T18:52:00Z">
        <w:r w:rsidR="00B05A33">
          <w:rPr>
            <w:lang w:val="en-US"/>
          </w:rPr>
          <w:t>Robust controller</w:t>
        </w:r>
      </w:ins>
      <w:r w:rsidR="00504F83">
        <w:rPr>
          <w:lang w:val="en-US"/>
        </w:rPr>
        <w:t xml:space="preserve"> performance</w:t>
      </w:r>
      <w:bookmarkEnd w:id="1570"/>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1573"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1573"/>
      <w:r w:rsidR="00CB3314">
        <w:rPr>
          <w:rFonts w:eastAsia="Garamond" w:cs="Garamond"/>
          <w:lang w:val="en-US"/>
        </w:rPr>
        <w:t>)</w:t>
      </w:r>
      <w:r w:rsidR="00E43BD9">
        <w:rPr>
          <w:rFonts w:eastAsia="Garamond" w:cs="Garamond"/>
          <w:lang w:val="en-US"/>
        </w:rPr>
        <w:t>.</w:t>
      </w:r>
    </w:p>
    <w:p w14:paraId="39BDCED6" w14:textId="3A16A160" w:rsidR="004404B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r w:rsidR="004404BA">
        <w:rPr>
          <w:rFonts w:eastAsia="Garamond" w:cs="Garamond"/>
          <w:lang w:val="en-US"/>
        </w:rPr>
        <w:lastRenderedPageBreak/>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sidR="004404BA">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sidR="004404BA">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sidR="004404BA">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sidR="004404BA">
        <w:rPr>
          <w:rFonts w:eastAsia="Garamond" w:cs="Garamond"/>
          <w:lang w:val="en-US"/>
        </w:rPr>
        <w:t>The hourly OLR varies between 3 and 12, with an average of around 6 kg VS m</w:t>
      </w:r>
      <w:r w:rsidR="004404BA" w:rsidRPr="00670698">
        <w:rPr>
          <w:rFonts w:eastAsia="Garamond" w:cs="Garamond"/>
          <w:vertAlign w:val="superscript"/>
          <w:lang w:val="en-US"/>
        </w:rPr>
        <w:t>-3</w:t>
      </w:r>
      <w:r w:rsidR="004404BA">
        <w:rPr>
          <w:rFonts w:eastAsia="Garamond" w:cs="Garamond"/>
          <w:lang w:val="en-US"/>
        </w:rPr>
        <w:t xml:space="preserve"> d</w:t>
      </w:r>
      <w:r w:rsidR="004404BA" w:rsidRPr="00670698">
        <w:rPr>
          <w:rFonts w:eastAsia="Garamond" w:cs="Garamond"/>
          <w:vertAlign w:val="superscript"/>
          <w:lang w:val="en-US"/>
        </w:rPr>
        <w:t>-1</w:t>
      </w:r>
      <w:r w:rsidR="004404BA">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all substrates, with a slight preference for GrS</w:t>
      </w:r>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relative to each other, the mix changes in favor of 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7616F0FF" w14:textId="01CFA4AD" w:rsidR="0011577E" w:rsidRDefault="006A575A" w:rsidP="0011577E">
      <w:pPr>
        <w:rPr>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Content>
          <w:r w:rsidR="00670698">
            <w:rPr>
              <w:rFonts w:eastAsia="Garamond" w:cs="Garamond"/>
              <w:lang w:val="en-US"/>
            </w:rPr>
            <w:fldChar w:fldCharType="begin"/>
          </w:r>
          <w:r w:rsidR="00A551DA">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m90ZXMiOiJKb3VybmFsIEFydGljbGVcclxuUmVzZWFyY2ggU3VwcG9ydCwgTm9uLVUuUy4gR292J3Qi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4LTMwVDE1OjAxOjA4IiwiUHJvamVjdCI6eyIkcmVmIjoiOCJ9fSwiVXNlTnVtYmVyaW5nVHlwZU9mUGFyZW50RG9jdW1lbnQiOmZhbHNlfV0sIkZvcm1hdHRlZFRleHQiOnsiJGlkIjoiMjAiLCJDb3VudCI6MSwiVGV4dFVuaXRzIjpbeyIkaWQiOiIyMSIsIkZvbnRTdHlsZSI6eyIkaWQiOiIyMiIsIk5ldXRyYWwiOnRydWV9LCJSZWFkaW5nT3JkZXIiOjEsIlRleHQiOiIoSGFobiBldCBhbC4sIDIwMTQpIn1dfSwiVGFnIjoiQ2l0YXZpUGxhY2Vob2xkZXIjZGMwNjQxODgtYmY4Ni00NTM4LWI1ZGMtZDRiZWIxNTQ1YmY3IiwiVGV4dCI6IihIYWhuIGV0IGFsLiwgMjAxNCkiLCJXQUlWZXJzaW9uIjoiNi4xOS4yLjEifQ==}</w:instrText>
          </w:r>
          <w:r w:rsidR="00670698">
            <w:rPr>
              <w:rFonts w:eastAsia="Garamond" w:cs="Garamond"/>
              <w:lang w:val="en-US"/>
            </w:rPr>
            <w:fldChar w:fldCharType="separate"/>
          </w:r>
          <w:r w:rsidR="008D39E8">
            <w:fldChar w:fldCharType="begin"/>
          </w:r>
          <w:r w:rsidR="008D39E8" w:rsidRPr="008D39E8">
            <w:rPr>
              <w:lang w:val="en-US"/>
              <w:rPrChange w:id="1574" w:author="Hellmann, Simon" w:date="2025-08-31T11:49:00Z">
                <w:rPr/>
              </w:rPrChange>
            </w:rPr>
            <w:instrText xml:space="preserve"> HYPERLINK \l "_CTVL0012bd31ee52dd149399037a277cf967998" \o "Hahn, H.; Ganagin, W.; Hartmann, K.; Wachendorf, M. (2014): Cost analysis of concepts for a demand oriented biogas supply for flexible power generatio…" </w:instrText>
          </w:r>
          <w:ins w:id="1575" w:author="Hellmann, Simon" w:date="2025-08-31T12:14:00Z"/>
          <w:r w:rsidR="008D39E8">
            <w:fldChar w:fldCharType="separate"/>
          </w:r>
          <w:r w:rsidR="00E04011">
            <w:rPr>
              <w:rFonts w:eastAsia="Garamond" w:cs="Garamond"/>
              <w:lang w:val="en-US"/>
            </w:rPr>
            <w:t>(Hahn et al., 2014)</w:t>
          </w:r>
          <w:r w:rsidR="008D39E8">
            <w:rPr>
              <w:rFonts w:eastAsia="Garamond" w:cs="Garamond"/>
              <w:lang w:val="en-US"/>
            </w:rPr>
            <w:fldChar w:fldCharType="end"/>
          </w:r>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Content>
          <w:r w:rsidR="00DA2475">
            <w:rPr>
              <w:rFonts w:eastAsia="Garamond" w:cs="Garamond"/>
              <w:lang w:val="en-US"/>
            </w:rPr>
            <w:fldChar w:fldCharType="begin"/>
          </w:r>
          <w:r w:rsidR="00A551DA">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kJpb2NoZW1pY2FsIENvbnZlcnNpb24gRGVwYXJ0bWVudCwgREJGWiBEZXV0c2NoZXMgQmlvbWFzc2Vmb3JzY2h1bmdzemVudHJ1bSBHZW1laW5uw7x0emlnZSBHbWJILCBUb3JnYXVlciBTdHIuIDExNiwgMDQzNDc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Ii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5vdGVzIjoiSm91cm5hbCBBcnRpY2xlIi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SGVsbG1hbm4sIFNpbW9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OC0zMFQxNTowMTowOCIsIlByb2plY3QiOnsiJHJlZiI6IjgifX0sIlVzZU51bWJlcmluZ1R5cGVPZlBhcmVudERvY3VtZW50IjpmYWxzZX1dLCJGb3JtYXR0ZWRUZXh0Ijp7IiRpZCI6IjI2IiwiQ291bnQiOjEsIlRleHRVbml0cyI6W3siJGlkIjoiMjciLCJGb250U3R5bGUiOnsiJGlkIjoiMjgiLCJOZXV0cmFsIjp0cnVlfSwiUmVhZGluZ09yZGVyIjoxLCJUZXh0IjoiKEJvbmsgZXQgYWwuLCAyMDE4KSJ9XX0sIlRhZyI6IkNpdGF2aVBsYWNlaG9sZGVyI2I1NDNmNDcwLWJiYTYtNGQyNS1hYmY4LTFmNThhMTFmZWY4YyIsIlRleHQiOiIoQm9uayBldCBhbC4sIDIwMTgpIiwiV0FJVmVyc2lvbiI6IjYuMTkuMi4xIn0=}</w:instrText>
          </w:r>
          <w:r w:rsidR="00DA2475">
            <w:rPr>
              <w:rFonts w:eastAsia="Garamond" w:cs="Garamond"/>
              <w:lang w:val="en-US"/>
            </w:rPr>
            <w:fldChar w:fldCharType="separate"/>
          </w:r>
          <w:r w:rsidR="008D39E8">
            <w:fldChar w:fldCharType="begin"/>
          </w:r>
          <w:r w:rsidR="008D39E8" w:rsidRPr="008D39E8">
            <w:rPr>
              <w:lang w:val="en-US"/>
              <w:rPrChange w:id="1576" w:author="Hellmann, Simon" w:date="2025-08-31T11:49:00Z">
                <w:rPr/>
              </w:rPrChange>
            </w:rPr>
            <w:instrText xml:space="preserve"> HYPERLINK \l "_CTVL001f946c55861c14065a6faac3de0573d70" \o "Bonk, F.; Popp, D.; Weinrich, S.; Sträuber, H.; Kleinsteuber, S.; Harms, H.; Centler, F. (2018): Intermittent fasting for microbes: how discontinuous …" </w:instrText>
          </w:r>
          <w:ins w:id="1577" w:author="Hellmann, Simon" w:date="2025-08-31T12:14:00Z"/>
          <w:r w:rsidR="008D39E8">
            <w:fldChar w:fldCharType="separate"/>
          </w:r>
          <w:r w:rsidR="00E04011">
            <w:rPr>
              <w:rFonts w:eastAsia="Garamond" w:cs="Garamond"/>
              <w:lang w:val="en-US"/>
            </w:rPr>
            <w:t>(Bonk et al., 2018)</w:t>
          </w:r>
          <w:r w:rsidR="008D39E8">
            <w:rPr>
              <w:rFonts w:eastAsia="Garamond" w:cs="Garamond"/>
              <w:lang w:val="en-US"/>
            </w:rPr>
            <w:fldChar w:fldCharType="end"/>
          </w:r>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w:t>
      </w:r>
      <w:r w:rsidR="0011577E">
        <w:rPr>
          <w:lang w:val="en-US"/>
        </w:rPr>
        <w:t xml:space="preserve">not considered in case study 1 but is usually installed to compensate such fluctuations and ensure constant volume flows, e.g. into an upgrading unit </w:t>
      </w:r>
      <w:sdt>
        <w:sdtPr>
          <w:rPr>
            <w:lang w:val="en-US"/>
          </w:rPr>
          <w:alias w:val="To edit, see citavi.com/edit"/>
          <w:tag w:val="CitaviPlaceholder#5454ebde-26c8-4457-9cbe-283447042d48"/>
          <w:id w:val="447826639"/>
          <w:placeholder>
            <w:docPart w:val="941242374F7E4BBFA783A3828CF4021E"/>
          </w:placeholder>
        </w:sdtPr>
        <w:sdtContent>
          <w:r w:rsidR="0011577E">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FQxNTowMTow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1577E">
            <w:rPr>
              <w:lang w:val="en-US"/>
            </w:rPr>
            <w:fldChar w:fldCharType="separate"/>
          </w:r>
          <w:r w:rsidR="008D39E8">
            <w:fldChar w:fldCharType="begin"/>
          </w:r>
          <w:r w:rsidR="008D39E8" w:rsidRPr="008D39E8">
            <w:rPr>
              <w:lang w:val="en-US"/>
              <w:rPrChange w:id="1578" w:author="Hellmann, Simon" w:date="2025-08-31T11:49:00Z">
                <w:rPr/>
              </w:rPrChange>
            </w:rPr>
            <w:instrText xml:space="preserve"> HYPERLINK \l "_CTVL001e3c2c8d0f2cb456197d9e1e30abd288b" \o "Jønson, B.; Mortensen, L.; Schmidt, J.; Jeppesen, M.; Bastidas-Oyanedel, J.-R. (2022): Flexibility as the Key to Stability: Optimization of Temperatur…" </w:instrText>
          </w:r>
          <w:ins w:id="1579" w:author="Hellmann, Simon" w:date="2025-08-31T12:14:00Z"/>
          <w:r w:rsidR="008D39E8">
            <w:fldChar w:fldCharType="separate"/>
          </w:r>
          <w:r w:rsidR="00E04011">
            <w:rPr>
              <w:lang w:val="en-US"/>
            </w:rPr>
            <w:t>(Jønson et al., 2022)</w:t>
          </w:r>
          <w:r w:rsidR="008D39E8">
            <w:rPr>
              <w:lang w:val="en-US"/>
            </w:rPr>
            <w:fldChar w:fldCharType="end"/>
          </w:r>
          <w:r w:rsidR="0011577E">
            <w:rPr>
              <w:lang w:val="en-US"/>
            </w:rPr>
            <w:fldChar w:fldCharType="end"/>
          </w:r>
        </w:sdtContent>
      </w:sdt>
      <w:r w:rsidR="0011577E">
        <w:rPr>
          <w:lang w:val="en-US"/>
        </w:rPr>
        <w:t xml:space="preserve">. The obtained continuous substrate feeding is, though, a plausible consequence of the OCP formulation, and has also been reported in other simulative studies </w:t>
      </w:r>
      <w:sdt>
        <w:sdtPr>
          <w:rPr>
            <w:lang w:val="en-US"/>
          </w:rPr>
          <w:alias w:val="To edit, see citavi.com/edit"/>
          <w:tag w:val="CitaviPlaceholder#da66017b-65db-4e29-b25d-6a1d72d312c2"/>
          <w:id w:val="-1419550245"/>
          <w:placeholder>
            <w:docPart w:val="941242374F7E4BBFA783A3828CF4021E"/>
          </w:placeholder>
        </w:sdtPr>
        <w:sdtContent>
          <w:r w:rsidR="0011577E">
            <w:rPr>
              <w:lang w:val="en-US"/>
            </w:rPr>
            <w:fldChar w:fldCharType="begin"/>
          </w:r>
          <w:r w:rsidR="00A551D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GM1MDAxLWUxZDEtNGJhYi1hNDQ2LTMwNTg3MzRkMThiOSIsIlJhbmdlTGVuZ3RoIjoyNiwiUmVmZXJlbmNlSWQiOiI2YmQxZDRhZS1hMDYwLTQ2ODgtOTFiOS01MTRiMDU1ZWZm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dhdHJlcy4yMDIwLjExNTU5OSIsIlVyaVN0cmluZyI6Imh0dHBzOi8vZG9pLm9yZy8xMC4xMDE2L2oud2F0cmVzLjIwMjAuMTE1NTk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I0VDE2OjUwOjAxIiwiTW9kaWZpZWRCeSI6Il9IZWxsbWFubiwgU2ltb24iLCJJZCI6IjhjMmQ0ODExLTI5ZTMtNGNlNi1iZTQxLTFlNDgxMzRiY2EzMCIsIk1vZGlmaWVkT24iOiIyMDI1LTA2LTI0VDE2OjUwOjAx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IwODYxMzQiLCJVcmlTdHJpbmciOiJodHRwOi8vd3d3Lm5jYmkubmxtLm5paC5nb3YvcHVibWVkLzMyMDg2MTM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I0VDE2OjUwOjAxIiwiTW9kaWZpZWRCeSI6Il9IZWxsbWFubiwgU2ltb24iLCJJZCI6ImIwMzc2YThmLTQxZTktNGE1OS1hN2ExLWZmZjE2YTc1ZWVlNSIsIk1vZGlmaWVkT24iOiIyMDI1LTA2LTI0VDE2OjUwOjAxIiwiUHJvamVjdCI6eyIkcmVmIjoiOCJ9fV0sIk5vdGVzIjoi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yZWYiOiI4In19LHsiJGlkIjoiMjQ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jU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I2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JpYlRlWEtleSI6IktpbDIwMTciLCJDaXRhdGlvbktleSI6IktpbCBldCBhbC4gMjAxNyIsIkNpdGF0aW9uS2V5VXBkYXRlVHlwZSI6MCwiQ29sbGFib3JhdG9ycyI6W10sIkRvaSI6IjEwLjEwMTYvai5iZWouMjAxNy4wOC4wMDQiLCJFZGl0b3JzIjpbXSwiRXZhbHVhdGlvbkNvbXBsZXhpdHkiOjAsIkV2YWx1YXRpb25Tb3VyY2VUZXh0Rm9ybWF0IjowLCJHcm91cHMiOlt7IiRyZWYiOiIxMCJ9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zA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}</w:instrText>
          </w:r>
          <w:r w:rsidR="0011577E">
            <w:rPr>
              <w:lang w:val="en-US"/>
            </w:rPr>
            <w:fldChar w:fldCharType="separate"/>
          </w:r>
          <w:r w:rsidR="008D39E8">
            <w:fldChar w:fldCharType="begin"/>
          </w:r>
          <w:r w:rsidR="008D39E8" w:rsidRPr="00C64143">
            <w:rPr>
              <w:lang w:val="en-US"/>
              <w:rPrChange w:id="1580" w:author="Hellmann, Simon" w:date="2025-08-31T12:14:00Z">
                <w:rPr/>
              </w:rPrChange>
            </w:rPr>
            <w:instrText xml:space="preserve"> HYPERLINK \l "_CTVL0016bd1d4aea060468891b9514b055eff15" \o "Ahmed, W.; Rodríguez, J. (2020): A model predictive optimal control system for the practical automatic start-up of anaerobic digesters. Water Research…" </w:instrText>
          </w:r>
          <w:ins w:id="1581" w:author="Hellmann, Simon" w:date="2025-08-31T12:14:00Z"/>
          <w:r w:rsidR="008D39E8">
            <w:fldChar w:fldCharType="separate"/>
          </w:r>
          <w:r w:rsidR="00E04011">
            <w:rPr>
              <w:lang w:val="en-US"/>
            </w:rPr>
            <w:t>(Ahmed and Rodríguez, 2020</w:t>
          </w:r>
          <w:r w:rsidR="008D39E8">
            <w:rPr>
              <w:lang w:val="en-US"/>
            </w:rPr>
            <w:fldChar w:fldCharType="end"/>
          </w:r>
          <w:r w:rsidR="008D39E8">
            <w:fldChar w:fldCharType="begin"/>
          </w:r>
          <w:r w:rsidR="008D39E8" w:rsidRPr="00C64143">
            <w:rPr>
              <w:lang w:val="en-US"/>
              <w:rPrChange w:id="1582" w:author="Hellmann, Simon" w:date="2025-08-31T12:14:00Z">
                <w:rPr/>
              </w:rPrChange>
            </w:rPr>
            <w:instrText xml:space="preserve"> HYPERLINK \l "_CTVL001ff6d8e1f22924ae3a8c00567caf17d62" \o "Kil, H.; Li, D.; Xi, Y.; Li, J. (2017): Model predictive control with on-line model identification for anaerobic digestion processes. Biochemical Engi…" </w:instrText>
          </w:r>
          <w:ins w:id="1583" w:author="Hellmann, Simon" w:date="2025-08-31T12:14:00Z"/>
          <w:r w:rsidR="008D39E8">
            <w:fldChar w:fldCharType="separate"/>
          </w:r>
          <w:r w:rsidR="00E04011">
            <w:rPr>
              <w:lang w:val="en-US"/>
            </w:rPr>
            <w:t>; Kil et al., 2017)</w:t>
          </w:r>
          <w:r w:rsidR="008D39E8">
            <w:rPr>
              <w:lang w:val="en-US"/>
            </w:rPr>
            <w:fldChar w:fldCharType="end"/>
          </w:r>
          <w:r w:rsidR="0011577E">
            <w:rPr>
              <w:lang w:val="en-US"/>
            </w:rPr>
            <w:fldChar w:fldCharType="end"/>
          </w:r>
        </w:sdtContent>
      </w:sdt>
      <w:r w:rsidR="0011577E">
        <w:rPr>
          <w:lang w:val="en-US"/>
        </w:rPr>
        <w:t xml:space="preserve">. </w:t>
      </w:r>
    </w:p>
    <w:p w14:paraId="4A810657" w14:textId="0DB1C224" w:rsidR="0011577E" w:rsidRDefault="0011577E" w:rsidP="0011577E">
      <w:pPr>
        <w:rPr>
          <w:rFonts w:eastAsia="Garamond" w:cs="Garamond"/>
          <w:lang w:val="en-US"/>
        </w:rPr>
      </w:pPr>
      <w:r>
        <w:rPr>
          <w:rFonts w:eastAsia="Garamond" w:cs="Garamond"/>
          <w:lang w:val="en-US"/>
        </w:rPr>
        <w:t>A small permanent tracking error remains especially for the high setpoint (cf. 2</w:t>
      </w:r>
      <w:r w:rsidRPr="00670698">
        <w:rPr>
          <w:rFonts w:eastAsia="Garamond" w:cs="Garamond"/>
          <w:vertAlign w:val="superscript"/>
          <w:lang w:val="en-US"/>
        </w:rPr>
        <w:t>nd</w:t>
      </w:r>
      <w:r>
        <w:rPr>
          <w:rFonts w:eastAsia="Garamond" w:cs="Garamond"/>
          <w:lang w:val="en-US"/>
        </w:rPr>
        <w:t xml:space="preserve"> last subplot in Fig. 4). This is not surprising, as the controller optimizes a cost function that, aside from the tracking error, also considers substrate costs and alternations in feed volume flow, cf. Eq. </w:t>
      </w:r>
      <w:r>
        <w:rPr>
          <w:rFonts w:eastAsia="Garamond" w:cs="Garamond"/>
          <w:lang w:val="en-US"/>
        </w:rPr>
        <w:fldChar w:fldCharType="begin"/>
      </w:r>
      <w:r>
        <w:rPr>
          <w:rFonts w:eastAsia="Garamond" w:cs="Garamond"/>
          <w:lang w:val="en-US"/>
        </w:rPr>
        <w:instrText xml:space="preserve"> REF _Ref188105785 \h </w:instrText>
      </w:r>
      <w:r>
        <w:rPr>
          <w:rFonts w:eastAsia="Garamond" w:cs="Garamond"/>
          <w:lang w:val="en-US"/>
        </w:rPr>
      </w:r>
      <w:r>
        <w:rPr>
          <w:rFonts w:eastAsia="Garamond" w:cs="Garamond"/>
          <w:lang w:val="en-US"/>
        </w:rPr>
        <w:fldChar w:fldCharType="separate"/>
      </w:r>
      <w:ins w:id="1584" w:author="Hellmann, Simon" w:date="2025-08-31T12:14:00Z">
        <w:r w:rsidR="00C64143" w:rsidRPr="00C64143">
          <w:rPr>
            <w:lang w:val="en-US"/>
            <w:rPrChange w:id="1585" w:author="Hellmann, Simon" w:date="2025-08-31T12:14:00Z">
              <w:rPr/>
            </w:rPrChange>
          </w:rPr>
          <w:t>(</w:t>
        </w:r>
        <w:r w:rsidR="00C64143" w:rsidRPr="00C64143">
          <w:rPr>
            <w:noProof/>
            <w:lang w:val="en-US"/>
            <w:rPrChange w:id="1586" w:author="Hellmann, Simon" w:date="2025-08-31T12:14:00Z">
              <w:rPr>
                <w:noProof/>
              </w:rPr>
            </w:rPrChange>
          </w:rPr>
          <w:t>2</w:t>
        </w:r>
        <w:r w:rsidR="00C64143" w:rsidRPr="00C64143">
          <w:rPr>
            <w:lang w:val="en-US"/>
            <w:rPrChange w:id="1587" w:author="Hellmann, Simon" w:date="2025-08-31T12:14:00Z">
              <w:rPr/>
            </w:rPrChange>
          </w:rPr>
          <w:t>.</w:t>
        </w:r>
        <w:r w:rsidR="00C64143" w:rsidRPr="00C64143">
          <w:rPr>
            <w:noProof/>
            <w:lang w:val="en-US"/>
            <w:rPrChange w:id="1588" w:author="Hellmann, Simon" w:date="2025-08-31T12:14:00Z">
              <w:rPr>
                <w:noProof/>
              </w:rPr>
            </w:rPrChange>
          </w:rPr>
          <w:t>16</w:t>
        </w:r>
        <w:r w:rsidR="00C64143" w:rsidRPr="00C64143">
          <w:rPr>
            <w:lang w:val="en-US"/>
            <w:rPrChange w:id="1589" w:author="Hellmann, Simon" w:date="2025-08-31T12:14:00Z">
              <w:rPr/>
            </w:rPrChange>
          </w:rPr>
          <w:t>)</w:t>
        </w:r>
      </w:ins>
      <w:del w:id="1590" w:author="Hellmann, Simon" w:date="2025-08-31T12:14:00Z">
        <w:r w:rsidR="00F7388A" w:rsidRPr="00144E26" w:rsidDel="00C64143">
          <w:rPr>
            <w:lang w:val="en-US"/>
          </w:rPr>
          <w:delText>(</w:delText>
        </w:r>
        <w:r w:rsidR="00F7388A" w:rsidRPr="00144E26" w:rsidDel="00C64143">
          <w:rPr>
            <w:noProof/>
            <w:lang w:val="en-US"/>
          </w:rPr>
          <w:delText>2</w:delText>
        </w:r>
        <w:r w:rsidR="00F7388A" w:rsidRPr="00144E26" w:rsidDel="00C64143">
          <w:rPr>
            <w:lang w:val="en-US"/>
          </w:rPr>
          <w:delText>.</w:delText>
        </w:r>
        <w:r w:rsidR="00F7388A" w:rsidRPr="00144E26" w:rsidDel="00C64143">
          <w:rPr>
            <w:noProof/>
            <w:lang w:val="en-US"/>
          </w:rPr>
          <w:delText>8</w:delText>
        </w:r>
        <w:r w:rsidR="00F7388A" w:rsidRPr="00144E26" w:rsidDel="00C64143">
          <w:rPr>
            <w:lang w:val="en-US"/>
          </w:rPr>
          <w:delText>)</w:delText>
        </w:r>
      </w:del>
      <w:r>
        <w:rPr>
          <w:rFonts w:eastAsia="Garamond" w:cs="Garamond"/>
          <w:lang w:val="en-US"/>
        </w:rPr>
        <w:fldChar w:fldCharType="end"/>
      </w:r>
      <w:r>
        <w:rPr>
          <w:rFonts w:eastAsia="Garamond" w:cs="Garamond"/>
          <w:lang w:val="en-US"/>
        </w:rPr>
        <w:t xml:space="preserve">. The tracking error can further be decreased by increasing the respective 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Pr>
          <w:rFonts w:eastAsia="Garamond" w:cs="Garamond"/>
          <w:lang w:val="en-US"/>
        </w:rPr>
        <w:t xml:space="preserve"> and/or the substrate costs. This comes at the expense of higher and more erratic feed volume flows (plots not shown). </w:t>
      </w:r>
    </w:p>
    <w:p w14:paraId="52DD175D" w14:textId="5E178BAF" w:rsidR="0011577E" w:rsidRDefault="0011577E" w:rsidP="0011577E">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The pH could be maintained approximately constant and in a range of 7.2-7.3 and with the most significant drop at the set first setpoint change on day 3. This performance is similar to the one reported by </w:t>
      </w:r>
      <w:sdt>
        <w:sdtPr>
          <w:rPr>
            <w:rFonts w:eastAsia="Garamond" w:cs="Garamond"/>
            <w:lang w:val="en-US"/>
          </w:rPr>
          <w:alias w:val="To edit, see citavi.com/edit"/>
          <w:tag w:val="CitaviPlaceholder#739447e0-48ef-4b90-bb3d-e677607253ee"/>
          <w:id w:val="379290435"/>
          <w:placeholder>
            <w:docPart w:val="D3EFE12539434618AB8199B5047D9AE5"/>
          </w:placeholder>
        </w:sdtPr>
        <w:sdtContent>
          <w:r>
            <w:rPr>
              <w:rFonts w:eastAsia="Garamond" w:cs="Garamond"/>
              <w:lang w:val="en-US"/>
            </w:rPr>
            <w:fldChar w:fldCharType="begin"/>
          </w:r>
          <w:r w:rsidR="00A551DA">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mliVGVYS2V5IjoiS2lsMjAxNyI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OC0zMFQxNTowMTowOCIsIlByb2plY3QiOnsiJHJlZiI6IjgifX0sIlVzZU51bWJlcmluZ1R5cGVPZlBhcmVudERvY3VtZW50IjpmYWxzZX1dLCJGb3JtYXR0ZWRUZXh0Ijp7IiRpZCI6IjE3IiwiQ291bnQiOjEsIlRleHRVbml0cyI6W3siJGlkIjoiMTgiLCJGb250U3R5bGUiOnsiJGlkIjoiMTkiLCJOZXV0cmFsIjp0cnVlfSwiUmVhZGluZ09yZGVyIjoxLCJUZXh0IjoiS2lsIGV0IGFsLiJ9XX0sIlRhZyI6IkNpdGF2aVBsYWNlaG9sZGVyIzczOTQ0N2UwLTQ4ZWYtNGI5MC1iYjNkLWU2Nzc2MDcyNTNlZSIsIlRleHQiOiJLaWwgZXQgYWwuIiwiV0FJVmVyc2lvbiI6IjYuMTkuMi4xIn0=}</w:instrText>
          </w:r>
          <w:r>
            <w:rPr>
              <w:rFonts w:eastAsia="Garamond" w:cs="Garamond"/>
              <w:lang w:val="en-US"/>
            </w:rPr>
            <w:fldChar w:fldCharType="separate"/>
          </w:r>
          <w:r w:rsidR="008D39E8">
            <w:fldChar w:fldCharType="begin"/>
          </w:r>
          <w:r w:rsidR="008D39E8">
            <w:instrText xml:space="preserve"> HYPERLINK \l "_CTVL001ff6d8e1f22924ae3a8c00567caf17d62" \o "Kil, H.; Li, D.; Xi, Y.; Li, J. (2017): Model predictive control with on-line model identification for anaerobic digestion processes. Biochemical Engi…" </w:instrText>
          </w:r>
          <w:ins w:id="1591" w:author="Hellmann, Simon" w:date="2025-08-31T12:14:00Z"/>
          <w:r w:rsidR="008D39E8">
            <w:fldChar w:fldCharType="separate"/>
          </w:r>
          <w:r w:rsidR="00E04011">
            <w:rPr>
              <w:rFonts w:eastAsia="Garamond" w:cs="Garamond"/>
              <w:lang w:val="en-US"/>
            </w:rPr>
            <w:t>Kil et al.</w:t>
          </w:r>
          <w:r w:rsidR="008D39E8">
            <w:rPr>
              <w:rFonts w:eastAsia="Garamond" w:cs="Garamond"/>
              <w:lang w:val="en-US"/>
            </w:rPr>
            <w:fldChar w:fldCharType="end"/>
          </w:r>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3EFE12539434618AB8199B5047D9AE5"/>
          </w:placeholder>
        </w:sdtPr>
        <w:sdtContent>
          <w:r>
            <w:rPr>
              <w:rFonts w:eastAsia="Garamond" w:cs="Garamond"/>
              <w:lang w:val="en-US"/>
            </w:rPr>
            <w:fldChar w:fldCharType="begin"/>
          </w:r>
          <w:r w:rsidR="00A551DA">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JpYlRlWEtleSI6IktpbDIwMTciLCJDaXRhdGlvbktleSI6IktpbCBldCBhbC4gMjAxNyIsIkNpdGF0aW9uS2V5VXBkYXRlVHlwZSI6MCwiQ29sbGFib3JhdG9ycyI6W10sIkRvaSI6IjEwLjEwMTYvai5iZWouMjAxNy4wOC4wMD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mVqLjIwMTcuMDguMDA0IiwiVXJpU3RyaW5nIjoiaHR0cHM6Ly9kb2kub3JnLzEwLjEwMTYvai5iZWouMjAxNy4wOC4wM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NykifV19LCJUYWciOiJDaXRhdmlQbGFjZWhvbGRlciM5YzMwNGJmOC1hMjJkLTRhMjctOTMyZS03MDM2OTM1YjFlMWMiLCJUZXh0IjoiKDIwMTcpIiwiV0FJVmVyc2lvbiI6IjYuMTkuMi4xIn0=}</w:instrText>
          </w:r>
          <w:r>
            <w:rPr>
              <w:rFonts w:eastAsia="Garamond" w:cs="Garamond"/>
              <w:lang w:val="en-US"/>
            </w:rPr>
            <w:fldChar w:fldCharType="separate"/>
          </w:r>
          <w:r w:rsidR="008D39E8">
            <w:fldChar w:fldCharType="begin"/>
          </w:r>
          <w:r w:rsidR="008D39E8" w:rsidRPr="008D39E8">
            <w:rPr>
              <w:lang w:val="en-US"/>
              <w:rPrChange w:id="1592" w:author="Hellmann, Simon" w:date="2025-08-31T11:49:00Z">
                <w:rPr/>
              </w:rPrChange>
            </w:rPr>
            <w:instrText xml:space="preserve"> HYPERLINK \l "_CTVL001ff6d8e1f22924ae3a8c00567caf17d62" \o "Kil, H.; Li, D.; Xi, Y.; Li, J. (2017): Model predictive control with on-line model identification for anaerobic digestion processes. Biochemical Engi…" </w:instrText>
          </w:r>
          <w:ins w:id="1593" w:author="Hellmann, Simon" w:date="2025-08-31T12:14:00Z"/>
          <w:r w:rsidR="008D39E8">
            <w:fldChar w:fldCharType="separate"/>
          </w:r>
          <w:r w:rsidR="00E04011">
            <w:rPr>
              <w:rFonts w:eastAsia="Garamond" w:cs="Garamond"/>
              <w:lang w:val="en-US"/>
            </w:rPr>
            <w:t>(2017)</w:t>
          </w:r>
          <w:r w:rsidR="008D39E8">
            <w:rPr>
              <w:rFonts w:eastAsia="Garamond" w:cs="Garamond"/>
              <w:lang w:val="en-US"/>
            </w:rPr>
            <w:fldChar w:fldCharType="end"/>
          </w:r>
          <w:r>
            <w:rPr>
              <w:rFonts w:eastAsia="Garamond" w:cs="Garamond"/>
              <w:lang w:val="en-US"/>
            </w:rPr>
            <w:fldChar w:fldCharType="end"/>
          </w:r>
        </w:sdtContent>
      </w:sdt>
      <w:r>
        <w:rPr>
          <w:rFonts w:eastAsia="Garamond" w:cs="Garamond"/>
          <w:lang w:val="en-US"/>
        </w:rPr>
        <w:t>.</w:t>
      </w:r>
    </w:p>
    <w:p w14:paraId="1354B746" w14:textId="4EE82FBF" w:rsidR="00D06E6B" w:rsidRDefault="0011577E" w:rsidP="0011577E">
      <w:pPr>
        <w:rPr>
          <w:rFonts w:eastAsia="Garamond" w:cs="Garamond"/>
          <w:lang w:val="en-US"/>
        </w:rPr>
      </w:pPr>
      <w:r w:rsidRPr="4246EA89">
        <w:rPr>
          <w:rFonts w:eastAsia="Garamond" w:cs="Garamond"/>
          <w:lang w:val="en-US"/>
        </w:rPr>
        <w:lastRenderedPageBreak/>
        <w:t xml:space="preserve">The run time for the simulation of </w:t>
      </w:r>
      <w:r>
        <w:rPr>
          <w:rFonts w:eastAsia="Garamond" w:cs="Garamond"/>
          <w:lang w:val="en-US"/>
        </w:rPr>
        <w:t>28</w:t>
      </w:r>
      <w:r w:rsidRPr="4246EA89">
        <w:rPr>
          <w:rFonts w:eastAsia="Garamond" w:cs="Garamond"/>
          <w:lang w:val="en-US"/>
        </w:rPr>
        <w:t xml:space="preserve"> d </w:t>
      </w:r>
      <w:r>
        <w:rPr>
          <w:rFonts w:eastAsia="Garamond" w:cs="Garamond"/>
          <w:lang w:val="en-US"/>
        </w:rPr>
        <w:t>was</w:t>
      </w:r>
      <w:r w:rsidRPr="4246EA89">
        <w:rPr>
          <w:rFonts w:eastAsia="Garamond" w:cs="Garamond"/>
          <w:lang w:val="en-US"/>
        </w:rPr>
        <w:t xml:space="preserve"> </w:t>
      </w:r>
      <w:r>
        <w:rPr>
          <w:rFonts w:eastAsia="Garamond" w:cs="Garamond"/>
          <w:lang w:val="en-US"/>
        </w:rPr>
        <w:t xml:space="preserve">less than </w:t>
      </w:r>
      <w:r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Pr>
          <w:rFonts w:eastAsia="Garamond" w:cs="Garamond"/>
          <w:lang w:val="en-US"/>
        </w:rPr>
        <w:t>obtained through</w:t>
      </w:r>
      <w:r w:rsidRPr="4246EA89">
        <w:rPr>
          <w:rFonts w:eastAsia="Garamond" w:cs="Garamond"/>
          <w:lang w:val="en-US"/>
        </w:rPr>
        <w:t xml:space="preserve"> orthogonal collocation </w:t>
      </w:r>
      <w:r>
        <w:rPr>
          <w:rFonts w:eastAsia="Garamond" w:cs="Garamond"/>
          <w:lang w:val="en-US"/>
        </w:rPr>
        <w:t>as</w:t>
      </w:r>
      <w:r w:rsidRPr="4246EA89">
        <w:rPr>
          <w:rFonts w:eastAsia="Garamond" w:cs="Garamond"/>
          <w:lang w:val="en-US"/>
        </w:rPr>
        <w:t xml:space="preserve"> discretization</w:t>
      </w:r>
      <w:r>
        <w:rPr>
          <w:rFonts w:eastAsia="Garamond" w:cs="Garamond"/>
          <w:lang w:val="en-US"/>
        </w:rPr>
        <w:t xml:space="preserve"> and the </w:t>
      </w:r>
      <w:r w:rsidRPr="4246EA89">
        <w:rPr>
          <w:rFonts w:eastAsia="Garamond" w:cs="Garamond"/>
          <w:lang w:val="en-US"/>
        </w:rPr>
        <w:t>HSL solver</w:t>
      </w:r>
      <w:r w:rsidRPr="00CF4C07">
        <w:rPr>
          <w:rFonts w:eastAsia="Garamond" w:cs="Garamond"/>
          <w:color w:val="808080" w:themeColor="background1" w:themeShade="80"/>
          <w:lang w:val="en-US"/>
          <w:rPrChange w:id="1594" w:author="Hellmann, Simon" w:date="2025-08-29T18:10:00Z">
            <w:rPr>
              <w:rFonts w:eastAsia="Garamond" w:cs="Garamond"/>
              <w:lang w:val="en-US"/>
            </w:rPr>
          </w:rPrChange>
        </w:rPr>
        <w:t>.</w:t>
      </w:r>
      <w:ins w:id="1595" w:author="Hellmann, Simon" w:date="2025-08-29T18:08:00Z">
        <w:r w:rsidR="001B3723" w:rsidRPr="00CF4C07">
          <w:rPr>
            <w:rFonts w:eastAsia="Garamond" w:cs="Garamond"/>
            <w:color w:val="808080" w:themeColor="background1" w:themeShade="80"/>
            <w:lang w:val="en-US"/>
            <w:rPrChange w:id="1596" w:author="Hellmann, Simon" w:date="2025-08-29T18:10:00Z">
              <w:rPr>
                <w:rFonts w:eastAsia="Garamond" w:cs="Garamond"/>
                <w:lang w:val="en-US"/>
              </w:rPr>
            </w:rPrChange>
          </w:rPr>
          <w:t xml:space="preserve"> </w:t>
        </w:r>
        <w:r w:rsidR="001B3723" w:rsidRPr="00CF4C07">
          <w:rPr>
            <w:rFonts w:eastAsia="Garamond" w:cs="Garamond"/>
            <w:color w:val="808080" w:themeColor="background1" w:themeShade="80"/>
            <w:highlight w:val="blue"/>
            <w:lang w:val="en-US"/>
            <w:rPrChange w:id="1597" w:author="Hellmann, Simon" w:date="2025-08-29T18:10:00Z">
              <w:rPr>
                <w:rFonts w:eastAsia="Garamond" w:cs="Garamond"/>
                <w:lang w:val="en-US"/>
              </w:rPr>
            </w:rPrChange>
          </w:rPr>
          <w:t>However, real</w:t>
        </w:r>
      </w:ins>
      <w:ins w:id="1598" w:author="Hellmann, Simon" w:date="2025-08-29T18:09:00Z">
        <w:r w:rsidR="001B3723" w:rsidRPr="00CF4C07">
          <w:rPr>
            <w:rFonts w:eastAsia="Garamond" w:cs="Garamond"/>
            <w:color w:val="808080" w:themeColor="background1" w:themeShade="80"/>
            <w:highlight w:val="blue"/>
            <w:lang w:val="en-US"/>
            <w:rPrChange w:id="1599" w:author="Hellmann, Simon" w:date="2025-08-29T18:10:00Z">
              <w:rPr>
                <w:rFonts w:eastAsia="Garamond" w:cs="Garamond"/>
                <w:lang w:val="en-US"/>
              </w:rPr>
            </w:rPrChange>
          </w:rPr>
          <w:t>-life</w:t>
        </w:r>
      </w:ins>
      <w:ins w:id="1600" w:author="Hellmann, Simon" w:date="2025-08-29T18:08:00Z">
        <w:r w:rsidR="001B3723" w:rsidRPr="00CF4C07">
          <w:rPr>
            <w:rFonts w:eastAsia="Garamond" w:cs="Garamond"/>
            <w:color w:val="808080" w:themeColor="background1" w:themeShade="80"/>
            <w:highlight w:val="blue"/>
            <w:lang w:val="en-US"/>
            <w:rPrChange w:id="1601" w:author="Hellmann, Simon" w:date="2025-08-29T18:10:00Z">
              <w:rPr>
                <w:rFonts w:eastAsia="Garamond" w:cs="Garamond"/>
                <w:lang w:val="en-US"/>
              </w:rPr>
            </w:rPrChange>
          </w:rPr>
          <w:t xml:space="preserve"> a</w:t>
        </w:r>
      </w:ins>
      <w:ins w:id="1602" w:author="Hellmann, Simon" w:date="2025-08-29T18:09:00Z">
        <w:r w:rsidR="001B3723" w:rsidRPr="00CF4C07">
          <w:rPr>
            <w:rFonts w:eastAsia="Garamond" w:cs="Garamond"/>
            <w:color w:val="808080" w:themeColor="background1" w:themeShade="80"/>
            <w:highlight w:val="blue"/>
            <w:lang w:val="en-US"/>
            <w:rPrChange w:id="1603" w:author="Hellmann, Simon" w:date="2025-08-29T18:10:00Z">
              <w:rPr>
                <w:rFonts w:eastAsia="Garamond" w:cs="Garamond"/>
                <w:lang w:val="en-US"/>
              </w:rPr>
            </w:rPrChange>
          </w:rPr>
          <w:t>pplication would require a state estimator, which adds computational load.</w:t>
        </w:r>
      </w:ins>
      <w:r>
        <w:rPr>
          <w:rFonts w:eastAsia="Garamond" w:cs="Garamond"/>
          <w:lang w:val="en-US"/>
        </w:rPr>
        <w:t xml:space="preserve"> Overall, the NMPC successfully tracked constant setpoints of methane production with fast convergence and ensured stable process conditions despite disturbance feedings. This required continuous feedings of substrates, which is technically feasible. </w:t>
      </w:r>
    </w:p>
    <w:p w14:paraId="0AF331E3" w14:textId="77777777" w:rsidR="00BE59E7" w:rsidRDefault="00BE59E7" w:rsidP="00BE59E7">
      <w:pPr>
        <w:pStyle w:val="berschrift3"/>
        <w:rPr>
          <w:lang w:val="en-US"/>
        </w:rPr>
      </w:pPr>
      <w:r w:rsidRPr="77A2C42C">
        <w:rPr>
          <w:lang w:val="en-US"/>
        </w:rPr>
        <w:t>3.</w:t>
      </w:r>
      <w:r>
        <w:rPr>
          <w:lang w:val="en-US"/>
        </w:rPr>
        <w:t>3</w:t>
      </w:r>
      <w:r w:rsidRPr="77A2C42C">
        <w:rPr>
          <w:lang w:val="en-US"/>
        </w:rPr>
        <w:t>.2 Save gas storage levels during cogeneration</w:t>
      </w:r>
    </w:p>
    <w:p w14:paraId="3D19C69F" w14:textId="77777777" w:rsidR="00110331" w:rsidRDefault="00BE59E7" w:rsidP="00110331">
      <w:pPr>
        <w:ind w:firstLine="0"/>
        <w:rPr>
          <w:moveTo w:id="1604" w:author="Hellmann, Simon" w:date="2025-08-30T17:58:00Z"/>
          <w:rFonts w:eastAsia="Garamond" w:cs="Garamond"/>
          <w:color w:val="000000" w:themeColor="text1"/>
          <w:szCs w:val="24"/>
          <w:lang w:val="en-US"/>
        </w:rPr>
      </w:pPr>
      <w:r>
        <w:rPr>
          <w:rFonts w:eastAsia="Garamond" w:cs="Garamond"/>
          <w:color w:val="000000" w:themeColor="text1"/>
          <w:szCs w:val="24"/>
          <w:lang w:val="en-US"/>
        </w:rPr>
        <w:t xml:space="preserve">Controller performance for cogeneration was investigated with an additional GS under disturbance feedings and GS measurement noise. Uncertainty values of controller and plant were chosen as described in Sec. 3.3.1. The dynamic system behavior is shown in Fig. 5 (left) by means of optimal substrate feeds, known disturbance feedings, OLR, GS filling level, gas and methane </w:t>
      </w:r>
      <w:moveToRangeStart w:id="1605" w:author="Hellmann, Simon" w:date="2025-08-30T17:58:00Z" w:name="move207469110"/>
      <w:moveTo w:id="1606" w:author="Hellmann, Simon" w:date="2025-08-30T17:58:00Z">
        <w:r w:rsidR="00110331">
          <w:rPr>
            <w:rFonts w:eastAsia="Garamond" w:cs="Garamond"/>
            <w:color w:val="000000" w:themeColor="text1"/>
            <w:szCs w:val="24"/>
            <w:lang w:val="en-US"/>
          </w:rPr>
          <w:t>production, and pH</w:t>
        </w:r>
        <w:r w:rsidR="00110331" w:rsidRPr="0092238C">
          <w:rPr>
            <w:rFonts w:eastAsia="Garamond" w:cs="Garamond"/>
            <w:color w:val="000000" w:themeColor="text1"/>
            <w:szCs w:val="24"/>
            <w:lang w:val="en-US"/>
          </w:rPr>
          <w:t>.</w:t>
        </w:r>
        <w:r w:rsidR="00110331">
          <w:rPr>
            <w:rFonts w:eastAsia="Garamond" w:cs="Garamond"/>
            <w:color w:val="000000" w:themeColor="text1"/>
            <w:szCs w:val="24"/>
            <w:lang w:val="en-US"/>
          </w:rPr>
          <w:t xml:space="preserve"> The GS filling limits are maintained with a comfortable safety margin of about 20%. Soft constraints on GS filling level at 5 and 95% are shown by grey dashed lines.</w:t>
        </w:r>
      </w:moveTo>
    </w:p>
    <w:p w14:paraId="5CE29477" w14:textId="3375493E" w:rsidR="00110331" w:rsidRDefault="00110331" w:rsidP="00110331">
      <w:pPr>
        <w:rPr>
          <w:moveTo w:id="1607" w:author="Hellmann, Simon" w:date="2025-08-30T17:58:00Z"/>
          <w:rFonts w:eastAsia="Garamond" w:cs="Garamond"/>
          <w:color w:val="000000" w:themeColor="text1"/>
          <w:szCs w:val="24"/>
          <w:lang w:val="en-US"/>
        </w:rPr>
      </w:pPr>
      <w:moveToRangeStart w:id="1608" w:author="Hellmann, Simon" w:date="2025-08-30T17:58:00Z" w:name="move207469116"/>
      <w:moveToRangeEnd w:id="1605"/>
      <w:moveTo w:id="1609" w:author="Hellmann, Simon" w:date="2025-08-30T17:58:00Z">
        <w:r>
          <w:rPr>
            <w:rFonts w:eastAsia="Garamond" w:cs="Garamond"/>
            <w:color w:val="000000" w:themeColor="text1"/>
            <w:szCs w:val="24"/>
            <w:lang w:val="en-US"/>
          </w:rPr>
          <w:t xml:space="preserve">The feeding pattern starkly differs from case study 1: instead of continuous feed volume flows, substrates are fed in short, intermittent dosages, which represents a more realistic feeding scenario in full scale </w:t>
        </w:r>
      </w:moveTo>
      <w:sdt>
        <w:sdtPr>
          <w:rPr>
            <w:rFonts w:eastAsia="Garamond" w:cs="Garamond"/>
            <w:color w:val="000000" w:themeColor="text1"/>
            <w:szCs w:val="24"/>
            <w:lang w:val="en-US"/>
          </w:rPr>
          <w:alias w:val="To edit, see citavi.com/edit"/>
          <w:tag w:val="CitaviPlaceholder#b44d468e-e4c6-438f-aa48-d11d512bba5f"/>
          <w:id w:val="563601301"/>
          <w:placeholder>
            <w:docPart w:val="BD68BA3D83D54E34B16B4F46E4C448CA"/>
          </w:placeholder>
        </w:sdtPr>
        <w:sdtContent>
          <w:moveTo w:id="1610" w:author="Hellmann, Simon" w:date="2025-08-30T17:58:00Z">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vdGVzIjoiSm91cm5hbCBBcnRpY2xlIi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BUMTU6MDE6MDgiLCJQcm9qZWN0Ijp7IiRyZWYiOiI4In19LCJVc2VOdW1iZXJpbmdUeXBlT2ZQYXJlbnREb2N1bWVudCI6ZmFsc2V9XSwiRm9ybWF0dGVkVGV4dCI6eyIkaWQiOiIxNCIsIkNvdW50IjoxLCJUZXh0VW5pdHMiOlt7IiRpZCI6IjE1IiwiRm9udFN0eWxlIjp7IiRpZCI6IjE2IiwiTmV1dHJhbCI6dHJ1ZX0sIlJlYWRpbmdPcmRlciI6MSwiVGV4dCI6IihEaXR0bWVyIGV0IGFsLiwgMjAyMikifV19LCJUYWciOiJDaXRhdmlQbGFjZWhvbGRlciNiNDRkNDY4ZS1lNGM2LTQzOGYtYWE0OC1kMTFkNTEyYmJhNWYiLCJUZXh0IjoiKERpdHRtZXIgZXQgYWwuLCAyMDIyKSIsIldBSVZlcnNpb24iOiI2LjE5LjIuMSJ9}</w:instrText>
            </w:r>
            <w:r>
              <w:rPr>
                <w:rFonts w:eastAsia="Garamond" w:cs="Garamond"/>
                <w:color w:val="000000" w:themeColor="text1"/>
                <w:szCs w:val="24"/>
                <w:lang w:val="en-US"/>
              </w:rPr>
              <w:fldChar w:fldCharType="separate"/>
            </w:r>
          </w:moveTo>
          <w:r w:rsidR="00E04011">
            <w:rPr>
              <w:rFonts w:eastAsia="Garamond" w:cs="Garamond"/>
              <w:color w:val="000000" w:themeColor="text1"/>
              <w:szCs w:val="24"/>
              <w:lang w:val="en-US"/>
            </w:rPr>
            <w:fldChar w:fldCharType="begin"/>
          </w:r>
          <w:r w:rsidR="00E04011">
            <w:rPr>
              <w:rFonts w:eastAsia="Garamond" w:cs="Garamond"/>
              <w:color w:val="000000" w:themeColor="text1"/>
              <w:szCs w:val="24"/>
              <w:lang w:val="en-US"/>
            </w:rPr>
            <w:instrText>HYPERLINK "#_CTVL0011527233a22f74eba9d3072e8cd87597e" \o "Dittmer, C.; Ohnmacht, B.; Krümpel, J.; Lemmer, A. (2022): Model Predictive Control: Demand-Orientated, Load-Flexible, Full-Scale Biogas Production. M…"</w:instrText>
          </w:r>
          <w:ins w:id="1611" w:author="Hellmann, Simon" w:date="2025-08-31T12:14:00Z">
            <w:r w:rsidR="00C64143">
              <w:rPr>
                <w:rFonts w:eastAsia="Garamond" w:cs="Garamond"/>
                <w:color w:val="000000" w:themeColor="text1"/>
                <w:szCs w:val="24"/>
                <w:lang w:val="en-US"/>
              </w:rPr>
            </w:r>
          </w:ins>
          <w:r w:rsidR="00E04011">
            <w:rPr>
              <w:rFonts w:eastAsia="Garamond" w:cs="Garamond"/>
              <w:color w:val="000000" w:themeColor="text1"/>
              <w:szCs w:val="24"/>
              <w:lang w:val="en-US"/>
            </w:rPr>
            <w:fldChar w:fldCharType="separate"/>
          </w:r>
          <w:r w:rsidR="00E04011">
            <w:rPr>
              <w:rFonts w:eastAsia="Garamond" w:cs="Garamond"/>
              <w:color w:val="000000" w:themeColor="text1"/>
              <w:szCs w:val="24"/>
              <w:lang w:val="en-US"/>
            </w:rPr>
            <w:t>(Dittmer et al., 2022)</w:t>
          </w:r>
          <w:r w:rsidR="00E04011">
            <w:rPr>
              <w:rFonts w:eastAsia="Garamond" w:cs="Garamond"/>
              <w:color w:val="000000" w:themeColor="text1"/>
              <w:szCs w:val="24"/>
              <w:lang w:val="en-US"/>
            </w:rPr>
            <w:fldChar w:fldCharType="end"/>
          </w:r>
          <w:moveTo w:id="1612" w:author="Hellmann, Simon" w:date="2025-08-30T17:58:00Z">
            <w:r>
              <w:rPr>
                <w:rFonts w:eastAsia="Garamond" w:cs="Garamond"/>
                <w:color w:val="000000" w:themeColor="text1"/>
                <w:szCs w:val="24"/>
                <w:lang w:val="en-US"/>
              </w:rPr>
              <w:fldChar w:fldCharType="end"/>
            </w:r>
          </w:moveTo>
        </w:sdtContent>
      </w:sdt>
      <w:moveTo w:id="1613" w:author="Hellmann, Simon" w:date="2025-08-30T17:58:00Z">
        <w:r>
          <w:rPr>
            <w:rFonts w:eastAsia="Garamond" w:cs="Garamond"/>
            <w:color w:val="000000" w:themeColor="text1"/>
            <w:szCs w:val="24"/>
            <w:lang w:val="en-US"/>
          </w:rPr>
          <w:t xml:space="preserve">. Substrate feeding is dominated by manure, while only in the last </w:t>
        </w:r>
      </w:moveTo>
    </w:p>
    <w:p w14:paraId="2D9F2187" w14:textId="5A34FBF1" w:rsidR="00EF7145" w:rsidRDefault="00110331" w:rsidP="00EF7145">
      <w:pPr>
        <w:rPr>
          <w:ins w:id="1614" w:author="Hellmann, Simon" w:date="2025-08-31T12:12:00Z"/>
          <w:rFonts w:eastAsia="Garamond" w:cs="Garamond"/>
          <w:color w:val="000000" w:themeColor="text1"/>
          <w:szCs w:val="24"/>
          <w:lang w:val="en-US"/>
        </w:rPr>
      </w:pPr>
      <w:moveTo w:id="1615" w:author="Hellmann, Simon" w:date="2025-08-30T17:58:00Z">
        <w:r>
          <w:rPr>
            <w:rFonts w:eastAsia="Garamond" w:cs="Garamond"/>
            <w:color w:val="000000" w:themeColor="text1"/>
            <w:szCs w:val="24"/>
            <w:lang w:val="en-US"/>
          </w:rPr>
          <w:t xml:space="preserve">third of the simulation, SBS and GrS are fed, but no MS. The substrate composition changes drastically depending on relative substrate prices. Since CM is by far the cheapest substrate, it is plausible that it is used primarily. Additional parameters influencing the optimal substrate </w:t>
        </w:r>
      </w:moveTo>
      <w:ins w:id="1616" w:author="Hellmann, Simon" w:date="2025-08-30T18:01:00Z">
        <w:r>
          <w:rPr>
            <w:rFonts w:eastAsia="Garamond" w:cs="Garamond"/>
            <w:color w:val="000000" w:themeColor="text1"/>
            <w:szCs w:val="24"/>
            <w:lang w:val="en-US"/>
          </w:rPr>
          <w:t>com</w:t>
        </w:r>
        <w:r>
          <w:rPr>
            <w:rFonts w:eastAsia="Garamond" w:cs="Garamond"/>
            <w:color w:val="000000" w:themeColor="text1"/>
            <w:szCs w:val="24"/>
            <w:lang w:val="en-US"/>
          </w:rPr>
          <w:softHyphen/>
          <w:t>po</w:t>
        </w:r>
      </w:ins>
      <w:ins w:id="1617" w:author="Hellmann, Simon" w:date="2025-08-31T12:04:00Z">
        <w:r w:rsidR="00EF7145">
          <w:rPr>
            <w:rFonts w:eastAsia="Garamond" w:cs="Garamond"/>
            <w:color w:val="000000" w:themeColor="text1"/>
            <w:szCs w:val="24"/>
            <w:lang w:val="en-US"/>
          </w:rPr>
          <w:softHyphen/>
          <w:t>si</w:t>
        </w:r>
        <w:r w:rsidR="00EF7145">
          <w:rPr>
            <w:rFonts w:eastAsia="Garamond" w:cs="Garamond"/>
            <w:color w:val="000000" w:themeColor="text1"/>
            <w:szCs w:val="24"/>
            <w:lang w:val="en-US"/>
          </w:rPr>
          <w:softHyphen/>
          <w:t>tion are the kinetic constants, especially the hydrolysis constant of CH as the largest macronutrient fraction, and the fraction parameter of influent carbohydrates, cf. Tab. 1.</w:t>
        </w:r>
        <w:r w:rsidR="00EF7145">
          <w:rPr>
            <w:rFonts w:eastAsia="Garamond" w:cs="Garamond"/>
            <w:color w:val="000000" w:themeColor="text1"/>
            <w:szCs w:val="24"/>
            <w:lang w:val="en-US"/>
          </w:rPr>
          <w:t xml:space="preserve"> </w:t>
        </w:r>
        <w:r w:rsidR="00EF7145">
          <w:rPr>
            <w:rFonts w:eastAsia="Garamond" w:cs="Garamond"/>
            <w:color w:val="000000" w:themeColor="text1"/>
            <w:szCs w:val="24"/>
            <w:lang w:val="en-US"/>
          </w:rPr>
          <w:t xml:space="preserve">Feedings mostly lie at the beginnings of CHP on-times, indicated by grey vertical shades. This agrees with </w:t>
        </w:r>
      </w:ins>
      <w:customXmlInsRangeStart w:id="1618" w:author="Hellmann, Simon" w:date="2025-08-31T12:04:00Z"/>
      <w:sdt>
        <w:sdtPr>
          <w:rPr>
            <w:rFonts w:eastAsia="Garamond" w:cs="Garamond"/>
            <w:color w:val="000000" w:themeColor="text1"/>
            <w:szCs w:val="24"/>
            <w:lang w:val="en-US"/>
          </w:rPr>
          <w:alias w:val="To edit, see citavi.com/edit"/>
          <w:tag w:val="CitaviPlaceholder#591fe96d-ab30-4b51-b457-4af57c006f2c"/>
          <w:id w:val="-1746713393"/>
          <w:placeholder>
            <w:docPart w:val="E030FDF2F3C14250BCD3A2B26C0F882D"/>
          </w:placeholder>
        </w:sdtPr>
        <w:sdtContent>
          <w:customXmlInsRangeEnd w:id="1618"/>
          <w:ins w:id="1619" w:author="Hellmann, Simon" w:date="2025-08-31T12:04:00Z">
            <w:r w:rsidR="00EF7145">
              <w:rPr>
                <w:rFonts w:eastAsia="Garamond" w:cs="Garamond"/>
                <w:color w:val="000000" w:themeColor="text1"/>
                <w:szCs w:val="24"/>
                <w:lang w:val="en-US"/>
              </w:rPr>
              <w:fldChar w:fldCharType="begin"/>
            </w:r>
            <w:r w:rsidR="00EF7145">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}</w:instrText>
            </w:r>
            <w:r w:rsidR="00EF7145">
              <w:rPr>
                <w:rFonts w:eastAsia="Garamond" w:cs="Garamond"/>
                <w:color w:val="000000" w:themeColor="text1"/>
                <w:szCs w:val="24"/>
                <w:lang w:val="en-US"/>
              </w:rPr>
              <w:fldChar w:fldCharType="separate"/>
            </w:r>
            <w:r w:rsidR="00EF7145">
              <w:fldChar w:fldCharType="begin"/>
            </w:r>
            <w:r w:rsidR="00EF7145">
              <w:instrText xml:space="preserve"> HYPERLINK \l "_CTVL00125a47e44351c41d8814ac7303d06f6e1" \o "Mauky, E.; Weinrich, S.; Nägele, H.-J.; Jacobi, H. F.; Liebetrau, J.; Nelles, M. (2016): Model Predictive Control for Demand-Driven Biogas Production …" </w:instrText>
            </w:r>
          </w:ins>
          <w:ins w:id="1620" w:author="Hellmann, Simon" w:date="2025-08-31T12:14:00Z"/>
          <w:ins w:id="1621" w:author="Hellmann, Simon" w:date="2025-08-31T12:04:00Z">
            <w:r w:rsidR="00EF7145">
              <w:fldChar w:fldCharType="separate"/>
            </w:r>
            <w:r w:rsidR="00EF7145">
              <w:rPr>
                <w:rFonts w:eastAsia="Garamond" w:cs="Garamond"/>
                <w:color w:val="000000" w:themeColor="text1"/>
                <w:szCs w:val="24"/>
                <w:lang w:val="en-US"/>
              </w:rPr>
              <w:t>Mauky et al.</w:t>
            </w:r>
            <w:r w:rsidR="00EF7145">
              <w:rPr>
                <w:rFonts w:eastAsia="Garamond" w:cs="Garamond"/>
                <w:color w:val="000000" w:themeColor="text1"/>
                <w:szCs w:val="24"/>
                <w:lang w:val="en-US"/>
              </w:rPr>
              <w:fldChar w:fldCharType="end"/>
            </w:r>
            <w:r w:rsidR="00EF7145">
              <w:rPr>
                <w:rFonts w:eastAsia="Garamond" w:cs="Garamond"/>
                <w:color w:val="000000" w:themeColor="text1"/>
                <w:szCs w:val="24"/>
                <w:lang w:val="en-US"/>
              </w:rPr>
              <w:fldChar w:fldCharType="end"/>
            </w:r>
          </w:ins>
          <w:customXmlInsRangeStart w:id="1622" w:author="Hellmann, Simon" w:date="2025-08-31T12:04:00Z"/>
        </w:sdtContent>
      </w:sdt>
      <w:customXmlInsRangeEnd w:id="1622"/>
      <w:ins w:id="1623" w:author="Hellmann, Simon" w:date="2025-08-31T12:04:00Z">
        <w:r w:rsidR="00EF7145">
          <w:rPr>
            <w:rFonts w:eastAsia="Garamond" w:cs="Garamond"/>
            <w:color w:val="000000" w:themeColor="text1"/>
            <w:szCs w:val="24"/>
            <w:lang w:val="en-US"/>
          </w:rPr>
          <w:t xml:space="preserve"> </w:t>
        </w:r>
      </w:ins>
      <w:customXmlInsRangeStart w:id="1624" w:author="Hellmann, Simon" w:date="2025-08-31T12:04:00Z"/>
      <w:sdt>
        <w:sdtPr>
          <w:rPr>
            <w:rFonts w:eastAsia="Garamond" w:cs="Garamond"/>
            <w:color w:val="000000" w:themeColor="text1"/>
            <w:szCs w:val="24"/>
            <w:lang w:val="en-US"/>
          </w:rPr>
          <w:alias w:val="To edit, see citavi.com/edit"/>
          <w:tag w:val="CitaviPlaceholder#daf50d62-365b-4957-8797-f32be02228e0"/>
          <w:id w:val="287715909"/>
          <w:placeholder>
            <w:docPart w:val="E030FDF2F3C14250BCD3A2B26C0F882D"/>
          </w:placeholder>
        </w:sdtPr>
        <w:sdtContent>
          <w:customXmlInsRangeEnd w:id="1624"/>
          <w:ins w:id="1625" w:author="Hellmann, Simon" w:date="2025-08-31T12:04:00Z">
            <w:r w:rsidR="00EF7145">
              <w:rPr>
                <w:rFonts w:eastAsia="Garamond" w:cs="Garamond"/>
                <w:color w:val="000000" w:themeColor="text1"/>
                <w:szCs w:val="24"/>
                <w:lang w:val="en-US"/>
              </w:rPr>
              <w:fldChar w:fldCharType="begin"/>
            </w:r>
            <w:r w:rsidR="00EF7145">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1NoZWxsbWFubiIsIklkIjoiMjVhNDdlNDQtMzUxYy00MWQ4LTgxNGEtYzczMDNkMDZmNmUxIiwiTW9kaWZpZWRPbiI6IjIwMjUtMDgtMzBUMTU6MDE6MDg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xNikifV19LCJUYWciOiJDaXRhdmlQbGFjZWhvbGRlciNkYWY1MGQ2Mi0zNjViLTQ5NTctODc5Ny1mMzJiZTAyMjI4ZTAiLCJUZXh0IjoiKDIwMTYpIiwiV0FJVmVyc2lvbiI6IjYuMTkuMi4xIn0=}</w:instrText>
            </w:r>
            <w:r w:rsidR="00EF7145">
              <w:rPr>
                <w:rFonts w:eastAsia="Garamond" w:cs="Garamond"/>
                <w:color w:val="000000" w:themeColor="text1"/>
                <w:szCs w:val="24"/>
                <w:lang w:val="en-US"/>
              </w:rPr>
              <w:fldChar w:fldCharType="separate"/>
            </w:r>
            <w:r w:rsidR="00EF7145">
              <w:fldChar w:fldCharType="begin"/>
            </w:r>
            <w:r w:rsidR="00EF7145" w:rsidRPr="001B4B12">
              <w:rPr>
                <w:lang w:val="en-US"/>
              </w:rPr>
              <w:instrText xml:space="preserve"> HYPERLINK \l "_CTVL00125a47e44351c41d8814ac7303d06f6e1" \o "Mauky, E.; Weinrich, S.; Nägele, H.-J.; Jacobi, H. F.; Liebetrau, J.; Nelles, M. (2016): Model Predictive Control for Demand-Driven Biogas Production …" </w:instrText>
            </w:r>
          </w:ins>
          <w:ins w:id="1626" w:author="Hellmann, Simon" w:date="2025-08-31T12:14:00Z"/>
          <w:ins w:id="1627" w:author="Hellmann, Simon" w:date="2025-08-31T12:04:00Z">
            <w:r w:rsidR="00EF7145">
              <w:fldChar w:fldCharType="separate"/>
            </w:r>
            <w:r w:rsidR="00EF7145">
              <w:rPr>
                <w:rFonts w:eastAsia="Garamond" w:cs="Garamond"/>
                <w:color w:val="000000" w:themeColor="text1"/>
                <w:szCs w:val="24"/>
                <w:lang w:val="en-US"/>
              </w:rPr>
              <w:t>(2016)</w:t>
            </w:r>
            <w:r w:rsidR="00EF7145">
              <w:rPr>
                <w:rFonts w:eastAsia="Garamond" w:cs="Garamond"/>
                <w:color w:val="000000" w:themeColor="text1"/>
                <w:szCs w:val="24"/>
                <w:lang w:val="en-US"/>
              </w:rPr>
              <w:fldChar w:fldCharType="end"/>
            </w:r>
            <w:r w:rsidR="00EF7145">
              <w:rPr>
                <w:rFonts w:eastAsia="Garamond" w:cs="Garamond"/>
                <w:color w:val="000000" w:themeColor="text1"/>
                <w:szCs w:val="24"/>
                <w:lang w:val="en-US"/>
              </w:rPr>
              <w:fldChar w:fldCharType="end"/>
            </w:r>
          </w:ins>
          <w:customXmlInsRangeStart w:id="1628" w:author="Hellmann, Simon" w:date="2025-08-31T12:04:00Z"/>
        </w:sdtContent>
      </w:sdt>
      <w:customXmlInsRangeEnd w:id="1628"/>
      <w:ins w:id="1629" w:author="Hellmann, Simon" w:date="2025-08-31T12:04:00Z">
        <w:r w:rsidR="00EF7145">
          <w:rPr>
            <w:rFonts w:eastAsia="Garamond" w:cs="Garamond"/>
            <w:color w:val="000000" w:themeColor="text1"/>
            <w:szCs w:val="24"/>
            <w:lang w:val="en-US"/>
          </w:rPr>
          <w:t xml:space="preserve"> and underlines the predictive nature of the NMPC: Timely feedings compen</w:t>
        </w:r>
        <w:r w:rsidR="00EF7145">
          <w:rPr>
            <w:rFonts w:eastAsia="Garamond" w:cs="Garamond"/>
            <w:color w:val="000000" w:themeColor="text1"/>
            <w:szCs w:val="24"/>
            <w:lang w:val="en-US"/>
          </w:rPr>
          <w:softHyphen/>
        </w:r>
      </w:ins>
      <w:ins w:id="1630" w:author="Hellmann, Simon" w:date="2025-08-31T12:12:00Z">
        <w:r w:rsidR="00FC6AF8" w:rsidRPr="00FC6AF8">
          <w:rPr>
            <w:rFonts w:eastAsia="Garamond" w:cs="Garamond"/>
            <w:color w:val="000000" w:themeColor="text1"/>
            <w:szCs w:val="24"/>
            <w:lang w:val="en-US"/>
          </w:rPr>
          <w:t xml:space="preserve"> </w:t>
        </w:r>
        <w:r w:rsidR="00FC6AF8">
          <w:rPr>
            <w:rFonts w:eastAsia="Garamond" w:cs="Garamond"/>
            <w:color w:val="000000" w:themeColor="text1"/>
            <w:szCs w:val="24"/>
            <w:lang w:val="en-US"/>
          </w:rPr>
          <w:t>sate upcoming CHP on-times and thus maintain medium GS filling levels, cf. Eq. </w:t>
        </w:r>
        <w:r w:rsidR="00FC6AF8">
          <w:rPr>
            <w:rFonts w:eastAsia="Garamond" w:cs="Garamond"/>
            <w:color w:val="000000" w:themeColor="text1"/>
            <w:szCs w:val="24"/>
            <w:lang w:val="en-US"/>
          </w:rPr>
          <w:fldChar w:fldCharType="begin"/>
        </w:r>
        <w:r w:rsidR="00FC6AF8">
          <w:rPr>
            <w:rFonts w:eastAsia="Garamond" w:cs="Garamond"/>
            <w:color w:val="000000" w:themeColor="text1"/>
            <w:szCs w:val="24"/>
            <w:lang w:val="en-US"/>
          </w:rPr>
          <w:instrText xml:space="preserve"> REF _Ref188110671 \h </w:instrText>
        </w:r>
        <w:r w:rsidR="00FC6AF8">
          <w:rPr>
            <w:rFonts w:eastAsia="Garamond" w:cs="Garamond"/>
            <w:color w:val="000000" w:themeColor="text1"/>
            <w:szCs w:val="24"/>
            <w:lang w:val="en-US"/>
          </w:rPr>
        </w:r>
        <w:r w:rsidR="00FC6AF8">
          <w:rPr>
            <w:rFonts w:eastAsia="Garamond" w:cs="Garamond"/>
            <w:color w:val="000000" w:themeColor="text1"/>
            <w:szCs w:val="24"/>
            <w:lang w:val="en-US"/>
          </w:rPr>
          <w:fldChar w:fldCharType="separate"/>
        </w:r>
      </w:ins>
      <w:ins w:id="1631" w:author="Hellmann, Simon" w:date="2025-08-31T12:14:00Z">
        <w:r w:rsidR="00C64143" w:rsidRPr="00C64143">
          <w:rPr>
            <w:lang w:val="en-US"/>
            <w:rPrChange w:id="1632" w:author="Hellmann, Simon" w:date="2025-08-31T12:14:00Z">
              <w:rPr/>
            </w:rPrChange>
          </w:rPr>
          <w:t>(</w:t>
        </w:r>
        <w:r w:rsidR="00C64143" w:rsidRPr="00C64143">
          <w:rPr>
            <w:noProof/>
            <w:lang w:val="en-US"/>
            <w:rPrChange w:id="1633" w:author="Hellmann, Simon" w:date="2025-08-31T12:14:00Z">
              <w:rPr>
                <w:noProof/>
              </w:rPr>
            </w:rPrChange>
          </w:rPr>
          <w:t>2</w:t>
        </w:r>
        <w:r w:rsidR="00C64143" w:rsidRPr="00C64143">
          <w:rPr>
            <w:lang w:val="en-US"/>
            <w:rPrChange w:id="1634" w:author="Hellmann, Simon" w:date="2025-08-31T12:14:00Z">
              <w:rPr/>
            </w:rPrChange>
          </w:rPr>
          <w:t>.</w:t>
        </w:r>
        <w:r w:rsidR="00C64143" w:rsidRPr="00C64143">
          <w:rPr>
            <w:noProof/>
            <w:lang w:val="en-US"/>
            <w:rPrChange w:id="1635" w:author="Hellmann, Simon" w:date="2025-08-31T12:14:00Z">
              <w:rPr>
                <w:noProof/>
              </w:rPr>
            </w:rPrChange>
          </w:rPr>
          <w:t>18</w:t>
        </w:r>
        <w:r w:rsidR="00C64143" w:rsidRPr="00C64143">
          <w:rPr>
            <w:lang w:val="en-US"/>
            <w:rPrChange w:id="1636" w:author="Hellmann, Simon" w:date="2025-08-31T12:14:00Z">
              <w:rPr/>
            </w:rPrChange>
          </w:rPr>
          <w:t>)</w:t>
        </w:r>
      </w:ins>
      <w:ins w:id="1637" w:author="Hellmann, Simon" w:date="2025-08-31T12:12:00Z">
        <w:r w:rsidR="00FC6AF8">
          <w:rPr>
            <w:rFonts w:eastAsia="Garamond" w:cs="Garamond"/>
            <w:color w:val="000000" w:themeColor="text1"/>
            <w:szCs w:val="24"/>
            <w:lang w:val="en-US"/>
          </w:rPr>
          <w:fldChar w:fldCharType="end"/>
        </w:r>
        <w:r w:rsidR="00FC6AF8">
          <w:rPr>
            <w:rFonts w:eastAsia="Garamond" w:cs="Garamond"/>
            <w:color w:val="000000" w:themeColor="text1"/>
            <w:szCs w:val="24"/>
            <w:lang w:val="en-US"/>
          </w:rPr>
          <w:t xml:space="preserve">. Likewise, gas production increases sharply with feeding onsets, and then fades out while no substrate is fed (fasting time). While this intermittent feeding is not operational practice in full scale in lieu of quasi steady-state feeding, a time-varying substrate load for flexible AD operation was also reported by </w:t>
        </w:r>
      </w:ins>
      <w:customXmlInsRangeStart w:id="1638" w:author="Hellmann, Simon" w:date="2025-08-31T12:12:00Z"/>
      <w:sdt>
        <w:sdtPr>
          <w:rPr>
            <w:rFonts w:eastAsia="Garamond" w:cs="Garamond"/>
            <w:color w:val="000000" w:themeColor="text1"/>
            <w:szCs w:val="24"/>
            <w:lang w:val="en-US"/>
          </w:rPr>
          <w:alias w:val="To edit, see citavi.com/edit"/>
          <w:tag w:val="CitaviPlaceholder#3e277090-29f3-440d-94ed-fec6d085dde9"/>
          <w:id w:val="-800299849"/>
          <w:placeholder>
            <w:docPart w:val="DCB9DAD184B3451B8EEBBCA63CDF11C3"/>
          </w:placeholder>
        </w:sdtPr>
        <w:sdtContent>
          <w:customXmlInsRangeEnd w:id="1638"/>
          <w:ins w:id="1639" w:author="Hellmann, Simon" w:date="2025-08-31T12:12:00Z">
            <w:r w:rsidR="00FC6AF8">
              <w:rPr>
                <w:rFonts w:eastAsia="Garamond" w:cs="Garamond"/>
                <w:color w:val="000000" w:themeColor="text1"/>
                <w:szCs w:val="24"/>
                <w:lang w:val="en-US"/>
              </w:rPr>
              <w:fldChar w:fldCharType="begin"/>
            </w:r>
            <w:r w:rsidR="00FC6AF8">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4LTMwVDE1OjAxOjA4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NlMjc3MDkwLTI5ZjMtNDQwZC05NGVkLWZlYzZkMDg1ZGRlOSIsIlRleHQiOiJEaXR0bWVyIGV0IGFsLiIsIldBSVZlcnNpb24iOiI2LjE5LjIuMSJ9}</w:instrText>
            </w:r>
            <w:r w:rsidR="00FC6AF8">
              <w:rPr>
                <w:rFonts w:eastAsia="Garamond" w:cs="Garamond"/>
                <w:color w:val="000000" w:themeColor="text1"/>
                <w:szCs w:val="24"/>
                <w:lang w:val="en-US"/>
              </w:rPr>
              <w:fldChar w:fldCharType="separate"/>
            </w:r>
            <w:r w:rsidR="00FC6AF8">
              <w:fldChar w:fldCharType="begin"/>
            </w:r>
            <w:r w:rsidR="00FC6AF8">
              <w:instrText xml:space="preserve"> HYPERLINK \l "_CTVL0011527233a22f74eba9d3072e8cd87597e" \o "Dittmer, C.; Ohnmacht, B.; Krümpel, J.; Lemmer, A. (2022): Model Predictive Control: Demand-Orientated, Load-Flexible, Full-Scale Biogas Production. M…" </w:instrText>
            </w:r>
          </w:ins>
          <w:ins w:id="1640" w:author="Hellmann, Simon" w:date="2025-08-31T12:14:00Z"/>
          <w:ins w:id="1641" w:author="Hellmann, Simon" w:date="2025-08-31T12:12:00Z">
            <w:r w:rsidR="00FC6AF8">
              <w:fldChar w:fldCharType="separate"/>
            </w:r>
            <w:r w:rsidR="00FC6AF8">
              <w:rPr>
                <w:rFonts w:eastAsia="Garamond" w:cs="Garamond"/>
                <w:color w:val="000000" w:themeColor="text1"/>
                <w:szCs w:val="24"/>
                <w:lang w:val="en-US"/>
              </w:rPr>
              <w:t>Dittmer et al.</w:t>
            </w:r>
            <w:r w:rsidR="00FC6AF8">
              <w:rPr>
                <w:rFonts w:eastAsia="Garamond" w:cs="Garamond"/>
                <w:color w:val="000000" w:themeColor="text1"/>
                <w:szCs w:val="24"/>
                <w:lang w:val="en-US"/>
              </w:rPr>
              <w:fldChar w:fldCharType="end"/>
            </w:r>
            <w:r w:rsidR="00FC6AF8">
              <w:rPr>
                <w:rFonts w:eastAsia="Garamond" w:cs="Garamond"/>
                <w:color w:val="000000" w:themeColor="text1"/>
                <w:szCs w:val="24"/>
                <w:lang w:val="en-US"/>
              </w:rPr>
              <w:fldChar w:fldCharType="end"/>
            </w:r>
          </w:ins>
          <w:customXmlInsRangeStart w:id="1642" w:author="Hellmann, Simon" w:date="2025-08-31T12:12:00Z"/>
        </w:sdtContent>
      </w:sdt>
      <w:customXmlInsRangeEnd w:id="1642"/>
      <w:ins w:id="1643" w:author="Hellmann, Simon" w:date="2025-08-31T12:12:00Z">
        <w:r w:rsidR="00FC6AF8">
          <w:rPr>
            <w:rFonts w:eastAsia="Garamond" w:cs="Garamond"/>
            <w:color w:val="000000" w:themeColor="text1"/>
            <w:szCs w:val="24"/>
            <w:lang w:val="en-US"/>
          </w:rPr>
          <w:t xml:space="preserve"> </w:t>
        </w:r>
      </w:ins>
      <w:customXmlInsRangeStart w:id="1644" w:author="Hellmann, Simon" w:date="2025-08-31T12:12:00Z"/>
      <w:sdt>
        <w:sdtPr>
          <w:rPr>
            <w:rFonts w:eastAsia="Garamond" w:cs="Garamond"/>
            <w:color w:val="000000" w:themeColor="text1"/>
            <w:szCs w:val="24"/>
            <w:lang w:val="en-US"/>
          </w:rPr>
          <w:alias w:val="To edit, see citavi.com/edit"/>
          <w:tag w:val="CitaviPlaceholder#8679391a-30f6-42fc-b296-8af42a009e01"/>
          <w:id w:val="642081210"/>
          <w:placeholder>
            <w:docPart w:val="DCB9DAD184B3451B8EEBBCA63CDF11C3"/>
          </w:placeholder>
        </w:sdtPr>
        <w:sdtContent>
          <w:customXmlInsRangeEnd w:id="1644"/>
          <w:ins w:id="1645" w:author="Hellmann, Simon" w:date="2025-08-31T12:12:00Z">
            <w:r w:rsidR="00FC6AF8">
              <w:rPr>
                <w:rFonts w:eastAsia="Garamond" w:cs="Garamond"/>
                <w:color w:val="000000" w:themeColor="text1"/>
                <w:szCs w:val="24"/>
                <w:lang w:val="en-US"/>
              </w:rPr>
              <w:fldChar w:fldCharType="begin"/>
            </w:r>
            <w:r w:rsidR="00FC6AF8">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FQxNTowMTowOC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g2NzkzOTFhLTMwZjYtNDJmYy1iMjk2LThhZjQyYTAwOWUwMSIsIlRleHQiOiIoMjAyMikiLCJXQUlWZXJzaW9uIjoiNi4xOS4yLjEifQ==}</w:instrText>
            </w:r>
            <w:r w:rsidR="00FC6AF8">
              <w:rPr>
                <w:rFonts w:eastAsia="Garamond" w:cs="Garamond"/>
                <w:color w:val="000000" w:themeColor="text1"/>
                <w:szCs w:val="24"/>
                <w:lang w:val="en-US"/>
              </w:rPr>
              <w:fldChar w:fldCharType="separate"/>
            </w:r>
            <w:r w:rsidR="00FC6AF8">
              <w:fldChar w:fldCharType="begin"/>
            </w:r>
            <w:r w:rsidR="00FC6AF8">
              <w:instrText xml:space="preserve"> HYPERLINK \l "_CTVL0011527233a22f74eba9d3072e8cd87597e" \o "Dittmer, C.; Ohnmacht, B.; Krümpel, J.; Lemmer, A. (2022): Model Predictive Control: Demand-Orientated, Load-Flexible, Full-Scale Biogas Production. M…" </w:instrText>
            </w:r>
          </w:ins>
          <w:ins w:id="1646" w:author="Hellmann, Simon" w:date="2025-08-31T12:14:00Z"/>
          <w:ins w:id="1647" w:author="Hellmann, Simon" w:date="2025-08-31T12:12:00Z">
            <w:r w:rsidR="00FC6AF8">
              <w:fldChar w:fldCharType="separate"/>
            </w:r>
            <w:r w:rsidR="00FC6AF8">
              <w:rPr>
                <w:rFonts w:eastAsia="Garamond" w:cs="Garamond"/>
                <w:color w:val="000000" w:themeColor="text1"/>
                <w:szCs w:val="24"/>
                <w:lang w:val="en-US"/>
              </w:rPr>
              <w:t>(2022)</w:t>
            </w:r>
            <w:r w:rsidR="00FC6AF8">
              <w:rPr>
                <w:rFonts w:eastAsia="Garamond" w:cs="Garamond"/>
                <w:color w:val="000000" w:themeColor="text1"/>
                <w:szCs w:val="24"/>
                <w:lang w:val="en-US"/>
              </w:rPr>
              <w:fldChar w:fldCharType="end"/>
            </w:r>
            <w:r w:rsidR="00FC6AF8">
              <w:rPr>
                <w:rFonts w:eastAsia="Garamond" w:cs="Garamond"/>
                <w:color w:val="000000" w:themeColor="text1"/>
                <w:szCs w:val="24"/>
                <w:lang w:val="en-US"/>
              </w:rPr>
              <w:fldChar w:fldCharType="end"/>
            </w:r>
          </w:ins>
          <w:customXmlInsRangeStart w:id="1648" w:author="Hellmann, Simon" w:date="2025-08-31T12:12:00Z"/>
        </w:sdtContent>
      </w:sdt>
      <w:customXmlInsRangeEnd w:id="1648"/>
      <w:ins w:id="1649" w:author="Hellmann, Simon" w:date="2025-08-31T12:12:00Z">
        <w:r w:rsidR="00FC6AF8">
          <w:rPr>
            <w:rFonts w:eastAsia="Garamond" w:cs="Garamond"/>
            <w:color w:val="000000" w:themeColor="text1"/>
            <w:szCs w:val="24"/>
            <w:lang w:val="en-US"/>
          </w:rPr>
          <w:t xml:space="preserve"> or </w:t>
        </w:r>
      </w:ins>
      <w:customXmlInsRangeStart w:id="1650" w:author="Hellmann, Simon" w:date="2025-08-31T12:12:00Z"/>
      <w:sdt>
        <w:sdtPr>
          <w:rPr>
            <w:rFonts w:eastAsia="Garamond" w:cs="Garamond"/>
            <w:color w:val="000000" w:themeColor="text1"/>
            <w:szCs w:val="24"/>
            <w:lang w:val="en-US"/>
          </w:rPr>
          <w:alias w:val="To edit, see citavi.com/edit"/>
          <w:tag w:val="CitaviPlaceholder#ce08d987-0f37-46ff-891b-745823a358f0"/>
          <w:id w:val="1695804952"/>
          <w:placeholder>
            <w:docPart w:val="DCB9DAD184B3451B8EEBBCA63CDF11C3"/>
          </w:placeholder>
        </w:sdtPr>
        <w:sdtContent>
          <w:customXmlInsRangeEnd w:id="1650"/>
          <w:ins w:id="1651" w:author="Hellmann, Simon" w:date="2025-08-31T12:12:00Z">
            <w:r w:rsidR="00FC6AF8">
              <w:rPr>
                <w:rFonts w:eastAsia="Garamond" w:cs="Garamond"/>
                <w:color w:val="000000" w:themeColor="text1"/>
                <w:szCs w:val="24"/>
                <w:lang w:val="en-US"/>
              </w:rPr>
              <w:fldChar w:fldCharType="begin"/>
            </w:r>
            <w:r w:rsidR="00FC6AF8">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}</w:instrText>
            </w:r>
            <w:r w:rsidR="00FC6AF8">
              <w:rPr>
                <w:rFonts w:eastAsia="Garamond" w:cs="Garamond"/>
                <w:color w:val="000000" w:themeColor="text1"/>
                <w:szCs w:val="24"/>
                <w:lang w:val="en-US"/>
              </w:rPr>
              <w:fldChar w:fldCharType="separate"/>
            </w:r>
            <w:r w:rsidR="00FC6AF8">
              <w:fldChar w:fldCharType="begin"/>
            </w:r>
            <w:r w:rsidR="00FC6AF8">
              <w:instrText xml:space="preserve"> HYPERLINK \l "_CTVL00125a47e44351c41d8814ac7303d06f6e1" \o "Mauky, E.; Weinrich, S.; Nägele, H.-J.; Jacobi, H. F.; Liebetrau, J.; Nelles, M. (2016): Model Predictive Control for Demand-Driven Biogas Production …" </w:instrText>
            </w:r>
          </w:ins>
          <w:ins w:id="1652" w:author="Hellmann, Simon" w:date="2025-08-31T12:14:00Z"/>
          <w:ins w:id="1653" w:author="Hellmann, Simon" w:date="2025-08-31T12:12:00Z">
            <w:r w:rsidR="00FC6AF8">
              <w:fldChar w:fldCharType="separate"/>
            </w:r>
            <w:r w:rsidR="00FC6AF8">
              <w:rPr>
                <w:rFonts w:eastAsia="Garamond" w:cs="Garamond"/>
                <w:color w:val="000000" w:themeColor="text1"/>
                <w:szCs w:val="24"/>
                <w:lang w:val="en-US"/>
              </w:rPr>
              <w:t>Mauky et al.</w:t>
            </w:r>
            <w:r w:rsidR="00FC6AF8">
              <w:rPr>
                <w:rFonts w:eastAsia="Garamond" w:cs="Garamond"/>
                <w:color w:val="000000" w:themeColor="text1"/>
                <w:szCs w:val="24"/>
                <w:lang w:val="en-US"/>
              </w:rPr>
              <w:fldChar w:fldCharType="end"/>
            </w:r>
            <w:r w:rsidR="00FC6AF8">
              <w:rPr>
                <w:rFonts w:eastAsia="Garamond" w:cs="Garamond"/>
                <w:color w:val="000000" w:themeColor="text1"/>
                <w:szCs w:val="24"/>
                <w:lang w:val="en-US"/>
              </w:rPr>
              <w:fldChar w:fldCharType="end"/>
            </w:r>
          </w:ins>
          <w:customXmlInsRangeStart w:id="1654" w:author="Hellmann, Simon" w:date="2025-08-31T12:12:00Z"/>
        </w:sdtContent>
      </w:sdt>
      <w:customXmlInsRangeEnd w:id="1654"/>
      <w:ins w:id="1655" w:author="Hellmann, Simon" w:date="2025-08-31T12:12:00Z">
        <w:r w:rsidR="00FC6AF8">
          <w:rPr>
            <w:rFonts w:eastAsia="Garamond" w:cs="Garamond"/>
            <w:color w:val="000000" w:themeColor="text1"/>
            <w:szCs w:val="24"/>
            <w:lang w:val="en-US"/>
          </w:rPr>
          <w:t xml:space="preserve"> </w:t>
        </w:r>
      </w:ins>
      <w:customXmlInsRangeStart w:id="1656" w:author="Hellmann, Simon" w:date="2025-08-31T12:12:00Z"/>
      <w:sdt>
        <w:sdtPr>
          <w:rPr>
            <w:rFonts w:eastAsia="Garamond" w:cs="Garamond"/>
            <w:color w:val="000000" w:themeColor="text1"/>
            <w:szCs w:val="24"/>
            <w:lang w:val="en-US"/>
          </w:rPr>
          <w:alias w:val="To edit, see citavi.com/edit"/>
          <w:tag w:val="CitaviPlaceholder#93c8c744-9ee6-41c8-8417-41707bf0e739"/>
          <w:id w:val="1790545444"/>
          <w:placeholder>
            <w:docPart w:val="DCB9DAD184B3451B8EEBBCA63CDF11C3"/>
          </w:placeholder>
        </w:sdtPr>
        <w:sdtContent>
          <w:customXmlInsRangeEnd w:id="1656"/>
          <w:ins w:id="1657" w:author="Hellmann, Simon" w:date="2025-08-31T12:12:00Z">
            <w:r w:rsidR="00FC6AF8">
              <w:rPr>
                <w:rFonts w:eastAsia="Garamond" w:cs="Garamond"/>
                <w:color w:val="000000" w:themeColor="text1"/>
                <w:szCs w:val="24"/>
                <w:lang w:val="en-US"/>
              </w:rPr>
              <w:fldChar w:fldCharType="begin"/>
            </w:r>
            <w:r w:rsidR="00FC6AF8">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1NoZWxsbWFubiIsIklkIjoiMjVhNDdlNDQtMzUxYy00MWQ4LTgxNGEtYzczMDNkMDZmNmUxIiwiTW9kaWZpZWRPbiI6IjIwMjUtMDgtMzBUMTU6MDE6MDg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xNikifV19LCJUYWciOiJDaXRhdmlQbGFjZWhvbGRlciM5M2M4Yzc0NC05ZWU2LTQxYzgtODQxNy00MTcwN2JmMGU3MzkiLCJUZXh0IjoiKDIwMTYpIiwiV0FJVmVyc2lvbiI6IjYuMTkuMi4xIn0=}</w:instrText>
            </w:r>
            <w:r w:rsidR="00FC6AF8">
              <w:rPr>
                <w:rFonts w:eastAsia="Garamond" w:cs="Garamond"/>
                <w:color w:val="000000" w:themeColor="text1"/>
                <w:szCs w:val="24"/>
                <w:lang w:val="en-US"/>
              </w:rPr>
              <w:fldChar w:fldCharType="separate"/>
            </w:r>
            <w:r w:rsidR="00FC6AF8">
              <w:fldChar w:fldCharType="begin"/>
            </w:r>
            <w:r w:rsidR="00FC6AF8" w:rsidRPr="001B4B12">
              <w:rPr>
                <w:lang w:val="en-US"/>
              </w:rPr>
              <w:instrText xml:space="preserve"> HYPERLINK \l "_CTVL00125a47e44351c41d8814ac7303d06f6e1" \o "Mauky, E.; Weinrich, S.; Nägele, H.-J.; Jacobi, H. F.; Liebetrau, J.; Nelles, M. (2016): Model Predictive Control for Demand-Driven Biogas Production …" </w:instrText>
            </w:r>
          </w:ins>
          <w:ins w:id="1658" w:author="Hellmann, Simon" w:date="2025-08-31T12:14:00Z"/>
          <w:ins w:id="1659" w:author="Hellmann, Simon" w:date="2025-08-31T12:12:00Z">
            <w:r w:rsidR="00FC6AF8">
              <w:fldChar w:fldCharType="separate"/>
            </w:r>
            <w:r w:rsidR="00FC6AF8">
              <w:rPr>
                <w:rFonts w:eastAsia="Garamond" w:cs="Garamond"/>
                <w:color w:val="000000" w:themeColor="text1"/>
                <w:szCs w:val="24"/>
                <w:lang w:val="en-US"/>
              </w:rPr>
              <w:t>(2016)</w:t>
            </w:r>
            <w:r w:rsidR="00FC6AF8">
              <w:rPr>
                <w:rFonts w:eastAsia="Garamond" w:cs="Garamond"/>
                <w:color w:val="000000" w:themeColor="text1"/>
                <w:szCs w:val="24"/>
                <w:lang w:val="en-US"/>
              </w:rPr>
              <w:fldChar w:fldCharType="end"/>
            </w:r>
            <w:r w:rsidR="00FC6AF8">
              <w:rPr>
                <w:rFonts w:eastAsia="Garamond" w:cs="Garamond"/>
                <w:color w:val="000000" w:themeColor="text1"/>
                <w:szCs w:val="24"/>
                <w:lang w:val="en-US"/>
              </w:rPr>
              <w:fldChar w:fldCharType="end"/>
            </w:r>
          </w:ins>
          <w:customXmlInsRangeStart w:id="1660" w:author="Hellmann, Simon" w:date="2025-08-31T12:12:00Z"/>
        </w:sdtContent>
      </w:sdt>
      <w:customXmlInsRangeEnd w:id="1660"/>
      <w:ins w:id="1661" w:author="Hellmann, Simon" w:date="2025-08-31T12:12:00Z">
        <w:r w:rsidR="00FC6AF8">
          <w:rPr>
            <w:rFonts w:eastAsia="Garamond" w:cs="Garamond"/>
            <w:color w:val="000000" w:themeColor="text1"/>
            <w:szCs w:val="24"/>
            <w:lang w:val="en-US"/>
          </w:rPr>
          <w:t xml:space="preserve">. </w:t>
        </w:r>
      </w:ins>
    </w:p>
    <w:p w14:paraId="15BEF492" w14:textId="3B048E6C" w:rsidR="00FC6AF8" w:rsidRPr="00FC6AF8" w:rsidRDefault="00FC6AF8" w:rsidP="00FC6AF8">
      <w:pPr>
        <w:rPr>
          <w:ins w:id="1662" w:author="Hellmann, Simon" w:date="2025-08-31T12:04:00Z"/>
          <w:rFonts w:eastAsia="Garamond" w:cs="Garamond"/>
          <w:color w:val="000000" w:themeColor="text1"/>
          <w:lang w:val="en-US"/>
          <w:rPrChange w:id="1663" w:author="Hellmann, Simon" w:date="2025-08-31T12:12:00Z">
            <w:rPr>
              <w:ins w:id="1664" w:author="Hellmann, Simon" w:date="2025-08-31T12:04:00Z"/>
              <w:rFonts w:eastAsia="Garamond" w:cs="Garamond"/>
              <w:color w:val="000000" w:themeColor="text1"/>
              <w:szCs w:val="24"/>
              <w:lang w:val="en-US"/>
            </w:rPr>
          </w:rPrChange>
        </w:rPr>
        <w:pPrChange w:id="1665" w:author="Hellmann, Simon" w:date="2025-08-31T12:12:00Z">
          <w:pPr/>
        </w:pPrChange>
      </w:pPr>
      <w:ins w:id="1666" w:author="Hellmann, Simon" w:date="2025-08-31T12:12:00Z">
        <w:r>
          <w:rPr>
            <w:rFonts w:eastAsia="Garamond" w:cs="Garamond"/>
            <w:color w:val="000000" w:themeColor="text1"/>
            <w:szCs w:val="24"/>
            <w:lang w:val="en-US"/>
          </w:rPr>
          <w:t xml:space="preserve">During and after disturbance feedings, ordinary substrate feedings were slowed down, which is plausible as disturbances were assumed to be known to the controller. </w:t>
        </w:r>
        <w:r w:rsidRPr="1BBEFA5A">
          <w:rPr>
            <w:rFonts w:eastAsia="Garamond" w:cs="Garamond"/>
            <w:color w:val="000000" w:themeColor="text1"/>
            <w:lang w:val="en-US"/>
          </w:rPr>
          <w:t>However,</w:t>
        </w:r>
        <w:r>
          <w:rPr>
            <w:rFonts w:eastAsia="Garamond" w:cs="Garamond"/>
            <w:color w:val="000000" w:themeColor="text1"/>
            <w:lang w:val="en-US"/>
          </w:rPr>
          <w:t xml:space="preserve"> i</w:t>
        </w:r>
        <w:r w:rsidRPr="1BBEFA5A">
          <w:rPr>
            <w:rFonts w:eastAsia="Garamond" w:cs="Garamond"/>
            <w:color w:val="000000" w:themeColor="text1"/>
            <w:lang w:val="en-US"/>
          </w:rPr>
          <w:t>n case of ran</w:t>
        </w:r>
        <w:r>
          <w:rPr>
            <w:rFonts w:eastAsia="Garamond" w:cs="Garamond"/>
            <w:color w:val="000000" w:themeColor="text1"/>
            <w:lang w:val="en-US"/>
          </w:rPr>
          <w:t>-</w:t>
        </w:r>
      </w:ins>
    </w:p>
    <w:p w14:paraId="7B66735E" w14:textId="2B5C20E5" w:rsidR="00110331" w:rsidDel="00EF7145" w:rsidRDefault="00110331" w:rsidP="00110331">
      <w:pPr>
        <w:ind w:firstLine="0"/>
        <w:rPr>
          <w:del w:id="1667" w:author="Hellmann, Simon" w:date="2025-08-31T12:04:00Z"/>
          <w:moveTo w:id="1668" w:author="Hellmann, Simon" w:date="2025-08-30T17:58:00Z"/>
          <w:rFonts w:eastAsia="Garamond" w:cs="Garamond"/>
          <w:color w:val="000000" w:themeColor="text1"/>
          <w:szCs w:val="24"/>
          <w:lang w:val="en-US"/>
        </w:rPr>
      </w:pPr>
      <w:moveTo w:id="1669" w:author="Hellmann, Simon" w:date="2025-08-30T17:58:00Z">
        <w:del w:id="1670" w:author="Hellmann, Simon" w:date="2025-08-30T18:01:00Z">
          <w:r w:rsidDel="00110331">
            <w:rPr>
              <w:rFonts w:eastAsia="Garamond" w:cs="Garamond"/>
              <w:color w:val="000000" w:themeColor="text1"/>
              <w:szCs w:val="24"/>
              <w:lang w:val="en-US"/>
            </w:rPr>
            <w:lastRenderedPageBreak/>
            <w:delText>composition are the kinetic constants, especially the hydrolysis constant of CH as the largest macronutrient fraction, and the fraction parameter of influent carbohydrates, cf. Tab. 1.</w:delText>
          </w:r>
        </w:del>
      </w:moveTo>
    </w:p>
    <w:moveToRangeEnd w:id="1608"/>
    <w:p w14:paraId="2ECD8145" w14:textId="70CDDB1B" w:rsidR="00BE59E7" w:rsidDel="00110331" w:rsidRDefault="00BE59E7" w:rsidP="00EF7145">
      <w:pPr>
        <w:ind w:firstLine="0"/>
        <w:rPr>
          <w:del w:id="1671" w:author="Hellmann, Simon" w:date="2025-08-30T17:58:00Z"/>
          <w:rFonts w:eastAsia="Garamond" w:cs="Garamond"/>
          <w:color w:val="000000" w:themeColor="text1"/>
          <w:szCs w:val="24"/>
          <w:lang w:val="en-US"/>
        </w:rPr>
        <w:pPrChange w:id="1672" w:author="Hellmann, Simon" w:date="2025-08-31T12:04:00Z">
          <w:pPr/>
        </w:pPrChange>
      </w:pPr>
    </w:p>
    <w:p w14:paraId="2B1D3C90" w14:textId="77777777" w:rsidR="00BE59E7" w:rsidRDefault="00BE59E7">
      <w:pPr>
        <w:rPr>
          <w:rFonts w:eastAsia="Garamond" w:cs="Garamond"/>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06E6B" w:rsidRPr="00EF7145" w14:paraId="2863DF44" w14:textId="77777777" w:rsidTr="00055B45">
        <w:tc>
          <w:tcPr>
            <w:tcW w:w="9029" w:type="dxa"/>
          </w:tcPr>
          <w:p w14:paraId="4094D2B2" w14:textId="689F7B12" w:rsidR="00D06E6B" w:rsidRDefault="00D06E6B" w:rsidP="00055B45">
            <w:pPr>
              <w:ind w:firstLine="0"/>
              <w:rPr>
                <w:lang w:val="en-US"/>
              </w:rPr>
            </w:pPr>
            <w:r>
              <w:rPr>
                <w:rFonts w:eastAsia="Garamond" w:cs="Garamond"/>
                <w:lang w:val="en-US"/>
              </w:rPr>
              <w:br w:type="page"/>
            </w:r>
            <w:r>
              <w:rPr>
                <w:lang w:val="en-US"/>
              </w:rPr>
              <w:br w:type="page"/>
            </w:r>
            <w:r>
              <w:rPr>
                <w:noProof/>
                <w:lang w:val="en-US"/>
              </w:rPr>
              <w:drawing>
                <wp:inline distT="0" distB="0" distL="0" distR="0" wp14:anchorId="0B11CE11" wp14:editId="451B2AB5">
                  <wp:extent cx="5733415" cy="716661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enario_1b_quadratic_robust_feedback_mismatch_1.5std_3tsap.png"/>
                          <pic:cNvPicPr/>
                        </pic:nvPicPr>
                        <pic:blipFill>
                          <a:blip r:embed="rId13"/>
                          <a:stretch>
                            <a:fillRect/>
                          </a:stretch>
                        </pic:blipFill>
                        <pic:spPr>
                          <a:xfrm>
                            <a:off x="0" y="0"/>
                            <a:ext cx="5733415" cy="7166610"/>
                          </a:xfrm>
                          <a:prstGeom prst="rect">
                            <a:avLst/>
                          </a:prstGeom>
                        </pic:spPr>
                      </pic:pic>
                    </a:graphicData>
                  </a:graphic>
                </wp:inline>
              </w:drawing>
            </w:r>
          </w:p>
        </w:tc>
      </w:tr>
      <w:tr w:rsidR="00D06E6B" w:rsidRPr="00EF7145" w14:paraId="2E90FB9F" w14:textId="77777777" w:rsidTr="00055B45">
        <w:tc>
          <w:tcPr>
            <w:tcW w:w="9029" w:type="dxa"/>
          </w:tcPr>
          <w:p w14:paraId="1A78FD0F" w14:textId="77777777" w:rsidR="00D06E6B" w:rsidRDefault="00D06E6B" w:rsidP="00055B45">
            <w:pPr>
              <w:ind w:firstLine="0"/>
              <w:rPr>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gas upgrading</w:t>
            </w:r>
            <w:r w:rsidRPr="003B7687">
              <w:rPr>
                <w:rFonts w:eastAsia="Garamond" w:cs="Garamond"/>
                <w:sz w:val="22"/>
                <w:lang w:val="en-US"/>
              </w:rPr>
              <w:t xml:space="preserve"> with disturb</w:t>
            </w:r>
            <w:r>
              <w:rPr>
                <w:rFonts w:eastAsia="Garamond" w:cs="Garamond"/>
                <w:sz w:val="22"/>
                <w:lang w:val="en-US"/>
              </w:rPr>
              <w:t>ance</w:t>
            </w:r>
            <w:r w:rsidRPr="003B7687">
              <w:rPr>
                <w:rFonts w:eastAsia="Garamond" w:cs="Garamond"/>
                <w:sz w:val="22"/>
                <w:lang w:val="en-US"/>
              </w:rPr>
              <w:t xml:space="preserve"> feeding of very uncertain cattle manure. The prediction horizon was 15 time steps (7.5 h).</w:t>
            </w:r>
          </w:p>
        </w:tc>
      </w:tr>
    </w:tbl>
    <w:p w14:paraId="2888305B" w14:textId="704B29E5" w:rsidR="00D06E6B" w:rsidRDefault="00D06E6B">
      <w:pPr>
        <w:spacing w:after="0" w:line="276" w:lineRule="auto"/>
        <w:ind w:right="0" w:firstLine="0"/>
        <w:jc w:val="left"/>
        <w:rPr>
          <w:rFonts w:eastAsia="Garamond" w:cs="Garamond"/>
          <w:lang w:val="en-US"/>
        </w:rPr>
      </w:pPr>
    </w:p>
    <w:p w14:paraId="4FC32929" w14:textId="77777777" w:rsidR="00D06E6B" w:rsidRDefault="00D06E6B">
      <w:pPr>
        <w:spacing w:after="0" w:line="276" w:lineRule="auto"/>
        <w:ind w:right="0" w:firstLine="0"/>
        <w:jc w:val="left"/>
        <w:rPr>
          <w:rFonts w:eastAsia="Garamond" w:cs="Garamond"/>
          <w:lang w:val="en-US"/>
        </w:rPr>
      </w:pPr>
      <w:r>
        <w:rPr>
          <w:rFonts w:eastAsia="Garamond" w:cs="Garamond"/>
          <w:lang w:val="en-US"/>
        </w:rPr>
        <w:br w:type="page"/>
      </w:r>
    </w:p>
    <w:p w14:paraId="2D97F85D" w14:textId="3F029B40" w:rsidR="00110331" w:rsidDel="00110331" w:rsidRDefault="00B82ED6" w:rsidP="00B82ED6">
      <w:pPr>
        <w:ind w:firstLine="0"/>
        <w:rPr>
          <w:moveFrom w:id="1673" w:author="Hellmann, Simon" w:date="2025-08-30T17:58:00Z"/>
          <w:rFonts w:eastAsia="Garamond" w:cs="Garamond"/>
          <w:color w:val="000000" w:themeColor="text1"/>
          <w:szCs w:val="24"/>
          <w:lang w:val="en-US"/>
        </w:rPr>
      </w:pPr>
      <w:bookmarkStart w:id="1674" w:name="_tkocxpr8ahno"/>
      <w:bookmarkEnd w:id="1674"/>
      <w:moveFromRangeStart w:id="1675" w:author="Hellmann, Simon" w:date="2025-08-30T17:58:00Z" w:name="move207469110"/>
      <w:moveFrom w:id="1676" w:author="Hellmann, Simon" w:date="2025-08-30T17:58:00Z">
        <w:del w:id="1677" w:author="Hellmann, Simon" w:date="2025-08-31T12:04:00Z">
          <w:r w:rsidDel="00EF7145">
            <w:rPr>
              <w:rFonts w:eastAsia="Garamond" w:cs="Garamond"/>
              <w:color w:val="000000" w:themeColor="text1"/>
              <w:szCs w:val="24"/>
              <w:lang w:val="en-US"/>
            </w:rPr>
            <w:lastRenderedPageBreak/>
            <w:delText>production, and pH</w:delText>
          </w:r>
          <w:r w:rsidRPr="0092238C" w:rsidDel="00EF7145">
            <w:rPr>
              <w:rFonts w:eastAsia="Garamond" w:cs="Garamond"/>
              <w:color w:val="000000" w:themeColor="text1"/>
              <w:szCs w:val="24"/>
              <w:lang w:val="en-US"/>
            </w:rPr>
            <w:delText>.</w:delText>
          </w:r>
          <w:r w:rsidDel="00EF7145">
            <w:rPr>
              <w:rFonts w:eastAsia="Garamond" w:cs="Garamond"/>
              <w:color w:val="000000" w:themeColor="text1"/>
              <w:szCs w:val="24"/>
              <w:lang w:val="en-US"/>
            </w:rPr>
            <w:delText xml:space="preserve"> The GS filling limits are maintained with a comfortable safety margin of about 20%. Soft constraints on GS filling level at 5 and 95% are shown by grey dashed lines.</w:delText>
          </w:r>
        </w:del>
      </w:moveFrom>
    </w:p>
    <w:p w14:paraId="41F9741A" w14:textId="6F7059F2" w:rsidR="00431CA9" w:rsidDel="00110331" w:rsidRDefault="00876207" w:rsidP="0011577E">
      <w:pPr>
        <w:rPr>
          <w:moveFrom w:id="1678" w:author="Hellmann, Simon" w:date="2025-08-30T17:58:00Z"/>
          <w:rFonts w:eastAsia="Garamond" w:cs="Garamond"/>
          <w:color w:val="000000" w:themeColor="text1"/>
          <w:szCs w:val="24"/>
          <w:lang w:val="en-US"/>
        </w:rPr>
      </w:pPr>
      <w:moveFromRangeStart w:id="1679" w:author="Hellmann, Simon" w:date="2025-08-30T17:58:00Z" w:name="move207469116"/>
      <w:moveFromRangeEnd w:id="1675"/>
      <w:moveFrom w:id="1680" w:author="Hellmann, Simon" w:date="2025-08-30T17:58:00Z">
        <w:r w:rsidDel="00110331">
          <w:rPr>
            <w:rFonts w:eastAsia="Garamond" w:cs="Garamond"/>
            <w:color w:val="000000" w:themeColor="text1"/>
            <w:szCs w:val="24"/>
            <w:lang w:val="en-US"/>
          </w:rPr>
          <w:t xml:space="preserve">The </w:t>
        </w:r>
        <w:r w:rsidR="003B308E" w:rsidDel="00110331">
          <w:rPr>
            <w:rFonts w:eastAsia="Garamond" w:cs="Garamond"/>
            <w:color w:val="000000" w:themeColor="text1"/>
            <w:szCs w:val="24"/>
            <w:lang w:val="en-US"/>
          </w:rPr>
          <w:t>feeding pattern</w:t>
        </w:r>
        <w:r w:rsidDel="00110331">
          <w:rPr>
            <w:rFonts w:eastAsia="Garamond" w:cs="Garamond"/>
            <w:color w:val="000000" w:themeColor="text1"/>
            <w:szCs w:val="24"/>
            <w:lang w:val="en-US"/>
          </w:rPr>
          <w:t xml:space="preserve"> starkly differ</w:t>
        </w:r>
        <w:r w:rsidR="0011471A" w:rsidDel="00110331">
          <w:rPr>
            <w:rFonts w:eastAsia="Garamond" w:cs="Garamond"/>
            <w:color w:val="000000" w:themeColor="text1"/>
            <w:szCs w:val="24"/>
            <w:lang w:val="en-US"/>
          </w:rPr>
          <w:t xml:space="preserve">s </w:t>
        </w:r>
        <w:r w:rsidDel="00110331">
          <w:rPr>
            <w:rFonts w:eastAsia="Garamond" w:cs="Garamond"/>
            <w:color w:val="000000" w:themeColor="text1"/>
            <w:szCs w:val="24"/>
            <w:lang w:val="en-US"/>
          </w:rPr>
          <w:t>from case study 1</w:t>
        </w:r>
        <w:r w:rsidR="003B308E" w:rsidDel="00110331">
          <w:rPr>
            <w:rFonts w:eastAsia="Garamond" w:cs="Garamond"/>
            <w:color w:val="000000" w:themeColor="text1"/>
            <w:szCs w:val="24"/>
            <w:lang w:val="en-US"/>
          </w:rPr>
          <w:t xml:space="preserve">: </w:t>
        </w:r>
        <w:r w:rsidDel="00110331">
          <w:rPr>
            <w:rFonts w:eastAsia="Garamond" w:cs="Garamond"/>
            <w:color w:val="000000" w:themeColor="text1"/>
            <w:szCs w:val="24"/>
            <w:lang w:val="en-US"/>
          </w:rPr>
          <w:t xml:space="preserve">instead of continuous feed volume flows, substrates are fed in short, intermittent dosages, which represents a more </w:t>
        </w:r>
        <w:r w:rsidR="003B308E" w:rsidDel="00110331">
          <w:rPr>
            <w:rFonts w:eastAsia="Garamond" w:cs="Garamond"/>
            <w:color w:val="000000" w:themeColor="text1"/>
            <w:szCs w:val="24"/>
            <w:lang w:val="en-US"/>
          </w:rPr>
          <w:t>realistic</w:t>
        </w:r>
        <w:r w:rsidDel="00110331">
          <w:rPr>
            <w:rFonts w:eastAsia="Garamond" w:cs="Garamond"/>
            <w:color w:val="000000" w:themeColor="text1"/>
            <w:szCs w:val="24"/>
            <w:lang w:val="en-US"/>
          </w:rPr>
          <w:t xml:space="preserve"> feeding </w:t>
        </w:r>
        <w:r w:rsidR="00257AD2" w:rsidDel="00110331">
          <w:rPr>
            <w:rFonts w:eastAsia="Garamond" w:cs="Garamond"/>
            <w:color w:val="000000" w:themeColor="text1"/>
            <w:szCs w:val="24"/>
            <w:lang w:val="en-US"/>
          </w:rPr>
          <w:t>scenario</w:t>
        </w:r>
        <w:r w:rsidR="002A7E2F" w:rsidDel="00110331">
          <w:rPr>
            <w:rFonts w:eastAsia="Garamond" w:cs="Garamond"/>
            <w:color w:val="000000" w:themeColor="text1"/>
            <w:szCs w:val="24"/>
            <w:lang w:val="en-US"/>
          </w:rPr>
          <w:t xml:space="preserve"> in full scale</w:t>
        </w:r>
        <w:r w:rsidR="00257AD2" w:rsidDel="00110331">
          <w:rPr>
            <w:rFonts w:eastAsia="Garamond" w:cs="Garamond"/>
            <w:color w:val="000000" w:themeColor="text1"/>
            <w:szCs w:val="24"/>
            <w:lang w:val="en-US"/>
          </w:rPr>
          <w:t xml:space="preserve"> </w:t>
        </w:r>
      </w:moveFrom>
      <w:sdt>
        <w:sdtPr>
          <w:rPr>
            <w:rFonts w:eastAsia="Garamond" w:cs="Garamond"/>
            <w:color w:val="000000" w:themeColor="text1"/>
            <w:szCs w:val="24"/>
            <w:lang w:val="en-US"/>
          </w:rPr>
          <w:alias w:val="To edit, see citavi.com/edit"/>
          <w:tag w:val="CitaviPlaceholder#30178133-9819-4385-b51c-fe830a9ffc6e"/>
          <w:id w:val="788397394"/>
          <w:placeholder>
            <w:docPart w:val="DefaultPlaceholder_-1854013440"/>
          </w:placeholder>
        </w:sdtPr>
        <w:sdtContent>
          <w:moveFrom w:id="1681" w:author="Hellmann, Simon" w:date="2025-08-30T17:58:00Z">
            <w:r w:rsidR="008C268A" w:rsidDel="00110331">
              <w:rPr>
                <w:rFonts w:eastAsia="Garamond" w:cs="Garamond"/>
                <w:color w:val="000000" w:themeColor="text1"/>
                <w:szCs w:val="24"/>
                <w:lang w:val="en-US"/>
              </w:rPr>
              <w:fldChar w:fldCharType="begin"/>
            </w:r>
            <w:r w:rsidR="00A551DA" w:rsidDel="00110331">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vdGVzIjoiSm91cm5hbCBBcnRpY2xlIi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BUMTU6MDE6MDgiLCJQcm9qZWN0Ijp7IiRyZWYiOiI4In19LCJVc2VOdW1iZXJpbmdUeXBlT2ZQYXJlbnREb2N1bWVudCI6ZmFsc2V9XSwiRm9ybWF0dGVkVGV4dCI6eyIkaWQiOiIxNCIsIkNvdW50IjoxLCJUZXh0VW5pdHMiOlt7IiRpZCI6IjE1IiwiRm9udFN0eWxlIjp7IiRpZCI6IjE2IiwiTmV1dHJhbCI6dHJ1ZX0sIlJlYWRpbmdPcmRlciI6MSwiVGV4dCI6IihEaXR0bWVyIGV0IGFsLiwgMjAyMikifV19LCJUYWciOiJDaXRhdmlQbGFjZWhvbGRlciNiNDRkNDY4ZS1lNGM2LTQzOGYtYWE0OC1kMTFkNTEyYmJhNWYiLCJUZXh0IjoiKERpdHRtZXIgZXQgYWwuLCAyMDIyKSIsIldBSVZlcnNpb24iOiI2LjE5LjIuMSJ9}</w:instrText>
            </w:r>
            <w:r w:rsidR="008C268A" w:rsidDel="00110331">
              <w:rPr>
                <w:rFonts w:eastAsia="Garamond" w:cs="Garamond"/>
                <w:color w:val="000000" w:themeColor="text1"/>
                <w:szCs w:val="24"/>
                <w:lang w:val="en-US"/>
              </w:rPr>
              <w:fldChar w:fldCharType="separate"/>
            </w:r>
            <w:r w:rsidR="006517F0" w:rsidDel="00110331">
              <w:rPr>
                <w:rFonts w:eastAsia="Garamond" w:cs="Garamond"/>
                <w:color w:val="000000" w:themeColor="text1"/>
                <w:szCs w:val="24"/>
                <w:lang w:val="en-US"/>
              </w:rPr>
              <w:fldChar w:fldCharType="begin"/>
            </w:r>
            <w:r w:rsidR="006517F0" w:rsidDel="00110331">
              <w:rPr>
                <w:rFonts w:eastAsia="Garamond" w:cs="Garamond"/>
                <w:color w:val="000000" w:themeColor="text1"/>
                <w:szCs w:val="24"/>
                <w:lang w:val="en-US"/>
              </w:rPr>
              <w:instrText>HYPERLINK "#_CTVL0011527233a22f74eba9d3072e8cd87597e" \o "Dittmer, C.; Ohnmacht, B.; Krümpel, J.; Lemmer, A. (2022): Model Predictive Control: Demand-Orientated, Load-Flexible, Full-Scale Biogas Production. M…"</w:instrText>
            </w:r>
            <w:r w:rsidR="006517F0" w:rsidDel="00110331">
              <w:rPr>
                <w:rFonts w:eastAsia="Garamond" w:cs="Garamond"/>
                <w:color w:val="000000" w:themeColor="text1"/>
                <w:szCs w:val="24"/>
                <w:lang w:val="en-US"/>
              </w:rPr>
              <w:fldChar w:fldCharType="separate"/>
            </w:r>
            <w:r w:rsidR="006517F0" w:rsidDel="00110331">
              <w:rPr>
                <w:rFonts w:eastAsia="Garamond" w:cs="Garamond"/>
                <w:color w:val="000000" w:themeColor="text1"/>
                <w:szCs w:val="24"/>
                <w:lang w:val="en-US"/>
              </w:rPr>
              <w:t>(Dittmer et al., 2022)</w:t>
            </w:r>
            <w:r w:rsidR="006517F0" w:rsidDel="00110331">
              <w:rPr>
                <w:rFonts w:eastAsia="Garamond" w:cs="Garamond"/>
                <w:color w:val="000000" w:themeColor="text1"/>
                <w:szCs w:val="24"/>
                <w:lang w:val="en-US"/>
              </w:rPr>
              <w:fldChar w:fldCharType="end"/>
            </w:r>
            <w:r w:rsidR="008C268A" w:rsidDel="00110331">
              <w:rPr>
                <w:rFonts w:eastAsia="Garamond" w:cs="Garamond"/>
                <w:color w:val="000000" w:themeColor="text1"/>
                <w:szCs w:val="24"/>
                <w:lang w:val="en-US"/>
              </w:rPr>
              <w:fldChar w:fldCharType="end"/>
            </w:r>
          </w:moveFrom>
        </w:sdtContent>
      </w:sdt>
      <w:moveFrom w:id="1682" w:author="Hellmann, Simon" w:date="2025-08-30T17:58:00Z">
        <w:r w:rsidR="008C268A" w:rsidDel="00110331">
          <w:rPr>
            <w:rFonts w:eastAsia="Garamond" w:cs="Garamond"/>
            <w:color w:val="000000" w:themeColor="text1"/>
            <w:szCs w:val="24"/>
            <w:lang w:val="en-US"/>
          </w:rPr>
          <w:t>.</w:t>
        </w:r>
        <w:r w:rsidDel="00110331">
          <w:rPr>
            <w:rFonts w:eastAsia="Garamond" w:cs="Garamond"/>
            <w:color w:val="000000" w:themeColor="text1"/>
            <w:szCs w:val="24"/>
            <w:lang w:val="en-US"/>
          </w:rPr>
          <w:t xml:space="preserve"> </w:t>
        </w:r>
        <w:r w:rsidR="00257AD2" w:rsidDel="00110331">
          <w:rPr>
            <w:rFonts w:eastAsia="Garamond" w:cs="Garamond"/>
            <w:color w:val="000000" w:themeColor="text1"/>
            <w:szCs w:val="24"/>
            <w:lang w:val="en-US"/>
          </w:rPr>
          <w:t xml:space="preserve">Substrate feeding is </w:t>
        </w:r>
        <w:r w:rsidR="008C268A" w:rsidDel="00110331">
          <w:rPr>
            <w:rFonts w:eastAsia="Garamond" w:cs="Garamond"/>
            <w:color w:val="000000" w:themeColor="text1"/>
            <w:szCs w:val="24"/>
            <w:lang w:val="en-US"/>
          </w:rPr>
          <w:t xml:space="preserve">dominated by </w:t>
        </w:r>
        <w:r w:rsidR="003B308E" w:rsidDel="00110331">
          <w:rPr>
            <w:rFonts w:eastAsia="Garamond" w:cs="Garamond"/>
            <w:color w:val="000000" w:themeColor="text1"/>
            <w:szCs w:val="24"/>
            <w:lang w:val="en-US"/>
          </w:rPr>
          <w:t xml:space="preserve">manure, </w:t>
        </w:r>
        <w:r w:rsidR="008C268A" w:rsidDel="00110331">
          <w:rPr>
            <w:rFonts w:eastAsia="Garamond" w:cs="Garamond"/>
            <w:color w:val="000000" w:themeColor="text1"/>
            <w:szCs w:val="24"/>
            <w:lang w:val="en-US"/>
          </w:rPr>
          <w:t xml:space="preserve">while only </w:t>
        </w:r>
        <w:r w:rsidR="003B308E" w:rsidDel="00110331">
          <w:rPr>
            <w:rFonts w:eastAsia="Garamond" w:cs="Garamond"/>
            <w:color w:val="000000" w:themeColor="text1"/>
            <w:szCs w:val="24"/>
            <w:lang w:val="en-US"/>
          </w:rPr>
          <w:t xml:space="preserve">in the </w:t>
        </w:r>
        <w:r w:rsidR="00257AD2" w:rsidDel="00110331">
          <w:rPr>
            <w:rFonts w:eastAsia="Garamond" w:cs="Garamond"/>
            <w:color w:val="000000" w:themeColor="text1"/>
            <w:szCs w:val="24"/>
            <w:lang w:val="en-US"/>
          </w:rPr>
          <w:t xml:space="preserve">last </w:t>
        </w:r>
      </w:moveFrom>
    </w:p>
    <w:p w14:paraId="6AB7C06E" w14:textId="53F53779" w:rsidR="0086352B" w:rsidDel="00110331" w:rsidRDefault="00257AD2" w:rsidP="00431CA9">
      <w:pPr>
        <w:ind w:firstLine="0"/>
        <w:rPr>
          <w:moveFrom w:id="1683" w:author="Hellmann, Simon" w:date="2025-08-30T17:58:00Z"/>
          <w:rFonts w:eastAsia="Garamond" w:cs="Garamond"/>
          <w:color w:val="000000" w:themeColor="text1"/>
          <w:szCs w:val="24"/>
          <w:lang w:val="en-US"/>
        </w:rPr>
      </w:pPr>
      <w:moveFrom w:id="1684" w:author="Hellmann, Simon" w:date="2025-08-30T17:58:00Z">
        <w:r w:rsidDel="00110331">
          <w:rPr>
            <w:rFonts w:eastAsia="Garamond" w:cs="Garamond"/>
            <w:color w:val="000000" w:themeColor="text1"/>
            <w:szCs w:val="24"/>
            <w:lang w:val="en-US"/>
          </w:rPr>
          <w:t xml:space="preserve">third </w:t>
        </w:r>
        <w:r w:rsidR="008C268A" w:rsidDel="00110331">
          <w:rPr>
            <w:rFonts w:eastAsia="Garamond" w:cs="Garamond"/>
            <w:color w:val="000000" w:themeColor="text1"/>
            <w:szCs w:val="24"/>
            <w:lang w:val="en-US"/>
          </w:rPr>
          <w:t>of the simulation</w:t>
        </w:r>
        <w:r w:rsidR="00425529" w:rsidDel="00110331">
          <w:rPr>
            <w:rFonts w:eastAsia="Garamond" w:cs="Garamond"/>
            <w:color w:val="000000" w:themeColor="text1"/>
            <w:szCs w:val="24"/>
            <w:lang w:val="en-US"/>
          </w:rPr>
          <w:t>,</w:t>
        </w:r>
        <w:r w:rsidR="008C268A" w:rsidDel="00110331">
          <w:rPr>
            <w:rFonts w:eastAsia="Garamond" w:cs="Garamond"/>
            <w:color w:val="000000" w:themeColor="text1"/>
            <w:szCs w:val="24"/>
            <w:lang w:val="en-US"/>
          </w:rPr>
          <w:t xml:space="preserve"> </w:t>
        </w:r>
        <w:r w:rsidR="003B308E" w:rsidDel="00110331">
          <w:rPr>
            <w:rFonts w:eastAsia="Garamond" w:cs="Garamond"/>
            <w:color w:val="000000" w:themeColor="text1"/>
            <w:szCs w:val="24"/>
            <w:lang w:val="en-US"/>
          </w:rPr>
          <w:t xml:space="preserve">SBS and GrS </w:t>
        </w:r>
        <w:r w:rsidR="008C268A" w:rsidDel="00110331">
          <w:rPr>
            <w:rFonts w:eastAsia="Garamond" w:cs="Garamond"/>
            <w:color w:val="000000" w:themeColor="text1"/>
            <w:szCs w:val="24"/>
            <w:lang w:val="en-US"/>
          </w:rPr>
          <w:t xml:space="preserve">are fed, but </w:t>
        </w:r>
        <w:r w:rsidR="003B308E" w:rsidDel="00110331">
          <w:rPr>
            <w:rFonts w:eastAsia="Garamond" w:cs="Garamond"/>
            <w:color w:val="000000" w:themeColor="text1"/>
            <w:szCs w:val="24"/>
            <w:lang w:val="en-US"/>
          </w:rPr>
          <w:t>no MS</w:t>
        </w:r>
        <w:r w:rsidR="008C268A" w:rsidDel="00110331">
          <w:rPr>
            <w:rFonts w:eastAsia="Garamond" w:cs="Garamond"/>
            <w:color w:val="000000" w:themeColor="text1"/>
            <w:szCs w:val="24"/>
            <w:lang w:val="en-US"/>
          </w:rPr>
          <w:t>.</w:t>
        </w:r>
        <w:r w:rsidR="00B530D3" w:rsidDel="00110331">
          <w:rPr>
            <w:rFonts w:eastAsia="Garamond" w:cs="Garamond"/>
            <w:color w:val="000000" w:themeColor="text1"/>
            <w:szCs w:val="24"/>
            <w:lang w:val="en-US"/>
          </w:rPr>
          <w:t xml:space="preserve"> </w:t>
        </w:r>
        <w:r w:rsidR="0086352B" w:rsidDel="00110331">
          <w:rPr>
            <w:rFonts w:eastAsia="Garamond" w:cs="Garamond"/>
            <w:color w:val="000000" w:themeColor="text1"/>
            <w:szCs w:val="24"/>
            <w:lang w:val="en-US"/>
          </w:rPr>
          <w:t xml:space="preserve">The </w:t>
        </w:r>
        <w:r w:rsidR="00D808E9" w:rsidDel="00110331">
          <w:rPr>
            <w:rFonts w:eastAsia="Garamond" w:cs="Garamond"/>
            <w:color w:val="000000" w:themeColor="text1"/>
            <w:szCs w:val="24"/>
            <w:lang w:val="en-US"/>
          </w:rPr>
          <w:t xml:space="preserve">substrate composition changes drastically depending on </w:t>
        </w:r>
        <w:r w:rsidR="0086352B" w:rsidDel="00110331">
          <w:rPr>
            <w:rFonts w:eastAsia="Garamond" w:cs="Garamond"/>
            <w:color w:val="000000" w:themeColor="text1"/>
            <w:szCs w:val="24"/>
            <w:lang w:val="en-US"/>
          </w:rPr>
          <w:t xml:space="preserve">relative </w:t>
        </w:r>
        <w:r w:rsidR="00D808E9" w:rsidDel="00110331">
          <w:rPr>
            <w:rFonts w:eastAsia="Garamond" w:cs="Garamond"/>
            <w:color w:val="000000" w:themeColor="text1"/>
            <w:szCs w:val="24"/>
            <w:lang w:val="en-US"/>
          </w:rPr>
          <w:t>substrate price</w:t>
        </w:r>
        <w:r w:rsidR="00DD7A7B" w:rsidDel="00110331">
          <w:rPr>
            <w:rFonts w:eastAsia="Garamond" w:cs="Garamond"/>
            <w:color w:val="000000" w:themeColor="text1"/>
            <w:szCs w:val="24"/>
            <w:lang w:val="en-US"/>
          </w:rPr>
          <w:t>s</w:t>
        </w:r>
        <w:r w:rsidR="00D808E9" w:rsidDel="00110331">
          <w:rPr>
            <w:rFonts w:eastAsia="Garamond" w:cs="Garamond"/>
            <w:color w:val="000000" w:themeColor="text1"/>
            <w:szCs w:val="24"/>
            <w:lang w:val="en-US"/>
          </w:rPr>
          <w:t>. Since CM is by far the cheapest substrate, it is plausible that it is used primarily</w:t>
        </w:r>
        <w:r w:rsidR="00DD7A7B" w:rsidDel="00110331">
          <w:rPr>
            <w:rFonts w:eastAsia="Garamond" w:cs="Garamond"/>
            <w:color w:val="000000" w:themeColor="text1"/>
            <w:szCs w:val="24"/>
            <w:lang w:val="en-US"/>
          </w:rPr>
          <w:t xml:space="preserve">. </w:t>
        </w:r>
        <w:r w:rsidR="00F2493B" w:rsidDel="00110331">
          <w:rPr>
            <w:rFonts w:eastAsia="Garamond" w:cs="Garamond"/>
            <w:color w:val="000000" w:themeColor="text1"/>
            <w:szCs w:val="24"/>
            <w:lang w:val="en-US"/>
          </w:rPr>
          <w:t>A</w:t>
        </w:r>
        <w:r w:rsidR="00DD7A7B" w:rsidDel="00110331">
          <w:rPr>
            <w:rFonts w:eastAsia="Garamond" w:cs="Garamond"/>
            <w:color w:val="000000" w:themeColor="text1"/>
            <w:szCs w:val="24"/>
            <w:lang w:val="en-US"/>
          </w:rPr>
          <w:t xml:space="preserve">dditional </w:t>
        </w:r>
        <w:r w:rsidR="00F2493B" w:rsidDel="00110331">
          <w:rPr>
            <w:rFonts w:eastAsia="Garamond" w:cs="Garamond"/>
            <w:color w:val="000000" w:themeColor="text1"/>
            <w:szCs w:val="24"/>
            <w:lang w:val="en-US"/>
          </w:rPr>
          <w:t>parameters</w:t>
        </w:r>
        <w:r w:rsidR="00DD7A7B" w:rsidDel="00110331">
          <w:rPr>
            <w:rFonts w:eastAsia="Garamond" w:cs="Garamond"/>
            <w:color w:val="000000" w:themeColor="text1"/>
            <w:szCs w:val="24"/>
            <w:lang w:val="en-US"/>
          </w:rPr>
          <w:t xml:space="preserve"> </w:t>
        </w:r>
        <w:r w:rsidR="0086352B" w:rsidDel="00110331">
          <w:rPr>
            <w:rFonts w:eastAsia="Garamond" w:cs="Garamond"/>
            <w:color w:val="000000" w:themeColor="text1"/>
            <w:szCs w:val="24"/>
            <w:lang w:val="en-US"/>
          </w:rPr>
          <w:t xml:space="preserve">influencing the </w:t>
        </w:r>
        <w:r w:rsidR="006D12CD" w:rsidDel="00110331">
          <w:rPr>
            <w:rFonts w:eastAsia="Garamond" w:cs="Garamond"/>
            <w:color w:val="000000" w:themeColor="text1"/>
            <w:szCs w:val="24"/>
            <w:lang w:val="en-US"/>
          </w:rPr>
          <w:t xml:space="preserve">optimal </w:t>
        </w:r>
        <w:r w:rsidR="0086352B" w:rsidDel="00110331">
          <w:rPr>
            <w:rFonts w:eastAsia="Garamond" w:cs="Garamond"/>
            <w:color w:val="000000" w:themeColor="text1"/>
            <w:szCs w:val="24"/>
            <w:lang w:val="en-US"/>
          </w:rPr>
          <w:t xml:space="preserve">substrate composition </w:t>
        </w:r>
        <w:r w:rsidR="00F2493B" w:rsidDel="00110331">
          <w:rPr>
            <w:rFonts w:eastAsia="Garamond" w:cs="Garamond"/>
            <w:color w:val="000000" w:themeColor="text1"/>
            <w:szCs w:val="24"/>
            <w:lang w:val="en-US"/>
          </w:rPr>
          <w:t xml:space="preserve">are </w:t>
        </w:r>
        <w:r w:rsidR="00DD7A7B" w:rsidDel="00110331">
          <w:rPr>
            <w:rFonts w:eastAsia="Garamond" w:cs="Garamond"/>
            <w:color w:val="000000" w:themeColor="text1"/>
            <w:szCs w:val="24"/>
            <w:lang w:val="en-US"/>
          </w:rPr>
          <w:t xml:space="preserve">the kinetic </w:t>
        </w:r>
        <w:r w:rsidR="00F2493B" w:rsidDel="00110331">
          <w:rPr>
            <w:rFonts w:eastAsia="Garamond" w:cs="Garamond"/>
            <w:color w:val="000000" w:themeColor="text1"/>
            <w:szCs w:val="24"/>
            <w:lang w:val="en-US"/>
          </w:rPr>
          <w:t xml:space="preserve">constants, </w:t>
        </w:r>
        <w:r w:rsidR="00DD7A7B" w:rsidDel="00110331">
          <w:rPr>
            <w:rFonts w:eastAsia="Garamond" w:cs="Garamond"/>
            <w:color w:val="000000" w:themeColor="text1"/>
            <w:szCs w:val="24"/>
            <w:lang w:val="en-US"/>
          </w:rPr>
          <w:t xml:space="preserve">especially </w:t>
        </w:r>
        <w:r w:rsidR="00F2493B" w:rsidDel="00110331">
          <w:rPr>
            <w:rFonts w:eastAsia="Garamond" w:cs="Garamond"/>
            <w:color w:val="000000" w:themeColor="text1"/>
            <w:szCs w:val="24"/>
            <w:lang w:val="en-US"/>
          </w:rPr>
          <w:t xml:space="preserve">the hydrolysis constant </w:t>
        </w:r>
        <w:r w:rsidR="00DD7A7B" w:rsidDel="00110331">
          <w:rPr>
            <w:rFonts w:eastAsia="Garamond" w:cs="Garamond"/>
            <w:color w:val="000000" w:themeColor="text1"/>
            <w:szCs w:val="24"/>
            <w:lang w:val="en-US"/>
          </w:rPr>
          <w:t>of CH</w:t>
        </w:r>
        <w:r w:rsidR="0086352B" w:rsidDel="00110331">
          <w:rPr>
            <w:rFonts w:eastAsia="Garamond" w:cs="Garamond"/>
            <w:color w:val="000000" w:themeColor="text1"/>
            <w:szCs w:val="24"/>
            <w:lang w:val="en-US"/>
          </w:rPr>
          <w:t xml:space="preserve"> as the largest macronutrient fraction</w:t>
        </w:r>
        <w:r w:rsidR="00F2493B" w:rsidDel="00110331">
          <w:rPr>
            <w:rFonts w:eastAsia="Garamond" w:cs="Garamond"/>
            <w:color w:val="000000" w:themeColor="text1"/>
            <w:szCs w:val="24"/>
            <w:lang w:val="en-US"/>
          </w:rPr>
          <w:t xml:space="preserve">, and </w:t>
        </w:r>
        <w:r w:rsidR="0086352B" w:rsidDel="00110331">
          <w:rPr>
            <w:rFonts w:eastAsia="Garamond" w:cs="Garamond"/>
            <w:color w:val="000000" w:themeColor="text1"/>
            <w:szCs w:val="24"/>
            <w:lang w:val="en-US"/>
          </w:rPr>
          <w:t xml:space="preserve">the </w:t>
        </w:r>
        <w:r w:rsidR="00F2493B" w:rsidDel="00110331">
          <w:rPr>
            <w:rFonts w:eastAsia="Garamond" w:cs="Garamond"/>
            <w:color w:val="000000" w:themeColor="text1"/>
            <w:szCs w:val="24"/>
            <w:lang w:val="en-US"/>
          </w:rPr>
          <w:t>fraction parameter of influent carbohydrates</w:t>
        </w:r>
        <w:r w:rsidR="00DD7A7B" w:rsidDel="00110331">
          <w:rPr>
            <w:rFonts w:eastAsia="Garamond" w:cs="Garamond"/>
            <w:color w:val="000000" w:themeColor="text1"/>
            <w:szCs w:val="24"/>
            <w:lang w:val="en-US"/>
          </w:rPr>
          <w:t>, cf. Tab. 1</w:t>
        </w:r>
        <w:r w:rsidR="00515058" w:rsidDel="00110331">
          <w:rPr>
            <w:rFonts w:eastAsia="Garamond" w:cs="Garamond"/>
            <w:color w:val="000000" w:themeColor="text1"/>
            <w:szCs w:val="24"/>
            <w:lang w:val="en-US"/>
          </w:rPr>
          <w:t>.</w:t>
        </w:r>
      </w:moveFrom>
    </w:p>
    <w:moveFromRangeEnd w:id="1679"/>
    <w:p w14:paraId="36971FE4" w14:textId="64927057" w:rsidR="006B209A" w:rsidRPr="00FC6AF8" w:rsidDel="00FC6AF8" w:rsidRDefault="00FC6AF8" w:rsidP="00FC6AF8">
      <w:pPr>
        <w:rPr>
          <w:del w:id="1685" w:author="Hellmann, Simon" w:date="2025-08-31T12:04:00Z"/>
          <w:rFonts w:eastAsia="Garamond" w:cs="Garamond"/>
          <w:color w:val="000000" w:themeColor="text1"/>
          <w:lang w:val="en-US"/>
          <w:rPrChange w:id="1686" w:author="Hellmann, Simon" w:date="2025-08-31T12:12:00Z">
            <w:rPr>
              <w:del w:id="1687" w:author="Hellmann, Simon" w:date="2025-08-31T12:04:00Z"/>
              <w:rFonts w:eastAsia="Garamond" w:cs="Garamond"/>
              <w:color w:val="000000" w:themeColor="text1"/>
              <w:szCs w:val="24"/>
              <w:lang w:val="en-US"/>
            </w:rPr>
          </w:rPrChange>
        </w:rPr>
        <w:pPrChange w:id="1688" w:author="Hellmann, Simon" w:date="2025-08-31T12:12:00Z">
          <w:pPr/>
        </w:pPrChange>
      </w:pPr>
      <w:ins w:id="1689" w:author="Hellmann, Simon" w:date="2025-08-31T12:12:00Z">
        <w:r w:rsidRPr="1BBEFA5A">
          <w:rPr>
            <w:rFonts w:eastAsia="Garamond" w:cs="Garamond"/>
            <w:color w:val="000000" w:themeColor="text1"/>
            <w:lang w:val="en-US"/>
          </w:rPr>
          <w:t>dom, unpredicted disturbances</w:t>
        </w:r>
        <w:r>
          <w:rPr>
            <w:rFonts w:eastAsia="Garamond" w:cs="Garamond"/>
            <w:color w:val="000000" w:themeColor="text1"/>
            <w:lang w:val="en-US"/>
          </w:rPr>
          <w:t xml:space="preserve"> with unknown </w:t>
        </w:r>
        <w:r w:rsidRPr="1BBEFA5A">
          <w:rPr>
            <w:rFonts w:eastAsia="Garamond" w:cs="Garamond"/>
            <w:color w:val="000000" w:themeColor="text1"/>
            <w:lang w:val="en-US"/>
          </w:rPr>
          <w:t>associated uncertaint</w:t>
        </w:r>
        <w:r>
          <w:rPr>
            <w:rFonts w:eastAsia="Garamond" w:cs="Garamond"/>
            <w:color w:val="000000" w:themeColor="text1"/>
            <w:lang w:val="en-US"/>
          </w:rPr>
          <w:t>ies</w:t>
        </w:r>
        <w:r w:rsidRPr="1BBEFA5A">
          <w:rPr>
            <w:rFonts w:eastAsia="Garamond" w:cs="Garamond"/>
            <w:color w:val="000000" w:themeColor="text1"/>
            <w:lang w:val="en-US"/>
          </w:rPr>
          <w:t xml:space="preserve">, </w:t>
        </w:r>
        <w:r>
          <w:rPr>
            <w:rFonts w:eastAsia="Garamond" w:cs="Garamond"/>
            <w:color w:val="000000" w:themeColor="text1"/>
            <w:lang w:val="en-US"/>
          </w:rPr>
          <w:t>disturbance rejection might be less successful, and safety margins of GS filling levels might be slimmer.</w:t>
        </w:r>
      </w:ins>
      <w:del w:id="1690" w:author="Hellmann, Simon" w:date="2025-08-31T12:04:00Z">
        <w:r w:rsidR="003E206D" w:rsidDel="00EF7145">
          <w:rPr>
            <w:rFonts w:eastAsia="Garamond" w:cs="Garamond"/>
            <w:color w:val="000000" w:themeColor="text1"/>
            <w:szCs w:val="24"/>
            <w:lang w:val="en-US"/>
          </w:rPr>
          <w:delText xml:space="preserve">Feedings mostly lie at </w:delText>
        </w:r>
        <w:r w:rsidR="00425529" w:rsidDel="00EF7145">
          <w:rPr>
            <w:rFonts w:eastAsia="Garamond" w:cs="Garamond"/>
            <w:color w:val="000000" w:themeColor="text1"/>
            <w:szCs w:val="24"/>
            <w:lang w:val="en-US"/>
          </w:rPr>
          <w:delText xml:space="preserve">the </w:delText>
        </w:r>
        <w:r w:rsidR="003E206D" w:rsidDel="00EF7145">
          <w:rPr>
            <w:rFonts w:eastAsia="Garamond" w:cs="Garamond"/>
            <w:color w:val="000000" w:themeColor="text1"/>
            <w:szCs w:val="24"/>
            <w:lang w:val="en-US"/>
          </w:rPr>
          <w:delText>beginning</w:delText>
        </w:r>
        <w:r w:rsidR="00483C87" w:rsidDel="00EF7145">
          <w:rPr>
            <w:rFonts w:eastAsia="Garamond" w:cs="Garamond"/>
            <w:color w:val="000000" w:themeColor="text1"/>
            <w:szCs w:val="24"/>
            <w:lang w:val="en-US"/>
          </w:rPr>
          <w:delText>s</w:delText>
        </w:r>
        <w:r w:rsidR="003E206D" w:rsidDel="00EF7145">
          <w:rPr>
            <w:rFonts w:eastAsia="Garamond" w:cs="Garamond"/>
            <w:color w:val="000000" w:themeColor="text1"/>
            <w:szCs w:val="24"/>
            <w:lang w:val="en-US"/>
          </w:rPr>
          <w:delText xml:space="preserve"> of CHP on-time</w:delText>
        </w:r>
        <w:r w:rsidR="00483C87" w:rsidDel="00EF7145">
          <w:rPr>
            <w:rFonts w:eastAsia="Garamond" w:cs="Garamond"/>
            <w:color w:val="000000" w:themeColor="text1"/>
            <w:szCs w:val="24"/>
            <w:lang w:val="en-US"/>
          </w:rPr>
          <w:delText>s</w:delText>
        </w:r>
        <w:r w:rsidR="003E206D" w:rsidDel="00EF7145">
          <w:rPr>
            <w:rFonts w:eastAsia="Garamond" w:cs="Garamond"/>
            <w:color w:val="000000" w:themeColor="text1"/>
            <w:szCs w:val="24"/>
            <w:lang w:val="en-US"/>
          </w:rPr>
          <w:delText xml:space="preserve">, </w:delText>
        </w:r>
        <w:r w:rsidR="00740A39" w:rsidDel="00EF7145">
          <w:rPr>
            <w:rFonts w:eastAsia="Garamond" w:cs="Garamond"/>
            <w:color w:val="000000" w:themeColor="text1"/>
            <w:szCs w:val="24"/>
            <w:lang w:val="en-US"/>
          </w:rPr>
          <w:delText xml:space="preserve">indicated by grey </w:delText>
        </w:r>
        <w:r w:rsidR="00483C87" w:rsidDel="00EF7145">
          <w:rPr>
            <w:rFonts w:eastAsia="Garamond" w:cs="Garamond"/>
            <w:color w:val="000000" w:themeColor="text1"/>
            <w:szCs w:val="24"/>
            <w:lang w:val="en-US"/>
          </w:rPr>
          <w:delText>vertical shades</w:delText>
        </w:r>
        <w:r w:rsidR="00B530D3" w:rsidDel="00EF7145">
          <w:rPr>
            <w:rFonts w:eastAsia="Garamond" w:cs="Garamond"/>
            <w:color w:val="000000" w:themeColor="text1"/>
            <w:szCs w:val="24"/>
            <w:lang w:val="en-US"/>
          </w:rPr>
          <w:delText>. This</w:delText>
        </w:r>
        <w:r w:rsidR="00521119" w:rsidDel="00EF7145">
          <w:rPr>
            <w:rFonts w:eastAsia="Garamond" w:cs="Garamond"/>
            <w:color w:val="000000" w:themeColor="text1"/>
            <w:szCs w:val="24"/>
            <w:lang w:val="en-US"/>
          </w:rPr>
          <w:delText xml:space="preserve"> agrees with </w:delText>
        </w:r>
      </w:del>
      <w:customXmlDelRangeStart w:id="1691" w:author="Hellmann, Simon" w:date="2025-08-31T12:04:00Z"/>
      <w:sdt>
        <w:sdtPr>
          <w:rPr>
            <w:rFonts w:eastAsia="Garamond" w:cs="Garamond"/>
            <w:color w:val="000000" w:themeColor="text1"/>
            <w:szCs w:val="24"/>
            <w:lang w:val="en-US"/>
          </w:rPr>
          <w:alias w:val="To edit, see citavi.com/edit"/>
          <w:tag w:val="CitaviPlaceholder#591fe96d-ab30-4b51-b457-4af57c006f2c"/>
          <w:id w:val="-716049473"/>
          <w:placeholder>
            <w:docPart w:val="DefaultPlaceholder_-1854013440"/>
          </w:placeholder>
        </w:sdtPr>
        <w:sdtContent>
          <w:customXmlDelRangeEnd w:id="1691"/>
          <w:del w:id="1692" w:author="Hellmann, Simon" w:date="2025-08-31T12:04:00Z">
            <w:r w:rsidR="00521119" w:rsidDel="00EF7145">
              <w:rPr>
                <w:rFonts w:eastAsia="Garamond" w:cs="Garamond"/>
                <w:color w:val="000000" w:themeColor="text1"/>
                <w:szCs w:val="24"/>
                <w:lang w:val="en-US"/>
              </w:rPr>
              <w:fldChar w:fldCharType="begin"/>
            </w:r>
            <w:r w:rsidR="00A551DA" w:rsidDel="00EF7145">
              <w:rPr>
                <w:rFonts w:eastAsia="Garamond" w:cs="Garamond"/>
                <w:color w:val="000000" w:themeColor="text1"/>
                <w:szCs w:val="24"/>
                <w:lang w:val="en-US"/>
              </w:rPr>
              <w:del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}</w:delInstrText>
            </w:r>
            <w:r w:rsidR="00521119" w:rsidDel="00EF7145">
              <w:rPr>
                <w:rFonts w:eastAsia="Garamond" w:cs="Garamond"/>
                <w:color w:val="000000" w:themeColor="text1"/>
                <w:szCs w:val="24"/>
                <w:lang w:val="en-US"/>
              </w:rPr>
              <w:fldChar w:fldCharType="separate"/>
            </w:r>
            <w:r w:rsidR="008D39E8" w:rsidDel="00EF7145">
              <w:fldChar w:fldCharType="begin"/>
            </w:r>
            <w:r w:rsidR="008D39E8" w:rsidRPr="00FC6AF8" w:rsidDel="00EF7145">
              <w:rPr>
                <w:lang w:val="en-US"/>
                <w:rPrChange w:id="1693" w:author="Hellmann, Simon" w:date="2025-08-31T12:12:00Z">
                  <w:rPr/>
                </w:rPrChange>
              </w:rPr>
              <w:delInstrText xml:space="preserve"> HYPERLINK \l "_CTVL00125a47e44351c41d8814ac7303d06f6e1" \o "Mauky, E.; Weinrich, S.; Nägele, H.-J.; Jacobi, H. F.; Liebetrau, J.; Nelles, M. (2016): Model Predictive Control for Demand-Driven Biogas Production …" </w:delInstrText>
            </w:r>
            <w:r w:rsidR="008D39E8" w:rsidDel="00EF7145">
              <w:fldChar w:fldCharType="separate"/>
            </w:r>
            <w:r w:rsidR="00E04011" w:rsidDel="00EF7145">
              <w:rPr>
                <w:rFonts w:eastAsia="Garamond" w:cs="Garamond"/>
                <w:color w:val="000000" w:themeColor="text1"/>
                <w:szCs w:val="24"/>
                <w:lang w:val="en-US"/>
              </w:rPr>
              <w:delText>Mauky et al.</w:delText>
            </w:r>
            <w:r w:rsidR="008D39E8" w:rsidDel="00EF7145">
              <w:rPr>
                <w:rFonts w:eastAsia="Garamond" w:cs="Garamond"/>
                <w:color w:val="000000" w:themeColor="text1"/>
                <w:szCs w:val="24"/>
                <w:lang w:val="en-US"/>
              </w:rPr>
              <w:fldChar w:fldCharType="end"/>
            </w:r>
            <w:r w:rsidR="00521119" w:rsidDel="00EF7145">
              <w:rPr>
                <w:rFonts w:eastAsia="Garamond" w:cs="Garamond"/>
                <w:color w:val="000000" w:themeColor="text1"/>
                <w:szCs w:val="24"/>
                <w:lang w:val="en-US"/>
              </w:rPr>
              <w:fldChar w:fldCharType="end"/>
            </w:r>
          </w:del>
          <w:customXmlDelRangeStart w:id="1694" w:author="Hellmann, Simon" w:date="2025-08-31T12:04:00Z"/>
        </w:sdtContent>
      </w:sdt>
      <w:customXmlDelRangeEnd w:id="1694"/>
      <w:del w:id="1695" w:author="Hellmann, Simon" w:date="2025-08-31T12:04:00Z">
        <w:r w:rsidR="00521119" w:rsidDel="00EF7145">
          <w:rPr>
            <w:rFonts w:eastAsia="Garamond" w:cs="Garamond"/>
            <w:color w:val="000000" w:themeColor="text1"/>
            <w:szCs w:val="24"/>
            <w:lang w:val="en-US"/>
          </w:rPr>
          <w:delText xml:space="preserve"> </w:delText>
        </w:r>
      </w:del>
      <w:customXmlDelRangeStart w:id="1696" w:author="Hellmann, Simon" w:date="2025-08-31T12:04:00Z"/>
      <w:sdt>
        <w:sdtPr>
          <w:rPr>
            <w:rFonts w:eastAsia="Garamond" w:cs="Garamond"/>
            <w:color w:val="000000" w:themeColor="text1"/>
            <w:szCs w:val="24"/>
            <w:lang w:val="en-US"/>
          </w:rPr>
          <w:alias w:val="To edit, see citavi.com/edit"/>
          <w:tag w:val="CitaviPlaceholder#daf50d62-365b-4957-8797-f32be02228e0"/>
          <w:id w:val="938336767"/>
          <w:placeholder>
            <w:docPart w:val="DefaultPlaceholder_-1854013440"/>
          </w:placeholder>
        </w:sdtPr>
        <w:sdtContent>
          <w:customXmlDelRangeEnd w:id="1696"/>
          <w:del w:id="1697" w:author="Hellmann, Simon" w:date="2025-08-31T12:04:00Z">
            <w:r w:rsidR="00521119" w:rsidDel="00EF7145">
              <w:rPr>
                <w:rFonts w:eastAsia="Garamond" w:cs="Garamond"/>
                <w:color w:val="000000" w:themeColor="text1"/>
                <w:szCs w:val="24"/>
                <w:lang w:val="en-US"/>
              </w:rPr>
              <w:fldChar w:fldCharType="begin"/>
            </w:r>
            <w:r w:rsidR="00A551DA" w:rsidDel="00EF7145">
              <w:rPr>
                <w:rFonts w:eastAsia="Garamond" w:cs="Garamond"/>
                <w:color w:val="000000" w:themeColor="text1"/>
                <w:szCs w:val="24"/>
                <w:lang w:val="en-US"/>
              </w:rPr>
              <w:del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1NoZWxsbWFubiIsIklkIjoiMjVhNDdlNDQtMzUxYy00MWQ4LTgxNGEtYzczMDNkMDZmNmUxIiwiTW9kaWZpZWRPbiI6IjIwMjUtMDgtMzBUMTU6MDE6MDg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xNikifV19LCJUYWciOiJDaXRhdmlQbGFjZWhvbGRlciNkYWY1MGQ2Mi0zNjViLTQ5NTctODc5Ny1mMzJiZTAyMjI4ZTAiLCJUZXh0IjoiKDIwMTYpIiwiV0FJVmVyc2lvbiI6IjYuMTkuMi4xIn0=}</w:delInstrText>
            </w:r>
            <w:r w:rsidR="00521119" w:rsidDel="00EF7145">
              <w:rPr>
                <w:rFonts w:eastAsia="Garamond" w:cs="Garamond"/>
                <w:color w:val="000000" w:themeColor="text1"/>
                <w:szCs w:val="24"/>
                <w:lang w:val="en-US"/>
              </w:rPr>
              <w:fldChar w:fldCharType="separate"/>
            </w:r>
            <w:r w:rsidR="008D39E8" w:rsidDel="00EF7145">
              <w:fldChar w:fldCharType="begin"/>
            </w:r>
            <w:r w:rsidR="008D39E8" w:rsidRPr="008D39E8" w:rsidDel="00EF7145">
              <w:rPr>
                <w:lang w:val="en-US"/>
                <w:rPrChange w:id="1698" w:author="Hellmann, Simon" w:date="2025-08-31T11:49:00Z">
                  <w:rPr/>
                </w:rPrChange>
              </w:rPr>
              <w:delInstrText xml:space="preserve"> HYPERLINK \l "_CTVL00125a47e44351c41d8814ac7303d06f6e1" \o "Mauky, E.; Weinrich, S.; Nägele, H.-J.; Jacobi, H. F.; Liebetrau, J.; Nelles, M. (2016): Model Predictive Control for Demand-Driven Biogas Production …" </w:delInstrText>
            </w:r>
            <w:r w:rsidR="008D39E8" w:rsidDel="00EF7145">
              <w:fldChar w:fldCharType="separate"/>
            </w:r>
            <w:r w:rsidR="00E04011" w:rsidDel="00EF7145">
              <w:rPr>
                <w:rFonts w:eastAsia="Garamond" w:cs="Garamond"/>
                <w:color w:val="000000" w:themeColor="text1"/>
                <w:szCs w:val="24"/>
                <w:lang w:val="en-US"/>
              </w:rPr>
              <w:delText>(2016)</w:delText>
            </w:r>
            <w:r w:rsidR="008D39E8" w:rsidDel="00EF7145">
              <w:rPr>
                <w:rFonts w:eastAsia="Garamond" w:cs="Garamond"/>
                <w:color w:val="000000" w:themeColor="text1"/>
                <w:szCs w:val="24"/>
                <w:lang w:val="en-US"/>
              </w:rPr>
              <w:fldChar w:fldCharType="end"/>
            </w:r>
            <w:r w:rsidR="00521119" w:rsidDel="00EF7145">
              <w:rPr>
                <w:rFonts w:eastAsia="Garamond" w:cs="Garamond"/>
                <w:color w:val="000000" w:themeColor="text1"/>
                <w:szCs w:val="24"/>
                <w:lang w:val="en-US"/>
              </w:rPr>
              <w:fldChar w:fldCharType="end"/>
            </w:r>
          </w:del>
          <w:customXmlDelRangeStart w:id="1699" w:author="Hellmann, Simon" w:date="2025-08-31T12:04:00Z"/>
        </w:sdtContent>
      </w:sdt>
      <w:customXmlDelRangeEnd w:id="1699"/>
      <w:del w:id="1700" w:author="Hellmann, Simon" w:date="2025-08-31T12:04:00Z">
        <w:r w:rsidR="00521119" w:rsidDel="00EF7145">
          <w:rPr>
            <w:rFonts w:eastAsia="Garamond" w:cs="Garamond"/>
            <w:color w:val="000000" w:themeColor="text1"/>
            <w:szCs w:val="24"/>
            <w:lang w:val="en-US"/>
          </w:rPr>
          <w:delText xml:space="preserve"> and</w:delText>
        </w:r>
        <w:r w:rsidR="00B530D3" w:rsidDel="00EF7145">
          <w:rPr>
            <w:rFonts w:eastAsia="Garamond" w:cs="Garamond"/>
            <w:color w:val="000000" w:themeColor="text1"/>
            <w:szCs w:val="24"/>
            <w:lang w:val="en-US"/>
          </w:rPr>
          <w:delText xml:space="preserve"> </w:delText>
        </w:r>
        <w:r w:rsidR="00740A39" w:rsidDel="00EF7145">
          <w:rPr>
            <w:rFonts w:eastAsia="Garamond" w:cs="Garamond"/>
            <w:color w:val="000000" w:themeColor="text1"/>
            <w:szCs w:val="24"/>
            <w:lang w:val="en-US"/>
          </w:rPr>
          <w:delText xml:space="preserve">underlines the </w:delText>
        </w:r>
        <w:r w:rsidR="003E206D" w:rsidDel="00EF7145">
          <w:rPr>
            <w:rFonts w:eastAsia="Garamond" w:cs="Garamond"/>
            <w:color w:val="000000" w:themeColor="text1"/>
            <w:szCs w:val="24"/>
            <w:lang w:val="en-US"/>
          </w:rPr>
          <w:delText xml:space="preserve">predictive </w:delText>
        </w:r>
        <w:r w:rsidR="00521119" w:rsidDel="00EF7145">
          <w:rPr>
            <w:rFonts w:eastAsia="Garamond" w:cs="Garamond"/>
            <w:color w:val="000000" w:themeColor="text1"/>
            <w:szCs w:val="24"/>
            <w:lang w:val="en-US"/>
          </w:rPr>
          <w:delText xml:space="preserve">nature </w:delText>
        </w:r>
        <w:r w:rsidR="003E206D" w:rsidDel="00EF7145">
          <w:rPr>
            <w:rFonts w:eastAsia="Garamond" w:cs="Garamond"/>
            <w:color w:val="000000" w:themeColor="text1"/>
            <w:szCs w:val="24"/>
            <w:lang w:val="en-US"/>
          </w:rPr>
          <w:delText xml:space="preserve">of </w:delText>
        </w:r>
        <w:r w:rsidR="00740A39" w:rsidDel="00EF7145">
          <w:rPr>
            <w:rFonts w:eastAsia="Garamond" w:cs="Garamond"/>
            <w:color w:val="000000" w:themeColor="text1"/>
            <w:szCs w:val="24"/>
            <w:lang w:val="en-US"/>
          </w:rPr>
          <w:delText>the NMPC</w:delText>
        </w:r>
        <w:r w:rsidR="00521119" w:rsidDel="00EF7145">
          <w:rPr>
            <w:rFonts w:eastAsia="Garamond" w:cs="Garamond"/>
            <w:color w:val="000000" w:themeColor="text1"/>
            <w:szCs w:val="24"/>
            <w:lang w:val="en-US"/>
          </w:rPr>
          <w:delText xml:space="preserve">: </w:delText>
        </w:r>
        <w:r w:rsidR="00473625" w:rsidDel="00EF7145">
          <w:rPr>
            <w:rFonts w:eastAsia="Garamond" w:cs="Garamond"/>
            <w:color w:val="000000" w:themeColor="text1"/>
            <w:szCs w:val="24"/>
            <w:lang w:val="en-US"/>
          </w:rPr>
          <w:delText xml:space="preserve">Timely feedings compensate </w:delText>
        </w:r>
        <w:r w:rsidR="00521119" w:rsidDel="00EF7145">
          <w:rPr>
            <w:rFonts w:eastAsia="Garamond" w:cs="Garamond"/>
            <w:color w:val="000000" w:themeColor="text1"/>
            <w:szCs w:val="24"/>
            <w:lang w:val="en-US"/>
          </w:rPr>
          <w:delText xml:space="preserve">upcoming </w:delText>
        </w:r>
        <w:r w:rsidR="00B530D3" w:rsidDel="00EF7145">
          <w:rPr>
            <w:rFonts w:eastAsia="Garamond" w:cs="Garamond"/>
            <w:color w:val="000000" w:themeColor="text1"/>
            <w:szCs w:val="24"/>
            <w:lang w:val="en-US"/>
          </w:rPr>
          <w:delText xml:space="preserve">CHP on-times </w:delText>
        </w:r>
        <w:r w:rsidR="00473625" w:rsidDel="00EF7145">
          <w:rPr>
            <w:rFonts w:eastAsia="Garamond" w:cs="Garamond"/>
            <w:color w:val="000000" w:themeColor="text1"/>
            <w:szCs w:val="24"/>
            <w:lang w:val="en-US"/>
          </w:rPr>
          <w:delText xml:space="preserve">and </w:delText>
        </w:r>
        <w:r w:rsidR="008C7A69" w:rsidDel="00EF7145">
          <w:rPr>
            <w:rFonts w:eastAsia="Garamond" w:cs="Garamond"/>
            <w:color w:val="000000" w:themeColor="text1"/>
            <w:szCs w:val="24"/>
            <w:lang w:val="en-US"/>
          </w:rPr>
          <w:delText xml:space="preserve">thus </w:delText>
        </w:r>
        <w:r w:rsidR="00473625" w:rsidDel="00EF7145">
          <w:rPr>
            <w:rFonts w:eastAsia="Garamond" w:cs="Garamond"/>
            <w:color w:val="000000" w:themeColor="text1"/>
            <w:szCs w:val="24"/>
            <w:lang w:val="en-US"/>
          </w:rPr>
          <w:delText xml:space="preserve">maintain </w:delText>
        </w:r>
        <w:r w:rsidR="00B530D3" w:rsidDel="00EF7145">
          <w:rPr>
            <w:rFonts w:eastAsia="Garamond" w:cs="Garamond"/>
            <w:color w:val="000000" w:themeColor="text1"/>
            <w:szCs w:val="24"/>
            <w:lang w:val="en-US"/>
          </w:rPr>
          <w:delText>medium GS filling level</w:delText>
        </w:r>
        <w:r w:rsidR="00521119" w:rsidDel="00EF7145">
          <w:rPr>
            <w:rFonts w:eastAsia="Garamond" w:cs="Garamond"/>
            <w:color w:val="000000" w:themeColor="text1"/>
            <w:szCs w:val="24"/>
            <w:lang w:val="en-US"/>
          </w:rPr>
          <w:delText>s</w:delText>
        </w:r>
        <w:r w:rsidR="00B530D3" w:rsidDel="00EF7145">
          <w:rPr>
            <w:rFonts w:eastAsia="Garamond" w:cs="Garamond"/>
            <w:color w:val="000000" w:themeColor="text1"/>
            <w:szCs w:val="24"/>
            <w:lang w:val="en-US"/>
          </w:rPr>
          <w:delText>, cf. Eq. </w:delText>
        </w:r>
        <w:r w:rsidR="00B530D3" w:rsidDel="00EF7145">
          <w:rPr>
            <w:rFonts w:eastAsia="Garamond" w:cs="Garamond"/>
            <w:color w:val="000000" w:themeColor="text1"/>
            <w:szCs w:val="24"/>
            <w:lang w:val="en-US"/>
          </w:rPr>
          <w:fldChar w:fldCharType="begin"/>
        </w:r>
        <w:r w:rsidR="00B530D3" w:rsidDel="00EF7145">
          <w:rPr>
            <w:rFonts w:eastAsia="Garamond" w:cs="Garamond"/>
            <w:color w:val="000000" w:themeColor="text1"/>
            <w:szCs w:val="24"/>
            <w:lang w:val="en-US"/>
          </w:rPr>
          <w:delInstrText xml:space="preserve"> REF _Ref188110671 \h </w:delInstrText>
        </w:r>
        <w:r w:rsidR="00B530D3" w:rsidDel="00EF7145">
          <w:rPr>
            <w:rFonts w:eastAsia="Garamond" w:cs="Garamond"/>
            <w:color w:val="000000" w:themeColor="text1"/>
            <w:szCs w:val="24"/>
            <w:lang w:val="en-US"/>
          </w:rPr>
        </w:r>
        <w:r w:rsidR="00B530D3" w:rsidDel="00EF7145">
          <w:rPr>
            <w:rFonts w:eastAsia="Garamond" w:cs="Garamond"/>
            <w:color w:val="000000" w:themeColor="text1"/>
            <w:szCs w:val="24"/>
            <w:lang w:val="en-US"/>
          </w:rPr>
          <w:fldChar w:fldCharType="separate"/>
        </w:r>
        <w:r w:rsidR="00F7388A" w:rsidRPr="00144E26" w:rsidDel="00EF7145">
          <w:rPr>
            <w:lang w:val="en-US"/>
          </w:rPr>
          <w:delText>(</w:delText>
        </w:r>
        <w:r w:rsidR="00F7388A" w:rsidRPr="00144E26" w:rsidDel="00EF7145">
          <w:rPr>
            <w:noProof/>
            <w:lang w:val="en-US"/>
          </w:rPr>
          <w:delText>2</w:delText>
        </w:r>
        <w:r w:rsidR="00F7388A" w:rsidRPr="00144E26" w:rsidDel="00EF7145">
          <w:rPr>
            <w:lang w:val="en-US"/>
          </w:rPr>
          <w:delText>.</w:delText>
        </w:r>
        <w:r w:rsidR="00F7388A" w:rsidRPr="00144E26" w:rsidDel="00EF7145">
          <w:rPr>
            <w:noProof/>
            <w:lang w:val="en-US"/>
          </w:rPr>
          <w:delText>10</w:delText>
        </w:r>
        <w:r w:rsidR="00F7388A" w:rsidRPr="00144E26" w:rsidDel="00EF7145">
          <w:rPr>
            <w:lang w:val="en-US"/>
          </w:rPr>
          <w:delText>)</w:delText>
        </w:r>
        <w:r w:rsidR="00B530D3" w:rsidDel="00EF7145">
          <w:rPr>
            <w:rFonts w:eastAsia="Garamond" w:cs="Garamond"/>
            <w:color w:val="000000" w:themeColor="text1"/>
            <w:szCs w:val="24"/>
            <w:lang w:val="en-US"/>
          </w:rPr>
          <w:fldChar w:fldCharType="end"/>
        </w:r>
        <w:r w:rsidR="00B530D3" w:rsidDel="00EF7145">
          <w:rPr>
            <w:rFonts w:eastAsia="Garamond" w:cs="Garamond"/>
            <w:color w:val="000000" w:themeColor="text1"/>
            <w:szCs w:val="24"/>
            <w:lang w:val="en-US"/>
          </w:rPr>
          <w:delText>.</w:delText>
        </w:r>
        <w:r w:rsidR="003C78AB" w:rsidDel="00EF7145">
          <w:rPr>
            <w:rFonts w:eastAsia="Garamond" w:cs="Garamond"/>
            <w:color w:val="000000" w:themeColor="text1"/>
            <w:szCs w:val="24"/>
            <w:lang w:val="en-US"/>
          </w:rPr>
          <w:delText xml:space="preserve"> Likewise, g</w:delText>
        </w:r>
        <w:r w:rsidR="00CE5FF0" w:rsidDel="00EF7145">
          <w:rPr>
            <w:rFonts w:eastAsia="Garamond" w:cs="Garamond"/>
            <w:color w:val="000000" w:themeColor="text1"/>
            <w:szCs w:val="24"/>
            <w:lang w:val="en-US"/>
          </w:rPr>
          <w:delText>as production increases sharply with feeding onsets</w:delText>
        </w:r>
        <w:r w:rsidR="003C78AB" w:rsidDel="00EF7145">
          <w:rPr>
            <w:rFonts w:eastAsia="Garamond" w:cs="Garamond"/>
            <w:color w:val="000000" w:themeColor="text1"/>
            <w:szCs w:val="24"/>
            <w:lang w:val="en-US"/>
          </w:rPr>
          <w:delText xml:space="preserve">, </w:delText>
        </w:r>
        <w:r w:rsidR="00CE5FF0" w:rsidDel="00EF7145">
          <w:rPr>
            <w:rFonts w:eastAsia="Garamond" w:cs="Garamond"/>
            <w:color w:val="000000" w:themeColor="text1"/>
            <w:szCs w:val="24"/>
            <w:lang w:val="en-US"/>
          </w:rPr>
          <w:delText>and then fades out while no substrate is fed</w:delText>
        </w:r>
        <w:r w:rsidR="002C1052" w:rsidDel="00EF7145">
          <w:rPr>
            <w:rFonts w:eastAsia="Garamond" w:cs="Garamond"/>
            <w:color w:val="000000" w:themeColor="text1"/>
            <w:szCs w:val="24"/>
            <w:lang w:val="en-US"/>
          </w:rPr>
          <w:delText xml:space="preserve"> (fasting time)</w:delText>
        </w:r>
        <w:r w:rsidR="00D808E9" w:rsidDel="00EF7145">
          <w:rPr>
            <w:rFonts w:eastAsia="Garamond" w:cs="Garamond"/>
            <w:color w:val="000000" w:themeColor="text1"/>
            <w:szCs w:val="24"/>
            <w:lang w:val="en-US"/>
          </w:rPr>
          <w:delText xml:space="preserve">. </w:delText>
        </w:r>
        <w:r w:rsidR="003C78AB" w:rsidDel="00EF7145">
          <w:rPr>
            <w:rFonts w:eastAsia="Garamond" w:cs="Garamond"/>
            <w:color w:val="000000" w:themeColor="text1"/>
            <w:szCs w:val="24"/>
            <w:lang w:val="en-US"/>
          </w:rPr>
          <w:delText>While t</w:delText>
        </w:r>
        <w:r w:rsidR="00D808E9" w:rsidDel="00EF7145">
          <w:rPr>
            <w:rFonts w:eastAsia="Garamond" w:cs="Garamond"/>
            <w:color w:val="000000" w:themeColor="text1"/>
            <w:szCs w:val="24"/>
            <w:lang w:val="en-US"/>
          </w:rPr>
          <w:delText xml:space="preserve">his </w:delText>
        </w:r>
        <w:r w:rsidR="003C78AB" w:rsidDel="00EF7145">
          <w:rPr>
            <w:rFonts w:eastAsia="Garamond" w:cs="Garamond"/>
            <w:color w:val="000000" w:themeColor="text1"/>
            <w:szCs w:val="24"/>
            <w:lang w:val="en-US"/>
          </w:rPr>
          <w:delText xml:space="preserve">intermittent feeding </w:delText>
        </w:r>
        <w:r w:rsidR="008C7A69" w:rsidDel="00EF7145">
          <w:rPr>
            <w:rFonts w:eastAsia="Garamond" w:cs="Garamond"/>
            <w:color w:val="000000" w:themeColor="text1"/>
            <w:szCs w:val="24"/>
            <w:lang w:val="en-US"/>
          </w:rPr>
          <w:delText xml:space="preserve">is not </w:delText>
        </w:r>
        <w:r w:rsidR="003C78AB" w:rsidDel="00EF7145">
          <w:rPr>
            <w:rFonts w:eastAsia="Garamond" w:cs="Garamond"/>
            <w:color w:val="000000" w:themeColor="text1"/>
            <w:szCs w:val="24"/>
            <w:lang w:val="en-US"/>
          </w:rPr>
          <w:delText>operational practice in full</w:delText>
        </w:r>
        <w:r w:rsidR="006D3520" w:rsidDel="00EF7145">
          <w:rPr>
            <w:rFonts w:eastAsia="Garamond" w:cs="Garamond"/>
            <w:color w:val="000000" w:themeColor="text1"/>
            <w:szCs w:val="24"/>
            <w:lang w:val="en-US"/>
          </w:rPr>
          <w:delText xml:space="preserve"> </w:delText>
        </w:r>
        <w:r w:rsidR="003C78AB" w:rsidDel="00EF7145">
          <w:rPr>
            <w:rFonts w:eastAsia="Garamond" w:cs="Garamond"/>
            <w:color w:val="000000" w:themeColor="text1"/>
            <w:szCs w:val="24"/>
            <w:lang w:val="en-US"/>
          </w:rPr>
          <w:delText>scale</w:delText>
        </w:r>
        <w:r w:rsidR="008C7A69" w:rsidDel="00EF7145">
          <w:rPr>
            <w:rFonts w:eastAsia="Garamond" w:cs="Garamond"/>
            <w:color w:val="000000" w:themeColor="text1"/>
            <w:szCs w:val="24"/>
            <w:lang w:val="en-US"/>
          </w:rPr>
          <w:delText xml:space="preserve"> in lieu of quasi steady-state feeding</w:delText>
        </w:r>
        <w:r w:rsidR="003C78AB" w:rsidDel="00EF7145">
          <w:rPr>
            <w:rFonts w:eastAsia="Garamond" w:cs="Garamond"/>
            <w:color w:val="000000" w:themeColor="text1"/>
            <w:szCs w:val="24"/>
            <w:lang w:val="en-US"/>
          </w:rPr>
          <w:delText xml:space="preserve">, a time-varying substrate load for flexible AD operation was also </w:delText>
        </w:r>
        <w:r w:rsidR="00665D08" w:rsidDel="00EF7145">
          <w:rPr>
            <w:rFonts w:eastAsia="Garamond" w:cs="Garamond"/>
            <w:color w:val="000000" w:themeColor="text1"/>
            <w:szCs w:val="24"/>
            <w:lang w:val="en-US"/>
          </w:rPr>
          <w:delText xml:space="preserve">reported </w:delText>
        </w:r>
        <w:r w:rsidR="003C78AB" w:rsidDel="00EF7145">
          <w:rPr>
            <w:rFonts w:eastAsia="Garamond" w:cs="Garamond"/>
            <w:color w:val="000000" w:themeColor="text1"/>
            <w:szCs w:val="24"/>
            <w:lang w:val="en-US"/>
          </w:rPr>
          <w:delText xml:space="preserve">by </w:delText>
        </w:r>
      </w:del>
      <w:customXmlDelRangeStart w:id="1701" w:author="Hellmann, Simon" w:date="2025-08-31T12:04:00Z"/>
      <w:sdt>
        <w:sdtPr>
          <w:rPr>
            <w:rFonts w:eastAsia="Garamond" w:cs="Garamond"/>
            <w:color w:val="000000" w:themeColor="text1"/>
            <w:szCs w:val="24"/>
            <w:lang w:val="en-US"/>
          </w:rPr>
          <w:alias w:val="To edit, see citavi.com/edit"/>
          <w:tag w:val="CitaviPlaceholder#3e277090-29f3-440d-94ed-fec6d085dde9"/>
          <w:id w:val="1457911162"/>
          <w:placeholder>
            <w:docPart w:val="DefaultPlaceholder_-1854013440"/>
          </w:placeholder>
        </w:sdtPr>
        <w:sdtContent>
          <w:customXmlDelRangeEnd w:id="1701"/>
          <w:del w:id="1702" w:author="Hellmann, Simon" w:date="2025-08-31T12:04:00Z">
            <w:r w:rsidR="00D808E9" w:rsidDel="00EF7145">
              <w:rPr>
                <w:rFonts w:eastAsia="Garamond" w:cs="Garamond"/>
                <w:color w:val="000000" w:themeColor="text1"/>
                <w:szCs w:val="24"/>
                <w:lang w:val="en-US"/>
              </w:rPr>
              <w:fldChar w:fldCharType="begin"/>
            </w:r>
            <w:r w:rsidR="00A551DA" w:rsidDel="00EF7145">
              <w:rPr>
                <w:rFonts w:eastAsia="Garamond" w:cs="Garamond"/>
                <w:color w:val="000000" w:themeColor="text1"/>
                <w:szCs w:val="24"/>
                <w:lang w:val="en-US"/>
              </w:rPr>
              <w:del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4LTMwVDE1OjAxOjA4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NlMjc3MDkwLTI5ZjMtNDQwZC05NGVkLWZlYzZkMDg1ZGRlOSIsIlRleHQiOiJEaXR0bWVyIGV0IGFsLiIsIldBSVZlcnNpb24iOiI2LjE5LjIuMSJ9}</w:delInstrText>
            </w:r>
            <w:r w:rsidR="00D808E9" w:rsidDel="00EF7145">
              <w:rPr>
                <w:rFonts w:eastAsia="Garamond" w:cs="Garamond"/>
                <w:color w:val="000000" w:themeColor="text1"/>
                <w:szCs w:val="24"/>
                <w:lang w:val="en-US"/>
              </w:rPr>
              <w:fldChar w:fldCharType="separate"/>
            </w:r>
            <w:r w:rsidR="008D39E8" w:rsidDel="00EF7145">
              <w:fldChar w:fldCharType="begin"/>
            </w:r>
            <w:r w:rsidR="008D39E8" w:rsidRPr="00FC6AF8" w:rsidDel="00EF7145">
              <w:rPr>
                <w:lang w:val="en-US"/>
                <w:rPrChange w:id="1703" w:author="Hellmann, Simon" w:date="2025-08-31T12:12:00Z">
                  <w:rPr/>
                </w:rPrChange>
              </w:rPr>
              <w:delInstrText xml:space="preserve"> HYPERLINK \l "_CTVL0011527233a22f74eba9d3072e8cd87597e" \o "Dittmer, C.; Ohnmacht, B.; Krümpel, J.; Lemmer, A. (2022): Model Predictive Control: Demand-Orientated, Load-Flexible, Full-Scale Biogas Production. M…" </w:delInstrText>
            </w:r>
            <w:r w:rsidR="008D39E8" w:rsidDel="00EF7145">
              <w:fldChar w:fldCharType="separate"/>
            </w:r>
            <w:r w:rsidR="00E04011" w:rsidDel="00EF7145">
              <w:rPr>
                <w:rFonts w:eastAsia="Garamond" w:cs="Garamond"/>
                <w:color w:val="000000" w:themeColor="text1"/>
                <w:szCs w:val="24"/>
                <w:lang w:val="en-US"/>
              </w:rPr>
              <w:delText>Dittmer et al.</w:delText>
            </w:r>
            <w:r w:rsidR="008D39E8" w:rsidDel="00EF7145">
              <w:rPr>
                <w:rFonts w:eastAsia="Garamond" w:cs="Garamond"/>
                <w:color w:val="000000" w:themeColor="text1"/>
                <w:szCs w:val="24"/>
                <w:lang w:val="en-US"/>
              </w:rPr>
              <w:fldChar w:fldCharType="end"/>
            </w:r>
            <w:r w:rsidR="00D808E9" w:rsidDel="00EF7145">
              <w:rPr>
                <w:rFonts w:eastAsia="Garamond" w:cs="Garamond"/>
                <w:color w:val="000000" w:themeColor="text1"/>
                <w:szCs w:val="24"/>
                <w:lang w:val="en-US"/>
              </w:rPr>
              <w:fldChar w:fldCharType="end"/>
            </w:r>
          </w:del>
          <w:customXmlDelRangeStart w:id="1704" w:author="Hellmann, Simon" w:date="2025-08-31T12:04:00Z"/>
        </w:sdtContent>
      </w:sdt>
      <w:customXmlDelRangeEnd w:id="1704"/>
      <w:del w:id="1705" w:author="Hellmann, Simon" w:date="2025-08-31T12:04:00Z">
        <w:r w:rsidR="00D808E9" w:rsidDel="00EF7145">
          <w:rPr>
            <w:rFonts w:eastAsia="Garamond" w:cs="Garamond"/>
            <w:color w:val="000000" w:themeColor="text1"/>
            <w:szCs w:val="24"/>
            <w:lang w:val="en-US"/>
          </w:rPr>
          <w:delText xml:space="preserve"> </w:delText>
        </w:r>
      </w:del>
      <w:customXmlDelRangeStart w:id="1706" w:author="Hellmann, Simon" w:date="2025-08-31T12:04:00Z"/>
      <w:sdt>
        <w:sdtPr>
          <w:rPr>
            <w:rFonts w:eastAsia="Garamond" w:cs="Garamond"/>
            <w:color w:val="000000" w:themeColor="text1"/>
            <w:szCs w:val="24"/>
            <w:lang w:val="en-US"/>
          </w:rPr>
          <w:alias w:val="To edit, see citavi.com/edit"/>
          <w:tag w:val="CitaviPlaceholder#8679391a-30f6-42fc-b296-8af42a009e01"/>
          <w:id w:val="-2059775388"/>
          <w:placeholder>
            <w:docPart w:val="DefaultPlaceholder_-1854013440"/>
          </w:placeholder>
        </w:sdtPr>
        <w:sdtContent>
          <w:customXmlDelRangeEnd w:id="1706"/>
          <w:del w:id="1707" w:author="Hellmann, Simon" w:date="2025-08-31T12:04:00Z">
            <w:r w:rsidR="00D808E9" w:rsidDel="00EF7145">
              <w:rPr>
                <w:rFonts w:eastAsia="Garamond" w:cs="Garamond"/>
                <w:color w:val="000000" w:themeColor="text1"/>
                <w:szCs w:val="24"/>
                <w:lang w:val="en-US"/>
              </w:rPr>
              <w:fldChar w:fldCharType="begin"/>
            </w:r>
            <w:r w:rsidR="00A551DA" w:rsidDel="00EF7145">
              <w:rPr>
                <w:rFonts w:eastAsia="Garamond" w:cs="Garamond"/>
                <w:color w:val="000000" w:themeColor="text1"/>
                <w:szCs w:val="24"/>
                <w:lang w:val="en-US"/>
              </w:rPr>
              <w:del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FQxNTowMTowOC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g2NzkzOTFhLTMwZjYtNDJmYy1iMjk2LThhZjQyYTAwOWUwMSIsIlRleHQiOiIoMjAyMikiLCJXQUlWZXJzaW9uIjoiNi4xOS4yLjEifQ==}</w:delInstrText>
            </w:r>
            <w:r w:rsidR="00D808E9" w:rsidDel="00EF7145">
              <w:rPr>
                <w:rFonts w:eastAsia="Garamond" w:cs="Garamond"/>
                <w:color w:val="000000" w:themeColor="text1"/>
                <w:szCs w:val="24"/>
                <w:lang w:val="en-US"/>
              </w:rPr>
              <w:fldChar w:fldCharType="separate"/>
            </w:r>
            <w:r w:rsidR="008D39E8" w:rsidDel="00EF7145">
              <w:fldChar w:fldCharType="begin"/>
            </w:r>
            <w:r w:rsidR="008D39E8" w:rsidRPr="00FC6AF8" w:rsidDel="00EF7145">
              <w:rPr>
                <w:lang w:val="en-US"/>
                <w:rPrChange w:id="1708" w:author="Hellmann, Simon" w:date="2025-08-31T12:12:00Z">
                  <w:rPr/>
                </w:rPrChange>
              </w:rPr>
              <w:delInstrText xml:space="preserve"> HYPERLINK \l "_CTVL0011527233a22f74eba9d3072e8cd87597e" \o "Dittmer, C.; Ohnmacht, B.; Krümpel, J.; Lemmer, A. (2022): Model Predictive Control: Demand-Orientated, Load-Flexible, Full-Scale Biogas Production. M…" </w:delInstrText>
            </w:r>
            <w:r w:rsidR="008D39E8" w:rsidDel="00EF7145">
              <w:fldChar w:fldCharType="separate"/>
            </w:r>
            <w:r w:rsidR="00E04011" w:rsidDel="00EF7145">
              <w:rPr>
                <w:rFonts w:eastAsia="Garamond" w:cs="Garamond"/>
                <w:color w:val="000000" w:themeColor="text1"/>
                <w:szCs w:val="24"/>
                <w:lang w:val="en-US"/>
              </w:rPr>
              <w:delText>(2022)</w:delText>
            </w:r>
            <w:r w:rsidR="008D39E8" w:rsidDel="00EF7145">
              <w:rPr>
                <w:rFonts w:eastAsia="Garamond" w:cs="Garamond"/>
                <w:color w:val="000000" w:themeColor="text1"/>
                <w:szCs w:val="24"/>
                <w:lang w:val="en-US"/>
              </w:rPr>
              <w:fldChar w:fldCharType="end"/>
            </w:r>
            <w:r w:rsidR="00D808E9" w:rsidDel="00EF7145">
              <w:rPr>
                <w:rFonts w:eastAsia="Garamond" w:cs="Garamond"/>
                <w:color w:val="000000" w:themeColor="text1"/>
                <w:szCs w:val="24"/>
                <w:lang w:val="en-US"/>
              </w:rPr>
              <w:fldChar w:fldCharType="end"/>
            </w:r>
          </w:del>
          <w:customXmlDelRangeStart w:id="1709" w:author="Hellmann, Simon" w:date="2025-08-31T12:04:00Z"/>
        </w:sdtContent>
      </w:sdt>
      <w:customXmlDelRangeEnd w:id="1709"/>
      <w:del w:id="1710" w:author="Hellmann, Simon" w:date="2025-08-31T12:04:00Z">
        <w:r w:rsidR="00D808E9" w:rsidDel="00EF7145">
          <w:rPr>
            <w:rFonts w:eastAsia="Garamond" w:cs="Garamond"/>
            <w:color w:val="000000" w:themeColor="text1"/>
            <w:szCs w:val="24"/>
            <w:lang w:val="en-US"/>
          </w:rPr>
          <w:delText xml:space="preserve"> </w:delText>
        </w:r>
        <w:r w:rsidR="003C78AB" w:rsidDel="00EF7145">
          <w:rPr>
            <w:rFonts w:eastAsia="Garamond" w:cs="Garamond"/>
            <w:color w:val="000000" w:themeColor="text1"/>
            <w:szCs w:val="24"/>
            <w:lang w:val="en-US"/>
          </w:rPr>
          <w:delText>or</w:delText>
        </w:r>
        <w:r w:rsidR="00D808E9" w:rsidDel="00EF7145">
          <w:rPr>
            <w:rFonts w:eastAsia="Garamond" w:cs="Garamond"/>
            <w:color w:val="000000" w:themeColor="text1"/>
            <w:szCs w:val="24"/>
            <w:lang w:val="en-US"/>
          </w:rPr>
          <w:delText xml:space="preserve"> </w:delText>
        </w:r>
      </w:del>
      <w:customXmlDelRangeStart w:id="1711" w:author="Hellmann, Simon" w:date="2025-08-31T12:04:00Z"/>
      <w:sdt>
        <w:sdtPr>
          <w:rPr>
            <w:rFonts w:eastAsia="Garamond" w:cs="Garamond"/>
            <w:color w:val="000000" w:themeColor="text1"/>
            <w:szCs w:val="24"/>
            <w:lang w:val="en-US"/>
          </w:rPr>
          <w:alias w:val="To edit, see citavi.com/edit"/>
          <w:tag w:val="CitaviPlaceholder#ce08d987-0f37-46ff-891b-745823a358f0"/>
          <w:id w:val="1816299380"/>
          <w:placeholder>
            <w:docPart w:val="DefaultPlaceholder_-1854013440"/>
          </w:placeholder>
        </w:sdtPr>
        <w:sdtContent>
          <w:customXmlDelRangeEnd w:id="1711"/>
          <w:del w:id="1712" w:author="Hellmann, Simon" w:date="2025-08-31T12:04:00Z">
            <w:r w:rsidR="00D808E9" w:rsidDel="00EF7145">
              <w:rPr>
                <w:rFonts w:eastAsia="Garamond" w:cs="Garamond"/>
                <w:color w:val="000000" w:themeColor="text1"/>
                <w:szCs w:val="24"/>
                <w:lang w:val="en-US"/>
              </w:rPr>
              <w:fldChar w:fldCharType="begin"/>
            </w:r>
            <w:r w:rsidR="00A551DA" w:rsidDel="00EF7145">
              <w:rPr>
                <w:rFonts w:eastAsia="Garamond" w:cs="Garamond"/>
                <w:color w:val="000000" w:themeColor="text1"/>
                <w:szCs w:val="24"/>
                <w:lang w:val="en-US"/>
              </w:rPr>
              <w:del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}</w:delInstrText>
            </w:r>
            <w:r w:rsidR="00D808E9" w:rsidDel="00EF7145">
              <w:rPr>
                <w:rFonts w:eastAsia="Garamond" w:cs="Garamond"/>
                <w:color w:val="000000" w:themeColor="text1"/>
                <w:szCs w:val="24"/>
                <w:lang w:val="en-US"/>
              </w:rPr>
              <w:fldChar w:fldCharType="separate"/>
            </w:r>
            <w:r w:rsidR="008D39E8" w:rsidDel="00EF7145">
              <w:fldChar w:fldCharType="begin"/>
            </w:r>
            <w:r w:rsidR="008D39E8" w:rsidRPr="00FC6AF8" w:rsidDel="00EF7145">
              <w:rPr>
                <w:lang w:val="en-US"/>
                <w:rPrChange w:id="1713" w:author="Hellmann, Simon" w:date="2025-08-31T12:12:00Z">
                  <w:rPr/>
                </w:rPrChange>
              </w:rPr>
              <w:delInstrText xml:space="preserve"> HYPERLINK \l "_CTVL00125a47e44351c41d8814ac7303d06f6e1" \o "Mauky, E.; Weinrich, S.; Nägele, H.-J.; Jacobi, H. F.; Liebetrau, J.; Nelles, M. (2016): Model Predictive Control for Demand-Driven Biogas Production …" </w:delInstrText>
            </w:r>
            <w:r w:rsidR="008D39E8" w:rsidDel="00EF7145">
              <w:fldChar w:fldCharType="separate"/>
            </w:r>
            <w:r w:rsidR="00E04011" w:rsidDel="00EF7145">
              <w:rPr>
                <w:rFonts w:eastAsia="Garamond" w:cs="Garamond"/>
                <w:color w:val="000000" w:themeColor="text1"/>
                <w:szCs w:val="24"/>
                <w:lang w:val="en-US"/>
              </w:rPr>
              <w:delText>Mauky et al.</w:delText>
            </w:r>
            <w:r w:rsidR="008D39E8" w:rsidDel="00EF7145">
              <w:rPr>
                <w:rFonts w:eastAsia="Garamond" w:cs="Garamond"/>
                <w:color w:val="000000" w:themeColor="text1"/>
                <w:szCs w:val="24"/>
                <w:lang w:val="en-US"/>
              </w:rPr>
              <w:fldChar w:fldCharType="end"/>
            </w:r>
            <w:r w:rsidR="00D808E9" w:rsidDel="00EF7145">
              <w:rPr>
                <w:rFonts w:eastAsia="Garamond" w:cs="Garamond"/>
                <w:color w:val="000000" w:themeColor="text1"/>
                <w:szCs w:val="24"/>
                <w:lang w:val="en-US"/>
              </w:rPr>
              <w:fldChar w:fldCharType="end"/>
            </w:r>
          </w:del>
          <w:customXmlDelRangeStart w:id="1714" w:author="Hellmann, Simon" w:date="2025-08-31T12:04:00Z"/>
        </w:sdtContent>
      </w:sdt>
      <w:customXmlDelRangeEnd w:id="1714"/>
      <w:del w:id="1715" w:author="Hellmann, Simon" w:date="2025-08-31T12:04:00Z">
        <w:r w:rsidR="00D808E9" w:rsidDel="00EF7145">
          <w:rPr>
            <w:rFonts w:eastAsia="Garamond" w:cs="Garamond"/>
            <w:color w:val="000000" w:themeColor="text1"/>
            <w:szCs w:val="24"/>
            <w:lang w:val="en-US"/>
          </w:rPr>
          <w:delText xml:space="preserve"> </w:delText>
        </w:r>
      </w:del>
      <w:customXmlDelRangeStart w:id="1716" w:author="Hellmann, Simon" w:date="2025-08-31T12:04:00Z"/>
      <w:sdt>
        <w:sdtPr>
          <w:rPr>
            <w:rFonts w:eastAsia="Garamond" w:cs="Garamond"/>
            <w:color w:val="000000" w:themeColor="text1"/>
            <w:szCs w:val="24"/>
            <w:lang w:val="en-US"/>
          </w:rPr>
          <w:alias w:val="To edit, see citavi.com/edit"/>
          <w:tag w:val="CitaviPlaceholder#93c8c744-9ee6-41c8-8417-41707bf0e739"/>
          <w:id w:val="-391034119"/>
          <w:placeholder>
            <w:docPart w:val="DefaultPlaceholder_-1854013440"/>
          </w:placeholder>
        </w:sdtPr>
        <w:sdtContent>
          <w:customXmlDelRangeEnd w:id="1716"/>
          <w:del w:id="1717" w:author="Hellmann, Simon" w:date="2025-08-31T12:04:00Z">
            <w:r w:rsidR="00D808E9" w:rsidDel="00EF7145">
              <w:rPr>
                <w:rFonts w:eastAsia="Garamond" w:cs="Garamond"/>
                <w:color w:val="000000" w:themeColor="text1"/>
                <w:szCs w:val="24"/>
                <w:lang w:val="en-US"/>
              </w:rPr>
              <w:fldChar w:fldCharType="begin"/>
            </w:r>
            <w:r w:rsidR="00A551DA" w:rsidDel="00EF7145">
              <w:rPr>
                <w:rFonts w:eastAsia="Garamond" w:cs="Garamond"/>
                <w:color w:val="000000" w:themeColor="text1"/>
                <w:szCs w:val="24"/>
                <w:lang w:val="en-US"/>
              </w:rPr>
              <w:del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1NoZWxsbWFubiIsIklkIjoiMjVhNDdlNDQtMzUxYy00MWQ4LTgxNGEtYzczMDNkMDZmNmUxIiwiTW9kaWZpZWRPbiI6IjIwMjUtMDgtMzBUMTU6MDE6MDg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xNikifV19LCJUYWciOiJDaXRhdmlQbGFjZWhvbGRlciM5M2M4Yzc0NC05ZWU2LTQxYzgtODQxNy00MTcwN2JmMGU3MzkiLCJUZXh0IjoiKDIwMTYpIiwiV0FJVmVyc2lvbiI6IjYuMTkuMi4xIn0=}</w:delInstrText>
            </w:r>
            <w:r w:rsidR="00D808E9" w:rsidDel="00EF7145">
              <w:rPr>
                <w:rFonts w:eastAsia="Garamond" w:cs="Garamond"/>
                <w:color w:val="000000" w:themeColor="text1"/>
                <w:szCs w:val="24"/>
                <w:lang w:val="en-US"/>
              </w:rPr>
              <w:fldChar w:fldCharType="separate"/>
            </w:r>
            <w:r w:rsidR="008D39E8" w:rsidDel="00EF7145">
              <w:fldChar w:fldCharType="begin"/>
            </w:r>
            <w:r w:rsidR="008D39E8" w:rsidRPr="008D39E8" w:rsidDel="00EF7145">
              <w:rPr>
                <w:lang w:val="en-US"/>
                <w:rPrChange w:id="1718" w:author="Hellmann, Simon" w:date="2025-08-31T11:49:00Z">
                  <w:rPr/>
                </w:rPrChange>
              </w:rPr>
              <w:delInstrText xml:space="preserve"> HYPERLINK \l "_CTVL00125a47e44351c41d8814ac7303d06f6e1" \o "Mauky, E.; Weinrich, S.; Nägele, H.-J.; Jacobi, H. F.; Liebetrau, J.; Nelles, M. (2016): Model Predictive Control for Demand-Driven Biogas Production …" </w:delInstrText>
            </w:r>
            <w:r w:rsidR="008D39E8" w:rsidDel="00EF7145">
              <w:fldChar w:fldCharType="separate"/>
            </w:r>
            <w:r w:rsidR="00E04011" w:rsidDel="00EF7145">
              <w:rPr>
                <w:rFonts w:eastAsia="Garamond" w:cs="Garamond"/>
                <w:color w:val="000000" w:themeColor="text1"/>
                <w:szCs w:val="24"/>
                <w:lang w:val="en-US"/>
              </w:rPr>
              <w:delText>(2016)</w:delText>
            </w:r>
            <w:r w:rsidR="008D39E8" w:rsidDel="00EF7145">
              <w:rPr>
                <w:rFonts w:eastAsia="Garamond" w:cs="Garamond"/>
                <w:color w:val="000000" w:themeColor="text1"/>
                <w:szCs w:val="24"/>
                <w:lang w:val="en-US"/>
              </w:rPr>
              <w:fldChar w:fldCharType="end"/>
            </w:r>
            <w:r w:rsidR="00D808E9" w:rsidDel="00EF7145">
              <w:rPr>
                <w:rFonts w:eastAsia="Garamond" w:cs="Garamond"/>
                <w:color w:val="000000" w:themeColor="text1"/>
                <w:szCs w:val="24"/>
                <w:lang w:val="en-US"/>
              </w:rPr>
              <w:fldChar w:fldCharType="end"/>
            </w:r>
          </w:del>
          <w:customXmlDelRangeStart w:id="1719" w:author="Hellmann, Simon" w:date="2025-08-31T12:04:00Z"/>
        </w:sdtContent>
      </w:sdt>
      <w:customXmlDelRangeEnd w:id="1719"/>
      <w:del w:id="1720" w:author="Hellmann, Simon" w:date="2025-08-31T12:04:00Z">
        <w:r w:rsidR="00CE5FF0" w:rsidDel="00EF7145">
          <w:rPr>
            <w:rFonts w:eastAsia="Garamond" w:cs="Garamond"/>
            <w:color w:val="000000" w:themeColor="text1"/>
            <w:szCs w:val="24"/>
            <w:lang w:val="en-US"/>
          </w:rPr>
          <w:delText xml:space="preserve">. </w:delText>
        </w:r>
        <w:r w:rsidR="008C7A69" w:rsidDel="00EF7145">
          <w:rPr>
            <w:rFonts w:eastAsia="Garamond" w:cs="Garamond"/>
            <w:color w:val="000000" w:themeColor="text1"/>
            <w:szCs w:val="24"/>
            <w:lang w:val="en-US"/>
          </w:rPr>
          <w:delText xml:space="preserve"> </w:delText>
        </w:r>
      </w:del>
    </w:p>
    <w:p w14:paraId="4150C7FF" w14:textId="77777777" w:rsidR="00FC6AF8" w:rsidRDefault="00FC6AF8" w:rsidP="00FC6AF8">
      <w:pPr>
        <w:ind w:firstLine="0"/>
        <w:rPr>
          <w:ins w:id="1721" w:author="Hellmann, Simon" w:date="2025-08-31T12:12:00Z"/>
          <w:rFonts w:eastAsia="Garamond" w:cs="Garamond"/>
          <w:color w:val="000000" w:themeColor="text1"/>
          <w:szCs w:val="24"/>
          <w:lang w:val="en-US"/>
        </w:rPr>
        <w:pPrChange w:id="1722" w:author="Hellmann, Simon" w:date="2025-08-31T12:12:00Z">
          <w:pPr/>
        </w:pPrChange>
      </w:pPr>
    </w:p>
    <w:p w14:paraId="73AB9830" w14:textId="1FB7D204" w:rsidR="00F2493B" w:rsidDel="00FC6AF8" w:rsidRDefault="00740A39" w:rsidP="00FC6AF8">
      <w:pPr>
        <w:rPr>
          <w:del w:id="1723" w:author="Hellmann, Simon" w:date="2025-08-31T12:12:00Z"/>
          <w:rFonts w:eastAsia="Garamond" w:cs="Garamond"/>
          <w:color w:val="000000" w:themeColor="text1"/>
          <w:lang w:val="en-US"/>
        </w:rPr>
        <w:pPrChange w:id="1724" w:author="Hellmann, Simon" w:date="2025-08-31T12:12:00Z">
          <w:pPr/>
        </w:pPrChange>
      </w:pPr>
      <w:del w:id="1725" w:author="Hellmann, Simon" w:date="2025-08-31T12:12:00Z">
        <w:r w:rsidDel="00FC6AF8">
          <w:rPr>
            <w:rFonts w:eastAsia="Garamond" w:cs="Garamond"/>
            <w:color w:val="000000" w:themeColor="text1"/>
            <w:szCs w:val="24"/>
            <w:lang w:val="en-US"/>
          </w:rPr>
          <w:delText xml:space="preserve">During and after disturbance feedings, </w:delText>
        </w:r>
        <w:r w:rsidR="006B209A" w:rsidDel="00FC6AF8">
          <w:rPr>
            <w:rFonts w:eastAsia="Garamond" w:cs="Garamond"/>
            <w:color w:val="000000" w:themeColor="text1"/>
            <w:szCs w:val="24"/>
            <w:lang w:val="en-US"/>
          </w:rPr>
          <w:delText xml:space="preserve">ordinary </w:delText>
        </w:r>
        <w:r w:rsidDel="00FC6AF8">
          <w:rPr>
            <w:rFonts w:eastAsia="Garamond" w:cs="Garamond"/>
            <w:color w:val="000000" w:themeColor="text1"/>
            <w:szCs w:val="24"/>
            <w:lang w:val="en-US"/>
          </w:rPr>
          <w:delText>substrate f</w:delText>
        </w:r>
        <w:r w:rsidR="003B308E" w:rsidDel="00FC6AF8">
          <w:rPr>
            <w:rFonts w:eastAsia="Garamond" w:cs="Garamond"/>
            <w:color w:val="000000" w:themeColor="text1"/>
            <w:szCs w:val="24"/>
            <w:lang w:val="en-US"/>
          </w:rPr>
          <w:delText>eeding</w:delText>
        </w:r>
        <w:r w:rsidDel="00FC6AF8">
          <w:rPr>
            <w:rFonts w:eastAsia="Garamond" w:cs="Garamond"/>
            <w:color w:val="000000" w:themeColor="text1"/>
            <w:szCs w:val="24"/>
            <w:lang w:val="en-US"/>
          </w:rPr>
          <w:delText>s</w:delText>
        </w:r>
        <w:r w:rsidR="003B308E" w:rsidDel="00FC6AF8">
          <w:rPr>
            <w:rFonts w:eastAsia="Garamond" w:cs="Garamond"/>
            <w:color w:val="000000" w:themeColor="text1"/>
            <w:szCs w:val="24"/>
            <w:lang w:val="en-US"/>
          </w:rPr>
          <w:delText xml:space="preserve"> </w:delText>
        </w:r>
        <w:r w:rsidR="006B209A" w:rsidDel="00FC6AF8">
          <w:rPr>
            <w:rFonts w:eastAsia="Garamond" w:cs="Garamond"/>
            <w:color w:val="000000" w:themeColor="text1"/>
            <w:szCs w:val="24"/>
            <w:lang w:val="en-US"/>
          </w:rPr>
          <w:delText>were</w:delText>
        </w:r>
        <w:r w:rsidDel="00FC6AF8">
          <w:rPr>
            <w:rFonts w:eastAsia="Garamond" w:cs="Garamond"/>
            <w:color w:val="000000" w:themeColor="text1"/>
            <w:szCs w:val="24"/>
            <w:lang w:val="en-US"/>
          </w:rPr>
          <w:delText xml:space="preserve"> </w:delText>
        </w:r>
        <w:r w:rsidR="003B308E" w:rsidDel="00FC6AF8">
          <w:rPr>
            <w:rFonts w:eastAsia="Garamond" w:cs="Garamond"/>
            <w:color w:val="000000" w:themeColor="text1"/>
            <w:szCs w:val="24"/>
            <w:lang w:val="en-US"/>
          </w:rPr>
          <w:delText xml:space="preserve">slowed down, </w:delText>
        </w:r>
        <w:r w:rsidDel="00FC6AF8">
          <w:rPr>
            <w:rFonts w:eastAsia="Garamond" w:cs="Garamond"/>
            <w:color w:val="000000" w:themeColor="text1"/>
            <w:szCs w:val="24"/>
            <w:lang w:val="en-US"/>
          </w:rPr>
          <w:delText xml:space="preserve">which is </w:delText>
        </w:r>
        <w:r w:rsidR="003B308E" w:rsidDel="00FC6AF8">
          <w:rPr>
            <w:rFonts w:eastAsia="Garamond" w:cs="Garamond"/>
            <w:color w:val="000000" w:themeColor="text1"/>
            <w:szCs w:val="24"/>
            <w:lang w:val="en-US"/>
          </w:rPr>
          <w:delText xml:space="preserve">plausible as </w:delText>
        </w:r>
        <w:r w:rsidDel="00FC6AF8">
          <w:rPr>
            <w:rFonts w:eastAsia="Garamond" w:cs="Garamond"/>
            <w:color w:val="000000" w:themeColor="text1"/>
            <w:szCs w:val="24"/>
            <w:lang w:val="en-US"/>
          </w:rPr>
          <w:delText xml:space="preserve">disturbances were assumed to be </w:delText>
        </w:r>
        <w:r w:rsidR="003B308E" w:rsidDel="00FC6AF8">
          <w:rPr>
            <w:rFonts w:eastAsia="Garamond" w:cs="Garamond"/>
            <w:color w:val="000000" w:themeColor="text1"/>
            <w:szCs w:val="24"/>
            <w:lang w:val="en-US"/>
          </w:rPr>
          <w:delText xml:space="preserve">known to the controller. </w:delText>
        </w:r>
        <w:r w:rsidR="006B209A" w:rsidRPr="1BBEFA5A" w:rsidDel="00FC6AF8">
          <w:rPr>
            <w:rFonts w:eastAsia="Garamond" w:cs="Garamond"/>
            <w:color w:val="000000" w:themeColor="text1"/>
            <w:lang w:val="en-US"/>
          </w:rPr>
          <w:delText>However,</w:delText>
        </w:r>
        <w:r w:rsidR="006B209A" w:rsidDel="00FC6AF8">
          <w:rPr>
            <w:rFonts w:eastAsia="Garamond" w:cs="Garamond"/>
            <w:color w:val="000000" w:themeColor="text1"/>
            <w:lang w:val="en-US"/>
          </w:rPr>
          <w:delText xml:space="preserve"> i</w:delText>
        </w:r>
        <w:r w:rsidR="006B209A" w:rsidRPr="1BBEFA5A" w:rsidDel="00FC6AF8">
          <w:rPr>
            <w:rFonts w:eastAsia="Garamond" w:cs="Garamond"/>
            <w:color w:val="000000" w:themeColor="text1"/>
            <w:lang w:val="en-US"/>
          </w:rPr>
          <w:delText>n case of random, unpredicted disturbances</w:delText>
        </w:r>
        <w:r w:rsidR="006B209A" w:rsidDel="00FC6AF8">
          <w:rPr>
            <w:rFonts w:eastAsia="Garamond" w:cs="Garamond"/>
            <w:color w:val="000000" w:themeColor="text1"/>
            <w:lang w:val="en-US"/>
          </w:rPr>
          <w:delText xml:space="preserve"> with unknown </w:delText>
        </w:r>
        <w:r w:rsidR="006B209A" w:rsidRPr="1BBEFA5A" w:rsidDel="00FC6AF8">
          <w:rPr>
            <w:rFonts w:eastAsia="Garamond" w:cs="Garamond"/>
            <w:color w:val="000000" w:themeColor="text1"/>
            <w:lang w:val="en-US"/>
          </w:rPr>
          <w:delText>associated uncertaint</w:delText>
        </w:r>
        <w:r w:rsidR="006B209A" w:rsidDel="00FC6AF8">
          <w:rPr>
            <w:rFonts w:eastAsia="Garamond" w:cs="Garamond"/>
            <w:color w:val="000000" w:themeColor="text1"/>
            <w:lang w:val="en-US"/>
          </w:rPr>
          <w:delText>ies</w:delText>
        </w:r>
        <w:r w:rsidR="006B209A" w:rsidRPr="1BBEFA5A" w:rsidDel="00FC6AF8">
          <w:rPr>
            <w:rFonts w:eastAsia="Garamond" w:cs="Garamond"/>
            <w:color w:val="000000" w:themeColor="text1"/>
            <w:lang w:val="en-US"/>
          </w:rPr>
          <w:delText xml:space="preserve">, </w:delText>
        </w:r>
        <w:r w:rsidR="006B209A" w:rsidDel="00FC6AF8">
          <w:rPr>
            <w:rFonts w:eastAsia="Garamond" w:cs="Garamond"/>
            <w:color w:val="000000" w:themeColor="text1"/>
            <w:lang w:val="en-US"/>
          </w:rPr>
          <w:delText>disturbance rejection might be less successful</w:delText>
        </w:r>
        <w:r w:rsidR="00425529" w:rsidDel="00FC6AF8">
          <w:rPr>
            <w:rFonts w:eastAsia="Garamond" w:cs="Garamond"/>
            <w:color w:val="000000" w:themeColor="text1"/>
            <w:lang w:val="en-US"/>
          </w:rPr>
          <w:delText>,</w:delText>
        </w:r>
        <w:r w:rsidR="006B209A" w:rsidDel="00FC6AF8">
          <w:rPr>
            <w:rFonts w:eastAsia="Garamond" w:cs="Garamond"/>
            <w:color w:val="000000" w:themeColor="text1"/>
            <w:lang w:val="en-US"/>
          </w:rPr>
          <w:delText xml:space="preserve"> and safety margins of GS filling levels might be slimmer. </w:delText>
        </w:r>
      </w:del>
    </w:p>
    <w:p w14:paraId="5A8AF880" w14:textId="7D1BF5B9" w:rsidR="0011577E" w:rsidDel="00E04011" w:rsidRDefault="00E73BA1" w:rsidP="00FC6AF8">
      <w:pPr>
        <w:rPr>
          <w:del w:id="1726" w:author="Hellmann, Simon" w:date="2025-08-30T18:03:00Z"/>
          <w:rFonts w:eastAsia="Garamond" w:cs="Garamond"/>
          <w:color w:val="000000" w:themeColor="text1"/>
          <w:szCs w:val="24"/>
          <w:lang w:val="en-US"/>
        </w:rPr>
        <w:pPrChange w:id="1727" w:author="Hellmann, Simon" w:date="2025-08-31T12:12:00Z">
          <w:pPr>
            <w:ind w:firstLine="0"/>
          </w:pPr>
        </w:pPrChange>
      </w:pPr>
      <w:r>
        <w:rPr>
          <w:rFonts w:eastAsia="Garamond" w:cs="Garamond"/>
          <w:color w:val="000000" w:themeColor="text1"/>
          <w:szCs w:val="24"/>
          <w:lang w:val="en-US"/>
        </w:rPr>
        <w:t xml:space="preserve">Medium </w:t>
      </w:r>
      <w:r w:rsidR="00FA09DD">
        <w:rPr>
          <w:rFonts w:eastAsia="Garamond" w:cs="Garamond"/>
          <w:color w:val="000000" w:themeColor="text1"/>
          <w:szCs w:val="24"/>
          <w:lang w:val="en-US"/>
        </w:rPr>
        <w:t xml:space="preserve">hourly </w:t>
      </w:r>
      <w:r>
        <w:rPr>
          <w:rFonts w:eastAsia="Garamond" w:cs="Garamond"/>
          <w:color w:val="000000" w:themeColor="text1"/>
          <w:szCs w:val="24"/>
          <w:lang w:val="en-US"/>
        </w:rPr>
        <w:t>OLR</w:t>
      </w:r>
      <w:r w:rsidR="00FA09DD">
        <w:rPr>
          <w:rFonts w:eastAsia="Garamond" w:cs="Garamond"/>
          <w:color w:val="000000" w:themeColor="text1"/>
          <w:szCs w:val="24"/>
          <w:lang w:val="en-US"/>
        </w:rPr>
        <w:t>s</w:t>
      </w:r>
      <w:r>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252B119EF534FCA91C7D3CDB84A5893"/>
          </w:placeholder>
        </w:sdtPr>
        <w:sdtContent>
          <w:r>
            <w:rPr>
              <w:rFonts w:eastAsia="Garamond" w:cs="Garamond"/>
              <w:color w:val="000000" w:themeColor="text1"/>
              <w:szCs w:val="24"/>
              <w:lang w:val="en-US"/>
            </w:rPr>
            <w:fldChar w:fldCharType="begin"/>
          </w:r>
          <w:r w:rsidR="00A551D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5vdGVzIjoiSm91cm5hbCBBcnRpY2xlIi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OC0zMFQxNTowMTowOC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NmNDY1MWRmNS0zYzc1LTRhOGQtYjg3ZS1mMzBhZTBlYjQ3ZjYiLCJUZXh0IjoiS8O2cmJlciBldCBhbC4iLCJXQUlWZXJzaW9uIjoiNi4xOS4yLjEifQ==}</w:instrText>
          </w:r>
          <w:r>
            <w:rPr>
              <w:rFonts w:eastAsia="Garamond" w:cs="Garamond"/>
              <w:color w:val="000000" w:themeColor="text1"/>
              <w:szCs w:val="24"/>
              <w:lang w:val="en-US"/>
            </w:rPr>
            <w:fldChar w:fldCharType="separate"/>
          </w:r>
          <w:r w:rsidR="008D39E8">
            <w:fldChar w:fldCharType="begin"/>
          </w:r>
          <w:r w:rsidR="008D39E8">
            <w:instrText xml:space="preserve"> HYPERLINK \l "_CTVL00183734d8d74ed4a239bcf1c4dc098da8f" \o "Körber, M.; Weinrich, S.; Span, R.; Gerber, M. (2022): Demand-oriented biogas production to cover residual load of an electricity self-sufficient comm…" </w:instrText>
          </w:r>
          <w:ins w:id="1728" w:author="Hellmann, Simon" w:date="2025-08-31T12:14:00Z"/>
          <w:r w:rsidR="008D39E8">
            <w:fldChar w:fldCharType="separate"/>
          </w:r>
          <w:r w:rsidR="00E04011">
            <w:rPr>
              <w:rFonts w:eastAsia="Garamond" w:cs="Garamond"/>
              <w:color w:val="000000" w:themeColor="text1"/>
              <w:szCs w:val="24"/>
              <w:lang w:val="en-US"/>
            </w:rPr>
            <w:t>Körber et al.</w:t>
          </w:r>
          <w:r w:rsidR="008D39E8">
            <w:rPr>
              <w:rFonts w:eastAsia="Garamond" w:cs="Garamond"/>
              <w:color w:val="000000" w:themeColor="text1"/>
              <w:szCs w:val="24"/>
              <w:lang w:val="en-US"/>
            </w:rPr>
            <w:fldChar w:fldCharType="end"/>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252B119EF534FCA91C7D3CDB84A5893"/>
          </w:placeholder>
        </w:sdtPr>
        <w:sdtContent>
          <w:r>
            <w:rPr>
              <w:rFonts w:eastAsia="Garamond" w:cs="Garamond"/>
              <w:color w:val="000000" w:themeColor="text1"/>
              <w:szCs w:val="24"/>
              <w:lang w:val="en-US"/>
            </w:rPr>
            <w:fldChar w:fldCharType="begin"/>
          </w:r>
          <w:r w:rsidR="00A551D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Ob3RlcyI6IkpvdXJuYWwgQXJ0aWNsZSI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gtMzBUMTU6MDE6MDg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NhMjNlMWUxNi00OTkxLTQyYTctYmIxMC03NzJjMzg2NDVjYzUiLCJUZXh0IjoiKDIwMjIpIiwiV0FJVmVyc2lvbiI6IjYuMTkuMi4xIn0=}</w:instrText>
          </w:r>
          <w:r>
            <w:rPr>
              <w:rFonts w:eastAsia="Garamond" w:cs="Garamond"/>
              <w:color w:val="000000" w:themeColor="text1"/>
              <w:szCs w:val="24"/>
              <w:lang w:val="en-US"/>
            </w:rPr>
            <w:fldChar w:fldCharType="separate"/>
          </w:r>
          <w:r w:rsidR="008D39E8">
            <w:fldChar w:fldCharType="begin"/>
          </w:r>
          <w:r w:rsidR="008D39E8">
            <w:instrText xml:space="preserve"> HYPERLINK \l "_CTVL00183734d8d74ed4a239bcf1c4dc098da8f" \o "Körber, M.; Weinrich, S.; Span, R.; Gerber, M. (2022): Demand-oriented biogas production to cover residual load of an electricity self-sufficient comm…" </w:instrText>
          </w:r>
          <w:ins w:id="1729" w:author="Hellmann, Simon" w:date="2025-08-31T12:14:00Z"/>
          <w:r w:rsidR="008D39E8">
            <w:fldChar w:fldCharType="separate"/>
          </w:r>
          <w:r w:rsidR="00E04011">
            <w:rPr>
              <w:rFonts w:eastAsia="Garamond" w:cs="Garamond"/>
              <w:color w:val="000000" w:themeColor="text1"/>
              <w:szCs w:val="24"/>
              <w:lang w:val="en-US"/>
            </w:rPr>
            <w:t>(2022)</w:t>
          </w:r>
          <w:r w:rsidR="008D39E8">
            <w:rPr>
              <w:rFonts w:eastAsia="Garamond" w:cs="Garamond"/>
              <w:color w:val="000000" w:themeColor="text1"/>
              <w:szCs w:val="24"/>
              <w:lang w:val="en-US"/>
            </w:rPr>
            <w:fldChar w:fldCharType="end"/>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w:t>
      </w:r>
      <w:r w:rsidRPr="0030006C">
        <w:rPr>
          <w:rFonts w:eastAsia="Garamond" w:cs="Garamond"/>
          <w:color w:val="000000" w:themeColor="text1"/>
          <w:szCs w:val="24"/>
          <w:lang w:val="en-US"/>
        </w:rPr>
        <w:t>plants</w:t>
      </w:r>
      <w:ins w:id="1730" w:author="Hellmann, Simon" w:date="2025-08-28T18:16:00Z">
        <w:r w:rsidR="00DF3889" w:rsidRPr="0030006C">
          <w:rPr>
            <w:rFonts w:eastAsia="Garamond" w:cs="Garamond"/>
            <w:color w:val="000000" w:themeColor="text1"/>
            <w:szCs w:val="24"/>
            <w:lang w:val="en-US"/>
          </w:rPr>
          <w:t xml:space="preserve"> </w:t>
        </w:r>
      </w:ins>
      <w:customXmlInsRangeStart w:id="1731" w:author="Hellmann, Simon" w:date="2025-08-28T18:19:00Z"/>
      <w:sdt>
        <w:sdtPr>
          <w:rPr>
            <w:rFonts w:eastAsia="Garamond" w:cs="Garamond"/>
            <w:color w:val="000000" w:themeColor="text1"/>
            <w:szCs w:val="24"/>
            <w:lang w:val="en-US"/>
          </w:rPr>
          <w:alias w:val="To edit, see citavi.com/edit"/>
          <w:tag w:val="CitaviPlaceholder#9d00d24c-d8b7-4497-98a3-bfbd2680a96b"/>
          <w:id w:val="2005004056"/>
          <w:placeholder>
            <w:docPart w:val="DefaultPlaceholder_-1854013440"/>
          </w:placeholder>
        </w:sdtPr>
        <w:sdtEndPr>
          <w:rPr>
            <w:highlight w:val="darkGreen"/>
          </w:rPr>
        </w:sdtEndPr>
        <w:sdtContent>
          <w:customXmlInsRangeEnd w:id="1731"/>
          <w:ins w:id="1732" w:author="Hellmann, Simon" w:date="2025-08-28T18:19:00Z">
            <w:r w:rsidR="00956D9D" w:rsidRPr="0030006C">
              <w:rPr>
                <w:rFonts w:eastAsia="Garamond" w:cs="Garamond"/>
                <w:color w:val="000000" w:themeColor="text1"/>
                <w:szCs w:val="24"/>
                <w:highlight w:val="green"/>
                <w:lang w:val="en-US"/>
                <w:rPrChange w:id="1733" w:author="Hellmann, Simon" w:date="2025-08-28T18:20:00Z">
                  <w:rPr>
                    <w:rFonts w:eastAsia="Garamond" w:cs="Garamond"/>
                    <w:color w:val="000000" w:themeColor="text1"/>
                    <w:szCs w:val="24"/>
                    <w:lang w:val="en-US"/>
                  </w:rPr>
                </w:rPrChange>
              </w:rPr>
              <w:fldChar w:fldCharType="begin"/>
            </w:r>
          </w:ins>
          <w:r w:rsidR="00A551DA">
            <w:rPr>
              <w:rFonts w:eastAsia="Garamond" w:cs="Garamond"/>
              <w:color w:val="000000" w:themeColor="text1"/>
              <w:szCs w:val="24"/>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TA3ZDAwLWJmOTQtNDBkMC04ODRlLTYxYTNmY2VlMmM5ZCIsIlJhbmdlTGVuZ3RoIjoxNywiUmVmZXJlbmNlSWQiOiI3YjAyODdlZS1mN2Y1LTQ5NmEtYTNkNS1mMDU4MzkzY2E4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mdWVsLjIwMjEuMTIxMjgyIiwiVXJpU3RyaW5nIjoiaHR0cHM6Ly9kb2kub3JnLzEwLjEwMTYvai5mdWVsLjIwMjEuMTIxMjg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}</w:instrText>
          </w:r>
          <w:r w:rsidR="00956D9D" w:rsidRPr="0030006C">
            <w:rPr>
              <w:rFonts w:eastAsia="Garamond" w:cs="Garamond"/>
              <w:color w:val="000000" w:themeColor="text1"/>
              <w:szCs w:val="24"/>
              <w:highlight w:val="green"/>
              <w:lang w:val="en-US"/>
              <w:rPrChange w:id="1734" w:author="Hellmann, Simon" w:date="2025-08-28T18:20:00Z">
                <w:rPr>
                  <w:rFonts w:eastAsia="Garamond" w:cs="Garamond"/>
                  <w:color w:val="000000" w:themeColor="text1"/>
                  <w:szCs w:val="24"/>
                  <w:lang w:val="en-US"/>
                </w:rPr>
              </w:rPrChange>
            </w:rPr>
            <w:fldChar w:fldCharType="separate"/>
          </w:r>
          <w:r w:rsidR="008D39E8">
            <w:fldChar w:fldCharType="begin"/>
          </w:r>
          <w:r w:rsidR="008D39E8">
            <w:instrText xml:space="preserve"> HYPERLINK \l "_CTVL0017b0287eef7f5496aa3d5f058393ca80b" \o "Wu, D.; Peng, X.; Li, L.; Yang, P.; Peng, Y.; Liu, H.; Wang, X. (2021): Commercial biogas plants: Review on operational parameters and guide for perfo…" </w:instrText>
          </w:r>
          <w:ins w:id="1735" w:author="Hellmann, Simon" w:date="2025-08-31T12:14:00Z"/>
          <w:r w:rsidR="008D39E8">
            <w:fldChar w:fldCharType="separate"/>
          </w:r>
          <w:r w:rsidR="00E04011">
            <w:rPr>
              <w:rFonts w:eastAsia="Garamond" w:cs="Garamond"/>
              <w:color w:val="000000" w:themeColor="text1"/>
              <w:szCs w:val="24"/>
              <w:highlight w:val="green"/>
              <w:lang w:val="en-US"/>
            </w:rPr>
            <w:t>(Wu et al., 2021)</w:t>
          </w:r>
          <w:r w:rsidR="008D39E8">
            <w:rPr>
              <w:rFonts w:eastAsia="Garamond" w:cs="Garamond"/>
              <w:color w:val="000000" w:themeColor="text1"/>
              <w:szCs w:val="24"/>
              <w:highlight w:val="green"/>
              <w:lang w:val="en-US"/>
            </w:rPr>
            <w:fldChar w:fldCharType="end"/>
          </w:r>
          <w:ins w:id="1736" w:author="Hellmann, Simon" w:date="2025-08-28T18:19:00Z">
            <w:r w:rsidR="00956D9D" w:rsidRPr="0030006C">
              <w:rPr>
                <w:rFonts w:eastAsia="Garamond" w:cs="Garamond"/>
                <w:color w:val="000000" w:themeColor="text1"/>
                <w:szCs w:val="24"/>
                <w:highlight w:val="green"/>
                <w:lang w:val="en-US"/>
                <w:rPrChange w:id="1737" w:author="Hellmann, Simon" w:date="2025-08-28T18:20:00Z">
                  <w:rPr>
                    <w:rFonts w:eastAsia="Garamond" w:cs="Garamond"/>
                    <w:color w:val="000000" w:themeColor="text1"/>
                    <w:szCs w:val="24"/>
                    <w:lang w:val="en-US"/>
                  </w:rPr>
                </w:rPrChange>
              </w:rPr>
              <w:fldChar w:fldCharType="end"/>
            </w:r>
          </w:ins>
          <w:customXmlInsRangeStart w:id="1738" w:author="Hellmann, Simon" w:date="2025-08-28T18:19:00Z"/>
        </w:sdtContent>
      </w:sdt>
      <w:customXmlInsRangeEnd w:id="1738"/>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17106bf5-60c8-4a35-8d9a-2958b9dabf3c"/>
          <w:id w:val="-914165397"/>
          <w:placeholder>
            <w:docPart w:val="74A6D504500544119AEAEF7E3DD5B495"/>
          </w:placeholder>
        </w:sdtPr>
        <w:sdtContent>
          <w:del w:id="1739" w:author="Hellmann, Simon" w:date="2025-08-28T18:16:00Z">
            <w:r w:rsidDel="00DF3889">
              <w:rPr>
                <w:rFonts w:eastAsia="Garamond" w:cs="Garamond"/>
                <w:color w:val="000000" w:themeColor="text1"/>
                <w:szCs w:val="24"/>
                <w:lang w:val="en-US"/>
              </w:rPr>
              <w:fldChar w:fldCharType="begin"/>
            </w:r>
            <w:r w:rsidDel="00DF3889">
              <w:rPr>
                <w:rFonts w:eastAsia="Garamond" w:cs="Garamond"/>
                <w:color w:val="000000" w:themeColor="text1"/>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U5OTYyLWJlZWEtNDMwMS1hOTA3LTU0YTI3MGRlYjZjNC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zE3MTA2YmY1LTYwYzgtNGEzNS04ZDlhLTI5NThiOWRhYmYzYyIsIlRleHQiOiIoRmFjaGFnZW50dXIgTmFjaHdhY2hzZW5kZSBSb2hzdG9mZmUgZS4gVi4sIDIwMjEpIiwiV0FJVmVyc2lvbiI6IjYuMTkuMi4xIn0=}</w:delInstrText>
            </w:r>
            <w:r w:rsidDel="00DF3889">
              <w:rPr>
                <w:rFonts w:eastAsia="Garamond" w:cs="Garamond"/>
                <w:color w:val="000000" w:themeColor="text1"/>
                <w:szCs w:val="24"/>
                <w:lang w:val="en-US"/>
              </w:rPr>
              <w:fldChar w:fldCharType="separate"/>
            </w:r>
            <w:r w:rsidR="009A22A3" w:rsidDel="00DF3889">
              <w:rPr>
                <w:rFonts w:eastAsia="Garamond" w:cs="Garamond"/>
                <w:color w:val="000000" w:themeColor="text1"/>
                <w:szCs w:val="24"/>
                <w:lang w:val="en-US"/>
              </w:rPr>
              <w:delText>(Fachagentur Nachwachsende Rohstoffe e. V., 2021)</w:delText>
            </w:r>
            <w:r w:rsidDel="00DF3889">
              <w:rPr>
                <w:rFonts w:eastAsia="Garamond" w:cs="Garamond"/>
                <w:color w:val="000000" w:themeColor="text1"/>
                <w:szCs w:val="24"/>
                <w:lang w:val="en-US"/>
              </w:rPr>
              <w:fldChar w:fldCharType="end"/>
            </w:r>
          </w:del>
        </w:sdtContent>
      </w:sdt>
      <w:r>
        <w:rPr>
          <w:rFonts w:eastAsia="Garamond" w:cs="Garamond"/>
          <w:color w:val="000000" w:themeColor="text1"/>
          <w:szCs w:val="24"/>
          <w:lang w:val="en-US"/>
        </w:rPr>
        <w:t>. T</w:t>
      </w:r>
      <w:r w:rsidR="005C04AD">
        <w:rPr>
          <w:rFonts w:eastAsia="Garamond" w:cs="Garamond"/>
          <w:color w:val="000000" w:themeColor="text1"/>
          <w:szCs w:val="24"/>
          <w:lang w:val="en-US"/>
        </w:rPr>
        <w:t xml:space="preserve">he share of methane in the produced biogas remains almost constant at around 60%, similar to </w:t>
      </w:r>
      <w:sdt>
        <w:sdtPr>
          <w:rPr>
            <w:rFonts w:eastAsia="Garamond" w:cs="Garamond"/>
            <w:color w:val="000000" w:themeColor="text1"/>
            <w:szCs w:val="24"/>
            <w:lang w:val="en-US"/>
          </w:rPr>
          <w:alias w:val="To edit, see citavi.com/edit"/>
          <w:tag w:val="CitaviPlaceholder#537b3327-c352-4f97-a60b-6fc387284253"/>
          <w:id w:val="-1013609412"/>
          <w:placeholder>
            <w:docPart w:val="3A05D8885BA54DA6ACFCBBFDB620852D"/>
          </w:placeholder>
        </w:sdtPr>
        <w:sdtContent>
          <w:r w:rsidR="005C04AD">
            <w:rPr>
              <w:rFonts w:eastAsia="Garamond" w:cs="Garamond"/>
              <w:color w:val="000000" w:themeColor="text1"/>
              <w:szCs w:val="24"/>
              <w:lang w:val="en-US"/>
            </w:rPr>
            <w:fldChar w:fldCharType="begin"/>
          </w:r>
          <w:r w:rsidR="00A551DA">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5vdGVzIjoiSm91cm5hbCBBcnRpY2xlIi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OC0zMFQxNTowMTowOC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M1MzdiMzMyNy1jMzUyLTRmOTctYTYwYi02ZmMzODcyODQyNTMiLCJUZXh0IjoiS8O2cmJlciBldCBhbC4iLCJXQUlWZXJzaW9uIjoiNi4xOS4yLjEifQ==}</w:instrText>
          </w:r>
          <w:r w:rsidR="005C04AD">
            <w:rPr>
              <w:rFonts w:eastAsia="Garamond" w:cs="Garamond"/>
              <w:color w:val="000000" w:themeColor="text1"/>
              <w:szCs w:val="24"/>
              <w:lang w:val="en-US"/>
            </w:rPr>
            <w:fldChar w:fldCharType="separate"/>
          </w:r>
          <w:r w:rsidR="008D39E8">
            <w:fldChar w:fldCharType="begin"/>
          </w:r>
          <w:r w:rsidR="008D39E8">
            <w:instrText xml:space="preserve"> HYPERLINK \l "_CTVL00183734d8d74ed4a239bcf1c4dc098da8f" \o "Körber, M.; Weinrich, S.; Span, R.; Gerber, M. (2022): Demand-oriented biogas production to cover residual load of an electricity self-sufficient comm…" </w:instrText>
          </w:r>
          <w:ins w:id="1740" w:author="Hellmann, Simon" w:date="2025-08-31T12:14:00Z"/>
          <w:r w:rsidR="008D39E8">
            <w:fldChar w:fldCharType="separate"/>
          </w:r>
          <w:r w:rsidR="00E04011">
            <w:rPr>
              <w:rFonts w:eastAsia="Garamond" w:cs="Garamond"/>
              <w:color w:val="000000" w:themeColor="text1"/>
              <w:szCs w:val="24"/>
              <w:lang w:val="en-US"/>
            </w:rPr>
            <w:t>Körber et al.</w:t>
          </w:r>
          <w:r w:rsidR="008D39E8">
            <w:rPr>
              <w:rFonts w:eastAsia="Garamond" w:cs="Garamond"/>
              <w:color w:val="000000" w:themeColor="text1"/>
              <w:szCs w:val="24"/>
              <w:lang w:val="en-US"/>
            </w:rPr>
            <w:fldChar w:fldCharType="end"/>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A05D8885BA54DA6ACFCBBFDB620852D"/>
          </w:placeholder>
        </w:sdtPr>
        <w:sdtContent>
          <w:r w:rsidR="005C04AD">
            <w:rPr>
              <w:rFonts w:eastAsia="Garamond" w:cs="Garamond"/>
              <w:color w:val="000000" w:themeColor="text1"/>
              <w:szCs w:val="24"/>
              <w:lang w:val="en-US"/>
            </w:rPr>
            <w:fldChar w:fldCharType="begin"/>
          </w:r>
          <w:r w:rsidR="00A551DA">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Ob3RlcyI6IkpvdXJuYWwgQXJ0aWNsZSI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gtMzBUMTU6MDE6MDg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MDBiZWZiNC03MmNhLTQxODgtOWNiNC0zMDA0NDg1ZjU1YTgiLCJUZXh0IjoiKDIwMjIpIiwiV0FJVmVyc2lvbiI6IjYuMTkuMi4xIn0=}</w:instrText>
          </w:r>
          <w:r w:rsidR="005C04AD">
            <w:rPr>
              <w:rFonts w:eastAsia="Garamond" w:cs="Garamond"/>
              <w:color w:val="000000" w:themeColor="text1"/>
              <w:szCs w:val="24"/>
              <w:lang w:val="en-US"/>
            </w:rPr>
            <w:fldChar w:fldCharType="separate"/>
          </w:r>
          <w:r w:rsidR="008D39E8">
            <w:fldChar w:fldCharType="begin"/>
          </w:r>
          <w:r w:rsidR="008D39E8" w:rsidRPr="008D39E8">
            <w:rPr>
              <w:lang w:val="en-US"/>
              <w:rPrChange w:id="1741" w:author="Hellmann, Simon" w:date="2025-08-31T11:49:00Z">
                <w:rPr/>
              </w:rPrChange>
            </w:rPr>
            <w:instrText xml:space="preserve"> HYPERLINK \l "_CTVL00183734d8d74ed4a239bcf1c4dc098da8f" \o "Körber, M.; Weinrich, S.; Span, R.; Gerber, M. (2022): Demand-oriented biogas production to cover residual load of an electricity self-sufficient comm…" </w:instrText>
          </w:r>
          <w:ins w:id="1742" w:author="Hellmann, Simon" w:date="2025-08-31T12:14:00Z"/>
          <w:r w:rsidR="008D39E8">
            <w:fldChar w:fldCharType="separate"/>
          </w:r>
          <w:r w:rsidR="00E04011">
            <w:rPr>
              <w:rFonts w:eastAsia="Garamond" w:cs="Garamond"/>
              <w:color w:val="000000" w:themeColor="text1"/>
              <w:szCs w:val="24"/>
              <w:lang w:val="en-US"/>
            </w:rPr>
            <w:t>(2022)</w:t>
          </w:r>
          <w:r w:rsidR="008D39E8">
            <w:rPr>
              <w:rFonts w:eastAsia="Garamond" w:cs="Garamond"/>
              <w:color w:val="000000" w:themeColor="text1"/>
              <w:szCs w:val="24"/>
              <w:lang w:val="en-US"/>
            </w:rPr>
            <w:fldChar w:fldCharType="end"/>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r>
        <w:rPr>
          <w:rFonts w:eastAsia="Garamond" w:cs="Garamond"/>
          <w:color w:val="000000" w:themeColor="text1"/>
          <w:szCs w:val="24"/>
          <w:lang w:val="en-US"/>
        </w:rPr>
        <w:t>Finally, t</w:t>
      </w:r>
      <w:r w:rsidR="005C04AD">
        <w:rPr>
          <w:rFonts w:eastAsia="Garamond" w:cs="Garamond"/>
          <w:color w:val="000000" w:themeColor="text1"/>
          <w:szCs w:val="24"/>
          <w:lang w:val="en-US"/>
        </w:rPr>
        <w:t xml:space="preserve">he pH </w:t>
      </w:r>
      <w:r w:rsidR="00BE59E7">
        <w:rPr>
          <w:rFonts w:eastAsia="Garamond" w:cs="Garamond"/>
          <w:color w:val="000000" w:themeColor="text1"/>
          <w:szCs w:val="24"/>
          <w:lang w:val="en-US"/>
        </w:rPr>
        <w:t xml:space="preserve">ranges between 7.3 and 7.5, slightly increases at feeding onsets, then drops and recovers during fasting times. pH drops are deeper upon feeding of SBS than of CM, which occurs alongside more pronounced peaks in gas production. Mind the different scales of the y-axis for silages and manure. </w:t>
      </w:r>
    </w:p>
    <w:p w14:paraId="41018C37" w14:textId="77777777" w:rsidR="00E04011" w:rsidRDefault="00BE59E7" w:rsidP="00FC6AF8">
      <w:pPr>
        <w:rPr>
          <w:ins w:id="1743" w:author="Hellmann, Simon" w:date="2025-08-30T18:03:00Z"/>
          <w:rFonts w:eastAsia="Garamond" w:cs="Garamond"/>
          <w:color w:val="000000" w:themeColor="text1"/>
          <w:lang w:val="en-US"/>
        </w:rPr>
        <w:pPrChange w:id="1744" w:author="Hellmann, Simon" w:date="2025-08-31T12:12:00Z">
          <w:pPr>
            <w:ind w:firstLine="0"/>
          </w:pPr>
        </w:pPrChange>
      </w:pPr>
      <w:del w:id="1745" w:author="Hellmann, Simon" w:date="2025-08-30T18:03:00Z">
        <w:r w:rsidDel="00E04011">
          <w:rPr>
            <w:rFonts w:eastAsia="Garamond" w:cs="Garamond"/>
            <w:color w:val="000000" w:themeColor="text1"/>
            <w:lang w:val="en-US"/>
          </w:rPr>
          <w:br w:type="page"/>
        </w:r>
      </w:del>
    </w:p>
    <w:p w14:paraId="6874A841" w14:textId="55760962" w:rsidR="00E04011" w:rsidRDefault="00E04011">
      <w:pPr>
        <w:ind w:firstLine="0"/>
        <w:rPr>
          <w:moveTo w:id="1746" w:author="Hellmann, Simon" w:date="2025-08-30T18:02:00Z"/>
          <w:rFonts w:eastAsia="Garamond" w:cs="Garamond"/>
          <w:color w:val="000000" w:themeColor="text1"/>
          <w:lang w:val="en-US"/>
        </w:rPr>
        <w:pPrChange w:id="1747" w:author="Hellmann, Simon" w:date="2025-08-30T18:03:00Z">
          <w:pPr/>
        </w:pPrChange>
      </w:pPr>
      <w:moveToRangeStart w:id="1748" w:author="Hellmann, Simon" w:date="2025-08-30T18:02:00Z" w:name="move207469362"/>
      <w:moveTo w:id="1749" w:author="Hellmann, Simon" w:date="2025-08-30T18:02:00Z">
        <w:r>
          <w:rPr>
            <w:rFonts w:eastAsia="Garamond" w:cs="Garamond"/>
            <w:color w:val="000000" w:themeColor="text1"/>
            <w:szCs w:val="24"/>
            <w:lang w:val="en-US"/>
          </w:rPr>
          <w:t xml:space="preserve">Overall, stable process conditions can be maintained by the NMPC despite flexible feeding of varying substrates and disturbances, which agrees well with the findings of </w:t>
        </w:r>
      </w:moveTo>
      <w:sdt>
        <w:sdtPr>
          <w:rPr>
            <w:rFonts w:eastAsia="Garamond" w:cs="Garamond"/>
            <w:color w:val="000000" w:themeColor="text1"/>
            <w:szCs w:val="24"/>
            <w:lang w:val="en-US"/>
          </w:rPr>
          <w:alias w:val="To edit, see citavi.com/edit"/>
          <w:tag w:val="CitaviPlaceholder#6588a648-f12b-40f8-b06a-b7cb4f667b34"/>
          <w:id w:val="95524622"/>
          <w:placeholder>
            <w:docPart w:val="BD930662D4724BE98720740E5A0C5C91"/>
          </w:placeholder>
        </w:sdtPr>
        <w:sdtContent>
          <w:moveTo w:id="1750" w:author="Hellmann, Simon" w:date="2025-08-30T18:02:00Z">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}</w:instrText>
            </w:r>
            <w:r>
              <w:rPr>
                <w:rFonts w:eastAsia="Garamond" w:cs="Garamond"/>
                <w:color w:val="000000" w:themeColor="text1"/>
                <w:szCs w:val="24"/>
                <w:lang w:val="en-US"/>
              </w:rPr>
              <w:fldChar w:fldCharType="separate"/>
            </w:r>
          </w:moveTo>
          <w:r>
            <w:rPr>
              <w:rFonts w:eastAsia="Garamond" w:cs="Garamond"/>
              <w:color w:val="000000" w:themeColor="text1"/>
              <w:szCs w:val="24"/>
              <w:lang w:val="en-US"/>
            </w:rPr>
            <w:fldChar w:fldCharType="begin"/>
          </w:r>
          <w:r>
            <w:rPr>
              <w:rFonts w:eastAsia="Garamond" w:cs="Garamond"/>
              <w:color w:val="000000" w:themeColor="text1"/>
              <w:szCs w:val="24"/>
              <w:lang w:val="en-US"/>
            </w:rPr>
            <w:instrText>HYPERLINK "#_CTVL001977d69209d6a4035ae06308c16491874" \o "Mauky, E.; Weinrich, S.; Jacobi, H.-F.; Nägele, H.-J.; Liebetrau, J.; Nelles, M. (2017): Demand-driven biogas production by flexible feeding in full-s…"</w:instrText>
          </w:r>
          <w:ins w:id="1751" w:author="Hellmann, Simon" w:date="2025-08-31T12:14:00Z">
            <w:r w:rsidR="00C64143">
              <w:rPr>
                <w:rFonts w:eastAsia="Garamond" w:cs="Garamond"/>
                <w:color w:val="000000" w:themeColor="text1"/>
                <w:szCs w:val="24"/>
                <w:lang w:val="en-US"/>
              </w:rPr>
            </w:r>
          </w:ins>
          <w:r>
            <w:rPr>
              <w:rFonts w:eastAsia="Garamond" w:cs="Garamond"/>
              <w:color w:val="000000" w:themeColor="text1"/>
              <w:szCs w:val="24"/>
              <w:lang w:val="en-US"/>
            </w:rPr>
            <w:fldChar w:fldCharType="separate"/>
          </w:r>
          <w:r>
            <w:rPr>
              <w:rFonts w:eastAsia="Garamond" w:cs="Garamond"/>
              <w:color w:val="000000" w:themeColor="text1"/>
              <w:szCs w:val="24"/>
              <w:lang w:val="en-US"/>
            </w:rPr>
            <w:t>Mauky et al.</w:t>
          </w:r>
          <w:r>
            <w:rPr>
              <w:rFonts w:eastAsia="Garamond" w:cs="Garamond"/>
              <w:color w:val="000000" w:themeColor="text1"/>
              <w:szCs w:val="24"/>
              <w:lang w:val="en-US"/>
            </w:rPr>
            <w:fldChar w:fldCharType="end"/>
          </w:r>
          <w:moveTo w:id="1752" w:author="Hellmann, Simon" w:date="2025-08-30T18:02:00Z">
            <w:r>
              <w:rPr>
                <w:rFonts w:eastAsia="Garamond" w:cs="Garamond"/>
                <w:color w:val="000000" w:themeColor="text1"/>
                <w:szCs w:val="24"/>
                <w:lang w:val="en-US"/>
              </w:rPr>
              <w:fldChar w:fldCharType="end"/>
            </w:r>
          </w:moveTo>
        </w:sdtContent>
      </w:sdt>
      <w:moveTo w:id="1753" w:author="Hellmann, Simon" w:date="2025-08-30T18:02:00Z">
        <w:r>
          <w:rPr>
            <w:rFonts w:eastAsia="Garamond" w:cs="Garamond"/>
            <w:color w:val="000000" w:themeColor="text1"/>
            <w:szCs w:val="24"/>
            <w:lang w:val="en-US"/>
          </w:rPr>
          <w:t xml:space="preserve"> </w:t>
        </w:r>
      </w:moveTo>
      <w:sdt>
        <w:sdtPr>
          <w:rPr>
            <w:rFonts w:eastAsia="Garamond" w:cs="Garamond"/>
            <w:color w:val="000000" w:themeColor="text1"/>
            <w:szCs w:val="24"/>
            <w:lang w:val="en-US"/>
          </w:rPr>
          <w:alias w:val="To edit, see citavi.com/edit"/>
          <w:tag w:val="CitaviPlaceholder#ff6d5320-f145-4669-aa18-5599faa17535"/>
          <w:id w:val="1095825037"/>
          <w:placeholder>
            <w:docPart w:val="BD930662D4724BE98720740E5A0C5C91"/>
          </w:placeholder>
        </w:sdtPr>
        <w:sdtContent>
          <w:moveTo w:id="1754" w:author="Hellmann, Simon" w:date="2025-08-30T18:02:00Z">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5vdGVzIjoiSm91cm5hbCBBcnRpY2xlIi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4LTMwVDE1OjAxOjA4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cpIn1dfSwiVGFnIjoiQ2l0YXZpUGxhY2Vob2xkZXIjZmY2ZDUzMjAtZjE0NS00NjY5LWFhMTgtNTU5OWZhYTE3NTM1IiwiVGV4dCI6IigyMDE3KSIsIldBSVZlcnNpb24iOiI2LjE5LjIuMSJ9}</w:instrText>
            </w:r>
            <w:r>
              <w:rPr>
                <w:rFonts w:eastAsia="Garamond" w:cs="Garamond"/>
                <w:color w:val="000000" w:themeColor="text1"/>
                <w:szCs w:val="24"/>
                <w:lang w:val="en-US"/>
              </w:rPr>
              <w:fldChar w:fldCharType="separate"/>
            </w:r>
          </w:moveTo>
          <w:r>
            <w:rPr>
              <w:rFonts w:eastAsia="Garamond" w:cs="Garamond"/>
              <w:color w:val="000000" w:themeColor="text1"/>
              <w:szCs w:val="24"/>
              <w:lang w:val="en-US"/>
            </w:rPr>
            <w:fldChar w:fldCharType="begin"/>
          </w:r>
          <w:r>
            <w:rPr>
              <w:rFonts w:eastAsia="Garamond" w:cs="Garamond"/>
              <w:color w:val="000000" w:themeColor="text1"/>
              <w:szCs w:val="24"/>
              <w:lang w:val="en-US"/>
            </w:rPr>
            <w:instrText>HYPERLINK "#_CTVL001977d69209d6a4035ae06308c16491874" \o "Mauky, E.; Weinrich, S.; Jacobi, H.-F.; Nägele, H.-J.; Liebetrau, J.; Nelles, M. (2017): Demand-driven biogas production by flexible feeding in full-s…"</w:instrText>
          </w:r>
          <w:ins w:id="1755" w:author="Hellmann, Simon" w:date="2025-08-31T12:14:00Z">
            <w:r w:rsidR="00C64143">
              <w:rPr>
                <w:rFonts w:eastAsia="Garamond" w:cs="Garamond"/>
                <w:color w:val="000000" w:themeColor="text1"/>
                <w:szCs w:val="24"/>
                <w:lang w:val="en-US"/>
              </w:rPr>
            </w:r>
          </w:ins>
          <w:r>
            <w:rPr>
              <w:rFonts w:eastAsia="Garamond" w:cs="Garamond"/>
              <w:color w:val="000000" w:themeColor="text1"/>
              <w:szCs w:val="24"/>
              <w:lang w:val="en-US"/>
            </w:rPr>
            <w:fldChar w:fldCharType="separate"/>
          </w:r>
          <w:r>
            <w:rPr>
              <w:rFonts w:eastAsia="Garamond" w:cs="Garamond"/>
              <w:color w:val="000000" w:themeColor="text1"/>
              <w:szCs w:val="24"/>
              <w:lang w:val="en-US"/>
            </w:rPr>
            <w:t>(2017)</w:t>
          </w:r>
          <w:r>
            <w:rPr>
              <w:rFonts w:eastAsia="Garamond" w:cs="Garamond"/>
              <w:color w:val="000000" w:themeColor="text1"/>
              <w:szCs w:val="24"/>
              <w:lang w:val="en-US"/>
            </w:rPr>
            <w:fldChar w:fldCharType="end"/>
          </w:r>
          <w:moveTo w:id="1756" w:author="Hellmann, Simon" w:date="2025-08-30T18:02:00Z">
            <w:r>
              <w:rPr>
                <w:rFonts w:eastAsia="Garamond" w:cs="Garamond"/>
                <w:color w:val="000000" w:themeColor="text1"/>
                <w:szCs w:val="24"/>
                <w:lang w:val="en-US"/>
              </w:rPr>
              <w:fldChar w:fldCharType="end"/>
            </w:r>
          </w:moveTo>
        </w:sdtContent>
      </w:sdt>
      <w:moveTo w:id="1757" w:author="Hellmann, Simon" w:date="2025-08-30T18:02:00Z">
        <w:r>
          <w:rPr>
            <w:rFonts w:eastAsia="Garamond" w:cs="Garamond"/>
            <w:color w:val="000000" w:themeColor="text1"/>
            <w:szCs w:val="24"/>
            <w:lang w:val="en-US"/>
          </w:rPr>
          <w:t xml:space="preserve"> and </w:t>
        </w:r>
      </w:moveTo>
      <w:sdt>
        <w:sdtPr>
          <w:rPr>
            <w:rFonts w:eastAsia="Garamond" w:cs="Garamond"/>
            <w:color w:val="000000" w:themeColor="text1"/>
            <w:szCs w:val="24"/>
            <w:lang w:val="en-US"/>
          </w:rPr>
          <w:alias w:val="To edit, see citavi.com/edit"/>
          <w:tag w:val="CitaviPlaceholder#33c7980f-a491-4261-9f3b-3f136feb6a52"/>
          <w:id w:val="-103430179"/>
          <w:placeholder>
            <w:docPart w:val="B3D9A4679DF2425DACCA8884D2790F49"/>
          </w:placeholder>
        </w:sdtPr>
        <w:sdtContent>
          <w:moveTo w:id="1758" w:author="Hellmann, Simon" w:date="2025-08-30T18:02:00Z">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JCaW9jaGVtaWNhbCBDb252ZXJzaW9uIERlcGFydG1lbnQsIERCRlogRGV1dHNjaGVzIEJpb21hc3NlZm9yc2NodW5nc3plbnRydW0gR2VtZWlubsO8dHppZ2UgR21iSCwgVG9yZ2F1ZXIgU3RyLiAxMTYsIDA0MzQ3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iI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Ob3RlcyI6IkpvdXJuYWwgQXJ0aWNsZSI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gtMzBUMTU6MDE6MDgiLCJQcm9qZWN0Ijp7IiRyZWYiOiI4In19LCJVc2VOdW1iZXJpbmdUeXBlT2ZQYXJlbnREb2N1bWVudCI6ZmFsc2V9XSwiRm9ybWF0dGVkVGV4dCI6eyIkaWQiOiIyNiIsIkNvdW50IjoxLCJUZXh0VW5pdHMiOlt7IiRpZCI6IjI3IiwiRm9udFN0eWxlIjp7IiRpZCI6IjI4IiwiTmV1dHJhbCI6dHJ1ZX0sIlJlYWRpbmdPcmRlciI6MSwiVGV4dCI6IkJvbmsgZXQgYWwuIn1dfSwiVGFnIjoiQ2l0YXZpUGxhY2Vob2xkZXIjMzNjNzk4MGYtYTQ5MS00MjYxLTlmM2ItM2YxMzZmZWI2YTUyIiwiVGV4dCI6IkJvbmsgZXQgYWwuIiwiV0FJVmVyc2lvbiI6IjYuMTkuMi4xIn0=}</w:instrText>
            </w:r>
            <w:r>
              <w:rPr>
                <w:rFonts w:eastAsia="Garamond" w:cs="Garamond"/>
                <w:color w:val="000000" w:themeColor="text1"/>
                <w:szCs w:val="24"/>
                <w:lang w:val="en-US"/>
              </w:rPr>
              <w:fldChar w:fldCharType="separate"/>
            </w:r>
          </w:moveTo>
          <w:r>
            <w:rPr>
              <w:rFonts w:eastAsia="Garamond" w:cs="Garamond"/>
              <w:color w:val="000000" w:themeColor="text1"/>
              <w:szCs w:val="24"/>
              <w:lang w:val="en-US"/>
            </w:rPr>
            <w:fldChar w:fldCharType="begin"/>
          </w:r>
          <w:r>
            <w:rPr>
              <w:rFonts w:eastAsia="Garamond" w:cs="Garamond"/>
              <w:color w:val="000000" w:themeColor="text1"/>
              <w:szCs w:val="24"/>
              <w:lang w:val="en-US"/>
            </w:rPr>
            <w:instrText>HYPERLINK "#_CTVL001f946c55861c14065a6faac3de0573d70" \o "Bonk, F.; Popp, D.; Weinrich, S.; Sträuber, H.; Kleinsteuber, S.; Harms, H.; Centler, F. (2018): Intermittent fasting for microbes: how discontinuous …"</w:instrText>
          </w:r>
          <w:ins w:id="1759" w:author="Hellmann, Simon" w:date="2025-08-31T12:14:00Z">
            <w:r w:rsidR="00C64143">
              <w:rPr>
                <w:rFonts w:eastAsia="Garamond" w:cs="Garamond"/>
                <w:color w:val="000000" w:themeColor="text1"/>
                <w:szCs w:val="24"/>
                <w:lang w:val="en-US"/>
              </w:rPr>
            </w:r>
          </w:ins>
          <w:r>
            <w:rPr>
              <w:rFonts w:eastAsia="Garamond" w:cs="Garamond"/>
              <w:color w:val="000000" w:themeColor="text1"/>
              <w:szCs w:val="24"/>
              <w:lang w:val="en-US"/>
            </w:rPr>
            <w:fldChar w:fldCharType="separate"/>
          </w:r>
          <w:r>
            <w:rPr>
              <w:rFonts w:eastAsia="Garamond" w:cs="Garamond"/>
              <w:color w:val="000000" w:themeColor="text1"/>
              <w:szCs w:val="24"/>
              <w:lang w:val="en-US"/>
            </w:rPr>
            <w:t>Bonk et al.</w:t>
          </w:r>
          <w:r>
            <w:rPr>
              <w:rFonts w:eastAsia="Garamond" w:cs="Garamond"/>
              <w:color w:val="000000" w:themeColor="text1"/>
              <w:szCs w:val="24"/>
              <w:lang w:val="en-US"/>
            </w:rPr>
            <w:fldChar w:fldCharType="end"/>
          </w:r>
          <w:moveTo w:id="1760" w:author="Hellmann, Simon" w:date="2025-08-30T18:02:00Z">
            <w:r>
              <w:rPr>
                <w:rFonts w:eastAsia="Garamond" w:cs="Garamond"/>
                <w:color w:val="000000" w:themeColor="text1"/>
                <w:szCs w:val="24"/>
                <w:lang w:val="en-US"/>
              </w:rPr>
              <w:fldChar w:fldCharType="end"/>
            </w:r>
          </w:moveTo>
        </w:sdtContent>
      </w:sdt>
      <w:moveTo w:id="1761" w:author="Hellmann, Simon" w:date="2025-08-30T18:02:00Z">
        <w:r>
          <w:rPr>
            <w:rFonts w:eastAsia="Garamond" w:cs="Garamond"/>
            <w:color w:val="000000" w:themeColor="text1"/>
            <w:szCs w:val="24"/>
            <w:lang w:val="en-US"/>
          </w:rPr>
          <w:t xml:space="preserve"> </w:t>
        </w:r>
      </w:moveTo>
      <w:sdt>
        <w:sdtPr>
          <w:rPr>
            <w:rFonts w:eastAsia="Garamond" w:cs="Garamond"/>
            <w:color w:val="000000" w:themeColor="text1"/>
            <w:szCs w:val="24"/>
            <w:lang w:val="en-US"/>
          </w:rPr>
          <w:alias w:val="To edit, see citavi.com/edit"/>
          <w:tag w:val="CitaviPlaceholder#d0c7edc6-0516-4921-982f-14e0372799d9"/>
          <w:id w:val="-817728267"/>
          <w:placeholder>
            <w:docPart w:val="B3D9A4679DF2425DACCA8884D2790F49"/>
          </w:placeholder>
        </w:sdtPr>
        <w:sdtContent>
          <w:moveTo w:id="1762" w:author="Hellmann, Simon" w:date="2025-08-30T18:02:00Z">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yQmlvY2hlbWljYWwgQ29udmVyc2lvbiBEZXBhcnRtZW50LCBEQkZaIERldXRzY2hlcyBCaW9tYXNzZWZvcnNjaHVuZ3N6ZW50cnVtIEdlbWVpbm7DvHR6aWdlIEdtYkgsIFRvcmdhdWVyIFN0ci4gMTE2LCAwNDM0Ny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4i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m90ZXMiOiJKb3VybmFsIEFydGljbGUi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4LTMwVDE1OjAxOjA4IiwiUHJvamVjdCI6eyIkcmVmIjoiOCJ9fSwiVXNlTnVtYmVyaW5nVHlwZU9mUGFyZW50RG9jdW1lbnQiOmZhbHNlLCJZZWFyT25seSI6dHJ1ZX1dLCJGb3JtYXR0ZWRUZXh0Ijp7IiRpZCI6IjI2IiwiQ291bnQiOjEsIlRleHRVbml0cyI6W3siJGlkIjoiMjciLCJGb250U3R5bGUiOnsiJGlkIjoiMjgiLCJOZXV0cmFsIjp0cnVlfSwiUmVhZGluZ09yZGVyIjoxLCJUZXh0IjoiKDIwMTgpIn1dfSwiVGFnIjoiQ2l0YXZpUGxhY2Vob2xkZXIjZDBjN2VkYzYtMDUxNi00OTIxLTk4MmYtMTRlMDM3Mjc5OWQ5IiwiVGV4dCI6IigyMDE4KSIsIldBSVZlcnNpb24iOiI2LjE5LjIuMSJ9}</w:instrText>
            </w:r>
            <w:r>
              <w:rPr>
                <w:rFonts w:eastAsia="Garamond" w:cs="Garamond"/>
                <w:color w:val="000000" w:themeColor="text1"/>
                <w:szCs w:val="24"/>
                <w:lang w:val="en-US"/>
              </w:rPr>
              <w:fldChar w:fldCharType="separate"/>
            </w:r>
          </w:moveTo>
          <w:r>
            <w:rPr>
              <w:rFonts w:eastAsia="Garamond" w:cs="Garamond"/>
              <w:color w:val="000000" w:themeColor="text1"/>
              <w:szCs w:val="24"/>
              <w:lang w:val="en-US"/>
            </w:rPr>
            <w:fldChar w:fldCharType="begin"/>
          </w:r>
          <w:r>
            <w:rPr>
              <w:rFonts w:eastAsia="Garamond" w:cs="Garamond"/>
              <w:color w:val="000000" w:themeColor="text1"/>
              <w:szCs w:val="24"/>
              <w:lang w:val="en-US"/>
            </w:rPr>
            <w:instrText>HYPERLINK "#_CTVL001f946c55861c14065a6faac3de0573d70" \o "Bonk, F.; Popp, D.; Weinrich, S.; Sträuber, H.; Kleinsteuber, S.; Harms, H.; Centler, F. (2018): Intermittent fasting for microbes: how discontinuous …"</w:instrText>
          </w:r>
          <w:ins w:id="1763" w:author="Hellmann, Simon" w:date="2025-08-31T12:14:00Z">
            <w:r w:rsidR="00C64143">
              <w:rPr>
                <w:rFonts w:eastAsia="Garamond" w:cs="Garamond"/>
                <w:color w:val="000000" w:themeColor="text1"/>
                <w:szCs w:val="24"/>
                <w:lang w:val="en-US"/>
              </w:rPr>
            </w:r>
          </w:ins>
          <w:r>
            <w:rPr>
              <w:rFonts w:eastAsia="Garamond" w:cs="Garamond"/>
              <w:color w:val="000000" w:themeColor="text1"/>
              <w:szCs w:val="24"/>
              <w:lang w:val="en-US"/>
            </w:rPr>
            <w:fldChar w:fldCharType="separate"/>
          </w:r>
          <w:r>
            <w:rPr>
              <w:rFonts w:eastAsia="Garamond" w:cs="Garamond"/>
              <w:color w:val="000000" w:themeColor="text1"/>
              <w:szCs w:val="24"/>
              <w:lang w:val="en-US"/>
            </w:rPr>
            <w:t>(2018)</w:t>
          </w:r>
          <w:r>
            <w:rPr>
              <w:rFonts w:eastAsia="Garamond" w:cs="Garamond"/>
              <w:color w:val="000000" w:themeColor="text1"/>
              <w:szCs w:val="24"/>
              <w:lang w:val="en-US"/>
            </w:rPr>
            <w:fldChar w:fldCharType="end"/>
          </w:r>
          <w:moveTo w:id="1764" w:author="Hellmann, Simon" w:date="2025-08-30T18:02:00Z">
            <w:r>
              <w:rPr>
                <w:rFonts w:eastAsia="Garamond" w:cs="Garamond"/>
                <w:color w:val="000000" w:themeColor="text1"/>
                <w:szCs w:val="24"/>
                <w:lang w:val="en-US"/>
              </w:rPr>
              <w:fldChar w:fldCharType="end"/>
            </w:r>
          </w:moveTo>
        </w:sdtContent>
      </w:sdt>
      <w:moveTo w:id="1765" w:author="Hellmann, Simon" w:date="2025-08-30T18:02:00Z">
        <w:r>
          <w:rPr>
            <w:rFonts w:eastAsia="Garamond" w:cs="Garamond"/>
            <w:color w:val="000000" w:themeColor="text1"/>
            <w:szCs w:val="24"/>
            <w:lang w:val="en-US"/>
          </w:rPr>
          <w:t xml:space="preserve">. Moreover, </w:t>
        </w:r>
        <w:r>
          <w:rPr>
            <w:rFonts w:eastAsia="Garamond" w:cs="Garamond"/>
            <w:color w:val="000000" w:themeColor="text1"/>
            <w:lang w:val="en-US"/>
          </w:rPr>
          <w:t>t</w:t>
        </w:r>
        <w:r w:rsidRPr="607452AF">
          <w:rPr>
            <w:rFonts w:eastAsia="Garamond" w:cs="Garamond"/>
            <w:color w:val="000000" w:themeColor="text1"/>
            <w:lang w:val="en-US"/>
          </w:rPr>
          <w:t xml:space="preserve">he controller </w:t>
        </w:r>
        <w:r>
          <w:rPr>
            <w:rFonts w:eastAsia="Garamond" w:cs="Garamond"/>
            <w:color w:val="000000" w:themeColor="text1"/>
            <w:lang w:val="en-US"/>
          </w:rPr>
          <w:t>retains p</w:t>
        </w:r>
        <w:r w:rsidRPr="607452AF">
          <w:rPr>
            <w:rFonts w:eastAsia="Garamond" w:cs="Garamond"/>
            <w:color w:val="000000" w:themeColor="text1"/>
            <w:lang w:val="en-US"/>
          </w:rPr>
          <w:t xml:space="preserve">rocess inhibition </w:t>
        </w:r>
        <w:r>
          <w:rPr>
            <w:rFonts w:eastAsia="Garamond" w:cs="Garamond"/>
            <w:color w:val="000000" w:themeColor="text1"/>
            <w:lang w:val="en-US"/>
          </w:rPr>
          <w:t>at stable levels</w:t>
        </w:r>
        <w:r w:rsidRPr="00E94A0A">
          <w:rPr>
            <w:rFonts w:eastAsia="Garamond" w:cs="Garamond"/>
            <w:color w:val="000000" w:themeColor="text1"/>
            <w:lang w:val="en-US"/>
          </w:rPr>
          <w:t xml:space="preserve"> </w:t>
        </w:r>
        <w:r>
          <w:rPr>
            <w:rFonts w:eastAsia="Garamond" w:cs="Garamond"/>
            <w:color w:val="000000" w:themeColor="text1"/>
            <w:lang w:val="en-US"/>
          </w:rPr>
          <w:t xml:space="preserve">throughout </w:t>
        </w:r>
      </w:moveTo>
    </w:p>
    <w:p w14:paraId="5E67ABF7" w14:textId="2DF6B115" w:rsidR="00E04011" w:rsidRDefault="00E04011" w:rsidP="00E04011">
      <w:pPr>
        <w:ind w:firstLine="0"/>
        <w:rPr>
          <w:ins w:id="1766" w:author="Hellmann, Simon" w:date="2025-08-31T12:05:00Z"/>
          <w:rFonts w:eastAsia="Garamond" w:cs="Garamond"/>
          <w:lang w:val="en-US"/>
        </w:rPr>
      </w:pPr>
      <w:moveTo w:id="1767" w:author="Hellmann, Simon" w:date="2025-08-30T18:02:00Z">
        <w:r>
          <w:rPr>
            <w:rFonts w:eastAsia="Garamond" w:cs="Garamond"/>
            <w:color w:val="000000" w:themeColor="text1"/>
            <w:lang w:val="en-US"/>
          </w:rPr>
          <w:t xml:space="preserve">the entire simulation, albeit at a low </w:t>
        </w:r>
        <w:r w:rsidRPr="607452AF">
          <w:rPr>
            <w:rFonts w:eastAsia="Garamond" w:cs="Garamond"/>
            <w:color w:val="000000" w:themeColor="text1"/>
            <w:lang w:val="en-US"/>
          </w:rPr>
          <w:t>ammonia inhibition</w:t>
        </w:r>
        <w:r>
          <w:rPr>
            <w:rFonts w:eastAsia="Garamond" w:cs="Garamond"/>
            <w:color w:val="000000" w:themeColor="text1"/>
            <w:lang w:val="en-US"/>
          </w:rPr>
          <w:t xml:space="preserve"> factor in the range </w:t>
        </w:r>
        <w:r w:rsidRPr="607452AF">
          <w:rPr>
            <w:rFonts w:eastAsia="Garamond" w:cs="Garamond"/>
            <w:color w:val="000000" w:themeColor="text1"/>
            <w:lang w:val="en-US"/>
          </w:rPr>
          <w:t xml:space="preserve">of </w:t>
        </w:r>
        <w:r>
          <w:rPr>
            <w:rFonts w:eastAsia="Garamond" w:cs="Garamond"/>
            <w:color w:val="000000" w:themeColor="text1"/>
            <w:lang w:val="en-US"/>
          </w:rPr>
          <w:t>0.25-</w:t>
        </w:r>
        <w:r w:rsidRPr="607452AF">
          <w:rPr>
            <w:rFonts w:eastAsia="Garamond" w:cs="Garamond"/>
            <w:color w:val="000000" w:themeColor="text1"/>
            <w:lang w:val="en-US"/>
          </w:rPr>
          <w:t>0.</w:t>
        </w:r>
        <w:r>
          <w:rPr>
            <w:rFonts w:eastAsia="Garamond" w:cs="Garamond"/>
            <w:color w:val="000000" w:themeColor="text1"/>
            <w:lang w:val="en-US"/>
          </w:rPr>
          <w:t>3. T</w:t>
        </w:r>
        <w:r w:rsidRPr="607452AF">
          <w:rPr>
            <w:rFonts w:eastAsia="Garamond" w:cs="Garamond"/>
            <w:color w:val="000000" w:themeColor="text1"/>
            <w:lang w:val="en-US"/>
          </w:rPr>
          <w:t>he other</w:t>
        </w:r>
        <w:r>
          <w:rPr>
            <w:rFonts w:eastAsia="Garamond" w:cs="Garamond"/>
            <w:color w:val="000000" w:themeColor="text1"/>
            <w:lang w:val="en-US"/>
          </w:rPr>
          <w:t xml:space="preserve"> </w:t>
        </w:r>
        <w:r w:rsidRPr="607452AF">
          <w:rPr>
            <w:rFonts w:eastAsia="Garamond" w:cs="Garamond"/>
            <w:color w:val="000000" w:themeColor="text1"/>
            <w:lang w:val="en-US"/>
          </w:rPr>
          <w:t xml:space="preserve">two inhibition factors </w:t>
        </w:r>
        <w:r>
          <w:rPr>
            <w:rFonts w:eastAsia="Garamond" w:cs="Garamond"/>
            <w:color w:val="000000" w:themeColor="text1"/>
            <w:lang w:val="en-US"/>
          </w:rPr>
          <w:t xml:space="preserve">of </w:t>
        </w:r>
        <w:r>
          <w:rPr>
            <w:rFonts w:eastAsia="Garamond" w:cs="Garamond"/>
            <w:lang w:val="en-US"/>
          </w:rPr>
          <w:t xml:space="preserve">nitrogen limitation and pH inhibition remain </w:t>
        </w:r>
        <w:r>
          <w:rPr>
            <w:rFonts w:eastAsia="Garamond" w:cs="Garamond"/>
            <w:color w:val="000000" w:themeColor="text1"/>
            <w:lang w:val="en-US"/>
          </w:rPr>
          <w:t xml:space="preserve">at </w:t>
        </w:r>
        <w:r w:rsidRPr="607452AF">
          <w:rPr>
            <w:rFonts w:eastAsia="Garamond" w:cs="Garamond"/>
            <w:color w:val="000000" w:themeColor="text1"/>
            <w:lang w:val="en-US"/>
          </w:rPr>
          <w:t>almost 1</w:t>
        </w:r>
        <w:r>
          <w:rPr>
            <w:rFonts w:eastAsia="Garamond" w:cs="Garamond"/>
            <w:color w:val="000000" w:themeColor="text1"/>
            <w:lang w:val="en-US"/>
          </w:rPr>
          <w:t xml:space="preserve">, rendering them practically inactive </w:t>
        </w:r>
        <w:r>
          <w:rPr>
            <w:rFonts w:eastAsia="Garamond" w:cs="Garamond"/>
            <w:lang w:val="en-US"/>
          </w:rPr>
          <w:t xml:space="preserve">(plots not shown). Stable process operation at low levels of ammonia inhibition factors has also been reported by </w:t>
        </w:r>
      </w:moveTo>
      <w:sdt>
        <w:sdtPr>
          <w:rPr>
            <w:rFonts w:eastAsia="Garamond" w:cs="Garamond"/>
            <w:lang w:val="en-US"/>
          </w:rPr>
          <w:alias w:val="To edit, see citavi.com/edit"/>
          <w:tag w:val="CitaviPlaceholder#b41caff5-0f60-4ba0-aa82-05d55505550f"/>
          <w:id w:val="1161506709"/>
          <w:placeholder>
            <w:docPart w:val="401E3D4CC98446B5A715AA11826E5D02"/>
          </w:placeholder>
        </w:sdtPr>
        <w:sdtContent>
          <w:moveTo w:id="1768" w:author="Hellmann, Simon" w:date="2025-08-30T18:02:00Z">
            <w:r>
              <w:rPr>
                <w:rFonts w:eastAsia="Garamond" w:cs="Garamond"/>
                <w:lang w:val="en-US"/>
              </w:rPr>
              <w:fldChar w:fldCharType="begin"/>
            </w:r>
            <w:r>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CaWJUZVhLZXkiOiJXZWlucmljaDIwMjEi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m90ZXMiOiJKb3VybmFsIEFydGljbGUi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gtMzBUMTU6MDE6MDg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2I0MWNhZmY1LTBmNjAtNGJhMC1hYTgyLTA1ZDU1NTA1NTUwZiIsIlRleHQiOiJXZWlucmljaCBldCBhbC4iLCJXQUlWZXJzaW9uIjoiNi4xOS4yLjEifQ==}</w:instrText>
            </w:r>
            <w:r>
              <w:rPr>
                <w:rFonts w:eastAsia="Garamond" w:cs="Garamond"/>
                <w:lang w:val="en-US"/>
              </w:rPr>
              <w:fldChar w:fldCharType="separate"/>
            </w:r>
          </w:moveTo>
          <w:r>
            <w:rPr>
              <w:rFonts w:eastAsia="Garamond" w:cs="Garamond"/>
              <w:lang w:val="en-US"/>
            </w:rPr>
            <w:fldChar w:fldCharType="begin"/>
          </w:r>
          <w:r>
            <w:rPr>
              <w:rFonts w:eastAsia="Garamond" w:cs="Garamond"/>
              <w:lang w:val="en-US"/>
            </w:rPr>
            <w:instrText>HYPERLINK "#_CTVL0016df8aa821b7747acb1edb4d9183c161a" \o "Weinrich, S.; Mauky, E.; Schmidt, T.; Krebs, C.; Liebetrau, J.; Nelles, M. (2021): Systematic simplification of the Anaerobic Digestion Model No. 1 (A…"</w:instrText>
          </w:r>
          <w:ins w:id="1769" w:author="Hellmann, Simon" w:date="2025-08-31T12:14:00Z">
            <w:r w:rsidR="00C64143">
              <w:rPr>
                <w:rFonts w:eastAsia="Garamond" w:cs="Garamond"/>
                <w:lang w:val="en-US"/>
              </w:rPr>
            </w:r>
          </w:ins>
          <w:r>
            <w:rPr>
              <w:rFonts w:eastAsia="Garamond" w:cs="Garamond"/>
              <w:lang w:val="en-US"/>
            </w:rPr>
            <w:fldChar w:fldCharType="separate"/>
          </w:r>
          <w:r>
            <w:rPr>
              <w:rFonts w:eastAsia="Garamond" w:cs="Garamond"/>
              <w:lang w:val="en-US"/>
            </w:rPr>
            <w:t>Weinrich et al.</w:t>
          </w:r>
          <w:r>
            <w:rPr>
              <w:rFonts w:eastAsia="Garamond" w:cs="Garamond"/>
              <w:lang w:val="en-US"/>
            </w:rPr>
            <w:fldChar w:fldCharType="end"/>
          </w:r>
          <w:moveTo w:id="1770" w:author="Hellmann, Simon" w:date="2025-08-30T18:02:00Z">
            <w:r>
              <w:rPr>
                <w:rFonts w:eastAsia="Garamond" w:cs="Garamond"/>
                <w:lang w:val="en-US"/>
              </w:rPr>
              <w:fldChar w:fldCharType="end"/>
            </w:r>
          </w:moveTo>
        </w:sdtContent>
      </w:sdt>
      <w:moveTo w:id="1771" w:author="Hellmann, Simon" w:date="2025-08-30T18:02:00Z">
        <w:r>
          <w:rPr>
            <w:rFonts w:eastAsia="Garamond" w:cs="Garamond"/>
            <w:lang w:val="en-US"/>
          </w:rPr>
          <w:t xml:space="preserve"> </w:t>
        </w:r>
      </w:moveTo>
      <w:sdt>
        <w:sdtPr>
          <w:rPr>
            <w:rFonts w:eastAsia="Garamond" w:cs="Garamond"/>
            <w:lang w:val="en-US"/>
          </w:rPr>
          <w:alias w:val="To edit, see citavi.com/edit"/>
          <w:tag w:val="CitaviPlaceholder#074396f8-8b18-42df-8a6a-dfbbdea8001f"/>
          <w:id w:val="-1478676614"/>
          <w:placeholder>
            <w:docPart w:val="401E3D4CC98446B5A715AA11826E5D02"/>
          </w:placeholder>
        </w:sdtPr>
        <w:sdtContent>
          <w:moveTo w:id="1772" w:author="Hellmann, Simon" w:date="2025-08-30T18:02:00Z">
            <w:r>
              <w:rPr>
                <w:rFonts w:eastAsia="Garamond" w:cs="Garamond"/>
                <w:lang w:val="en-US"/>
              </w:rPr>
              <w:fldChar w:fldCharType="begin"/>
            </w:r>
            <w:r>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Ii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5vdGVzIjoiSm91cm5hbCBBcnRpY2xlIi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4LTMwVDE1OjAxOjA4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MDc0Mzk2ZjgtOGIxOC00MmRmLThhNmEtZGZiYmRlYTgwMDFmIiwiVGV4dCI6IigyMDIxKSIsIldBSVZlcnNpb24iOiI2LjE5LjIuMSJ9}</w:instrText>
            </w:r>
            <w:r>
              <w:rPr>
                <w:rFonts w:eastAsia="Garamond" w:cs="Garamond"/>
                <w:lang w:val="en-US"/>
              </w:rPr>
              <w:fldChar w:fldCharType="separate"/>
            </w:r>
          </w:moveTo>
          <w:r>
            <w:rPr>
              <w:rFonts w:eastAsia="Garamond" w:cs="Garamond"/>
              <w:lang w:val="en-US"/>
            </w:rPr>
            <w:fldChar w:fldCharType="begin"/>
          </w:r>
          <w:r>
            <w:rPr>
              <w:rFonts w:eastAsia="Garamond" w:cs="Garamond"/>
              <w:lang w:val="en-US"/>
            </w:rPr>
            <w:instrText>HYPERLINK "#_CTVL0016df8aa821b7747acb1edb4d9183c161a" \o "Weinrich, S.; Mauky, E.; Schmidt, T.; Krebs, C.; Liebetrau, J.; Nelles, M. (2021): Systematic simplification of the Anaerobic Digestion Model No. 1 (A…"</w:instrText>
          </w:r>
          <w:ins w:id="1773" w:author="Hellmann, Simon" w:date="2025-08-31T12:14:00Z">
            <w:r w:rsidR="00C64143">
              <w:rPr>
                <w:rFonts w:eastAsia="Garamond" w:cs="Garamond"/>
                <w:lang w:val="en-US"/>
              </w:rPr>
            </w:r>
          </w:ins>
          <w:r>
            <w:rPr>
              <w:rFonts w:eastAsia="Garamond" w:cs="Garamond"/>
              <w:lang w:val="en-US"/>
            </w:rPr>
            <w:fldChar w:fldCharType="separate"/>
          </w:r>
          <w:r>
            <w:rPr>
              <w:rFonts w:eastAsia="Garamond" w:cs="Garamond"/>
              <w:lang w:val="en-US"/>
            </w:rPr>
            <w:t>(2021)</w:t>
          </w:r>
          <w:r>
            <w:rPr>
              <w:rFonts w:eastAsia="Garamond" w:cs="Garamond"/>
              <w:lang w:val="en-US"/>
            </w:rPr>
            <w:fldChar w:fldCharType="end"/>
          </w:r>
          <w:moveTo w:id="1774" w:author="Hellmann, Simon" w:date="2025-08-30T18:02:00Z">
            <w:r>
              <w:rPr>
                <w:rFonts w:eastAsia="Garamond" w:cs="Garamond"/>
                <w:lang w:val="en-US"/>
              </w:rPr>
              <w:fldChar w:fldCharType="end"/>
            </w:r>
          </w:moveTo>
        </w:sdtContent>
      </w:sdt>
      <w:moveTo w:id="1775" w:author="Hellmann, Simon" w:date="2025-08-30T18:02:00Z">
        <w:r>
          <w:rPr>
            <w:rFonts w:eastAsia="Garamond" w:cs="Garamond"/>
            <w:lang w:val="en-US"/>
          </w:rPr>
          <w:t xml:space="preserve"> and </w:t>
        </w:r>
      </w:moveTo>
      <w:sdt>
        <w:sdtPr>
          <w:rPr>
            <w:rFonts w:eastAsia="Garamond" w:cs="Garamond"/>
            <w:lang w:val="en-US"/>
          </w:rPr>
          <w:alias w:val="To edit, see citavi.com/edit"/>
          <w:tag w:val="CitaviPlaceholder#34943b0b-a09a-4ec5-9c75-276acf4ab60b"/>
          <w:id w:val="-1274168719"/>
          <w:placeholder>
            <w:docPart w:val="401E3D4CC98446B5A715AA11826E5D02"/>
          </w:placeholder>
        </w:sdtPr>
        <w:sdtContent>
          <w:moveTo w:id="1776" w:author="Hellmann, Simon" w:date="2025-08-30T18:02:00Z">
            <w:r>
              <w:rPr>
                <w:rFonts w:eastAsia="Garamond" w:cs="Garamond"/>
                <w:lang w:val="en-US"/>
              </w:rPr>
              <w:fldChar w:fldCharType="begin"/>
            </w:r>
            <w:r>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xM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4OTc3MTMyIiwiVXJpU3RyaW5nIjoiaHR0cDovL3d3dy5uY2JpLm5sbS5uaWguZ292L3B1Ym1lZC8xODk3NzE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FQxNDoxNjo1MCIsIk1vZGlmaWVkQnkiOiJfSGVsbG1hbm4sIFNpbW9uIiwiSWQiOiI5YTI0MzEzOC02NTk1LTQxNjUtYjRlZi0wMTE0Mzc3Nzg0NDUiLCJNb2RpZmllZE9uIjoiMjAyNS0wNi0xMFQxNDox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iaW9ydGVjaC4yMDA4LjA5LjAzMCIsIlVyaVN0cmluZyI6Imh0dHBzOi8vZG9pLm9yZy8xMC4xMDE2L2ouYmlvcnRlY2guMjAwOC4wOS4wMz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BUMTQ6MTY6NTAiLCJNb2RpZmllZEJ5IjoiX0hlbGxtYW5uLCBTaW1vbiIsIklkIjoiY2Q5Zjk4M2QtZWRjMy00ZmQ1LWI4OGQtYjJmNDE1YmM5ZTFlIiwiTW9kaWZpZWRPbiI6IjIwMjUtMDYtMTBUMTQ6MTY6NTAiLCJQcm9qZWN0Ijp7IiRyZWYiOiI4In19XSwiTm90ZXMiOiJKb3VybmFsIEFydGljbGVcclxuUmVzZWFyY2ggU3VwcG9ydCwgTm9uLVUuUy4gR292J3Qi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OC0zMFQxNTowMTowOCIsIlByb2plY3QiOnsiJHJlZiI6IjgifX0sIlVzZU51bWJlcmluZ1R5cGVPZlBhcmVudERvY3VtZW50IjpmYWxzZX1dLCJGb3JtYXR0ZWRUZXh0Ijp7IiRpZCI6IjI0IiwiQ291bnQiOjEsIlRleHRVbml0cyI6W3siJGlkIjoiMjUiLCJGb250U3R5bGUiOnsiJGlkIjoiMjYiLCJOZXV0cmFsIjp0cnVlfSwiUmVhZGluZ09yZGVyIjoxLCJUZXh0IjoiV2ljaGVybiBldCBhbC4ifV19LCJUYWciOiJDaXRhdmlQbGFjZWhvbGRlciMzNDk0M2IwYi1hMDlhLTRlYzUtOWM3NS0yNzZhY2Y0YWI2MGIiLCJUZXh0IjoiV2ljaGVybiBldCBhbC4iLCJXQUlWZXJzaW9uIjoiNi4xOS4yLjEifQ==}</w:instrText>
            </w:r>
            <w:r>
              <w:rPr>
                <w:rFonts w:eastAsia="Garamond" w:cs="Garamond"/>
                <w:lang w:val="en-US"/>
              </w:rPr>
              <w:fldChar w:fldCharType="separate"/>
            </w:r>
          </w:moveTo>
          <w:r>
            <w:rPr>
              <w:rFonts w:eastAsia="Garamond" w:cs="Garamond"/>
              <w:lang w:val="en-US"/>
            </w:rPr>
            <w:fldChar w:fldCharType="begin"/>
          </w:r>
          <w:r>
            <w:rPr>
              <w:rFonts w:eastAsia="Garamond" w:cs="Garamond"/>
              <w:lang w:val="en-US"/>
            </w:rPr>
            <w:instrText>HYPERLINK "#_CTVL001814785b0950c494f9cfced3b0e9edcd3" \o "Wichern, M.; Gehring, T.; Fischer, K.; Andrade, D.; Lübken, M.; Koch, K.; Gronauer, A.; Horn, H. (2009): Monofermentation of grass silage under mesoph…"</w:instrText>
          </w:r>
          <w:ins w:id="1777" w:author="Hellmann, Simon" w:date="2025-08-31T12:14:00Z">
            <w:r w:rsidR="00C64143">
              <w:rPr>
                <w:rFonts w:eastAsia="Garamond" w:cs="Garamond"/>
                <w:lang w:val="en-US"/>
              </w:rPr>
            </w:r>
          </w:ins>
          <w:r>
            <w:rPr>
              <w:rFonts w:eastAsia="Garamond" w:cs="Garamond"/>
              <w:lang w:val="en-US"/>
            </w:rPr>
            <w:fldChar w:fldCharType="separate"/>
          </w:r>
          <w:r>
            <w:rPr>
              <w:rFonts w:eastAsia="Garamond" w:cs="Garamond"/>
              <w:lang w:val="en-US"/>
            </w:rPr>
            <w:t>Wichern et al.</w:t>
          </w:r>
          <w:r>
            <w:rPr>
              <w:rFonts w:eastAsia="Garamond" w:cs="Garamond"/>
              <w:lang w:val="en-US"/>
            </w:rPr>
            <w:fldChar w:fldCharType="end"/>
          </w:r>
          <w:moveTo w:id="1778" w:author="Hellmann, Simon" w:date="2025-08-30T18:02:00Z">
            <w:r>
              <w:rPr>
                <w:rFonts w:eastAsia="Garamond" w:cs="Garamond"/>
                <w:lang w:val="en-US"/>
              </w:rPr>
              <w:fldChar w:fldCharType="end"/>
            </w:r>
          </w:moveTo>
        </w:sdtContent>
      </w:sdt>
      <w:moveTo w:id="1779" w:author="Hellmann, Simon" w:date="2025-08-30T18:02:00Z">
        <w:r>
          <w:rPr>
            <w:rFonts w:eastAsia="Garamond" w:cs="Garamond"/>
            <w:lang w:val="en-US"/>
          </w:rPr>
          <w:t xml:space="preserve"> </w:t>
        </w:r>
      </w:moveTo>
      <w:sdt>
        <w:sdtPr>
          <w:rPr>
            <w:rFonts w:eastAsia="Garamond" w:cs="Garamond"/>
            <w:lang w:val="en-US"/>
          </w:rPr>
          <w:alias w:val="To edit, see citavi.com/edit"/>
          <w:tag w:val="CitaviPlaceholder#f5d76b6c-aba3-4fbd-92c5-6f75c6289b80"/>
          <w:id w:val="-112212010"/>
          <w:placeholder>
            <w:docPart w:val="401E3D4CC98446B5A715AA11826E5D02"/>
          </w:placeholder>
        </w:sdtPr>
        <w:sdtContent>
          <w:moveTo w:id="1780" w:author="Hellmann, Simon" w:date="2025-08-30T18:02:00Z">
            <w:r>
              <w:rPr>
                <w:rFonts w:eastAsia="Garamond" w:cs="Garamond"/>
                <w:lang w:val="en-US"/>
              </w:rPr>
              <w:fldChar w:fldCharType="begin"/>
            </w:r>
            <w:r>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vdGVzIjoiSm91cm5hbCBBcnRpY2xlXHJcblJlc2VhcmNoIFN1cHBvcnQsIE5vbi1VLlMuIEdvdid0IiwiTnVtYmVyIjoiNCIsIk9yZ2FuaXphdGlvbnMiOltdLCJPdGhlcnNJbnZvbHZlZCI6W10sIlBhZ2VSYW5nZSI6IjxzcD5cclxuICA8bj4xNjc1PC9uPlxyXG4gIDxpbj50cnVlPC9pbj5cclxuICA8b3M+MTY3NTwvb3M+XHJcbiAgPHBzPjE2NzU8L3BzPlxyXG48L3NwPlxyXG48ZXA+XHJcbiAgPG4+MTY4MTwvbj5cclxuICA8aW4+dHJ1ZTwvaW4+XHJcbiAgPG9zPjE2ODE8L29zPlxyXG4gIDxwcz4xNjgxPC9wcz5cclxuPC9lcD5cclxuPG9zPjE2NzUtODE8L29zPiIsIlBlcmlvZGljYWwiOnsiJGlkIjoiMjM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}</w:instrText>
            </w:r>
            <w:r>
              <w:rPr>
                <w:rFonts w:eastAsia="Garamond" w:cs="Garamond"/>
                <w:lang w:val="en-US"/>
              </w:rPr>
              <w:fldChar w:fldCharType="separate"/>
            </w:r>
          </w:moveTo>
          <w:r>
            <w:rPr>
              <w:rFonts w:eastAsia="Garamond" w:cs="Garamond"/>
              <w:lang w:val="en-US"/>
            </w:rPr>
            <w:fldChar w:fldCharType="begin"/>
          </w:r>
          <w:r>
            <w:rPr>
              <w:rFonts w:eastAsia="Garamond" w:cs="Garamond"/>
              <w:lang w:val="en-US"/>
            </w:rPr>
            <w:instrText>HYPERLINK "#_CTVL001814785b0950c494f9cfced3b0e9edcd3" \o "Wichern, M.; Gehring, T.; Fischer, K.; Andrade, D.; Lübken, M.; Koch, K.; Gronauer, A.; Horn, H. (2009): Monofermentation of grass silage under mesoph…"</w:instrText>
          </w:r>
          <w:ins w:id="1781" w:author="Hellmann, Simon" w:date="2025-08-31T12:14:00Z">
            <w:r w:rsidR="00C64143">
              <w:rPr>
                <w:rFonts w:eastAsia="Garamond" w:cs="Garamond"/>
                <w:lang w:val="en-US"/>
              </w:rPr>
            </w:r>
          </w:ins>
          <w:r>
            <w:rPr>
              <w:rFonts w:eastAsia="Garamond" w:cs="Garamond"/>
              <w:lang w:val="en-US"/>
            </w:rPr>
            <w:fldChar w:fldCharType="separate"/>
          </w:r>
          <w:r>
            <w:rPr>
              <w:rFonts w:eastAsia="Garamond" w:cs="Garamond"/>
              <w:lang w:val="en-US"/>
            </w:rPr>
            <w:t>(2009)</w:t>
          </w:r>
          <w:r>
            <w:rPr>
              <w:rFonts w:eastAsia="Garamond" w:cs="Garamond"/>
              <w:lang w:val="en-US"/>
            </w:rPr>
            <w:fldChar w:fldCharType="end"/>
          </w:r>
          <w:moveTo w:id="1782" w:author="Hellmann, Simon" w:date="2025-08-30T18:02:00Z">
            <w:r>
              <w:rPr>
                <w:rFonts w:eastAsia="Garamond" w:cs="Garamond"/>
                <w:lang w:val="en-US"/>
              </w:rPr>
              <w:fldChar w:fldCharType="end"/>
            </w:r>
          </w:moveTo>
        </w:sdtContent>
      </w:sdt>
      <w:moveTo w:id="1783" w:author="Hellmann, Simon" w:date="2025-08-30T18:02:00Z">
        <w:r>
          <w:rPr>
            <w:rFonts w:eastAsia="Garamond" w:cs="Garamond"/>
            <w:lang w:val="en-US"/>
          </w:rPr>
          <w:t>. However, multiple different realizations of kinetic parameters (Tab. 1) can describe similar process states, which are hence difficult to distinguish without more detailed investigation or state estimation.</w:t>
        </w:r>
      </w:moveTo>
    </w:p>
    <w:p w14:paraId="35F432B9" w14:textId="77777777" w:rsidR="00FC6AF8" w:rsidRDefault="00EF7145" w:rsidP="00FC6AF8">
      <w:pPr>
        <w:ind w:firstLine="0"/>
        <w:rPr>
          <w:ins w:id="1784" w:author="Hellmann, Simon" w:date="2025-08-31T12:12:00Z"/>
          <w:rFonts w:eastAsia="Garamond" w:cs="Garamond"/>
          <w:color w:val="000000" w:themeColor="text1"/>
          <w:lang w:val="en-US"/>
        </w:rPr>
      </w:pPr>
      <w:ins w:id="1785" w:author="Hellmann, Simon" w:date="2025-08-31T12:05:00Z">
        <w:r>
          <w:rPr>
            <w:rFonts w:eastAsia="Garamond" w:cs="Garamond"/>
            <w:color w:val="000000" w:themeColor="text1"/>
            <w:lang w:val="en-US"/>
          </w:rPr>
          <w:t xml:space="preserve">When ignoring the process inhibition, i.e. setting the inhibition factor </w:t>
        </w:r>
        <m:oMath>
          <m:sSub>
            <m:sSubPr>
              <m:ctrlPr>
                <w:rPr>
                  <w:rFonts w:ascii="Cambria Math" w:eastAsia="Garamond" w:hAnsi="Cambria Math" w:cs="Garamond"/>
                  <w:i/>
                  <w:color w:val="000000" w:themeColor="text1"/>
                  <w:lang w:val="en-US"/>
                </w:rPr>
              </m:ctrlPr>
            </m:sSubPr>
            <m:e>
              <m:r>
                <w:rPr>
                  <w:rFonts w:ascii="Cambria Math" w:eastAsia="Garamond" w:hAnsi="Cambria Math" w:cs="Garamond"/>
                  <w:color w:val="000000" w:themeColor="text1"/>
                  <w:lang w:val="en-US"/>
                </w:rPr>
                <m:t>I</m:t>
              </m:r>
            </m:e>
            <m:sub>
              <m:r>
                <m:rPr>
                  <m:sty m:val="p"/>
                </m:rPr>
                <w:rPr>
                  <w:rFonts w:ascii="Cambria Math" w:eastAsia="Garamond" w:hAnsi="Cambria Math" w:cs="Garamond"/>
                  <w:color w:val="000000" w:themeColor="text1"/>
                  <w:lang w:val="en-US"/>
                </w:rPr>
                <m:t>ac</m:t>
              </m:r>
            </m:sub>
          </m:sSub>
        </m:oMath>
        <w:r>
          <w:rPr>
            <w:rFonts w:eastAsia="Garamond" w:cs="Garamond"/>
            <w:color w:val="000000" w:themeColor="text1"/>
            <w:lang w:val="en-US"/>
          </w:rPr>
          <w:t xml:space="preserve"> to 1, the substrate composition changes in favor of manure, and no silages are fed anymore (Fig. 5, right). This is plausible as without inhibition the kinetics of acetoclastic methanogenesis are no longer slowed down, and consequently methane formation is accelerated, well visible in the more spiked gas production and pH fluctuations. Given the much lower substrate cost of manure compared with </w:t>
        </w:r>
      </w:ins>
      <w:ins w:id="1786" w:author="Hellmann, Simon" w:date="2025-08-31T12:12:00Z">
        <w:r w:rsidR="00FC6AF8">
          <w:rPr>
            <w:rFonts w:eastAsia="Garamond" w:cs="Garamond"/>
            <w:color w:val="000000" w:themeColor="text1"/>
            <w:lang w:val="en-US"/>
          </w:rPr>
          <w:t xml:space="preserve">silages (Tab. 2), the cumulative gas production required to ensure safe GS filling levels can be achieved with manure as a cheaper substrate than silage. Note that the controller was informed on the constant inhibition factor and no further </w:t>
        </w:r>
        <w:r w:rsidR="00FC6AF8">
          <w:rPr>
            <w:rFonts w:eastAsia="Garamond" w:cs="Garamond"/>
            <w:color w:val="000000" w:themeColor="text1"/>
            <w:lang w:val="en-US"/>
          </w:rPr>
          <w:t xml:space="preserve">PMM </w:t>
        </w:r>
        <w:r w:rsidR="00FC6AF8">
          <w:rPr>
            <w:rFonts w:eastAsia="Garamond" w:cs="Garamond"/>
            <w:color w:val="000000" w:themeColor="text1"/>
            <w:lang w:val="en-US"/>
          </w:rPr>
          <w:t xml:space="preserve">was introduced. </w:t>
        </w:r>
      </w:ins>
    </w:p>
    <w:p w14:paraId="05BCFDA2" w14:textId="2CA63FF8" w:rsidR="00EF7145" w:rsidRPr="00FC6AF8" w:rsidDel="00EF7145" w:rsidRDefault="00FC6AF8" w:rsidP="00FC6AF8">
      <w:pPr>
        <w:rPr>
          <w:del w:id="1787" w:author="Hellmann, Simon" w:date="2025-08-31T12:05:00Z"/>
          <w:moveTo w:id="1788" w:author="Hellmann, Simon" w:date="2025-08-30T18:02:00Z"/>
          <w:lang w:val="en-US"/>
          <w:rPrChange w:id="1789" w:author="Hellmann, Simon" w:date="2025-08-31T12:12:00Z">
            <w:rPr>
              <w:del w:id="1790" w:author="Hellmann, Simon" w:date="2025-08-31T12:05:00Z"/>
              <w:moveTo w:id="1791" w:author="Hellmann, Simon" w:date="2025-08-30T18:02:00Z"/>
              <w:rFonts w:eastAsia="Garamond" w:cs="Garamond"/>
              <w:lang w:val="en-US"/>
            </w:rPr>
          </w:rPrChange>
        </w:rPr>
        <w:pPrChange w:id="1792" w:author="Hellmann, Simon" w:date="2025-08-31T12:13:00Z">
          <w:pPr>
            <w:ind w:firstLine="0"/>
          </w:pPr>
        </w:pPrChange>
      </w:pPr>
      <w:ins w:id="1793" w:author="Hellmann, Simon" w:date="2025-08-31T12:12:00Z">
        <w:r>
          <w:rPr>
            <w:lang w:val="en-US"/>
          </w:rPr>
          <w:t>In summary, given the hyperparameters in Tab. 1 and 2, the NMPC robustly satisfies constraints on GS filling level through discontinuous substrate feedings predominantly of manure.</w:t>
        </w:r>
      </w:ins>
    </w:p>
    <w:moveToRangeEnd w:id="1748"/>
    <w:p w14:paraId="5668DF84" w14:textId="77777777" w:rsidR="00BE59E7" w:rsidRDefault="00BE59E7" w:rsidP="00FC6AF8">
      <w:pPr>
        <w:rPr>
          <w:lang w:val="en-US"/>
        </w:rPr>
        <w:pPrChange w:id="1794" w:author="Hellmann, Simon" w:date="2025-08-31T12:13:00Z">
          <w:pPr>
            <w:spacing w:after="0" w:line="276" w:lineRule="auto"/>
            <w:ind w:right="0" w:firstLine="0"/>
            <w:jc w:val="left"/>
          </w:pPr>
        </w:pPrChange>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BE59E7" w14:paraId="422BB3F4" w14:textId="77777777" w:rsidTr="00144E26">
        <w:trPr>
          <w:gridAfter w:val="1"/>
          <w:wAfter w:w="6" w:type="dxa"/>
        </w:trPr>
        <w:tc>
          <w:tcPr>
            <w:tcW w:w="4986" w:type="dxa"/>
          </w:tcPr>
          <w:p w14:paraId="44B0AE90" w14:textId="77777777" w:rsidR="00BE59E7" w:rsidRDefault="00BE59E7" w:rsidP="00144E26">
            <w:pPr>
              <w:spacing w:after="0" w:line="276" w:lineRule="auto"/>
              <w:ind w:right="0" w:firstLine="0"/>
              <w:jc w:val="left"/>
              <w:rPr>
                <w:lang w:val="en-US"/>
              </w:rPr>
            </w:pPr>
            <w:r>
              <w:rPr>
                <w:noProof/>
                <w:lang w:val="en-US"/>
              </w:rPr>
              <w:lastRenderedPageBreak/>
              <w:drawing>
                <wp:inline distT="0" distB="0" distL="0" distR="0" wp14:anchorId="500B2770" wp14:editId="56F4E01C">
                  <wp:extent cx="3024000" cy="4535999"/>
                  <wp:effectExtent l="0" t="0" r="5080" b="0"/>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4"/>
                          <a:stretch>
                            <a:fillRect/>
                          </a:stretch>
                        </pic:blipFill>
                        <pic:spPr>
                          <a:xfrm>
                            <a:off x="0" y="0"/>
                            <a:ext cx="3024000" cy="4535999"/>
                          </a:xfrm>
                          <a:prstGeom prst="rect">
                            <a:avLst/>
                          </a:prstGeom>
                        </pic:spPr>
                      </pic:pic>
                    </a:graphicData>
                  </a:graphic>
                </wp:inline>
              </w:drawing>
            </w:r>
          </w:p>
        </w:tc>
        <w:tc>
          <w:tcPr>
            <w:tcW w:w="4986" w:type="dxa"/>
          </w:tcPr>
          <w:p w14:paraId="49259757" w14:textId="77777777" w:rsidR="00BE59E7" w:rsidRDefault="00BE59E7" w:rsidP="00144E26">
            <w:pPr>
              <w:spacing w:after="0" w:line="276" w:lineRule="auto"/>
              <w:ind w:right="0" w:firstLine="0"/>
              <w:jc w:val="left"/>
              <w:rPr>
                <w:lang w:val="en-US"/>
              </w:rPr>
            </w:pPr>
            <w:r>
              <w:rPr>
                <w:noProof/>
                <w:lang w:val="en-US"/>
              </w:rPr>
              <w:drawing>
                <wp:inline distT="0" distB="0" distL="0" distR="0" wp14:anchorId="0B4665A5" wp14:editId="26B62BC2">
                  <wp:extent cx="3024000" cy="4536000"/>
                  <wp:effectExtent l="0" t="0" r="5080" b="0"/>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5"/>
                          <a:stretch>
                            <a:fillRect/>
                          </a:stretch>
                        </pic:blipFill>
                        <pic:spPr>
                          <a:xfrm>
                            <a:off x="0" y="0"/>
                            <a:ext cx="3024000" cy="4536000"/>
                          </a:xfrm>
                          <a:prstGeom prst="rect">
                            <a:avLst/>
                          </a:prstGeom>
                        </pic:spPr>
                      </pic:pic>
                    </a:graphicData>
                  </a:graphic>
                </wp:inline>
              </w:drawing>
            </w:r>
          </w:p>
        </w:tc>
      </w:tr>
      <w:tr w:rsidR="00BE59E7" w:rsidRPr="008D39E8" w14:paraId="185355B1" w14:textId="77777777" w:rsidTr="00144E26">
        <w:tc>
          <w:tcPr>
            <w:tcW w:w="9978" w:type="dxa"/>
            <w:gridSpan w:val="3"/>
          </w:tcPr>
          <w:p w14:paraId="21A37F32" w14:textId="32FF4D4C" w:rsidR="00BE59E7" w:rsidRDefault="00BE59E7" w:rsidP="00144E26">
            <w:pPr>
              <w:spacing w:after="0" w:line="360" w:lineRule="auto"/>
              <w:ind w:right="30" w:firstLine="0"/>
              <w:rPr>
                <w:lang w:val="en-US"/>
              </w:rPr>
            </w:pPr>
            <w:r w:rsidRPr="00BC3910">
              <w:rPr>
                <w:rFonts w:eastAsia="Garamond" w:cs="Garamond"/>
                <w:b/>
                <w:bCs/>
                <w:sz w:val="22"/>
                <w:lang w:val="en-US"/>
              </w:rPr>
              <w:t>Figure 5:</w:t>
            </w:r>
            <w:r w:rsidRPr="00670698">
              <w:rPr>
                <w:lang w:val="en-US"/>
              </w:rPr>
              <w:t xml:space="preserve"> </w:t>
            </w:r>
            <w:r w:rsidRPr="00670698">
              <w:rPr>
                <w:sz w:val="22"/>
                <w:szCs w:val="21"/>
                <w:lang w:val="en-US"/>
              </w:rPr>
              <w:t xml:space="preserve">Dynamic gas production for cogeneration with disturbance feeding and gas storage measurement noise under robust </w:t>
            </w:r>
            <w:ins w:id="1795" w:author="Hellmann, Simon" w:date="2025-08-28T10:40:00Z">
              <w:r w:rsidR="00135E97">
                <w:rPr>
                  <w:sz w:val="22"/>
                  <w:szCs w:val="21"/>
                  <w:lang w:val="en-US"/>
                </w:rPr>
                <w:t xml:space="preserve">model predictive control </w:t>
              </w:r>
            </w:ins>
            <w:del w:id="1796" w:author="Hellmann, Simon" w:date="2025-08-28T10:40:00Z">
              <w:r w:rsidRPr="00670698" w:rsidDel="00135E97">
                <w:rPr>
                  <w:sz w:val="22"/>
                  <w:szCs w:val="21"/>
                  <w:lang w:val="en-US"/>
                </w:rPr>
                <w:delText>MPC</w:delText>
              </w:r>
            </w:del>
            <w:r w:rsidRPr="00670698">
              <w:rPr>
                <w:sz w:val="22"/>
                <w:szCs w:val="21"/>
                <w:lang w:val="en-US"/>
              </w:rPr>
              <w:t xml:space="preserve"> with different implementations of process inhibition. On the left, the ADM1-R3 was implemented conventionally with state-dependent process inhibition, while on the right, process inhibition was ignored in both controller and plant model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Pr="00670698">
              <w:rPr>
                <w:sz w:val="22"/>
                <w:szCs w:val="21"/>
                <w:lang w:val="en-US"/>
              </w:rPr>
              <w:t>. The prediction horizon was 4</w:t>
            </w:r>
            <w:r>
              <w:rPr>
                <w:sz w:val="22"/>
                <w:szCs w:val="21"/>
                <w:lang w:val="en-US"/>
              </w:rPr>
              <w:t>8</w:t>
            </w:r>
            <w:r w:rsidRPr="00670698">
              <w:rPr>
                <w:sz w:val="22"/>
                <w:szCs w:val="21"/>
                <w:lang w:val="en-US"/>
              </w:rPr>
              <w:t xml:space="preserve"> time steps (2</w:t>
            </w:r>
            <w:r>
              <w:rPr>
                <w:sz w:val="22"/>
                <w:szCs w:val="21"/>
                <w:lang w:val="en-US"/>
              </w:rPr>
              <w:t>4</w:t>
            </w:r>
            <w:r w:rsidRPr="00670698">
              <w:rPr>
                <w:sz w:val="22"/>
                <w:szCs w:val="21"/>
                <w:lang w:val="en-US"/>
              </w:rPr>
              <w:t xml:space="preserve"> h). </w:t>
            </w:r>
            <w:ins w:id="1797" w:author="Hellmann, Simon" w:date="2025-08-28T10:41:00Z">
              <w:r w:rsidR="00135E97">
                <w:rPr>
                  <w:rFonts w:eastAsia="Garamond" w:cs="Garamond"/>
                  <w:sz w:val="22"/>
                  <w:lang w:val="en-US"/>
                </w:rPr>
                <w:t>O</w:t>
              </w:r>
              <w:r w:rsidR="00135E97" w:rsidRPr="00E81601">
                <w:rPr>
                  <w:rFonts w:eastAsia="Garamond" w:cs="Garamond"/>
                  <w:sz w:val="22"/>
                  <w:lang w:val="en-US"/>
                </w:rPr>
                <w:t xml:space="preserve">n-times </w:t>
              </w:r>
              <w:r w:rsidR="00135E97">
                <w:rPr>
                  <w:rFonts w:eastAsia="Garamond" w:cs="Garamond"/>
                  <w:sz w:val="22"/>
                  <w:lang w:val="en-US"/>
                </w:rPr>
                <w:t xml:space="preserve">of the combined heat and power unit </w:t>
              </w:r>
            </w:ins>
            <w:del w:id="1798" w:author="Hellmann, Simon" w:date="2025-08-28T10:41:00Z">
              <w:r w:rsidRPr="00670698" w:rsidDel="00135E97">
                <w:rPr>
                  <w:sz w:val="22"/>
                  <w:szCs w:val="21"/>
                  <w:lang w:val="en-US"/>
                </w:rPr>
                <w:delText>CHP on-times</w:delText>
              </w:r>
            </w:del>
            <w:r w:rsidRPr="00670698">
              <w:rPr>
                <w:sz w:val="22"/>
                <w:szCs w:val="21"/>
                <w:lang w:val="en-US"/>
              </w:rPr>
              <w:t xml:space="preserve"> are indicated by grey </w:t>
            </w:r>
            <w:r>
              <w:rPr>
                <w:rFonts w:eastAsia="Garamond" w:cs="Garamond"/>
                <w:sz w:val="22"/>
                <w:lang w:val="en-US"/>
              </w:rPr>
              <w:t xml:space="preserve">background </w:t>
            </w:r>
            <w:r w:rsidRPr="00670698">
              <w:rPr>
                <w:sz w:val="22"/>
                <w:szCs w:val="21"/>
                <w:lang w:val="en-US"/>
              </w:rPr>
              <w:t>shading.</w:t>
            </w:r>
          </w:p>
        </w:tc>
      </w:tr>
    </w:tbl>
    <w:p w14:paraId="00142A48"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p w14:paraId="1954EC93" w14:textId="271A8F91" w:rsidR="00B82ED6" w:rsidDel="00E04011" w:rsidRDefault="00B82ED6" w:rsidP="00B82ED6">
      <w:pPr>
        <w:rPr>
          <w:moveFrom w:id="1799" w:author="Hellmann, Simon" w:date="2025-08-30T18:02:00Z"/>
          <w:rFonts w:eastAsia="Garamond" w:cs="Garamond"/>
          <w:color w:val="000000" w:themeColor="text1"/>
          <w:lang w:val="en-US"/>
        </w:rPr>
      </w:pPr>
      <w:moveFromRangeStart w:id="1800" w:author="Hellmann, Simon" w:date="2025-08-30T18:02:00Z" w:name="move207469362"/>
      <w:moveFrom w:id="1801" w:author="Hellmann, Simon" w:date="2025-08-30T18:02:00Z">
        <w:r w:rsidDel="00E04011">
          <w:rPr>
            <w:rFonts w:eastAsia="Garamond" w:cs="Garamond"/>
            <w:color w:val="000000" w:themeColor="text1"/>
            <w:szCs w:val="24"/>
            <w:lang w:val="en-US"/>
          </w:rPr>
          <w:lastRenderedPageBreak/>
          <w:t xml:space="preserve">Overall, stable process conditions can be maintained by the NMPC despite flexible feeding of varying substrates and disturbances, which agrees well with the findings of </w:t>
        </w:r>
      </w:moveFrom>
      <w:sdt>
        <w:sdtPr>
          <w:rPr>
            <w:rFonts w:eastAsia="Garamond" w:cs="Garamond"/>
            <w:color w:val="000000" w:themeColor="text1"/>
            <w:szCs w:val="24"/>
            <w:lang w:val="en-US"/>
          </w:rPr>
          <w:alias w:val="To edit, see citavi.com/edit"/>
          <w:tag w:val="CitaviPlaceholder#2b22b832-15b3-40f3-8b2d-997d592be4e8"/>
          <w:id w:val="-391662013"/>
          <w:placeholder>
            <w:docPart w:val="161E3B65BD7C47BD86FC254272475860"/>
          </w:placeholder>
        </w:sdtPr>
        <w:sdtContent>
          <w:moveFrom w:id="1802" w:author="Hellmann, Simon" w:date="2025-08-30T18:02:00Z">
            <w:r w:rsidDel="00E04011">
              <w:rPr>
                <w:rFonts w:eastAsia="Garamond" w:cs="Garamond"/>
                <w:color w:val="000000" w:themeColor="text1"/>
                <w:szCs w:val="24"/>
                <w:lang w:val="en-US"/>
              </w:rPr>
              <w:fldChar w:fldCharType="begin"/>
            </w:r>
            <w:r w:rsidR="00A551DA" w:rsidDel="00E0401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}</w:instrText>
            </w:r>
            <w:r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fldChar w:fldCharType="begin"/>
            </w:r>
            <w:r w:rsidR="00110331" w:rsidDel="00E04011">
              <w:rPr>
                <w:rFonts w:eastAsia="Garamond" w:cs="Garamond"/>
                <w:color w:val="000000" w:themeColor="text1"/>
                <w:szCs w:val="24"/>
                <w:lang w:val="en-US"/>
              </w:rPr>
              <w:instrText>HYPERLINK "#_CTVL001977d69209d6a4035ae06308c16491874" \o "Mauky, E.; Weinrich, S.; Jacobi, H.-F.; Nägele, H.-J.; Liebetrau, J.; Nelles, M. (2017): Demand-driven biogas production by flexible feeding in full-s…"</w:instrText>
            </w:r>
            <w:r w:rsidR="00110331"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t>Mauky et al.</w:t>
            </w:r>
            <w:r w:rsidR="00110331" w:rsidDel="00E04011">
              <w:rPr>
                <w:rFonts w:eastAsia="Garamond" w:cs="Garamond"/>
                <w:color w:val="000000" w:themeColor="text1"/>
                <w:szCs w:val="24"/>
                <w:lang w:val="en-US"/>
              </w:rPr>
              <w:fldChar w:fldCharType="end"/>
            </w:r>
            <w:r w:rsidDel="00E04011">
              <w:rPr>
                <w:rFonts w:eastAsia="Garamond" w:cs="Garamond"/>
                <w:color w:val="000000" w:themeColor="text1"/>
                <w:szCs w:val="24"/>
                <w:lang w:val="en-US"/>
              </w:rPr>
              <w:fldChar w:fldCharType="end"/>
            </w:r>
          </w:moveFrom>
        </w:sdtContent>
      </w:sdt>
      <w:moveFrom w:id="1803" w:author="Hellmann, Simon" w:date="2025-08-30T18:02:00Z">
        <w:r w:rsidDel="00E04011">
          <w:rPr>
            <w:rFonts w:eastAsia="Garamond" w:cs="Garamond"/>
            <w:color w:val="000000" w:themeColor="text1"/>
            <w:szCs w:val="24"/>
            <w:lang w:val="en-US"/>
          </w:rPr>
          <w:t xml:space="preserve"> </w:t>
        </w:r>
      </w:moveFrom>
      <w:sdt>
        <w:sdtPr>
          <w:rPr>
            <w:rFonts w:eastAsia="Garamond" w:cs="Garamond"/>
            <w:color w:val="000000" w:themeColor="text1"/>
            <w:szCs w:val="24"/>
            <w:lang w:val="en-US"/>
          </w:rPr>
          <w:alias w:val="To edit, see citavi.com/edit"/>
          <w:tag w:val="CitaviPlaceholder#ec1dd715-c292-4bad-8e99-8320b52e55e1"/>
          <w:id w:val="168841571"/>
          <w:placeholder>
            <w:docPart w:val="161E3B65BD7C47BD86FC254272475860"/>
          </w:placeholder>
        </w:sdtPr>
        <w:sdtContent>
          <w:moveFrom w:id="1804" w:author="Hellmann, Simon" w:date="2025-08-30T18:02:00Z">
            <w:r w:rsidDel="00E04011">
              <w:rPr>
                <w:rFonts w:eastAsia="Garamond" w:cs="Garamond"/>
                <w:color w:val="000000" w:themeColor="text1"/>
                <w:szCs w:val="24"/>
                <w:lang w:val="en-US"/>
              </w:rPr>
              <w:fldChar w:fldCharType="begin"/>
            </w:r>
            <w:r w:rsidR="00A551DA" w:rsidDel="00E0401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5vdGVzIjoiSm91cm5hbCBBcnRpY2xlIi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4LTMwVDE1OjAxOjA4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cpIn1dfSwiVGFnIjoiQ2l0YXZpUGxhY2Vob2xkZXIjZmY2ZDUzMjAtZjE0NS00NjY5LWFhMTgtNTU5OWZhYTE3NTM1IiwiVGV4dCI6IigyMDE3KSIsIldBSVZlcnNpb24iOiI2LjE5LjIuMSJ9}</w:instrText>
            </w:r>
            <w:r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fldChar w:fldCharType="begin"/>
            </w:r>
            <w:r w:rsidR="00110331" w:rsidDel="00E04011">
              <w:rPr>
                <w:rFonts w:eastAsia="Garamond" w:cs="Garamond"/>
                <w:color w:val="000000" w:themeColor="text1"/>
                <w:szCs w:val="24"/>
                <w:lang w:val="en-US"/>
              </w:rPr>
              <w:instrText>HYPERLINK "#_CTVL001977d69209d6a4035ae06308c16491874" \o "Mauky, E.; Weinrich, S.; Jacobi, H.-F.; Nägele, H.-J.; Liebetrau, J.; Nelles, M. (2017): Demand-driven biogas production by flexible feeding in full-s…"</w:instrText>
            </w:r>
            <w:r w:rsidR="00110331"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t>(2017)</w:t>
            </w:r>
            <w:r w:rsidR="00110331" w:rsidDel="00E04011">
              <w:rPr>
                <w:rFonts w:eastAsia="Garamond" w:cs="Garamond"/>
                <w:color w:val="000000" w:themeColor="text1"/>
                <w:szCs w:val="24"/>
                <w:lang w:val="en-US"/>
              </w:rPr>
              <w:fldChar w:fldCharType="end"/>
            </w:r>
            <w:r w:rsidDel="00E04011">
              <w:rPr>
                <w:rFonts w:eastAsia="Garamond" w:cs="Garamond"/>
                <w:color w:val="000000" w:themeColor="text1"/>
                <w:szCs w:val="24"/>
                <w:lang w:val="en-US"/>
              </w:rPr>
              <w:fldChar w:fldCharType="end"/>
            </w:r>
          </w:moveFrom>
        </w:sdtContent>
      </w:sdt>
      <w:moveFrom w:id="1805" w:author="Hellmann, Simon" w:date="2025-08-30T18:02:00Z">
        <w:r w:rsidDel="00E04011">
          <w:rPr>
            <w:rFonts w:eastAsia="Garamond" w:cs="Garamond"/>
            <w:color w:val="000000" w:themeColor="text1"/>
            <w:szCs w:val="24"/>
            <w:lang w:val="en-US"/>
          </w:rPr>
          <w:t xml:space="preserve"> and </w:t>
        </w:r>
      </w:moveFrom>
      <w:sdt>
        <w:sdtPr>
          <w:rPr>
            <w:rFonts w:eastAsia="Garamond" w:cs="Garamond"/>
            <w:color w:val="000000" w:themeColor="text1"/>
            <w:szCs w:val="24"/>
            <w:lang w:val="en-US"/>
          </w:rPr>
          <w:alias w:val="To edit, see citavi.com/edit"/>
          <w:tag w:val="CitaviPlaceholder#392d17f9-6e40-4985-bf3b-bb514b6552a7"/>
          <w:id w:val="1093587364"/>
          <w:placeholder>
            <w:docPart w:val="9F99E1518FC9442A8E0C9E4E99D90380"/>
          </w:placeholder>
        </w:sdtPr>
        <w:sdtContent>
          <w:moveFrom w:id="1806" w:author="Hellmann, Simon" w:date="2025-08-30T18:02:00Z">
            <w:r w:rsidDel="00E04011">
              <w:rPr>
                <w:rFonts w:eastAsia="Garamond" w:cs="Garamond"/>
                <w:color w:val="000000" w:themeColor="text1"/>
                <w:szCs w:val="24"/>
                <w:lang w:val="en-US"/>
              </w:rPr>
              <w:fldChar w:fldCharType="begin"/>
            </w:r>
            <w:r w:rsidR="00A551DA" w:rsidDel="00E0401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JCaW9jaGVtaWNhbCBDb252ZXJzaW9uIERlcGFydG1lbnQsIERCRlogRGV1dHNjaGVzIEJpb21hc3NlZm9yc2NodW5nc3plbnRydW0gR2VtZWlubsO8dHppZ2UgR21iSCwgVG9yZ2F1ZXIgU3RyLiAxMTYsIDA0MzQ3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iI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Ob3RlcyI6IkpvdXJuYWwgQXJ0aWNsZSI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gtMzBUMTU6MDE6MDgiLCJQcm9qZWN0Ijp7IiRyZWYiOiI4In19LCJVc2VOdW1iZXJpbmdUeXBlT2ZQYXJlbnREb2N1bWVudCI6ZmFsc2V9XSwiRm9ybWF0dGVkVGV4dCI6eyIkaWQiOiIyNiIsIkNvdW50IjoxLCJUZXh0VW5pdHMiOlt7IiRpZCI6IjI3IiwiRm9udFN0eWxlIjp7IiRpZCI6IjI4IiwiTmV1dHJhbCI6dHJ1ZX0sIlJlYWRpbmdPcmRlciI6MSwiVGV4dCI6IkJvbmsgZXQgYWwuIn1dfSwiVGFnIjoiQ2l0YXZpUGxhY2Vob2xkZXIjMzNjNzk4MGYtYTQ5MS00MjYxLTlmM2ItM2YxMzZmZWI2YTUyIiwiVGV4dCI6IkJvbmsgZXQgYWwuIiwiV0FJVmVyc2lvbiI6IjYuMTkuMi4xIn0=}</w:instrText>
            </w:r>
            <w:r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fldChar w:fldCharType="begin"/>
            </w:r>
            <w:r w:rsidR="00110331" w:rsidDel="00E04011">
              <w:rPr>
                <w:rFonts w:eastAsia="Garamond" w:cs="Garamond"/>
                <w:color w:val="000000" w:themeColor="text1"/>
                <w:szCs w:val="24"/>
                <w:lang w:val="en-US"/>
              </w:rPr>
              <w:instrText>HYPERLINK "#_CTVL001f946c55861c14065a6faac3de0573d70" \o "Bonk, F.; Popp, D.; Weinrich, S.; Sträuber, H.; Kleinsteuber, S.; Harms, H.; Centler, F. (2018): Intermittent fasting for microbes: how discontinuous …"</w:instrText>
            </w:r>
            <w:r w:rsidR="00110331"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t>Bonk et al.</w:t>
            </w:r>
            <w:r w:rsidR="00110331" w:rsidDel="00E04011">
              <w:rPr>
                <w:rFonts w:eastAsia="Garamond" w:cs="Garamond"/>
                <w:color w:val="000000" w:themeColor="text1"/>
                <w:szCs w:val="24"/>
                <w:lang w:val="en-US"/>
              </w:rPr>
              <w:fldChar w:fldCharType="end"/>
            </w:r>
            <w:r w:rsidDel="00E04011">
              <w:rPr>
                <w:rFonts w:eastAsia="Garamond" w:cs="Garamond"/>
                <w:color w:val="000000" w:themeColor="text1"/>
                <w:szCs w:val="24"/>
                <w:lang w:val="en-US"/>
              </w:rPr>
              <w:fldChar w:fldCharType="end"/>
            </w:r>
          </w:moveFrom>
        </w:sdtContent>
      </w:sdt>
      <w:moveFrom w:id="1807" w:author="Hellmann, Simon" w:date="2025-08-30T18:02:00Z">
        <w:r w:rsidDel="00E04011">
          <w:rPr>
            <w:rFonts w:eastAsia="Garamond" w:cs="Garamond"/>
            <w:color w:val="000000" w:themeColor="text1"/>
            <w:szCs w:val="24"/>
            <w:lang w:val="en-US"/>
          </w:rPr>
          <w:t xml:space="preserve"> </w:t>
        </w:r>
      </w:moveFrom>
      <w:sdt>
        <w:sdtPr>
          <w:rPr>
            <w:rFonts w:eastAsia="Garamond" w:cs="Garamond"/>
            <w:color w:val="000000" w:themeColor="text1"/>
            <w:szCs w:val="24"/>
            <w:lang w:val="en-US"/>
          </w:rPr>
          <w:alias w:val="To edit, see citavi.com/edit"/>
          <w:tag w:val="CitaviPlaceholder#eaba630d-0ad8-4a55-8976-37984df65792"/>
          <w:id w:val="845520294"/>
          <w:placeholder>
            <w:docPart w:val="9F99E1518FC9442A8E0C9E4E99D90380"/>
          </w:placeholder>
        </w:sdtPr>
        <w:sdtContent>
          <w:moveFrom w:id="1808" w:author="Hellmann, Simon" w:date="2025-08-30T18:02:00Z">
            <w:r w:rsidDel="00E04011">
              <w:rPr>
                <w:rFonts w:eastAsia="Garamond" w:cs="Garamond"/>
                <w:color w:val="000000" w:themeColor="text1"/>
                <w:szCs w:val="24"/>
                <w:lang w:val="en-US"/>
              </w:rPr>
              <w:fldChar w:fldCharType="begin"/>
            </w:r>
            <w:r w:rsidR="00A551DA" w:rsidDel="00E0401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yQmlvY2hlbWljYWwgQ29udmVyc2lvbiBEZXBhcnRtZW50LCBEQkZaIERldXRzY2hlcyBCaW9tYXNzZWZvcnNjaHVuZ3N6ZW50cnVtIEdlbWVpbm7DvHR6aWdlIEdtYkgsIFRvcmdhdWVyIFN0ci4gMTE2LCAwNDM0Ny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4i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m90ZXMiOiJKb3VybmFsIEFydGljbGUi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4LTMwVDE1OjAxOjA4IiwiUHJvamVjdCI6eyIkcmVmIjoiOCJ9fSwiVXNlTnVtYmVyaW5nVHlwZU9mUGFyZW50RG9jdW1lbnQiOmZhbHNlLCJZZWFyT25seSI6dHJ1ZX1dLCJGb3JtYXR0ZWRUZXh0Ijp7IiRpZCI6IjI2IiwiQ291bnQiOjEsIlRleHRVbml0cyI6W3siJGlkIjoiMjciLCJGb250U3R5bGUiOnsiJGlkIjoiMjgiLCJOZXV0cmFsIjp0cnVlfSwiUmVhZGluZ09yZGVyIjoxLCJUZXh0IjoiKDIwMTgpIn1dfSwiVGFnIjoiQ2l0YXZpUGxhY2Vob2xkZXIjZDBjN2VkYzYtMDUxNi00OTIxLTk4MmYtMTRlMDM3Mjc5OWQ5IiwiVGV4dCI6IigyMDE4KSIsIldBSVZlcnNpb24iOiI2LjE5LjIuMSJ9}</w:instrText>
            </w:r>
            <w:r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fldChar w:fldCharType="begin"/>
            </w:r>
            <w:r w:rsidR="00110331" w:rsidDel="00E04011">
              <w:rPr>
                <w:rFonts w:eastAsia="Garamond" w:cs="Garamond"/>
                <w:color w:val="000000" w:themeColor="text1"/>
                <w:szCs w:val="24"/>
                <w:lang w:val="en-US"/>
              </w:rPr>
              <w:instrText>HYPERLINK "#_CTVL001f946c55861c14065a6faac3de0573d70" \o "Bonk, F.; Popp, D.; Weinrich, S.; Sträuber, H.; Kleinsteuber, S.; Harms, H.; Centler, F. (2018): Intermittent fasting for microbes: how discontinuous …"</w:instrText>
            </w:r>
            <w:r w:rsidR="00110331"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t>(2018)</w:t>
            </w:r>
            <w:r w:rsidR="00110331" w:rsidDel="00E04011">
              <w:rPr>
                <w:rFonts w:eastAsia="Garamond" w:cs="Garamond"/>
                <w:color w:val="000000" w:themeColor="text1"/>
                <w:szCs w:val="24"/>
                <w:lang w:val="en-US"/>
              </w:rPr>
              <w:fldChar w:fldCharType="end"/>
            </w:r>
            <w:r w:rsidDel="00E04011">
              <w:rPr>
                <w:rFonts w:eastAsia="Garamond" w:cs="Garamond"/>
                <w:color w:val="000000" w:themeColor="text1"/>
                <w:szCs w:val="24"/>
                <w:lang w:val="en-US"/>
              </w:rPr>
              <w:fldChar w:fldCharType="end"/>
            </w:r>
          </w:moveFrom>
        </w:sdtContent>
      </w:sdt>
      <w:moveFrom w:id="1809" w:author="Hellmann, Simon" w:date="2025-08-30T18:02:00Z">
        <w:r w:rsidDel="00E04011">
          <w:rPr>
            <w:rFonts w:eastAsia="Garamond" w:cs="Garamond"/>
            <w:color w:val="000000" w:themeColor="text1"/>
            <w:szCs w:val="24"/>
            <w:lang w:val="en-US"/>
          </w:rPr>
          <w:t xml:space="preserve">. Moreover, </w:t>
        </w:r>
        <w:r w:rsidDel="00E04011">
          <w:rPr>
            <w:rFonts w:eastAsia="Garamond" w:cs="Garamond"/>
            <w:color w:val="000000" w:themeColor="text1"/>
            <w:lang w:val="en-US"/>
          </w:rPr>
          <w:t>t</w:t>
        </w:r>
        <w:r w:rsidRPr="607452AF" w:rsidDel="00E04011">
          <w:rPr>
            <w:rFonts w:eastAsia="Garamond" w:cs="Garamond"/>
            <w:color w:val="000000" w:themeColor="text1"/>
            <w:lang w:val="en-US"/>
          </w:rPr>
          <w:t xml:space="preserve">he controller </w:t>
        </w:r>
        <w:r w:rsidDel="00E04011">
          <w:rPr>
            <w:rFonts w:eastAsia="Garamond" w:cs="Garamond"/>
            <w:color w:val="000000" w:themeColor="text1"/>
            <w:lang w:val="en-US"/>
          </w:rPr>
          <w:t>retains p</w:t>
        </w:r>
        <w:r w:rsidRPr="607452AF" w:rsidDel="00E04011">
          <w:rPr>
            <w:rFonts w:eastAsia="Garamond" w:cs="Garamond"/>
            <w:color w:val="000000" w:themeColor="text1"/>
            <w:lang w:val="en-US"/>
          </w:rPr>
          <w:t xml:space="preserve">rocess inhibition </w:t>
        </w:r>
        <w:r w:rsidDel="00E04011">
          <w:rPr>
            <w:rFonts w:eastAsia="Garamond" w:cs="Garamond"/>
            <w:color w:val="000000" w:themeColor="text1"/>
            <w:lang w:val="en-US"/>
          </w:rPr>
          <w:t>at stable levels</w:t>
        </w:r>
        <w:r w:rsidRPr="00E94A0A" w:rsidDel="00E04011">
          <w:rPr>
            <w:rFonts w:eastAsia="Garamond" w:cs="Garamond"/>
            <w:color w:val="000000" w:themeColor="text1"/>
            <w:lang w:val="en-US"/>
          </w:rPr>
          <w:t xml:space="preserve"> </w:t>
        </w:r>
        <w:r w:rsidDel="00E04011">
          <w:rPr>
            <w:rFonts w:eastAsia="Garamond" w:cs="Garamond"/>
            <w:color w:val="000000" w:themeColor="text1"/>
            <w:lang w:val="en-US"/>
          </w:rPr>
          <w:t xml:space="preserve">throughout </w:t>
        </w:r>
      </w:moveFrom>
    </w:p>
    <w:p w14:paraId="36AFF5B6" w14:textId="6B900E76" w:rsidR="00BE59E7" w:rsidDel="00E04011" w:rsidRDefault="00BE59E7" w:rsidP="00BE59E7">
      <w:pPr>
        <w:ind w:firstLine="0"/>
        <w:rPr>
          <w:moveFrom w:id="1810" w:author="Hellmann, Simon" w:date="2025-08-30T18:02:00Z"/>
          <w:rFonts w:eastAsia="Garamond" w:cs="Garamond"/>
          <w:lang w:val="en-US"/>
        </w:rPr>
      </w:pPr>
      <w:moveFrom w:id="1811" w:author="Hellmann, Simon" w:date="2025-08-30T18:02:00Z">
        <w:r w:rsidDel="00E04011">
          <w:rPr>
            <w:rFonts w:eastAsia="Garamond" w:cs="Garamond"/>
            <w:color w:val="000000" w:themeColor="text1"/>
            <w:lang w:val="en-US"/>
          </w:rPr>
          <w:t xml:space="preserve">the entire simulation, albeit at a low </w:t>
        </w:r>
        <w:r w:rsidRPr="607452AF" w:rsidDel="00E04011">
          <w:rPr>
            <w:rFonts w:eastAsia="Garamond" w:cs="Garamond"/>
            <w:color w:val="000000" w:themeColor="text1"/>
            <w:lang w:val="en-US"/>
          </w:rPr>
          <w:t>ammonia inhibition</w:t>
        </w:r>
        <w:r w:rsidDel="00E04011">
          <w:rPr>
            <w:rFonts w:eastAsia="Garamond" w:cs="Garamond"/>
            <w:color w:val="000000" w:themeColor="text1"/>
            <w:lang w:val="en-US"/>
          </w:rPr>
          <w:t xml:space="preserve"> factor in the range </w:t>
        </w:r>
        <w:r w:rsidRPr="607452AF" w:rsidDel="00E04011">
          <w:rPr>
            <w:rFonts w:eastAsia="Garamond" w:cs="Garamond"/>
            <w:color w:val="000000" w:themeColor="text1"/>
            <w:lang w:val="en-US"/>
          </w:rPr>
          <w:t xml:space="preserve">of </w:t>
        </w:r>
        <w:r w:rsidDel="00E04011">
          <w:rPr>
            <w:rFonts w:eastAsia="Garamond" w:cs="Garamond"/>
            <w:color w:val="000000" w:themeColor="text1"/>
            <w:lang w:val="en-US"/>
          </w:rPr>
          <w:t>0.25-</w:t>
        </w:r>
        <w:r w:rsidRPr="607452AF" w:rsidDel="00E04011">
          <w:rPr>
            <w:rFonts w:eastAsia="Garamond" w:cs="Garamond"/>
            <w:color w:val="000000" w:themeColor="text1"/>
            <w:lang w:val="en-US"/>
          </w:rPr>
          <w:t>0.</w:t>
        </w:r>
        <w:r w:rsidDel="00E04011">
          <w:rPr>
            <w:rFonts w:eastAsia="Garamond" w:cs="Garamond"/>
            <w:color w:val="000000" w:themeColor="text1"/>
            <w:lang w:val="en-US"/>
          </w:rPr>
          <w:t>3. T</w:t>
        </w:r>
        <w:r w:rsidRPr="607452AF" w:rsidDel="00E04011">
          <w:rPr>
            <w:rFonts w:eastAsia="Garamond" w:cs="Garamond"/>
            <w:color w:val="000000" w:themeColor="text1"/>
            <w:lang w:val="en-US"/>
          </w:rPr>
          <w:t>he other</w:t>
        </w:r>
        <w:r w:rsidDel="00E04011">
          <w:rPr>
            <w:rFonts w:eastAsia="Garamond" w:cs="Garamond"/>
            <w:color w:val="000000" w:themeColor="text1"/>
            <w:lang w:val="en-US"/>
          </w:rPr>
          <w:t xml:space="preserve"> </w:t>
        </w:r>
        <w:r w:rsidRPr="607452AF" w:rsidDel="00E04011">
          <w:rPr>
            <w:rFonts w:eastAsia="Garamond" w:cs="Garamond"/>
            <w:color w:val="000000" w:themeColor="text1"/>
            <w:lang w:val="en-US"/>
          </w:rPr>
          <w:t xml:space="preserve">two inhibition factors </w:t>
        </w:r>
        <w:r w:rsidDel="00E04011">
          <w:rPr>
            <w:rFonts w:eastAsia="Garamond" w:cs="Garamond"/>
            <w:color w:val="000000" w:themeColor="text1"/>
            <w:lang w:val="en-US"/>
          </w:rPr>
          <w:t xml:space="preserve">of </w:t>
        </w:r>
        <w:r w:rsidDel="00E04011">
          <w:rPr>
            <w:rFonts w:eastAsia="Garamond" w:cs="Garamond"/>
            <w:lang w:val="en-US"/>
          </w:rPr>
          <w:t xml:space="preserve">nitrogen limitation and pH inhibition remain </w:t>
        </w:r>
        <w:r w:rsidDel="00E04011">
          <w:rPr>
            <w:rFonts w:eastAsia="Garamond" w:cs="Garamond"/>
            <w:color w:val="000000" w:themeColor="text1"/>
            <w:lang w:val="en-US"/>
          </w:rPr>
          <w:t xml:space="preserve">at </w:t>
        </w:r>
        <w:r w:rsidRPr="607452AF" w:rsidDel="00E04011">
          <w:rPr>
            <w:rFonts w:eastAsia="Garamond" w:cs="Garamond"/>
            <w:color w:val="000000" w:themeColor="text1"/>
            <w:lang w:val="en-US"/>
          </w:rPr>
          <w:t>almost 1</w:t>
        </w:r>
        <w:r w:rsidR="00947B68" w:rsidDel="00E04011">
          <w:rPr>
            <w:rFonts w:eastAsia="Garamond" w:cs="Garamond"/>
            <w:color w:val="000000" w:themeColor="text1"/>
            <w:lang w:val="en-US"/>
          </w:rPr>
          <w:t>, rendering them practically inactive</w:t>
        </w:r>
        <w:r w:rsidDel="00E04011">
          <w:rPr>
            <w:rFonts w:eastAsia="Garamond" w:cs="Garamond"/>
            <w:color w:val="000000" w:themeColor="text1"/>
            <w:lang w:val="en-US"/>
          </w:rPr>
          <w:t xml:space="preserve"> </w:t>
        </w:r>
        <w:r w:rsidDel="00E04011">
          <w:rPr>
            <w:rFonts w:eastAsia="Garamond" w:cs="Garamond"/>
            <w:lang w:val="en-US"/>
          </w:rPr>
          <w:t xml:space="preserve">(plots not shown). Stable process operation at low levels of ammonia inhibition factors has also been reported by </w:t>
        </w:r>
      </w:moveFrom>
      <w:sdt>
        <w:sdtPr>
          <w:rPr>
            <w:rFonts w:eastAsia="Garamond" w:cs="Garamond"/>
            <w:lang w:val="en-US"/>
          </w:rPr>
          <w:alias w:val="To edit, see citavi.com/edit"/>
          <w:tag w:val="CitaviPlaceholder#735436c7-5d13-42f2-8359-3a160a60b646"/>
          <w:id w:val="-1074275746"/>
          <w:placeholder>
            <w:docPart w:val="FF00EFC8D55243BCBF00158752D4EDBE"/>
          </w:placeholder>
        </w:sdtPr>
        <w:sdtContent>
          <w:moveFrom w:id="1812" w:author="Hellmann, Simon" w:date="2025-08-30T18:02:00Z">
            <w:r w:rsidDel="00E04011">
              <w:rPr>
                <w:rFonts w:eastAsia="Garamond" w:cs="Garamond"/>
                <w:lang w:val="en-US"/>
              </w:rPr>
              <w:fldChar w:fldCharType="begin"/>
            </w:r>
            <w:r w:rsidR="00A551DA" w:rsidDel="00E0401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CaWJUZVhLZXkiOiJXZWlucmljaDIwMjEi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m90ZXMiOiJKb3VybmFsIEFydGljbGUi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gtMzBUMTU6MDE6MDg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2I0MWNhZmY1LTBmNjAtNGJhMC1hYTgyLTA1ZDU1NTA1NTUwZiIsIlRleHQiOiJXZWlucmljaCBldCBhbC4iLCJXQUlWZXJzaW9uIjoiNi4xOS4yLjEifQ==}</w:instrText>
            </w:r>
            <w:r w:rsidDel="00E04011">
              <w:rPr>
                <w:rFonts w:eastAsia="Garamond" w:cs="Garamond"/>
                <w:lang w:val="en-US"/>
              </w:rPr>
              <w:fldChar w:fldCharType="separate"/>
            </w:r>
            <w:r w:rsidR="00110331" w:rsidDel="00E04011">
              <w:rPr>
                <w:rFonts w:eastAsia="Garamond" w:cs="Garamond"/>
                <w:lang w:val="en-US"/>
              </w:rPr>
              <w:fldChar w:fldCharType="begin"/>
            </w:r>
            <w:r w:rsidR="00110331" w:rsidDel="00E04011">
              <w:rPr>
                <w:rFonts w:eastAsia="Garamond" w:cs="Garamond"/>
                <w:lang w:val="en-US"/>
              </w:rPr>
              <w:instrText>HYPERLINK "#_CTVL0016df8aa821b7747acb1edb4d9183c161a" \o "Weinrich, S.; Mauky, E.; Schmidt, T.; Krebs, C.; Liebetrau, J.; Nelles, M. (2021): Systematic simplification of the Anaerobic Digestion Model No. 1 (A…"</w:instrText>
            </w:r>
            <w:r w:rsidR="00110331" w:rsidDel="00E04011">
              <w:rPr>
                <w:rFonts w:eastAsia="Garamond" w:cs="Garamond"/>
                <w:lang w:val="en-US"/>
              </w:rPr>
              <w:fldChar w:fldCharType="separate"/>
            </w:r>
            <w:r w:rsidR="00110331" w:rsidDel="00E04011">
              <w:rPr>
                <w:rFonts w:eastAsia="Garamond" w:cs="Garamond"/>
                <w:lang w:val="en-US"/>
              </w:rPr>
              <w:t>Weinrich et al.</w:t>
            </w:r>
            <w:r w:rsidR="00110331" w:rsidDel="00E04011">
              <w:rPr>
                <w:rFonts w:eastAsia="Garamond" w:cs="Garamond"/>
                <w:lang w:val="en-US"/>
              </w:rPr>
              <w:fldChar w:fldCharType="end"/>
            </w:r>
            <w:r w:rsidDel="00E04011">
              <w:rPr>
                <w:rFonts w:eastAsia="Garamond" w:cs="Garamond"/>
                <w:lang w:val="en-US"/>
              </w:rPr>
              <w:fldChar w:fldCharType="end"/>
            </w:r>
          </w:moveFrom>
        </w:sdtContent>
      </w:sdt>
      <w:moveFrom w:id="1813" w:author="Hellmann, Simon" w:date="2025-08-30T18:02:00Z">
        <w:r w:rsidDel="00E04011">
          <w:rPr>
            <w:rFonts w:eastAsia="Garamond" w:cs="Garamond"/>
            <w:lang w:val="en-US"/>
          </w:rPr>
          <w:t xml:space="preserve"> </w:t>
        </w:r>
      </w:moveFrom>
      <w:sdt>
        <w:sdtPr>
          <w:rPr>
            <w:rFonts w:eastAsia="Garamond" w:cs="Garamond"/>
            <w:lang w:val="en-US"/>
          </w:rPr>
          <w:alias w:val="To edit, see citavi.com/edit"/>
          <w:tag w:val="CitaviPlaceholder#0a69f396-9b95-4e22-a704-c7ba13311d7b"/>
          <w:id w:val="-1493792421"/>
          <w:placeholder>
            <w:docPart w:val="FF00EFC8D55243BCBF00158752D4EDBE"/>
          </w:placeholder>
        </w:sdtPr>
        <w:sdtContent>
          <w:moveFrom w:id="1814" w:author="Hellmann, Simon" w:date="2025-08-30T18:02:00Z">
            <w:r w:rsidDel="00E04011">
              <w:rPr>
                <w:rFonts w:eastAsia="Garamond" w:cs="Garamond"/>
                <w:lang w:val="en-US"/>
              </w:rPr>
              <w:fldChar w:fldCharType="begin"/>
            </w:r>
            <w:r w:rsidR="00A551DA" w:rsidDel="00E0401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Ii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5vdGVzIjoiSm91cm5hbCBBcnRpY2xlIi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4LTMwVDE1OjAxOjA4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MDc0Mzk2ZjgtOGIxOC00MmRmLThhNmEtZGZiYmRlYTgwMDFmIiwiVGV4dCI6IigyMDIxKSIsIldBSVZlcnNpb24iOiI2LjE5LjIuMSJ9}</w:instrText>
            </w:r>
            <w:r w:rsidDel="00E04011">
              <w:rPr>
                <w:rFonts w:eastAsia="Garamond" w:cs="Garamond"/>
                <w:lang w:val="en-US"/>
              </w:rPr>
              <w:fldChar w:fldCharType="separate"/>
            </w:r>
            <w:r w:rsidR="00110331" w:rsidDel="00E04011">
              <w:rPr>
                <w:rFonts w:eastAsia="Garamond" w:cs="Garamond"/>
                <w:lang w:val="en-US"/>
              </w:rPr>
              <w:fldChar w:fldCharType="begin"/>
            </w:r>
            <w:r w:rsidR="00110331" w:rsidDel="00E04011">
              <w:rPr>
                <w:rFonts w:eastAsia="Garamond" w:cs="Garamond"/>
                <w:lang w:val="en-US"/>
              </w:rPr>
              <w:instrText>HYPERLINK "#_CTVL0016df8aa821b7747acb1edb4d9183c161a" \o "Weinrich, S.; Mauky, E.; Schmidt, T.; Krebs, C.; Liebetrau, J.; Nelles, M. (2021): Systematic simplification of the Anaerobic Digestion Model No. 1 (A…"</w:instrText>
            </w:r>
            <w:r w:rsidR="00110331" w:rsidDel="00E04011">
              <w:rPr>
                <w:rFonts w:eastAsia="Garamond" w:cs="Garamond"/>
                <w:lang w:val="en-US"/>
              </w:rPr>
              <w:fldChar w:fldCharType="separate"/>
            </w:r>
            <w:r w:rsidR="00110331" w:rsidDel="00E04011">
              <w:rPr>
                <w:rFonts w:eastAsia="Garamond" w:cs="Garamond"/>
                <w:lang w:val="en-US"/>
              </w:rPr>
              <w:t>(2021)</w:t>
            </w:r>
            <w:r w:rsidR="00110331" w:rsidDel="00E04011">
              <w:rPr>
                <w:rFonts w:eastAsia="Garamond" w:cs="Garamond"/>
                <w:lang w:val="en-US"/>
              </w:rPr>
              <w:fldChar w:fldCharType="end"/>
            </w:r>
            <w:r w:rsidDel="00E04011">
              <w:rPr>
                <w:rFonts w:eastAsia="Garamond" w:cs="Garamond"/>
                <w:lang w:val="en-US"/>
              </w:rPr>
              <w:fldChar w:fldCharType="end"/>
            </w:r>
          </w:moveFrom>
        </w:sdtContent>
      </w:sdt>
      <w:moveFrom w:id="1815" w:author="Hellmann, Simon" w:date="2025-08-30T18:02:00Z">
        <w:r w:rsidDel="00E04011">
          <w:rPr>
            <w:rFonts w:eastAsia="Garamond" w:cs="Garamond"/>
            <w:lang w:val="en-US"/>
          </w:rPr>
          <w:t xml:space="preserve"> and </w:t>
        </w:r>
      </w:moveFrom>
      <w:sdt>
        <w:sdtPr>
          <w:rPr>
            <w:rFonts w:eastAsia="Garamond" w:cs="Garamond"/>
            <w:lang w:val="en-US"/>
          </w:rPr>
          <w:alias w:val="To edit, see citavi.com/edit"/>
          <w:tag w:val="CitaviPlaceholder#fa21e779-701b-4d3f-8b31-1271134211fd"/>
          <w:id w:val="-1755276267"/>
          <w:placeholder>
            <w:docPart w:val="FF00EFC8D55243BCBF00158752D4EDBE"/>
          </w:placeholder>
        </w:sdtPr>
        <w:sdtContent>
          <w:moveFrom w:id="1816" w:author="Hellmann, Simon" w:date="2025-08-30T18:02:00Z">
            <w:r w:rsidDel="00E04011">
              <w:rPr>
                <w:rFonts w:eastAsia="Garamond" w:cs="Garamond"/>
                <w:lang w:val="en-US"/>
              </w:rPr>
              <w:fldChar w:fldCharType="begin"/>
            </w:r>
            <w:r w:rsidR="00A551DA" w:rsidDel="00E0401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xM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4OTc3MTMyIiwiVXJpU3RyaW5nIjoiaHR0cDovL3d3dy5uY2JpLm5sbS5uaWguZ292L3B1Ym1lZC8xODk3NzE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FQxNDoxNjo1MCIsIk1vZGlmaWVkQnkiOiJfSGVsbG1hbm4sIFNpbW9uIiwiSWQiOiI5YTI0MzEzOC02NTk1LTQxNjUtYjRlZi0wMTE0Mzc3Nzg0NDUiLCJNb2RpZmllZE9uIjoiMjAyNS0wNi0xMFQxNDox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iaW9ydGVjaC4yMDA4LjA5LjAzMCIsIlVyaVN0cmluZyI6Imh0dHBzOi8vZG9pLm9yZy8xMC4xMDE2L2ouYmlvcnRlY2guMjAwOC4wOS4wMz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BUMTQ6MTY6NTAiLCJNb2RpZmllZEJ5IjoiX0hlbGxtYW5uLCBTaW1vbiIsIklkIjoiY2Q5Zjk4M2QtZWRjMy00ZmQ1LWI4OGQtYjJmNDE1YmM5ZTFlIiwiTW9kaWZpZWRPbiI6IjIwMjUtMDYtMTBUMTQ6MTY6NTAiLCJQcm9qZWN0Ijp7IiRyZWYiOiI4In19XSwiTm90ZXMiOiJKb3VybmFsIEFydGljbGVcclxuUmVzZWFyY2ggU3VwcG9ydCwgTm9uLVUuUy4gR292J3Qi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OC0zMFQxNTowMTowOCIsIlByb2plY3QiOnsiJHJlZiI6IjgifX0sIlVzZU51bWJlcmluZ1R5cGVPZlBhcmVudERvY3VtZW50IjpmYWxzZX1dLCJGb3JtYXR0ZWRUZXh0Ijp7IiRpZCI6IjI0IiwiQ291bnQiOjEsIlRleHRVbml0cyI6W3siJGlkIjoiMjUiLCJGb250U3R5bGUiOnsiJGlkIjoiMjYiLCJOZXV0cmFsIjp0cnVlfSwiUmVhZGluZ09yZGVyIjoxLCJUZXh0IjoiV2ljaGVybiBldCBhbC4ifV19LCJUYWciOiJDaXRhdmlQbGFjZWhvbGRlciMzNDk0M2IwYi1hMDlhLTRlYzUtOWM3NS0yNzZhY2Y0YWI2MGIiLCJUZXh0IjoiV2ljaGVybiBldCBhbC4iLCJXQUlWZXJzaW9uIjoiNi4xOS4yLjEifQ==}</w:instrText>
            </w:r>
            <w:r w:rsidDel="00E04011">
              <w:rPr>
                <w:rFonts w:eastAsia="Garamond" w:cs="Garamond"/>
                <w:lang w:val="en-US"/>
              </w:rPr>
              <w:fldChar w:fldCharType="separate"/>
            </w:r>
            <w:r w:rsidR="00110331" w:rsidDel="00E04011">
              <w:rPr>
                <w:rFonts w:eastAsia="Garamond" w:cs="Garamond"/>
                <w:lang w:val="en-US"/>
              </w:rPr>
              <w:fldChar w:fldCharType="begin"/>
            </w:r>
            <w:r w:rsidR="00110331" w:rsidDel="00E04011">
              <w:rPr>
                <w:rFonts w:eastAsia="Garamond" w:cs="Garamond"/>
                <w:lang w:val="en-US"/>
              </w:rPr>
              <w:instrText>HYPERLINK "#_CTVL001814785b0950c494f9cfced3b0e9edcd3" \o "Wichern, M.; Gehring, T.; Fischer, K.; Andrade, D.; Lübken, M.; Koch, K.; Gronauer, A.; Horn, H. (2009): Monofermentation of grass silage under mesoph…"</w:instrText>
            </w:r>
            <w:r w:rsidR="00110331" w:rsidDel="00E04011">
              <w:rPr>
                <w:rFonts w:eastAsia="Garamond" w:cs="Garamond"/>
                <w:lang w:val="en-US"/>
              </w:rPr>
              <w:fldChar w:fldCharType="separate"/>
            </w:r>
            <w:r w:rsidR="00110331" w:rsidDel="00E04011">
              <w:rPr>
                <w:rFonts w:eastAsia="Garamond" w:cs="Garamond"/>
                <w:lang w:val="en-US"/>
              </w:rPr>
              <w:t>Wichern et al.</w:t>
            </w:r>
            <w:r w:rsidR="00110331" w:rsidDel="00E04011">
              <w:rPr>
                <w:rFonts w:eastAsia="Garamond" w:cs="Garamond"/>
                <w:lang w:val="en-US"/>
              </w:rPr>
              <w:fldChar w:fldCharType="end"/>
            </w:r>
            <w:r w:rsidDel="00E04011">
              <w:rPr>
                <w:rFonts w:eastAsia="Garamond" w:cs="Garamond"/>
                <w:lang w:val="en-US"/>
              </w:rPr>
              <w:fldChar w:fldCharType="end"/>
            </w:r>
          </w:moveFrom>
        </w:sdtContent>
      </w:sdt>
      <w:moveFrom w:id="1817" w:author="Hellmann, Simon" w:date="2025-08-30T18:02:00Z">
        <w:r w:rsidDel="00E04011">
          <w:rPr>
            <w:rFonts w:eastAsia="Garamond" w:cs="Garamond"/>
            <w:lang w:val="en-US"/>
          </w:rPr>
          <w:t xml:space="preserve"> </w:t>
        </w:r>
      </w:moveFrom>
      <w:sdt>
        <w:sdtPr>
          <w:rPr>
            <w:rFonts w:eastAsia="Garamond" w:cs="Garamond"/>
            <w:lang w:val="en-US"/>
          </w:rPr>
          <w:alias w:val="To edit, see citavi.com/edit"/>
          <w:tag w:val="CitaviPlaceholder#52fb6599-e105-4a38-85c3-9346614784a0"/>
          <w:id w:val="1245917291"/>
          <w:placeholder>
            <w:docPart w:val="FF00EFC8D55243BCBF00158752D4EDBE"/>
          </w:placeholder>
        </w:sdtPr>
        <w:sdtContent>
          <w:moveFrom w:id="1818" w:author="Hellmann, Simon" w:date="2025-08-30T18:02:00Z">
            <w:r w:rsidDel="00E04011">
              <w:rPr>
                <w:rFonts w:eastAsia="Garamond" w:cs="Garamond"/>
                <w:lang w:val="en-US"/>
              </w:rPr>
              <w:fldChar w:fldCharType="begin"/>
            </w:r>
            <w:r w:rsidR="00A551DA" w:rsidDel="00E0401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vdGVzIjoiSm91cm5hbCBBcnRpY2xlXHJcblJlc2VhcmNoIFN1cHBvcnQsIE5vbi1VLlMuIEdvdid0IiwiTnVtYmVyIjoiNCIsIk9yZ2FuaXphdGlvbnMiOltdLCJPdGhlcnNJbnZvbHZlZCI6W10sIlBhZ2VSYW5nZSI6IjxzcD5cclxuICA8bj4xNjc1PC9uPlxyXG4gIDxpbj50cnVlPC9pbj5cclxuICA8b3M+MTY3NTwvb3M+XHJcbiAgPHBzPjE2NzU8L3BzPlxyXG48L3NwPlxyXG48ZXA+XHJcbiAgPG4+MTY4MTwvbj5cclxuICA8aW4+dHJ1ZTwvaW4+XHJcbiAgPG9zPjE2ODE8L29zPlxyXG4gIDxwcz4xNjgxPC9wcz5cclxuPC9lcD5cclxuPG9zPjE2NzUtODE8L29zPiIsIlBlcmlvZGljYWwiOnsiJGlkIjoiMjM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}</w:instrText>
            </w:r>
            <w:r w:rsidDel="00E04011">
              <w:rPr>
                <w:rFonts w:eastAsia="Garamond" w:cs="Garamond"/>
                <w:lang w:val="en-US"/>
              </w:rPr>
              <w:fldChar w:fldCharType="separate"/>
            </w:r>
            <w:r w:rsidR="00110331" w:rsidDel="00E04011">
              <w:rPr>
                <w:rFonts w:eastAsia="Garamond" w:cs="Garamond"/>
                <w:lang w:val="en-US"/>
              </w:rPr>
              <w:fldChar w:fldCharType="begin"/>
            </w:r>
            <w:r w:rsidR="00110331" w:rsidDel="00E04011">
              <w:rPr>
                <w:rFonts w:eastAsia="Garamond" w:cs="Garamond"/>
                <w:lang w:val="en-US"/>
              </w:rPr>
              <w:instrText>HYPERLINK "#_CTVL001814785b0950c494f9cfced3b0e9edcd3" \o "Wichern, M.; Gehring, T.; Fischer, K.; Andrade, D.; Lübken, M.; Koch, K.; Gronauer, A.; Horn, H. (2009): Monofermentation of grass silage under mesoph…"</w:instrText>
            </w:r>
            <w:r w:rsidR="00110331" w:rsidDel="00E04011">
              <w:rPr>
                <w:rFonts w:eastAsia="Garamond" w:cs="Garamond"/>
                <w:lang w:val="en-US"/>
              </w:rPr>
              <w:fldChar w:fldCharType="separate"/>
            </w:r>
            <w:r w:rsidR="00110331" w:rsidDel="00E04011">
              <w:rPr>
                <w:rFonts w:eastAsia="Garamond" w:cs="Garamond"/>
                <w:lang w:val="en-US"/>
              </w:rPr>
              <w:t>(2009)</w:t>
            </w:r>
            <w:r w:rsidR="00110331" w:rsidDel="00E04011">
              <w:rPr>
                <w:rFonts w:eastAsia="Garamond" w:cs="Garamond"/>
                <w:lang w:val="en-US"/>
              </w:rPr>
              <w:fldChar w:fldCharType="end"/>
            </w:r>
            <w:r w:rsidDel="00E04011">
              <w:rPr>
                <w:rFonts w:eastAsia="Garamond" w:cs="Garamond"/>
                <w:lang w:val="en-US"/>
              </w:rPr>
              <w:fldChar w:fldCharType="end"/>
            </w:r>
          </w:moveFrom>
        </w:sdtContent>
      </w:sdt>
      <w:moveFrom w:id="1819" w:author="Hellmann, Simon" w:date="2025-08-30T18:02:00Z">
        <w:r w:rsidDel="00E04011">
          <w:rPr>
            <w:rFonts w:eastAsia="Garamond" w:cs="Garamond"/>
            <w:lang w:val="en-US"/>
          </w:rPr>
          <w:t>. However, multiple different realizations of kinetic parameters (Tab. 1) can describe similar process states, which are hence difficult to distinguish without more detailed investigation or state estimation.</w:t>
        </w:r>
      </w:moveFrom>
    </w:p>
    <w:moveFromRangeEnd w:id="1800"/>
    <w:p w14:paraId="42389F5A" w14:textId="13825BAA" w:rsidR="00BE59E7" w:rsidDel="00EF7145" w:rsidRDefault="00BE59E7" w:rsidP="00FC6AF8">
      <w:pPr>
        <w:pStyle w:val="berschrift2"/>
        <w:rPr>
          <w:del w:id="1820" w:author="Hellmann, Simon" w:date="2025-08-31T12:05:00Z"/>
          <w:lang w:val="en-US"/>
        </w:rPr>
        <w:pPrChange w:id="1821" w:author="Hellmann, Simon" w:date="2025-08-31T12:13:00Z">
          <w:pPr/>
        </w:pPrChange>
      </w:pPr>
      <w:del w:id="1822" w:author="Hellmann, Simon" w:date="2025-08-31T12:05:00Z">
        <w:r w:rsidDel="00EF7145">
          <w:rPr>
            <w:lang w:val="en-US"/>
          </w:rPr>
          <w:delText xml:space="preserve">When ignoring the process inhibition, i.e. setting the inhibition factor </w:delText>
        </w:r>
        <m:oMath>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ac</m:t>
              </m:r>
            </m:sub>
          </m:sSub>
        </m:oMath>
        <w:r w:rsidDel="00EF7145">
          <w:rPr>
            <w:lang w:val="en-US"/>
          </w:rPr>
          <w:delText xml:space="preserve"> to 1, the substrate composition changes in favor of manure, and no silages are fed anymore (Fig. 5, right). This is plausible as without inhibition the kinetics of acetoclastic methanogenesis are no longer slowed down, and consequently methane formation is accelerated, well visible in the more spiked gas production and pH fluctuations. Given the much lower substrate cost of manure compared with silages (Tab. 2), the cumulative gas production required to ensure safe GS filling levels can be achieved with manure as a cheaper substrate than silage. Note that the controller was informed on the constant inhibition factor and no further </w:delText>
        </w:r>
      </w:del>
      <w:del w:id="1823" w:author="Hellmann, Simon" w:date="2025-08-28T16:57:00Z">
        <w:r w:rsidDel="00B1784E">
          <w:rPr>
            <w:lang w:val="en-US"/>
          </w:rPr>
          <w:delText xml:space="preserve">plant-model mismatch </w:delText>
        </w:r>
      </w:del>
      <w:del w:id="1824" w:author="Hellmann, Simon" w:date="2025-08-31T12:05:00Z">
        <w:r w:rsidDel="00EF7145">
          <w:rPr>
            <w:lang w:val="en-US"/>
          </w:rPr>
          <w:delText xml:space="preserve">was introduced. </w:delText>
        </w:r>
      </w:del>
    </w:p>
    <w:p w14:paraId="11461B90" w14:textId="4E79F08E" w:rsidR="00BE59E7" w:rsidRPr="005560BB" w:rsidDel="00FC6AF8" w:rsidRDefault="00BE59E7" w:rsidP="00FC6AF8">
      <w:pPr>
        <w:pStyle w:val="berschrift2"/>
        <w:rPr>
          <w:del w:id="1825" w:author="Hellmann, Simon" w:date="2025-08-31T12:12:00Z"/>
          <w:szCs w:val="24"/>
          <w:lang w:val="en-US"/>
        </w:rPr>
        <w:pPrChange w:id="1826" w:author="Hellmann, Simon" w:date="2025-08-31T12:13:00Z">
          <w:pPr/>
        </w:pPrChange>
      </w:pPr>
      <w:del w:id="1827" w:author="Hellmann, Simon" w:date="2025-08-31T12:12:00Z">
        <w:r w:rsidDel="00FC6AF8">
          <w:rPr>
            <w:szCs w:val="24"/>
            <w:lang w:val="en-US"/>
          </w:rPr>
          <w:delText>In summary, given the hyperparameters in Tab. 1 and 2, the NMPC robustly satisfies constraints on GS filling level through discontinuous substrate feedings predominantly of manure.</w:delText>
        </w:r>
      </w:del>
    </w:p>
    <w:p w14:paraId="499C0AF3" w14:textId="50EA4493" w:rsidR="00BE59E7" w:rsidRDefault="00BE59E7" w:rsidP="00FC6AF8">
      <w:pPr>
        <w:pStyle w:val="berschrift2"/>
        <w:rPr>
          <w:lang w:val="en-US"/>
        </w:rPr>
        <w:pPrChange w:id="1828" w:author="Hellmann, Simon" w:date="2025-08-31T12:13:00Z">
          <w:pPr>
            <w:pStyle w:val="berschrift2"/>
          </w:pPr>
        </w:pPrChange>
      </w:pPr>
      <w:r w:rsidRPr="7139F001">
        <w:rPr>
          <w:lang w:val="en-US"/>
        </w:rPr>
        <w:t>3.</w:t>
      </w:r>
      <w:r>
        <w:rPr>
          <w:lang w:val="en-US"/>
        </w:rPr>
        <w:t>4</w:t>
      </w:r>
      <w:r w:rsidRPr="7139F001">
        <w:rPr>
          <w:lang w:val="en-US"/>
        </w:rPr>
        <w:t xml:space="preserve"> </w:t>
      </w:r>
      <w:bookmarkStart w:id="1829" w:name="_Hlk207213167"/>
      <w:r w:rsidRPr="7139F001">
        <w:rPr>
          <w:lang w:val="en-US"/>
        </w:rPr>
        <w:t xml:space="preserve">Comparison </w:t>
      </w:r>
      <w:r>
        <w:rPr>
          <w:lang w:val="en-US"/>
        </w:rPr>
        <w:t>of robust and n</w:t>
      </w:r>
      <w:r w:rsidRPr="7139F001">
        <w:rPr>
          <w:lang w:val="en-US"/>
        </w:rPr>
        <w:t xml:space="preserve">ominal </w:t>
      </w:r>
      <w:del w:id="1830" w:author="Hellmann, Simon" w:date="2025-08-27T18:52:00Z">
        <w:r w:rsidRPr="7139F001" w:rsidDel="00B05A33">
          <w:rPr>
            <w:lang w:val="en-US"/>
          </w:rPr>
          <w:delText>MPC</w:delText>
        </w:r>
      </w:del>
      <w:bookmarkEnd w:id="1829"/>
      <w:ins w:id="1831" w:author="Hellmann, Simon" w:date="2025-08-27T18:52:00Z">
        <w:r w:rsidR="00B05A33">
          <w:rPr>
            <w:lang w:val="en-US"/>
          </w:rPr>
          <w:t>controller</w:t>
        </w:r>
      </w:ins>
    </w:p>
    <w:p w14:paraId="73C288DF" w14:textId="01455B19" w:rsidR="00BE59E7" w:rsidRDefault="00BE59E7" w:rsidP="00BE59E7">
      <w:pPr>
        <w:ind w:firstLine="0"/>
        <w:rPr>
          <w:lang w:val="en-US"/>
        </w:rPr>
      </w:pPr>
      <w:r>
        <w:rPr>
          <w:lang w:val="en-US"/>
        </w:rPr>
        <w:t>Fig. 6. compares the performance of multi-stage MPC (left) and nominal MPC (right) for cogeneration, i.e. with an additional GS, but without disturbance feedings and GS measurement noise. Instead, to challenge the controller performance,</w:t>
      </w:r>
      <w:r w:rsidDel="00100816">
        <w:rPr>
          <w:lang w:val="en-US"/>
        </w:rPr>
        <w:t xml:space="preserve"> </w:t>
      </w:r>
      <w:r>
        <w:rPr>
          <w:lang w:val="en-US"/>
        </w:rPr>
        <w:t>uncertainties of influent CH were varied at 2 SDs, and the GS filling level setpoint was increased to 60% (Tab. 2). A total of 14 d (2 weeks) were simulated. Multi-stage scenarios of the robust MPC were based on upper and lower uncertainty values; the plant assumed elevated values as previously (</w:t>
      </w:r>
      <w:r>
        <w:rPr>
          <w:rFonts w:eastAsia="Garamond" w:cs="Garamond"/>
          <w:lang w:val="en-US"/>
        </w:rPr>
        <w:t>plant block in Fig. 1d</w:t>
      </w:r>
      <w:r>
        <w:rPr>
          <w:lang w:val="en-US"/>
        </w:rPr>
        <w:t>), but the nominal MPC was supplied with nominal values of influent CH.</w:t>
      </w:r>
    </w:p>
    <w:p w14:paraId="155B19F8" w14:textId="046C0D0E" w:rsidR="00E04011" w:rsidRDefault="00BE59E7" w:rsidP="00E04011">
      <w:pPr>
        <w:ind w:firstLine="0"/>
        <w:rPr>
          <w:ins w:id="1832" w:author="Hellmann, Simon" w:date="2025-08-31T12:06:00Z"/>
          <w:lang w:val="en-US"/>
        </w:rPr>
      </w:pPr>
      <w:r>
        <w:rPr>
          <w:lang w:val="en-US"/>
        </w:rPr>
        <w:t xml:space="preserve">Clearly, nominal MPC (Fig. 6, right) fails to ensure process stability and leads to massive constraint violations of the GS, whereas robust multi-stage MPC (Fig. 6, left) maintains safe GS </w:t>
      </w:r>
      <w:ins w:id="1833" w:author="Hellmann, Simon" w:date="2025-08-30T18:04:00Z">
        <w:r w:rsidR="00E04011">
          <w:rPr>
            <w:lang w:val="en-US"/>
          </w:rPr>
          <w:t>filling levels and an overall stable process. The reason for the no</w:t>
        </w:r>
        <w:r w:rsidR="00E04011">
          <w:rPr>
            <w:lang w:val="en-US"/>
          </w:rPr>
          <w:softHyphen/>
          <w:t>mi</w:t>
        </w:r>
        <w:r w:rsidR="00E04011">
          <w:rPr>
            <w:lang w:val="en-US"/>
          </w:rPr>
          <w:softHyphen/>
          <w:t xml:space="preserve">nal controller’s inferior performance becomes apparent when considering the differences between </w:t>
        </w:r>
        <w:r w:rsidR="00E04011" w:rsidRPr="00670698">
          <w:rPr>
            <w:lang w:val="en-US"/>
          </w:rPr>
          <w:t>6 h a</w:t>
        </w:r>
        <w:r w:rsidR="00E04011" w:rsidRPr="00014D8F">
          <w:rPr>
            <w:lang w:val="en-US"/>
          </w:rPr>
          <w:t>head</w:t>
        </w:r>
        <w:r w:rsidR="00E04011">
          <w:rPr>
            <w:lang w:val="en-US"/>
          </w:rPr>
          <w:t xml:space="preserve"> controller predictions (dotted lines) and plant realizations (solid lines) of biogas production (black): the nominal controller (assuming nominal influent concentrations) syste</w:t>
        </w:r>
        <w:r w:rsidR="00E04011">
          <w:rPr>
            <w:lang w:val="en-US"/>
          </w:rPr>
          <w:softHyphen/>
          <w:t>ma</w:t>
        </w:r>
        <w:r w:rsidR="00E04011">
          <w:rPr>
            <w:lang w:val="en-US"/>
          </w:rPr>
          <w:softHyphen/>
          <w:t>ti</w:t>
        </w:r>
        <w:r w:rsidR="00E04011">
          <w:rPr>
            <w:lang w:val="en-US"/>
          </w:rPr>
          <w:softHyphen/>
          <w:t>cal</w:t>
        </w:r>
        <w:r w:rsidR="00E04011">
          <w:rPr>
            <w:lang w:val="en-US"/>
          </w:rPr>
          <w:softHyphen/>
          <w:t>ly under</w:t>
        </w:r>
        <w:r w:rsidR="00E04011">
          <w:rPr>
            <w:lang w:val="en-US"/>
          </w:rPr>
          <w:softHyphen/>
          <w:t xml:space="preserve">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w:t>
        </w:r>
      </w:ins>
      <w:ins w:id="1834" w:author="Hellmann, Simon" w:date="2025-08-31T12:05:00Z">
        <w:r w:rsidR="00EF7145">
          <w:rPr>
            <w:lang w:val="en-US"/>
          </w:rPr>
          <w:t>finally violated. By then, the controller still predicts decreasing GS filling levels (dotted line), but the plant in fact exceeds the maximum GS filling level soon after.</w:t>
        </w:r>
      </w:ins>
    </w:p>
    <w:p w14:paraId="5D16BE9D" w14:textId="7B05F0E4" w:rsidR="00EF7145" w:rsidDel="00EF7145" w:rsidRDefault="00EF7145" w:rsidP="00EF7145">
      <w:pPr>
        <w:rPr>
          <w:del w:id="1835" w:author="Hellmann, Simon" w:date="2025-08-31T12:06:00Z"/>
          <w:moveTo w:id="1836" w:author="Hellmann, Simon" w:date="2025-08-31T12:06:00Z"/>
          <w:lang w:val="en-US"/>
        </w:rPr>
      </w:pPr>
      <w:moveToRangeStart w:id="1837" w:author="Hellmann, Simon" w:date="2025-08-31T12:06:00Z" w:name="move207534386"/>
      <w:moveTo w:id="1838" w:author="Hellmann, Simon" w:date="2025-08-31T12:06:00Z">
        <w:r>
          <w:rPr>
            <w:lang w:val="en-US"/>
          </w:rPr>
          <w:t>As</w:t>
        </w:r>
        <w:r w:rsidRPr="0088398F">
          <w:rPr>
            <w:lang w:val="en-US"/>
          </w:rPr>
          <w:t xml:space="preserve"> state feedback was assumed</w:t>
        </w:r>
        <w:r>
          <w:rPr>
            <w:lang w:val="en-US"/>
          </w:rPr>
          <w:t>, the unstable plant behavior also affects the controller predictions, underscored by the predicted constraint violations around day 3.7</w:t>
        </w:r>
        <w:r w:rsidRPr="002132D7">
          <w:rPr>
            <w:lang w:val="en-US"/>
          </w:rPr>
          <w:t>.</w:t>
        </w:r>
        <w:r>
          <w:rPr>
            <w:lang w:val="en-US"/>
          </w:rPr>
          <w:t xml:space="preserve"> If the optimization solver fails to determine a feasible solution, i.e., one that satisfies constraints, it reverts to solving an approximate problem with relaxed constraints </w:t>
        </w:r>
      </w:moveTo>
      <w:sdt>
        <w:sdtPr>
          <w:rPr>
            <w:lang w:val="en-US"/>
          </w:rPr>
          <w:alias w:val="To edit, see citavi.com/edit"/>
          <w:tag w:val="CitaviPlaceholder#720d23f4-1bbc-4d03-a6d5-c360fa3116c2"/>
          <w:id w:val="-556776518"/>
          <w:placeholder>
            <w:docPart w:val="60BDA0C3550C4C3FA896B57BD780FF7C"/>
          </w:placeholder>
        </w:sdtPr>
        <w:sdtContent>
          <w:moveTo w:id="1839" w:author="Hellmann, Simon" w:date="2025-08-31T12:06:00Z">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C0zMFQxNTowMTowOC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NzIwZDIzZjQtMWJiYy00ZDAzLWE2ZDUtYzM2MGZhMzExNmMyIiwiVGV4dCI6IihRaW4gYW5kIEJhZGd3ZWxsLCAyMDAzKSIsIldBSVZlcnNpb24iOiI2LjE5LjIuMSJ9}</w:instrText>
            </w:r>
            <w:r>
              <w:rPr>
                <w:lang w:val="en-US"/>
              </w:rPr>
              <w:fldChar w:fldCharType="separate"/>
            </w:r>
            <w:r>
              <w:fldChar w:fldCharType="begin"/>
            </w:r>
            <w:r w:rsidRPr="001B4B12">
              <w:rPr>
                <w:lang w:val="en-US"/>
              </w:rPr>
              <w:instrText xml:space="preserve"> HYPERLINK \l "_CTVL001613817b73b44408b87fd77151cc11fc5" \o "Qin, S.; Badgwell, T. A. (2003): A survey of industrial model predictive control technology. Control Engineering Practice 11 (7), 733–764." </w:instrText>
            </w:r>
            <w:ins w:id="1840" w:author="Hellmann, Simon" w:date="2025-08-31T12:14:00Z"/>
            <w:r>
              <w:fldChar w:fldCharType="separate"/>
            </w:r>
            <w:r>
              <w:rPr>
                <w:lang w:val="en-US"/>
              </w:rPr>
              <w:t>(Qin and Badgwell, 2003)</w:t>
            </w:r>
            <w:r>
              <w:rPr>
                <w:lang w:val="en-US"/>
              </w:rPr>
              <w:fldChar w:fldCharType="end"/>
            </w:r>
            <w:r>
              <w:rPr>
                <w:lang w:val="en-US"/>
              </w:rPr>
              <w:fldChar w:fldCharType="end"/>
            </w:r>
          </w:moveTo>
        </w:sdtContent>
      </w:sdt>
      <w:moveTo w:id="1841" w:author="Hellmann, Simon" w:date="2025-08-31T12:06:00Z">
        <w:r>
          <w:rPr>
            <w:lang w:val="en-US"/>
          </w:rPr>
          <w:t xml:space="preserve">. This approximate </w:t>
        </w:r>
      </w:moveTo>
      <w:ins w:id="1842" w:author="Hellmann, Simon" w:date="2025-08-31T12:06:00Z">
        <w:r>
          <w:rPr>
            <w:lang w:val="en-US"/>
          </w:rPr>
          <w:t>so</w:t>
        </w:r>
        <w:r>
          <w:rPr>
            <w:lang w:val="en-US"/>
          </w:rPr>
          <w:softHyphen/>
        </w:r>
      </w:ins>
      <w:ins w:id="1843" w:author="Hellmann, Simon" w:date="2025-08-31T12:13:00Z">
        <w:r w:rsidR="00FC6AF8">
          <w:rPr>
            <w:lang w:val="en-US"/>
          </w:rPr>
          <w:softHyphen/>
          <w:t>lu</w:t>
        </w:r>
        <w:r w:rsidR="00FC6AF8">
          <w:rPr>
            <w:lang w:val="en-US"/>
          </w:rPr>
          <w:t>tion, though, cannot lead the system back into stable operation. Instead, by applying erratic substrate feedings, it fails to restore stability. Consequently, GS filling level, gas production, and pH assume clearly unstable or even unphysical values. In real life, such plant behavior should be prevented as it would require releasing or flaring off of excess biogas from the headspace, resulting in opportunity cost and avoidable greenhouse gas emissions. Remedies could be longer prediction</w:t>
        </w:r>
      </w:ins>
      <w:moveTo w:id="1844" w:author="Hellmann, Simon" w:date="2025-08-31T12:06:00Z">
        <w:del w:id="1845" w:author="Hellmann, Simon" w:date="2025-08-31T12:06:00Z">
          <w:r w:rsidDel="00EF7145">
            <w:rPr>
              <w:lang w:val="en-US"/>
            </w:rPr>
            <w:delText xml:space="preserve">solution, though, cannot lead the system back into stable operation. Instead, by applying erratic substrate feedings, it fails to restore stability. Consequently, GS filling level, gas production, and pH assume clearly unstable or even unphysical values. In real life, such plant behavior should be prevented as it would require releasing or flaring off of excess biogas from the headspace, resulting in opportunity cost and avoidable greenhouse gas emissions. Remedies could be longer prediction horizons to better anticipate prospective GS constraint violations </w:delText>
          </w:r>
        </w:del>
      </w:moveTo>
      <w:customXmlDelRangeStart w:id="1846" w:author="Hellmann, Simon" w:date="2025-08-31T12:06:00Z"/>
      <w:sdt>
        <w:sdtPr>
          <w:rPr>
            <w:lang w:val="en-US"/>
          </w:rPr>
          <w:alias w:val="To edit, see citavi.com/edit"/>
          <w:tag w:val="CitaviPlaceholder#3f5b32af-6e1b-4987-b3c6-1a9a12f99e81"/>
          <w:id w:val="-1845543932"/>
          <w:placeholder>
            <w:docPart w:val="60BDA0C3550C4C3FA896B57BD780FF7C"/>
          </w:placeholder>
        </w:sdtPr>
        <w:sdtContent>
          <w:customXmlDelRangeEnd w:id="1846"/>
          <w:moveTo w:id="1847" w:author="Hellmann, Simon" w:date="2025-08-31T12:06:00Z">
            <w:del w:id="1848" w:author="Hellmann, Simon" w:date="2025-08-31T12:06:00Z">
              <w:r w:rsidDel="00EF7145">
                <w:rPr>
                  <w:lang w:val="en-US"/>
                </w:rPr>
                <w:fldChar w:fldCharType="begin"/>
              </w:r>
              <w:r w:rsidDel="00EF7145">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C0zMFQxNTowMTowOC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M2Y1YjMyYWYtNmUxYi00OTg3LWIzYzYtMWE5YTEyZjk5ZTgxIiwiVGV4dCI6IihRaW4gYW5kIEJhZGd3ZWxsLCAyMDAzKSIsIldBSVZlcnNpb24iOiI2LjE5LjIuMSJ9}</w:delInstrText>
              </w:r>
              <w:r w:rsidDel="00EF7145">
                <w:rPr>
                  <w:lang w:val="en-US"/>
                </w:rPr>
                <w:fldChar w:fldCharType="separate"/>
              </w:r>
              <w:r w:rsidDel="00EF7145">
                <w:fldChar w:fldCharType="begin"/>
              </w:r>
              <w:r w:rsidRPr="001B4B12" w:rsidDel="00EF7145">
                <w:rPr>
                  <w:lang w:val="en-US"/>
                </w:rPr>
                <w:delInstrText xml:space="preserve"> HYPERLINK \l "_CTVL001613817b73b44408b87fd77151cc11fc5" \o "Qin, S.; Badgwell, T. A. (2003): A survey of industrial model predictive control technology. Control Engineering Practice 11 (7), 733–764." </w:delInstrText>
              </w:r>
              <w:r w:rsidDel="00EF7145">
                <w:fldChar w:fldCharType="separate"/>
              </w:r>
              <w:r w:rsidDel="00EF7145">
                <w:rPr>
                  <w:lang w:val="en-US"/>
                </w:rPr>
                <w:delText>(Qin and Badgwell, 2003)</w:delText>
              </w:r>
              <w:r w:rsidDel="00EF7145">
                <w:rPr>
                  <w:lang w:val="en-US"/>
                </w:rPr>
                <w:fldChar w:fldCharType="end"/>
              </w:r>
              <w:r w:rsidDel="00EF7145">
                <w:rPr>
                  <w:lang w:val="en-US"/>
                </w:rPr>
                <w:fldChar w:fldCharType="end"/>
              </w:r>
            </w:del>
          </w:moveTo>
          <w:customXmlDelRangeStart w:id="1849" w:author="Hellmann, Simon" w:date="2025-08-31T12:06:00Z"/>
        </w:sdtContent>
      </w:sdt>
      <w:customXmlDelRangeEnd w:id="1849"/>
      <w:moveTo w:id="1850" w:author="Hellmann, Simon" w:date="2025-08-31T12:06:00Z">
        <w:del w:id="1851" w:author="Hellmann, Simon" w:date="2025-08-31T12:06:00Z">
          <w:r w:rsidDel="00EF7145">
            <w:rPr>
              <w:lang w:val="en-US"/>
            </w:rPr>
            <w:delText xml:space="preserve"> or further limited maximum feed volume flows to restrict the erratic feeding. </w:delText>
          </w:r>
        </w:del>
      </w:moveTo>
    </w:p>
    <w:moveToRangeEnd w:id="1837"/>
    <w:p w14:paraId="3F9CE86E" w14:textId="09AA1A8E" w:rsidR="00BE59E7" w:rsidRDefault="00BE59E7" w:rsidP="00EF7145">
      <w:pPr>
        <w:rPr>
          <w:lang w:val="en-US"/>
        </w:rPr>
        <w:pPrChange w:id="1852" w:author="Hellmann, Simon" w:date="2025-08-31T12:06:00Z">
          <w:pPr/>
        </w:pPrChange>
      </w:pPr>
      <w:del w:id="1853" w:author="Hellmann, Simon" w:date="2025-08-30T18:04:00Z">
        <w:r w:rsidDel="00EB51E5">
          <w:rPr>
            <w:lang w:val="en-US"/>
          </w:rPr>
          <w:br/>
        </w:r>
      </w:del>
    </w:p>
    <w:p w14:paraId="10F4D80E" w14:textId="6E7CCDA7" w:rsidR="00BE59E7" w:rsidRDefault="00BE59E7">
      <w:pPr>
        <w:spacing w:after="0" w:line="276" w:lineRule="auto"/>
        <w:ind w:right="0" w:firstLine="0"/>
        <w:jc w:val="left"/>
        <w:rPr>
          <w:lang w:val="en-US"/>
        </w:rPr>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BE59E7" w14:paraId="378185AA" w14:textId="77777777" w:rsidTr="00144E26">
        <w:trPr>
          <w:gridAfter w:val="1"/>
          <w:wAfter w:w="6" w:type="dxa"/>
        </w:trPr>
        <w:tc>
          <w:tcPr>
            <w:tcW w:w="4986" w:type="dxa"/>
          </w:tcPr>
          <w:p w14:paraId="1C115533" w14:textId="77777777" w:rsidR="00BE59E7" w:rsidRDefault="00BE59E7" w:rsidP="00144E26">
            <w:pPr>
              <w:spacing w:after="0" w:line="276" w:lineRule="auto"/>
              <w:ind w:right="0" w:firstLine="0"/>
              <w:jc w:val="left"/>
              <w:rPr>
                <w:lang w:val="en-US"/>
              </w:rPr>
            </w:pPr>
            <w:r>
              <w:rPr>
                <w:noProof/>
                <w:lang w:val="en-US"/>
              </w:rPr>
              <w:drawing>
                <wp:inline distT="0" distB="0" distL="0" distR="0" wp14:anchorId="7A40339E" wp14:editId="0C093C79">
                  <wp:extent cx="3024001" cy="3780000"/>
                  <wp:effectExtent l="0" t="0" r="5080" b="0"/>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6"/>
                          <a:stretch>
                            <a:fillRect/>
                          </a:stretch>
                        </pic:blipFill>
                        <pic:spPr>
                          <a:xfrm>
                            <a:off x="0" y="0"/>
                            <a:ext cx="3024001" cy="3780000"/>
                          </a:xfrm>
                          <a:prstGeom prst="rect">
                            <a:avLst/>
                          </a:prstGeom>
                        </pic:spPr>
                      </pic:pic>
                    </a:graphicData>
                  </a:graphic>
                </wp:inline>
              </w:drawing>
            </w:r>
          </w:p>
        </w:tc>
        <w:tc>
          <w:tcPr>
            <w:tcW w:w="4986" w:type="dxa"/>
          </w:tcPr>
          <w:p w14:paraId="5FFE3D46" w14:textId="77777777" w:rsidR="00BE59E7" w:rsidRDefault="00BE59E7" w:rsidP="00144E26">
            <w:pPr>
              <w:spacing w:after="0" w:line="276" w:lineRule="auto"/>
              <w:ind w:right="0" w:firstLine="0"/>
              <w:jc w:val="right"/>
              <w:rPr>
                <w:lang w:val="en-US"/>
              </w:rPr>
            </w:pPr>
            <w:r>
              <w:rPr>
                <w:noProof/>
                <w:lang w:val="en-US"/>
              </w:rPr>
              <w:drawing>
                <wp:inline distT="0" distB="0" distL="0" distR="0" wp14:anchorId="59619C09" wp14:editId="10ABFA50">
                  <wp:extent cx="3024001" cy="3780000"/>
                  <wp:effectExtent l="0" t="0" r="508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7"/>
                          <a:stretch>
                            <a:fillRect/>
                          </a:stretch>
                        </pic:blipFill>
                        <pic:spPr>
                          <a:xfrm>
                            <a:off x="0" y="0"/>
                            <a:ext cx="3024001" cy="3780000"/>
                          </a:xfrm>
                          <a:prstGeom prst="rect">
                            <a:avLst/>
                          </a:prstGeom>
                        </pic:spPr>
                      </pic:pic>
                    </a:graphicData>
                  </a:graphic>
                </wp:inline>
              </w:drawing>
            </w:r>
          </w:p>
        </w:tc>
      </w:tr>
      <w:tr w:rsidR="00BE59E7" w:rsidRPr="008D39E8" w14:paraId="167DFC2E" w14:textId="77777777" w:rsidTr="00144E26">
        <w:tc>
          <w:tcPr>
            <w:tcW w:w="9978" w:type="dxa"/>
            <w:gridSpan w:val="3"/>
          </w:tcPr>
          <w:p w14:paraId="7EF19F6C" w14:textId="58EE4F0A" w:rsidR="00BE59E7" w:rsidRDefault="00BE59E7" w:rsidP="00144E26">
            <w:pPr>
              <w:ind w:firstLine="0"/>
              <w:rPr>
                <w:lang w:val="en-US"/>
              </w:rPr>
            </w:pPr>
            <w:r w:rsidRPr="00E81601">
              <w:rPr>
                <w:b/>
                <w:bCs/>
                <w:noProof/>
                <w:sz w:val="22"/>
                <w:lang w:val="en-US"/>
              </w:rPr>
              <w:t>Figure 6:</w:t>
            </w:r>
            <w:r w:rsidRPr="00E81601">
              <w:rPr>
                <w:noProof/>
                <w:sz w:val="22"/>
                <w:lang w:val="en-US"/>
              </w:rPr>
              <w:t xml:space="preserve"> Comparison of robust (left) and nominal MPC (right) in the light of plant-model mismatch during cogeneration without disturbance feeding and </w:t>
            </w:r>
            <w:ins w:id="1854" w:author="Hellmann, Simon" w:date="2025-08-28T10:39:00Z">
              <w:r w:rsidR="00135E97">
                <w:rPr>
                  <w:noProof/>
                  <w:sz w:val="22"/>
                  <w:lang w:val="en-US"/>
                </w:rPr>
                <w:t>gas storage</w:t>
              </w:r>
            </w:ins>
            <w:del w:id="1855" w:author="Hellmann, Simon" w:date="2025-08-28T10:39:00Z">
              <w:r w:rsidRPr="00E81601" w:rsidDel="00135E97">
                <w:rPr>
                  <w:noProof/>
                  <w:sz w:val="22"/>
                  <w:lang w:val="en-US"/>
                </w:rPr>
                <w:delText>GS</w:delText>
              </w:r>
            </w:del>
            <w:r w:rsidRPr="00E81601">
              <w:rPr>
                <w:noProof/>
                <w:sz w:val="22"/>
                <w:lang w:val="en-US"/>
              </w:rPr>
              <w:t xml:space="preserve"> measurement noise and </w:t>
            </w:r>
            <w:r w:rsidRPr="00E81601">
              <w:rPr>
                <w:rFonts w:eastAsia="Garamond" w:cs="Garamond"/>
                <w:sz w:val="22"/>
                <w:lang w:val="en-US"/>
              </w:rPr>
              <w:t>prediction horizon of 48 time steps (24</w:t>
            </w:r>
            <w:r>
              <w:rPr>
                <w:rFonts w:eastAsia="Garamond" w:cs="Garamond"/>
                <w:sz w:val="22"/>
                <w:lang w:val="en-US"/>
              </w:rPr>
              <w:t> </w:t>
            </w:r>
            <w:r w:rsidRPr="00E81601">
              <w:rPr>
                <w:rFonts w:eastAsia="Garamond" w:cs="Garamond"/>
                <w:sz w:val="22"/>
                <w:lang w:val="en-US"/>
              </w:rPr>
              <w:t>h)</w:t>
            </w:r>
            <w:r w:rsidRPr="00E81601">
              <w:rPr>
                <w:noProof/>
                <w:sz w:val="22"/>
                <w:lang w:val="en-US"/>
              </w:rPr>
              <w:t>. Controller graphs (index MPC) show 6 h ahead predictions (12 time steps)</w:t>
            </w:r>
            <w:r w:rsidRPr="00E81601">
              <w:rPr>
                <w:rFonts w:eastAsia="Garamond" w:cs="Garamond"/>
                <w:sz w:val="22"/>
                <w:lang w:val="en-US"/>
              </w:rPr>
              <w:t xml:space="preserve">. </w:t>
            </w:r>
            <w:del w:id="1856" w:author="Hellmann, Simon" w:date="2025-08-28T10:40:00Z">
              <w:r w:rsidRPr="00E81601" w:rsidDel="00135E97">
                <w:rPr>
                  <w:rFonts w:eastAsia="Garamond" w:cs="Garamond"/>
                  <w:sz w:val="22"/>
                  <w:lang w:val="en-US"/>
                </w:rPr>
                <w:delText xml:space="preserve">CHP </w:delText>
              </w:r>
            </w:del>
            <w:ins w:id="1857" w:author="Hellmann, Simon" w:date="2025-08-28T10:40:00Z">
              <w:r w:rsidR="00135E97">
                <w:rPr>
                  <w:rFonts w:eastAsia="Garamond" w:cs="Garamond"/>
                  <w:sz w:val="22"/>
                  <w:lang w:val="en-US"/>
                </w:rPr>
                <w:t>O</w:t>
              </w:r>
            </w:ins>
            <w:del w:id="1858" w:author="Hellmann, Simon" w:date="2025-08-28T10:40:00Z">
              <w:r w:rsidRPr="00E81601" w:rsidDel="00135E97">
                <w:rPr>
                  <w:rFonts w:eastAsia="Garamond" w:cs="Garamond"/>
                  <w:sz w:val="22"/>
                  <w:lang w:val="en-US"/>
                </w:rPr>
                <w:delText>o</w:delText>
              </w:r>
            </w:del>
            <w:r w:rsidRPr="00E81601">
              <w:rPr>
                <w:rFonts w:eastAsia="Garamond" w:cs="Garamond"/>
                <w:sz w:val="22"/>
                <w:lang w:val="en-US"/>
              </w:rPr>
              <w:t xml:space="preserve">n-times </w:t>
            </w:r>
            <w:ins w:id="1859" w:author="Hellmann, Simon" w:date="2025-08-28T10:40:00Z">
              <w:r w:rsidR="00135E97">
                <w:rPr>
                  <w:rFonts w:eastAsia="Garamond" w:cs="Garamond"/>
                  <w:sz w:val="22"/>
                  <w:lang w:val="en-US"/>
                </w:rPr>
                <w:t xml:space="preserve">of the combined heat and power unit </w:t>
              </w:r>
            </w:ins>
            <w:r w:rsidRPr="00E81601">
              <w:rPr>
                <w:rFonts w:eastAsia="Garamond" w:cs="Garamond"/>
                <w:sz w:val="22"/>
                <w:lang w:val="en-US"/>
              </w:rPr>
              <w:t>are indicated by grey background shading.</w:t>
            </w:r>
          </w:p>
        </w:tc>
      </w:tr>
    </w:tbl>
    <w:p w14:paraId="2DA1590A" w14:textId="042B6CAD" w:rsidR="00BE59E7" w:rsidRDefault="00BE59E7">
      <w:pPr>
        <w:spacing w:after="0" w:line="276" w:lineRule="auto"/>
        <w:ind w:right="0" w:firstLine="0"/>
        <w:jc w:val="left"/>
        <w:rPr>
          <w:lang w:val="en-US"/>
        </w:rPr>
      </w:pPr>
    </w:p>
    <w:p w14:paraId="44056D17" w14:textId="77777777" w:rsidR="00BE59E7" w:rsidRDefault="00BE59E7">
      <w:pPr>
        <w:spacing w:after="0" w:line="276" w:lineRule="auto"/>
        <w:ind w:right="0" w:firstLine="0"/>
        <w:jc w:val="left"/>
        <w:rPr>
          <w:lang w:val="en-US"/>
        </w:rPr>
      </w:pPr>
      <w:r>
        <w:rPr>
          <w:lang w:val="en-US"/>
        </w:rPr>
        <w:br w:type="page"/>
      </w:r>
    </w:p>
    <w:p w14:paraId="2F7155CA" w14:textId="490A16A8" w:rsidR="0011577E" w:rsidDel="00EF7145" w:rsidRDefault="00DC036F" w:rsidP="00EF7145">
      <w:pPr>
        <w:ind w:firstLine="0"/>
        <w:rPr>
          <w:del w:id="1860" w:author="Hellmann, Simon" w:date="2025-08-30T18:04:00Z"/>
          <w:lang w:val="en-US"/>
        </w:rPr>
        <w:pPrChange w:id="1861" w:author="Hellmann, Simon" w:date="2025-08-31T12:06:00Z">
          <w:pPr/>
        </w:pPrChange>
      </w:pPr>
      <w:ins w:id="1862" w:author="Hellmann, Simon" w:date="2025-08-31T12:13:00Z">
        <w:r>
          <w:rPr>
            <w:lang w:val="en-US"/>
          </w:rPr>
          <w:lastRenderedPageBreak/>
          <w:t xml:space="preserve">horizons to better anticipate prospective GS constraint violations </w:t>
        </w:r>
      </w:ins>
      <w:customXmlInsRangeStart w:id="1863" w:author="Hellmann, Simon" w:date="2025-08-31T12:13:00Z"/>
      <w:sdt>
        <w:sdtPr>
          <w:rPr>
            <w:lang w:val="en-US"/>
          </w:rPr>
          <w:alias w:val="To edit, see citavi.com/edit"/>
          <w:tag w:val="CitaviPlaceholder#3f5b32af-6e1b-4987-b3c6-1a9a12f99e81"/>
          <w:id w:val="425012651"/>
          <w:placeholder>
            <w:docPart w:val="3A5067F06BBB4373A3141FA972A3713A"/>
          </w:placeholder>
        </w:sdtPr>
        <w:sdtContent>
          <w:customXmlInsRangeEnd w:id="1863"/>
          <w:ins w:id="1864" w:author="Hellmann, Simon" w:date="2025-08-31T12:13:00Z">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C0zMFQxNTowMTowOC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M2Y1YjMyYWYtNmUxYi00OTg3LWIzYzYtMWE5YTEyZjk5ZTgxIiwiVGV4dCI6IihRaW4gYW5kIEJhZGd3ZWxsLCAyMDAzKSIsIldBSVZlcnNpb24iOiI2LjE5LjIuMSJ9}</w:instrText>
            </w:r>
            <w:r>
              <w:rPr>
                <w:lang w:val="en-US"/>
              </w:rPr>
              <w:fldChar w:fldCharType="separate"/>
            </w:r>
            <w:r>
              <w:fldChar w:fldCharType="begin"/>
            </w:r>
            <w:r w:rsidRPr="001B4B12">
              <w:rPr>
                <w:lang w:val="en-US"/>
              </w:rPr>
              <w:instrText xml:space="preserve"> HYPERLINK \l "_CTVL001613817b73b44408b87fd77151cc11fc5" \o "Qin, S.; Badgwell, T. A. (2003): A survey of industrial model predictive control technology. Control Engineering Practice 11 (7), 733–764." </w:instrText>
            </w:r>
          </w:ins>
          <w:ins w:id="1865" w:author="Hellmann, Simon" w:date="2025-08-31T12:14:00Z"/>
          <w:ins w:id="1866" w:author="Hellmann, Simon" w:date="2025-08-31T12:13:00Z">
            <w:r>
              <w:fldChar w:fldCharType="separate"/>
            </w:r>
            <w:r>
              <w:rPr>
                <w:lang w:val="en-US"/>
              </w:rPr>
              <w:t>(Qin and Badgwell, 2003)</w:t>
            </w:r>
            <w:r>
              <w:rPr>
                <w:lang w:val="en-US"/>
              </w:rPr>
              <w:fldChar w:fldCharType="end"/>
            </w:r>
            <w:r>
              <w:rPr>
                <w:lang w:val="en-US"/>
              </w:rPr>
              <w:fldChar w:fldCharType="end"/>
            </w:r>
          </w:ins>
          <w:customXmlInsRangeStart w:id="1867" w:author="Hellmann, Simon" w:date="2025-08-31T12:13:00Z"/>
        </w:sdtContent>
      </w:sdt>
      <w:customXmlInsRangeEnd w:id="1867"/>
      <w:ins w:id="1868" w:author="Hellmann, Simon" w:date="2025-08-31T12:13:00Z">
        <w:r>
          <w:rPr>
            <w:lang w:val="en-US"/>
          </w:rPr>
          <w:t xml:space="preserve"> or further limited maximum feed volume flows to restrict the erratic feeding.</w:t>
        </w:r>
      </w:ins>
      <w:del w:id="1869" w:author="Hellmann, Simon" w:date="2025-08-30T18:04:00Z">
        <w:r w:rsidR="00B82ED6" w:rsidDel="00E04011">
          <w:rPr>
            <w:lang w:val="en-US"/>
          </w:rPr>
          <w:delText xml:space="preserve">filling levels and an overall stable process. The reason for the nominal controller’s inferior performance becomes apparent when considering the differences between </w:delText>
        </w:r>
        <w:r w:rsidR="00B82ED6" w:rsidRPr="00670698" w:rsidDel="00E04011">
          <w:rPr>
            <w:lang w:val="en-US"/>
          </w:rPr>
          <w:delText>6 h a</w:delText>
        </w:r>
        <w:r w:rsidR="00B82ED6" w:rsidRPr="00014D8F" w:rsidDel="00E04011">
          <w:rPr>
            <w:lang w:val="en-US"/>
          </w:rPr>
          <w:delText>head</w:delText>
        </w:r>
        <w:r w:rsidR="00B82ED6" w:rsidDel="00E04011">
          <w:rPr>
            <w:lang w:val="en-US"/>
          </w:rPr>
          <w:delText xml:space="preserve"> controller predictions (dotted lines) and plant realizations (solid lines) of biogas production (black): the </w:delText>
        </w:r>
        <w:r w:rsidR="00BE59E7" w:rsidDel="00E04011">
          <w:rPr>
            <w:lang w:val="en-US"/>
          </w:rPr>
          <w:delText xml:space="preserve">nominal controller (assuming nominal influent concentrations) systematically under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finally violated. By then, the controller still predicts decreasing GS filling levels (dotted line), but the plant in fact exceeds the maximum GS filling level soon after. </w:delText>
        </w:r>
      </w:del>
    </w:p>
    <w:p w14:paraId="6BE83AD4" w14:textId="77777777" w:rsidR="00EF7145" w:rsidRDefault="00EF7145" w:rsidP="00EF7145">
      <w:pPr>
        <w:ind w:firstLine="0"/>
        <w:rPr>
          <w:ins w:id="1870" w:author="Hellmann, Simon" w:date="2025-08-31T12:06:00Z"/>
          <w:lang w:val="en-US"/>
        </w:rPr>
        <w:pPrChange w:id="1871" w:author="Hellmann, Simon" w:date="2025-08-31T12:06:00Z">
          <w:pPr/>
        </w:pPrChange>
      </w:pPr>
    </w:p>
    <w:p w14:paraId="0C993354" w14:textId="51FF0103" w:rsidR="006A043E" w:rsidDel="00EF7145" w:rsidRDefault="00A83FF9" w:rsidP="006A043E">
      <w:pPr>
        <w:rPr>
          <w:moveFrom w:id="1872" w:author="Hellmann, Simon" w:date="2025-08-31T12:06:00Z"/>
          <w:lang w:val="en-US"/>
        </w:rPr>
      </w:pPr>
      <w:moveFromRangeStart w:id="1873" w:author="Hellmann, Simon" w:date="2025-08-31T12:06:00Z" w:name="move207534386"/>
      <w:moveFrom w:id="1874" w:author="Hellmann, Simon" w:date="2025-08-31T12:06:00Z">
        <w:r w:rsidDel="00EF7145">
          <w:rPr>
            <w:lang w:val="en-US"/>
          </w:rPr>
          <w:t>As</w:t>
        </w:r>
        <w:r w:rsidR="006A043E" w:rsidRPr="0088398F" w:rsidDel="00EF7145">
          <w:rPr>
            <w:lang w:val="en-US"/>
          </w:rPr>
          <w:t xml:space="preserve"> state feedback was assumed</w:t>
        </w:r>
        <w:r w:rsidR="009A38DE" w:rsidDel="00EF7145">
          <w:rPr>
            <w:lang w:val="en-US"/>
          </w:rPr>
          <w:t xml:space="preserve">, </w:t>
        </w:r>
        <w:r w:rsidR="006A043E" w:rsidDel="00EF7145">
          <w:rPr>
            <w:lang w:val="en-US"/>
          </w:rPr>
          <w:t xml:space="preserve">the </w:t>
        </w:r>
        <w:r w:rsidR="00FC0365" w:rsidDel="00EF7145">
          <w:rPr>
            <w:lang w:val="en-US"/>
          </w:rPr>
          <w:t>u</w:t>
        </w:r>
        <w:r w:rsidR="006A043E" w:rsidDel="00EF7145">
          <w:rPr>
            <w:lang w:val="en-US"/>
          </w:rPr>
          <w:t>nstable plant behavior also affects the controller predictions, underscored by the predicted constraint violations around day 3.7</w:t>
        </w:r>
        <w:r w:rsidR="006A043E" w:rsidRPr="002132D7" w:rsidDel="00EF7145">
          <w:rPr>
            <w:lang w:val="en-US"/>
          </w:rPr>
          <w:t>.</w:t>
        </w:r>
        <w:r w:rsidR="006A043E" w:rsidDel="00EF7145">
          <w:rPr>
            <w:lang w:val="en-US"/>
          </w:rPr>
          <w:t xml:space="preserve"> If the optimization solver fails to determine a </w:t>
        </w:r>
        <w:r w:rsidR="009A38DE" w:rsidDel="00EF7145">
          <w:rPr>
            <w:lang w:val="en-US"/>
          </w:rPr>
          <w:t xml:space="preserve">feasible </w:t>
        </w:r>
        <w:r w:rsidR="006A043E" w:rsidDel="00EF7145">
          <w:rPr>
            <w:lang w:val="en-US"/>
          </w:rPr>
          <w:t>solution</w:t>
        </w:r>
        <w:r w:rsidR="009A38DE" w:rsidDel="00EF7145">
          <w:rPr>
            <w:lang w:val="en-US"/>
          </w:rPr>
          <w:t>, i.e.</w:t>
        </w:r>
        <w:r w:rsidR="00C74441" w:rsidDel="00EF7145">
          <w:rPr>
            <w:lang w:val="en-US"/>
          </w:rPr>
          <w:t>,</w:t>
        </w:r>
        <w:r w:rsidR="009A38DE" w:rsidDel="00EF7145">
          <w:rPr>
            <w:lang w:val="en-US"/>
          </w:rPr>
          <w:t xml:space="preserve"> one </w:t>
        </w:r>
        <w:r w:rsidR="006A043E" w:rsidDel="00EF7145">
          <w:rPr>
            <w:lang w:val="en-US"/>
          </w:rPr>
          <w:t xml:space="preserve">that satisfies constraints, it reverts to solving an approximate problem with relaxed constraints </w:t>
        </w:r>
      </w:moveFrom>
      <w:sdt>
        <w:sdtPr>
          <w:rPr>
            <w:lang w:val="en-US"/>
          </w:rPr>
          <w:alias w:val="To edit, see citavi.com/edit"/>
          <w:tag w:val="CitaviPlaceholder#720d23f4-1bbc-4d03-a6d5-c360fa3116c2"/>
          <w:id w:val="1097515743"/>
          <w:placeholder>
            <w:docPart w:val="10BA57B24378704FABABBD264C5EF654"/>
          </w:placeholder>
        </w:sdtPr>
        <w:sdtContent>
          <w:moveFrom w:id="1875" w:author="Hellmann, Simon" w:date="2025-08-31T12:06:00Z">
            <w:r w:rsidR="006A043E" w:rsidDel="00EF7145">
              <w:rPr>
                <w:lang w:val="en-US"/>
              </w:rPr>
              <w:fldChar w:fldCharType="begin"/>
            </w:r>
            <w:r w:rsidR="00A551DA" w:rsidDel="00EF71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C0zMFQxNTowMTowOC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NzIwZDIzZjQtMWJiYy00ZDAzLWE2ZDUtYzM2MGZhMzExNmMyIiwiVGV4dCI6IihRaW4gYW5kIEJhZGd3ZWxsLCAyMDAzKSIsIldBSVZlcnNpb24iOiI2LjE5LjIuMSJ9}</w:instrText>
            </w:r>
            <w:r w:rsidR="006A043E" w:rsidDel="00EF7145">
              <w:rPr>
                <w:lang w:val="en-US"/>
              </w:rPr>
              <w:fldChar w:fldCharType="separate"/>
            </w:r>
            <w:r w:rsidR="008D39E8" w:rsidDel="00EF7145">
              <w:fldChar w:fldCharType="begin"/>
            </w:r>
            <w:r w:rsidR="008D39E8" w:rsidRPr="008D39E8" w:rsidDel="00EF7145">
              <w:rPr>
                <w:lang w:val="en-US"/>
                <w:rPrChange w:id="1876" w:author="Hellmann, Simon" w:date="2025-08-31T11:49:00Z">
                  <w:rPr/>
                </w:rPrChange>
              </w:rPr>
              <w:instrText xml:space="preserve"> HYPERLINK \l "_CTVL001613817b73b44408b87fd77151cc11fc5" \o "Qin, S.; Badgwell, T. A. (2003): A survey of industrial model predictive control technology. Control Engineering Practice 11 (7), 733–764." </w:instrText>
            </w:r>
            <w:r w:rsidR="008D39E8" w:rsidDel="00EF7145">
              <w:fldChar w:fldCharType="separate"/>
            </w:r>
            <w:r w:rsidR="00E04011" w:rsidDel="00EF7145">
              <w:rPr>
                <w:lang w:val="en-US"/>
              </w:rPr>
              <w:t>(Qin and Badgwell, 2003)</w:t>
            </w:r>
            <w:r w:rsidR="008D39E8" w:rsidDel="00EF7145">
              <w:rPr>
                <w:lang w:val="en-US"/>
              </w:rPr>
              <w:fldChar w:fldCharType="end"/>
            </w:r>
            <w:r w:rsidR="006A043E" w:rsidDel="00EF7145">
              <w:rPr>
                <w:lang w:val="en-US"/>
              </w:rPr>
              <w:fldChar w:fldCharType="end"/>
            </w:r>
          </w:moveFrom>
        </w:sdtContent>
      </w:sdt>
      <w:moveFrom w:id="1877" w:author="Hellmann, Simon" w:date="2025-08-31T12:06:00Z">
        <w:r w:rsidR="006A043E" w:rsidDel="00EF7145">
          <w:rPr>
            <w:lang w:val="en-US"/>
          </w:rPr>
          <w:t xml:space="preserve">. This approximate solution, </w:t>
        </w:r>
        <w:r w:rsidR="009A38DE" w:rsidDel="00EF7145">
          <w:rPr>
            <w:lang w:val="en-US"/>
          </w:rPr>
          <w:t>though</w:t>
        </w:r>
        <w:r w:rsidR="006A043E" w:rsidDel="00EF7145">
          <w:rPr>
            <w:lang w:val="en-US"/>
          </w:rPr>
          <w:t>, cannot lead the system back into stable operati</w:t>
        </w:r>
        <w:r w:rsidR="009A38DE" w:rsidDel="00EF7145">
          <w:rPr>
            <w:lang w:val="en-US"/>
          </w:rPr>
          <w:t>on</w:t>
        </w:r>
        <w:r w:rsidR="006A043E" w:rsidDel="00EF7145">
          <w:rPr>
            <w:lang w:val="en-US"/>
          </w:rPr>
          <w:t xml:space="preserve">. Instead, </w:t>
        </w:r>
        <w:r w:rsidR="00EA5CAB" w:rsidDel="00EF7145">
          <w:rPr>
            <w:lang w:val="en-US"/>
          </w:rPr>
          <w:t xml:space="preserve">by applying </w:t>
        </w:r>
        <w:r w:rsidR="006A043E" w:rsidDel="00EF7145">
          <w:rPr>
            <w:lang w:val="en-US"/>
          </w:rPr>
          <w:t xml:space="preserve">erratic </w:t>
        </w:r>
        <w:r w:rsidR="00EA5CAB" w:rsidDel="00EF7145">
          <w:rPr>
            <w:lang w:val="en-US"/>
          </w:rPr>
          <w:t xml:space="preserve">substrate </w:t>
        </w:r>
        <w:r w:rsidR="006A043E" w:rsidDel="00EF7145">
          <w:rPr>
            <w:lang w:val="en-US"/>
          </w:rPr>
          <w:t>feed</w:t>
        </w:r>
        <w:r w:rsidR="00EA5CAB" w:rsidDel="00EF7145">
          <w:rPr>
            <w:lang w:val="en-US"/>
          </w:rPr>
          <w:t>ings</w:t>
        </w:r>
        <w:r w:rsidR="009A38DE" w:rsidDel="00EF7145">
          <w:rPr>
            <w:lang w:val="en-US"/>
          </w:rPr>
          <w:t>, it fails to restore stability</w:t>
        </w:r>
        <w:r w:rsidR="006A043E" w:rsidDel="00EF7145">
          <w:rPr>
            <w:lang w:val="en-US"/>
          </w:rPr>
          <w:t xml:space="preserve">. Consequently, </w:t>
        </w:r>
        <w:r w:rsidR="00EA5CAB" w:rsidDel="00EF7145">
          <w:rPr>
            <w:lang w:val="en-US"/>
          </w:rPr>
          <w:t xml:space="preserve">GS filling level, </w:t>
        </w:r>
        <w:r w:rsidR="006A043E" w:rsidDel="00EF7145">
          <w:rPr>
            <w:lang w:val="en-US"/>
          </w:rPr>
          <w:t xml:space="preserve">gas production, </w:t>
        </w:r>
        <w:r w:rsidR="00EA5CAB" w:rsidDel="00EF7145">
          <w:rPr>
            <w:lang w:val="en-US"/>
          </w:rPr>
          <w:t xml:space="preserve">and </w:t>
        </w:r>
        <w:r w:rsidR="006A043E" w:rsidDel="00EF7145">
          <w:rPr>
            <w:lang w:val="en-US"/>
          </w:rPr>
          <w:t xml:space="preserve">pH assume clearly </w:t>
        </w:r>
        <w:r w:rsidR="00FC0365" w:rsidDel="00EF7145">
          <w:rPr>
            <w:lang w:val="en-US"/>
          </w:rPr>
          <w:t>u</w:t>
        </w:r>
        <w:r w:rsidR="006A043E" w:rsidDel="00EF7145">
          <w:rPr>
            <w:lang w:val="en-US"/>
          </w:rPr>
          <w:t>nstable or even unphysical values. In real</w:t>
        </w:r>
        <w:r w:rsidR="00C74441" w:rsidDel="00EF7145">
          <w:rPr>
            <w:lang w:val="en-US"/>
          </w:rPr>
          <w:t xml:space="preserve"> </w:t>
        </w:r>
        <w:r w:rsidR="006A043E" w:rsidDel="00EF7145">
          <w:rPr>
            <w:lang w:val="en-US"/>
          </w:rPr>
          <w:t>life, such plant behavior should be prevented as it would require releas</w:t>
        </w:r>
        <w:r w:rsidR="00C74441" w:rsidDel="00EF7145">
          <w:rPr>
            <w:lang w:val="en-US"/>
          </w:rPr>
          <w:t>ing</w:t>
        </w:r>
        <w:r w:rsidR="006A043E" w:rsidDel="00EF7145">
          <w:rPr>
            <w:lang w:val="en-US"/>
          </w:rPr>
          <w:t xml:space="preserve"> or flar</w:t>
        </w:r>
        <w:r w:rsidR="00C74441" w:rsidDel="00EF7145">
          <w:rPr>
            <w:lang w:val="en-US"/>
          </w:rPr>
          <w:t>ing</w:t>
        </w:r>
        <w:r w:rsidR="006A043E" w:rsidDel="00EF7145">
          <w:rPr>
            <w:lang w:val="en-US"/>
          </w:rPr>
          <w:t xml:space="preserve"> off </w:t>
        </w:r>
        <w:r w:rsidR="00324A88" w:rsidDel="00EF7145">
          <w:rPr>
            <w:lang w:val="en-US"/>
          </w:rPr>
          <w:t xml:space="preserve">of </w:t>
        </w:r>
        <w:r w:rsidR="006A043E" w:rsidDel="00EF7145">
          <w:rPr>
            <w:lang w:val="en-US"/>
          </w:rPr>
          <w:t xml:space="preserve">excess biogas from the headspace, resulting in opportunity cost and avoidable greenhouse gas emissions. Remedies could be longer prediction horizons to better anticipate prospective GS constraint violations </w:t>
        </w:r>
      </w:moveFrom>
      <w:sdt>
        <w:sdtPr>
          <w:rPr>
            <w:lang w:val="en-US"/>
          </w:rPr>
          <w:alias w:val="To edit, see citavi.com/edit"/>
          <w:tag w:val="CitaviPlaceholder#3f5b32af-6e1b-4987-b3c6-1a9a12f99e81"/>
          <w:id w:val="1976629724"/>
          <w:placeholder>
            <w:docPart w:val="10BA57B24378704FABABBD264C5EF654"/>
          </w:placeholder>
        </w:sdtPr>
        <w:sdtContent>
          <w:moveFrom w:id="1878" w:author="Hellmann, Simon" w:date="2025-08-31T12:06:00Z">
            <w:r w:rsidR="006A043E" w:rsidDel="00EF7145">
              <w:rPr>
                <w:lang w:val="en-US"/>
              </w:rPr>
              <w:fldChar w:fldCharType="begin"/>
            </w:r>
            <w:r w:rsidR="00A551DA" w:rsidDel="00EF71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C0zMFQxNTowMTowOC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M2Y1YjMyYWYtNmUxYi00OTg3LWIzYzYtMWE5YTEyZjk5ZTgxIiwiVGV4dCI6IihRaW4gYW5kIEJhZGd3ZWxsLCAyMDAzKSIsIldBSVZlcnNpb24iOiI2LjE5LjIuMSJ9}</w:instrText>
            </w:r>
            <w:r w:rsidR="006A043E" w:rsidDel="00EF7145">
              <w:rPr>
                <w:lang w:val="en-US"/>
              </w:rPr>
              <w:fldChar w:fldCharType="separate"/>
            </w:r>
            <w:r w:rsidR="008D39E8" w:rsidDel="00EF7145">
              <w:fldChar w:fldCharType="begin"/>
            </w:r>
            <w:r w:rsidR="008D39E8" w:rsidRPr="008D39E8" w:rsidDel="00EF7145">
              <w:rPr>
                <w:lang w:val="en-US"/>
                <w:rPrChange w:id="1879" w:author="Hellmann, Simon" w:date="2025-08-31T11:49:00Z">
                  <w:rPr/>
                </w:rPrChange>
              </w:rPr>
              <w:instrText xml:space="preserve"> HYPERLINK \l "_CTVL001613817b73b44408b87fd77151cc11fc5" \o "Qin, S.; Badgwell, T. A. (2003): A survey of industrial model predictive control technology. Control Engineering Practice 11 (7), 733–764." </w:instrText>
            </w:r>
            <w:r w:rsidR="008D39E8" w:rsidDel="00EF7145">
              <w:fldChar w:fldCharType="separate"/>
            </w:r>
            <w:r w:rsidR="00E04011" w:rsidDel="00EF7145">
              <w:rPr>
                <w:lang w:val="en-US"/>
              </w:rPr>
              <w:t>(Qin and Badgwell, 2003)</w:t>
            </w:r>
            <w:r w:rsidR="008D39E8" w:rsidDel="00EF7145">
              <w:rPr>
                <w:lang w:val="en-US"/>
              </w:rPr>
              <w:fldChar w:fldCharType="end"/>
            </w:r>
            <w:r w:rsidR="006A043E" w:rsidDel="00EF7145">
              <w:rPr>
                <w:lang w:val="en-US"/>
              </w:rPr>
              <w:fldChar w:fldCharType="end"/>
            </w:r>
          </w:moveFrom>
        </w:sdtContent>
      </w:sdt>
      <w:moveFrom w:id="1880" w:author="Hellmann, Simon" w:date="2025-08-31T12:06:00Z">
        <w:r w:rsidR="006A043E" w:rsidDel="00EF7145">
          <w:rPr>
            <w:lang w:val="en-US"/>
          </w:rPr>
          <w:t xml:space="preserve"> or further limited maximum feed volume flows to </w:t>
        </w:r>
        <w:r w:rsidR="00C64C62" w:rsidDel="00EF7145">
          <w:rPr>
            <w:lang w:val="en-US"/>
          </w:rPr>
          <w:t>restrict</w:t>
        </w:r>
        <w:r w:rsidR="009A38DE" w:rsidDel="00EF7145">
          <w:rPr>
            <w:lang w:val="en-US"/>
          </w:rPr>
          <w:t xml:space="preserve"> </w:t>
        </w:r>
        <w:r w:rsidR="006A043E" w:rsidDel="00EF7145">
          <w:rPr>
            <w:lang w:val="en-US"/>
          </w:rPr>
          <w:t xml:space="preserve">the erratic feeding. </w:t>
        </w:r>
      </w:moveFrom>
    </w:p>
    <w:moveFromRangeEnd w:id="1873"/>
    <w:p w14:paraId="27A51899" w14:textId="0E0C714C"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w:t>
      </w:r>
      <w:ins w:id="1881" w:author="Hellmann, Simon" w:date="2025-08-30T15:54:00Z">
        <w:r w:rsidR="006500ED">
          <w:rPr>
            <w:lang w:val="en-US"/>
          </w:rPr>
          <w:t xml:space="preserve">, </w:t>
        </w:r>
        <w:r w:rsidR="006500ED" w:rsidRPr="006500ED">
          <w:rPr>
            <w:highlight w:val="magenta"/>
            <w:lang w:val="en-US"/>
            <w:rPrChange w:id="1882" w:author="Hellmann, Simon" w:date="2025-08-30T15:56:00Z">
              <w:rPr>
                <w:lang w:val="en-US"/>
              </w:rPr>
            </w:rPrChange>
          </w:rPr>
          <w:t xml:space="preserve">as </w:t>
        </w:r>
      </w:ins>
      <w:ins w:id="1883" w:author="Hellmann, Simon" w:date="2025-08-30T15:55:00Z">
        <w:r w:rsidR="006500ED" w:rsidRPr="006500ED">
          <w:rPr>
            <w:highlight w:val="magenta"/>
            <w:lang w:val="en-US"/>
            <w:rPrChange w:id="1884" w:author="Hellmann, Simon" w:date="2025-08-30T15:56:00Z">
              <w:rPr>
                <w:lang w:val="en-US"/>
              </w:rPr>
            </w:rPrChange>
          </w:rPr>
          <w:t>previously</w:t>
        </w:r>
      </w:ins>
      <w:ins w:id="1885" w:author="Hellmann, Simon" w:date="2025-08-30T15:54:00Z">
        <w:r w:rsidR="006500ED" w:rsidRPr="006500ED">
          <w:rPr>
            <w:highlight w:val="magenta"/>
            <w:lang w:val="en-US"/>
            <w:rPrChange w:id="1886" w:author="Hellmann, Simon" w:date="2025-08-30T15:56:00Z">
              <w:rPr>
                <w:lang w:val="en-US"/>
              </w:rPr>
            </w:rPrChange>
          </w:rPr>
          <w:t xml:space="preserve"> reported e.g. by </w:t>
        </w:r>
      </w:ins>
      <w:customXmlInsRangeStart w:id="1887" w:author="Hellmann, Simon" w:date="2025-08-30T15:54:00Z"/>
      <w:sdt>
        <w:sdtPr>
          <w:rPr>
            <w:highlight w:val="magenta"/>
            <w:lang w:val="en-US"/>
          </w:rPr>
          <w:alias w:val="To edit, see citavi.com/edit"/>
          <w:tag w:val="CitaviPlaceholder#c3ea4e42-ae06-4fa9-afd7-38427fffeb32"/>
          <w:id w:val="-505827151"/>
          <w:placeholder>
            <w:docPart w:val="6DBE4F11393C41C7818377F61E0A75D1"/>
          </w:placeholder>
        </w:sdtPr>
        <w:sdtContent>
          <w:customXmlInsRangeEnd w:id="1887"/>
          <w:ins w:id="1888" w:author="Hellmann, Simon" w:date="2025-08-30T15:54:00Z">
            <w:r w:rsidR="006500ED" w:rsidRPr="006500ED">
              <w:rPr>
                <w:highlight w:val="magenta"/>
                <w:lang w:val="en-US"/>
                <w:rPrChange w:id="1889" w:author="Hellmann, Simon" w:date="2025-08-30T15:56:00Z">
                  <w:rPr>
                    <w:lang w:val="en-US"/>
                  </w:rPr>
                </w:rPrChange>
              </w:rPr>
              <w:fldChar w:fldCharType="begin"/>
            </w:r>
            <w:r w:rsidR="006500ED" w:rsidRPr="006500ED">
              <w:rPr>
                <w:highlight w:val="magenta"/>
                <w:lang w:val="en-US"/>
                <w:rPrChange w:id="1890" w:author="Hellmann, Simon" w:date="2025-08-30T15:56:00Z">
                  <w:rPr>
                    <w:lang w:val="en-US"/>
                  </w:rPr>
                </w:rPrChange>
              </w:rPr>
              <w:instrText>ADDIN CitaviPlaceholder{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yMS9hY3MuaWVjci4wYzAzODA5IiwiVXJpU3RyaW5nIjoiaHR0cHM6Ly9kb2kub3JnLzEwLjEwMjEvYWNzLmllY3IuMGMwMzgw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}</w:instrText>
            </w:r>
            <w:r w:rsidR="006500ED" w:rsidRPr="006500ED">
              <w:rPr>
                <w:highlight w:val="magenta"/>
                <w:lang w:val="en-US"/>
                <w:rPrChange w:id="1891" w:author="Hellmann, Simon" w:date="2025-08-30T15:56:00Z">
                  <w:rPr>
                    <w:lang w:val="en-US"/>
                  </w:rPr>
                </w:rPrChange>
              </w:rPr>
              <w:fldChar w:fldCharType="separate"/>
            </w:r>
          </w:ins>
          <w:r w:rsidR="008D39E8">
            <w:fldChar w:fldCharType="begin"/>
          </w:r>
          <w:r w:rsidR="008D39E8">
            <w:instrText xml:space="preserve"> HYPERLINK \l "_CTVL001b3c753199fa1416c82e8912240005fe1" \o "Piceno-Díaz, E. R.; Ricardez-Sandoval, L. A.; Gutierrez-Limon, M. A.; Méndez-Acosta, H. O.; Puebla, H. (2020): Robust Nonlinear Model Predictive Contr…" </w:instrText>
          </w:r>
          <w:ins w:id="1892" w:author="Hellmann, Simon" w:date="2025-08-31T12:14:00Z"/>
          <w:r w:rsidR="008D39E8">
            <w:fldChar w:fldCharType="separate"/>
          </w:r>
          <w:r w:rsidR="00E04011">
            <w:rPr>
              <w:highlight w:val="magenta"/>
              <w:lang w:val="en-US"/>
            </w:rPr>
            <w:t>Piceno-Díaz et al.</w:t>
          </w:r>
          <w:r w:rsidR="008D39E8">
            <w:rPr>
              <w:highlight w:val="magenta"/>
              <w:lang w:val="en-US"/>
            </w:rPr>
            <w:fldChar w:fldCharType="end"/>
          </w:r>
          <w:ins w:id="1893" w:author="Hellmann, Simon" w:date="2025-08-30T15:54:00Z">
            <w:r w:rsidR="006500ED" w:rsidRPr="006500ED">
              <w:rPr>
                <w:highlight w:val="magenta"/>
                <w:lang w:val="en-US"/>
                <w:rPrChange w:id="1894" w:author="Hellmann, Simon" w:date="2025-08-30T15:56:00Z">
                  <w:rPr>
                    <w:lang w:val="en-US"/>
                  </w:rPr>
                </w:rPrChange>
              </w:rPr>
              <w:fldChar w:fldCharType="end"/>
            </w:r>
          </w:ins>
          <w:customXmlInsRangeStart w:id="1895" w:author="Hellmann, Simon" w:date="2025-08-30T15:54:00Z"/>
        </w:sdtContent>
      </w:sdt>
      <w:customXmlInsRangeEnd w:id="1895"/>
      <w:ins w:id="1896" w:author="Hellmann, Simon" w:date="2025-08-30T15:54:00Z">
        <w:r w:rsidR="006500ED" w:rsidRPr="006500ED">
          <w:rPr>
            <w:highlight w:val="magenta"/>
            <w:lang w:val="en-US"/>
            <w:rPrChange w:id="1897" w:author="Hellmann, Simon" w:date="2025-08-30T15:56:00Z">
              <w:rPr>
                <w:lang w:val="en-US"/>
              </w:rPr>
            </w:rPrChange>
          </w:rPr>
          <w:t xml:space="preserve"> </w:t>
        </w:r>
      </w:ins>
      <w:customXmlInsRangeStart w:id="1898" w:author="Hellmann, Simon" w:date="2025-08-30T15:54:00Z"/>
      <w:sdt>
        <w:sdtPr>
          <w:rPr>
            <w:highlight w:val="magenta"/>
            <w:lang w:val="en-US"/>
          </w:rPr>
          <w:alias w:val="To edit, see citavi.com/edit"/>
          <w:tag w:val="CitaviPlaceholder#ffa7e26a-b1c7-4359-bf82-92bd3bec40e7"/>
          <w:id w:val="998080882"/>
          <w:placeholder>
            <w:docPart w:val="6DBE4F11393C41C7818377F61E0A75D1"/>
          </w:placeholder>
        </w:sdtPr>
        <w:sdtContent>
          <w:customXmlInsRangeEnd w:id="1898"/>
          <w:ins w:id="1899" w:author="Hellmann, Simon" w:date="2025-08-30T15:54:00Z">
            <w:r w:rsidR="006500ED" w:rsidRPr="006500ED">
              <w:rPr>
                <w:highlight w:val="magenta"/>
                <w:lang w:val="en-US"/>
                <w:rPrChange w:id="1900" w:author="Hellmann, Simon" w:date="2025-08-30T15:56:00Z">
                  <w:rPr>
                    <w:lang w:val="en-US"/>
                  </w:rPr>
                </w:rPrChange>
              </w:rPr>
              <w:fldChar w:fldCharType="begin"/>
            </w:r>
            <w:r w:rsidR="006500ED" w:rsidRPr="006500ED">
              <w:rPr>
                <w:highlight w:val="magenta"/>
                <w:lang w:val="en-US"/>
                <w:rPrChange w:id="1901" w:author="Hellmann, Simon" w:date="2025-08-30T15:56:00Z">
                  <w:rPr>
                    <w:lang w:val="en-US"/>
                  </w:rPr>
                </w:rPrChange>
              </w:rPr>
              <w:instrText>ADDIN CitaviPlaceholder{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RlcGFydGFtZW50byBkZSBFbmVyZ8OtYSwgVW5pdmVyc2lkYWQgQXV0w7Nub21hIE1ldHJvcG9saXRhbmEtQXpjYXBvdHphbGNvLCBDaXVkYWQgZGUgTcOpeGljbyAwMjIwMCwgTWV4aWNvXHJcbkRlcGFydG1lbnQgb2YgQ2hlbWljYWwgRW5naW5lZXJpbmcsIFVuaXZlcnNpdHkgb2YgV2F0ZXJsb28sIFdhdGVybG9vLCBPbnRhcmlvIE4yTCAzRzEsIENhbmFkYVxyXG5DZW50cm8gVW5pdmVyc2l0YXJpbyBkZSBDaWVuY2lhcyBFeGFjdGFzIGUgSW5nZW5pZXLDrWEsIFVuaXZlcnNpZGFkIGRlIEd1YWRhbGFqYXJhLCBHdWFkYWxhamFyYSA0NDQzMCwgSmFsaXNjbywgTWV4aWNvIi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zMFQxNTowMTowOC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wKSJ9XX0sIlRhZyI6IkNpdGF2aVBsYWNlaG9sZGVyI2ZmYTdlMjZhLWIxYzctNDM1OS1iZjgyLTkyYmQzYmVjNDBlNyIsIlRleHQiOiIoMjAyMCkiLCJXQUlWZXJzaW9uIjoiNi4xOS4yLjEifQ==}</w:instrText>
            </w:r>
            <w:r w:rsidR="006500ED" w:rsidRPr="006500ED">
              <w:rPr>
                <w:highlight w:val="magenta"/>
                <w:lang w:val="en-US"/>
                <w:rPrChange w:id="1902" w:author="Hellmann, Simon" w:date="2025-08-30T15:56:00Z">
                  <w:rPr>
                    <w:lang w:val="en-US"/>
                  </w:rPr>
                </w:rPrChange>
              </w:rPr>
              <w:fldChar w:fldCharType="separate"/>
            </w:r>
          </w:ins>
          <w:r w:rsidR="008D39E8">
            <w:fldChar w:fldCharType="begin"/>
          </w:r>
          <w:r w:rsidR="008D39E8" w:rsidRPr="008D39E8">
            <w:rPr>
              <w:lang w:val="en-US"/>
              <w:rPrChange w:id="1903" w:author="Hellmann, Simon" w:date="2025-08-31T11:49:00Z">
                <w:rPr/>
              </w:rPrChange>
            </w:rPr>
            <w:instrText xml:space="preserve"> HYPERLINK \l "_CTVL001b3c753199fa1416c82e8912240005fe1" \o "Piceno-Díaz, E. R.; Ricardez-Sandoval, L. A.; Gutierrez-Limon, M. A.; Méndez-Acosta, H. O.; Puebla, H. (2020): Robust Nonlinear Model Predictive Contr…" </w:instrText>
          </w:r>
          <w:ins w:id="1904" w:author="Hellmann, Simon" w:date="2025-08-31T12:14:00Z"/>
          <w:r w:rsidR="008D39E8">
            <w:fldChar w:fldCharType="separate"/>
          </w:r>
          <w:r w:rsidR="00E04011">
            <w:rPr>
              <w:highlight w:val="magenta"/>
              <w:lang w:val="en-US"/>
            </w:rPr>
            <w:t>(2020)</w:t>
          </w:r>
          <w:r w:rsidR="008D39E8">
            <w:rPr>
              <w:highlight w:val="magenta"/>
              <w:lang w:val="en-US"/>
            </w:rPr>
            <w:fldChar w:fldCharType="end"/>
          </w:r>
          <w:ins w:id="1905" w:author="Hellmann, Simon" w:date="2025-08-30T15:54:00Z">
            <w:r w:rsidR="006500ED" w:rsidRPr="006500ED">
              <w:rPr>
                <w:highlight w:val="magenta"/>
                <w:lang w:val="en-US"/>
                <w:rPrChange w:id="1906" w:author="Hellmann, Simon" w:date="2025-08-30T15:56:00Z">
                  <w:rPr>
                    <w:lang w:val="en-US"/>
                  </w:rPr>
                </w:rPrChange>
              </w:rPr>
              <w:fldChar w:fldCharType="end"/>
            </w:r>
          </w:ins>
          <w:customXmlInsRangeStart w:id="1907" w:author="Hellmann, Simon" w:date="2025-08-30T15:54:00Z"/>
        </w:sdtContent>
      </w:sdt>
      <w:customXmlInsRangeEnd w:id="1907"/>
      <w:r w:rsidR="006A043E">
        <w:rPr>
          <w:lang w:val="en-US"/>
        </w:rPr>
        <w:t>.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w:t>
      </w:r>
      <w:r w:rsidR="0011577E">
        <w:rPr>
          <w:lang w:val="en-US"/>
        </w:rPr>
        <w:t xml:space="preserve"> </w:t>
      </w:r>
      <w:r>
        <w:rPr>
          <w:lang w:val="en-US"/>
        </w:rPr>
        <w:t>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2CB7C8CC" w:rsidR="007824D1" w:rsidRDefault="005560BB" w:rsidP="00CE4AC8">
      <w:pPr>
        <w:rPr>
          <w:lang w:val="en-US"/>
        </w:rPr>
      </w:pPr>
      <w:r>
        <w:rPr>
          <w:rFonts w:eastAsia="Garamond" w:cs="Garamond"/>
          <w:color w:val="000000" w:themeColor="text1"/>
          <w:szCs w:val="24"/>
          <w:lang w:val="en-US"/>
        </w:rPr>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GrS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decreased by one order of magnitude (Tab. 2), and thus </w:t>
      </w:r>
      <w:r>
        <w:rPr>
          <w:rFonts w:eastAsia="Garamond" w:cs="Garamond"/>
          <w:color w:val="000000" w:themeColor="text1"/>
          <w:szCs w:val="24"/>
          <w:lang w:val="en-US"/>
        </w:rPr>
        <w:t>the relative importance of maintaining a stable GS filling level</w:t>
      </w:r>
      <w:r w:rsidR="002A70E2">
        <w:rPr>
          <w:rFonts w:eastAsia="Garamond" w:cs="Garamond"/>
          <w:color w:val="000000" w:themeColor="text1"/>
          <w:szCs w:val="24"/>
          <w:lang w:val="en-US"/>
        </w:rPr>
        <w:t xml:space="preserve"> was highlighted</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 xml:space="preserve">a relative increase </w:t>
      </w:r>
      <w:r w:rsidR="002A70E2">
        <w:rPr>
          <w:rFonts w:eastAsia="Garamond" w:cs="Garamond"/>
          <w:color w:val="000000" w:themeColor="text1"/>
          <w:szCs w:val="24"/>
          <w:lang w:val="en-US"/>
        </w:rPr>
        <w:t>in</w:t>
      </w:r>
      <w:r>
        <w:rPr>
          <w:rFonts w:eastAsia="Garamond" w:cs="Garamond"/>
          <w:color w:val="000000" w:themeColor="text1"/>
          <w:szCs w:val="24"/>
          <w:lang w:val="en-US"/>
        </w:rPr>
        <w:t xml:space="preserve">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ins w:id="1908" w:author="Hellmann, Simon" w:date="2025-08-31T12:14:00Z">
        <w:r w:rsidR="00C64143" w:rsidRPr="00C64143">
          <w:rPr>
            <w:lang w:val="en-US"/>
            <w:rPrChange w:id="1909" w:author="Hellmann, Simon" w:date="2025-08-31T12:14:00Z">
              <w:rPr/>
            </w:rPrChange>
          </w:rPr>
          <w:t>(</w:t>
        </w:r>
        <w:r w:rsidR="00C64143" w:rsidRPr="00C64143">
          <w:rPr>
            <w:noProof/>
            <w:lang w:val="en-US"/>
            <w:rPrChange w:id="1910" w:author="Hellmann, Simon" w:date="2025-08-31T12:14:00Z">
              <w:rPr>
                <w:noProof/>
              </w:rPr>
            </w:rPrChange>
          </w:rPr>
          <w:t>2</w:t>
        </w:r>
        <w:r w:rsidR="00C64143" w:rsidRPr="00C64143">
          <w:rPr>
            <w:lang w:val="en-US"/>
            <w:rPrChange w:id="1911" w:author="Hellmann, Simon" w:date="2025-08-31T12:14:00Z">
              <w:rPr/>
            </w:rPrChange>
          </w:rPr>
          <w:t>.</w:t>
        </w:r>
        <w:r w:rsidR="00C64143" w:rsidRPr="00C64143">
          <w:rPr>
            <w:noProof/>
            <w:lang w:val="en-US"/>
            <w:rPrChange w:id="1912" w:author="Hellmann, Simon" w:date="2025-08-31T12:14:00Z">
              <w:rPr>
                <w:noProof/>
              </w:rPr>
            </w:rPrChange>
          </w:rPr>
          <w:t>18</w:t>
        </w:r>
        <w:r w:rsidR="00C64143" w:rsidRPr="00C64143">
          <w:rPr>
            <w:lang w:val="en-US"/>
            <w:rPrChange w:id="1913" w:author="Hellmann, Simon" w:date="2025-08-31T12:14:00Z">
              <w:rPr/>
            </w:rPrChange>
          </w:rPr>
          <w:t>)</w:t>
        </w:r>
      </w:ins>
      <w:del w:id="1914" w:author="Hellmann, Simon" w:date="2025-08-31T12:14:00Z">
        <w:r w:rsidR="00F7388A" w:rsidRPr="00462857" w:rsidDel="00C64143">
          <w:rPr>
            <w:lang w:val="en-US"/>
          </w:rPr>
          <w:delText>(</w:delText>
        </w:r>
        <w:r w:rsidR="00F7388A" w:rsidRPr="00462857" w:rsidDel="00C64143">
          <w:rPr>
            <w:noProof/>
            <w:lang w:val="en-US"/>
          </w:rPr>
          <w:delText>2</w:delText>
        </w:r>
        <w:r w:rsidR="00F7388A" w:rsidRPr="00462857" w:rsidDel="00C64143">
          <w:rPr>
            <w:lang w:val="en-US"/>
          </w:rPr>
          <w:delText>.</w:delText>
        </w:r>
        <w:r w:rsidR="00F7388A" w:rsidRPr="00462857" w:rsidDel="00C64143">
          <w:rPr>
            <w:noProof/>
            <w:lang w:val="en-US"/>
          </w:rPr>
          <w:delText>10</w:delText>
        </w:r>
        <w:r w:rsidR="00F7388A" w:rsidRPr="00462857" w:rsidDel="00C64143">
          <w:rPr>
            <w:lang w:val="en-US"/>
          </w:rPr>
          <w:delText>)</w:delText>
        </w:r>
      </w:del>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w:t>
      </w:r>
      <w:r w:rsidR="002A70E2">
        <w:rPr>
          <w:rFonts w:eastAsia="Garamond" w:cs="Garamond"/>
          <w:color w:val="000000" w:themeColor="text1"/>
          <w:szCs w:val="24"/>
          <w:lang w:val="en-US"/>
        </w:rPr>
        <w:t>i</w:t>
      </w:r>
      <w:r>
        <w:rPr>
          <w:rFonts w:eastAsia="Garamond" w:cs="Garamond"/>
          <w:color w:val="000000" w:themeColor="text1"/>
          <w:szCs w:val="24"/>
          <w:lang w:val="en-US"/>
        </w:rPr>
        <w:t>s in the top subplots of Fig.</w:t>
      </w:r>
      <w:ins w:id="1915" w:author="Hellmann, Simon" w:date="2025-08-28T10:47:00Z">
        <w:r w:rsidR="00E431E6" w:rsidRPr="00E431E6">
          <w:rPr>
            <w:lang w:val="en-US"/>
            <w:rPrChange w:id="1916" w:author="Hellmann, Simon" w:date="2025-08-28T10:47:00Z">
              <w:rPr/>
            </w:rPrChange>
          </w:rPr>
          <w:t> </w:t>
        </w:r>
      </w:ins>
      <w:del w:id="1917" w:author="Hellmann, Simon" w:date="2025-08-28T10:47:00Z">
        <w:r w:rsidDel="00E431E6">
          <w:rPr>
            <w:rFonts w:eastAsia="Garamond" w:cs="Garamond"/>
            <w:color w:val="000000" w:themeColor="text1"/>
            <w:szCs w:val="24"/>
            <w:lang w:val="en-US"/>
          </w:rPr>
          <w:delText xml:space="preserve"> </w:delText>
        </w:r>
      </w:del>
      <w:r>
        <w:rPr>
          <w:rFonts w:eastAsia="Garamond" w:cs="Garamond"/>
          <w:color w:val="000000" w:themeColor="text1"/>
          <w:szCs w:val="24"/>
          <w:lang w:val="en-US"/>
        </w:rPr>
        <w:t>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ins w:id="1918" w:author="Hellmann, Simon" w:date="2025-08-31T12:14:00Z">
        <w:r w:rsidR="00C64143" w:rsidRPr="00C64143">
          <w:rPr>
            <w:lang w:val="en-US"/>
            <w:rPrChange w:id="1919" w:author="Hellmann, Simon" w:date="2025-08-31T12:14:00Z">
              <w:rPr/>
            </w:rPrChange>
          </w:rPr>
          <w:t>(</w:t>
        </w:r>
        <w:r w:rsidR="00C64143" w:rsidRPr="00C64143">
          <w:rPr>
            <w:noProof/>
            <w:lang w:val="en-US"/>
            <w:rPrChange w:id="1920" w:author="Hellmann, Simon" w:date="2025-08-31T12:14:00Z">
              <w:rPr>
                <w:noProof/>
              </w:rPr>
            </w:rPrChange>
          </w:rPr>
          <w:t>2</w:t>
        </w:r>
        <w:r w:rsidR="00C64143" w:rsidRPr="00C64143">
          <w:rPr>
            <w:lang w:val="en-US"/>
            <w:rPrChange w:id="1921" w:author="Hellmann, Simon" w:date="2025-08-31T12:14:00Z">
              <w:rPr/>
            </w:rPrChange>
          </w:rPr>
          <w:t>.</w:t>
        </w:r>
        <w:r w:rsidR="00C64143" w:rsidRPr="00C64143">
          <w:rPr>
            <w:noProof/>
            <w:lang w:val="en-US"/>
            <w:rPrChange w:id="1922" w:author="Hellmann, Simon" w:date="2025-08-31T12:14:00Z">
              <w:rPr>
                <w:noProof/>
              </w:rPr>
            </w:rPrChange>
          </w:rPr>
          <w:t>18</w:t>
        </w:r>
        <w:r w:rsidR="00C64143" w:rsidRPr="00C64143">
          <w:rPr>
            <w:lang w:val="en-US"/>
            <w:rPrChange w:id="1923" w:author="Hellmann, Simon" w:date="2025-08-31T12:14:00Z">
              <w:rPr/>
            </w:rPrChange>
          </w:rPr>
          <w:t>)</w:t>
        </w:r>
      </w:ins>
      <w:del w:id="1924" w:author="Hellmann, Simon" w:date="2025-08-31T12:14:00Z">
        <w:r w:rsidR="00F7388A" w:rsidRPr="00144E26" w:rsidDel="00C64143">
          <w:rPr>
            <w:lang w:val="en-US"/>
          </w:rPr>
          <w:delText>(</w:delText>
        </w:r>
        <w:r w:rsidR="00F7388A" w:rsidRPr="00144E26" w:rsidDel="00C64143">
          <w:rPr>
            <w:noProof/>
            <w:lang w:val="en-US"/>
          </w:rPr>
          <w:delText>2</w:delText>
        </w:r>
        <w:r w:rsidR="00F7388A" w:rsidRPr="00144E26" w:rsidDel="00C64143">
          <w:rPr>
            <w:lang w:val="en-US"/>
          </w:rPr>
          <w:delText>.</w:delText>
        </w:r>
        <w:r w:rsidR="00F7388A" w:rsidRPr="00144E26" w:rsidDel="00C64143">
          <w:rPr>
            <w:noProof/>
            <w:lang w:val="en-US"/>
          </w:rPr>
          <w:delText>10</w:delText>
        </w:r>
        <w:r w:rsidR="00F7388A" w:rsidRPr="00144E26" w:rsidDel="00C64143">
          <w:rPr>
            <w:lang w:val="en-US"/>
          </w:rPr>
          <w:delText>)</w:delText>
        </w:r>
      </w:del>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sidR="002A70E2">
        <w:rPr>
          <w:rFonts w:eastAsia="Garamond" w:cs="Garamond"/>
          <w:color w:val="000000" w:themeColor="text1"/>
          <w:szCs w:val="24"/>
          <w:lang w:val="en-US"/>
        </w:rPr>
        <w:t>,</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w:t>
      </w:r>
      <w:r w:rsidR="002A70E2">
        <w:rPr>
          <w:rFonts w:eastAsia="Garamond" w:cs="Garamond"/>
          <w:color w:val="000000" w:themeColor="text1"/>
          <w:szCs w:val="24"/>
          <w:lang w:val="en-US"/>
        </w:rPr>
        <w:t>,</w:t>
      </w:r>
      <w:r>
        <w:rPr>
          <w:rFonts w:eastAsia="Garamond" w:cs="Garamond"/>
          <w:color w:val="000000" w:themeColor="text1"/>
          <w:szCs w:val="24"/>
          <w:lang w:val="en-US"/>
        </w:rPr>
        <w:t xml:space="preserve"> chooses GrS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21FDB17D" w:rsidR="00F65D5C" w:rsidRDefault="00F65D5C" w:rsidP="002D3756">
      <w:pPr>
        <w:rPr>
          <w:lang w:val="en-US"/>
        </w:rPr>
      </w:pPr>
      <w:r>
        <w:rPr>
          <w:lang w:val="en-US"/>
        </w:rPr>
        <w:t xml:space="preserve">The </w:t>
      </w:r>
      <w:del w:id="1925" w:author="Hellmann, Simon" w:date="2025-08-30T15:58:00Z">
        <w:r w:rsidRPr="00644139" w:rsidDel="00644139">
          <w:rPr>
            <w:highlight w:val="blue"/>
            <w:lang w:val="en-US"/>
            <w:rPrChange w:id="1926" w:author="Hellmann, Simon" w:date="2025-08-30T15:58:00Z">
              <w:rPr>
                <w:lang w:val="en-US"/>
              </w:rPr>
            </w:rPrChange>
          </w:rPr>
          <w:delText xml:space="preserve">increased </w:delText>
        </w:r>
      </w:del>
      <w:ins w:id="1927" w:author="Hellmann, Simon" w:date="2025-08-30T15:58:00Z">
        <w:r w:rsidR="00644139" w:rsidRPr="00644139">
          <w:rPr>
            <w:highlight w:val="blue"/>
            <w:lang w:val="en-US"/>
            <w:rPrChange w:id="1928" w:author="Hellmann, Simon" w:date="2025-08-30T15:58:00Z">
              <w:rPr>
                <w:lang w:val="en-US"/>
              </w:rPr>
            </w:rPrChange>
          </w:rPr>
          <w:t>higher</w:t>
        </w:r>
        <w:r w:rsidR="00644139">
          <w:rPr>
            <w:lang w:val="en-US"/>
          </w:rPr>
          <w:t xml:space="preserve"> </w:t>
        </w:r>
      </w:ins>
      <w:r>
        <w:rPr>
          <w:lang w:val="en-US"/>
        </w:rPr>
        <w:t>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significantly lon</w:t>
      </w:r>
      <w:ins w:id="1929" w:author="Hellmann, Simon" w:date="2025-08-30T15:56:00Z">
        <w:r w:rsidR="00644139">
          <w:rPr>
            <w:lang w:val="en-US"/>
          </w:rPr>
          <w:softHyphen/>
        </w:r>
      </w:ins>
      <w:r w:rsidR="007A1605">
        <w:rPr>
          <w:lang w:val="en-US"/>
        </w:rPr>
        <w:t>g</w:t>
      </w:r>
      <w:ins w:id="1930" w:author="Hellmann, Simon" w:date="2025-08-30T15:56:00Z">
        <w:r w:rsidR="00644139">
          <w:rPr>
            <w:lang w:val="en-US"/>
          </w:rPr>
          <w:softHyphen/>
        </w:r>
      </w:ins>
      <w:r w:rsidR="007A1605">
        <w:rPr>
          <w:lang w:val="en-US"/>
        </w:rPr>
        <w:t xml:space="preserve">er than </w:t>
      </w:r>
      <w:r w:rsidR="00396CC0">
        <w:rPr>
          <w:lang w:val="en-US"/>
        </w:rPr>
        <w:t xml:space="preserve">for nominal </w:t>
      </w:r>
      <w:r w:rsidR="00F01467">
        <w:rPr>
          <w:lang w:val="en-US"/>
        </w:rPr>
        <w:t>MPC</w:t>
      </w:r>
      <w:r w:rsidR="002A70E2">
        <w:rPr>
          <w:lang w:val="en-US"/>
        </w:rPr>
        <w:t>,</w:t>
      </w:r>
      <w:r w:rsidR="00F01467">
        <w:rPr>
          <w:lang w:val="en-US"/>
        </w:rPr>
        <w:t xml:space="preserve">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w:t>
      </w:r>
      <w:ins w:id="1931" w:author="Hellmann, Simon" w:date="2025-08-30T15:57:00Z">
        <w:r w:rsidR="00644139">
          <w:rPr>
            <w:lang w:val="en-US"/>
          </w:rPr>
          <w:softHyphen/>
        </w:r>
      </w:ins>
      <w:r w:rsidR="00A12C2B">
        <w:rPr>
          <w:lang w:val="en-US"/>
        </w:rPr>
        <w:t xml:space="preserve">straint relaxation. This has been tested for </w:t>
      </w:r>
      <w:r w:rsidR="0096272D">
        <w:rPr>
          <w:lang w:val="en-US"/>
        </w:rPr>
        <w:t>the same scenario as discussed here</w:t>
      </w:r>
      <w:r w:rsidR="00B73A36">
        <w:rPr>
          <w:lang w:val="en-US"/>
        </w:rPr>
        <w:t>,</w:t>
      </w:r>
      <w:r w:rsidR="0096272D">
        <w:rPr>
          <w:lang w:val="en-US"/>
        </w:rPr>
        <w:t xml:space="preserve"> but with on</w:t>
      </w:r>
      <w:ins w:id="1932" w:author="Hellmann, Simon" w:date="2025-08-30T15:57:00Z">
        <w:r w:rsidR="00644139">
          <w:rPr>
            <w:lang w:val="en-US"/>
          </w:rPr>
          <w:softHyphen/>
        </w:r>
      </w:ins>
      <w:r w:rsidR="0096272D">
        <w:rPr>
          <w:lang w:val="en-US"/>
        </w:rPr>
        <w:t xml:space="preserve">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r w:rsidR="003002F4" w:rsidRPr="000B3DBC">
        <w:rPr>
          <w:lang w:val="en-US"/>
        </w:rPr>
        <w:t>(plots shown</w:t>
      </w:r>
      <w:r w:rsidR="003B245D">
        <w:rPr>
          <w:lang w:val="en-US"/>
        </w:rPr>
        <w:t xml:space="preserve"> in</w:t>
      </w:r>
      <w:r w:rsidR="0016078B">
        <w:rPr>
          <w:lang w:val="en-US"/>
        </w:rPr>
        <w:t xml:space="preserve"> the</w:t>
      </w:r>
      <w:r w:rsidR="003B245D">
        <w:rPr>
          <w:lang w:val="en-US"/>
        </w:rPr>
        <w:t xml:space="preserve"> </w:t>
      </w:r>
      <w:del w:id="1933" w:author="Hellmann, Simon" w:date="2025-08-27T18:02:00Z">
        <w:r w:rsidR="003B245D" w:rsidRPr="005D3388" w:rsidDel="005D3388">
          <w:rPr>
            <w:highlight w:val="yellow"/>
            <w:lang w:val="en-US"/>
            <w:rPrChange w:id="1934" w:author="Hellmann, Simon" w:date="2025-08-27T18:03:00Z">
              <w:rPr>
                <w:lang w:val="en-US"/>
              </w:rPr>
            </w:rPrChange>
          </w:rPr>
          <w:delText>SI</w:delText>
        </w:r>
      </w:del>
      <w:ins w:id="1935" w:author="Hellmann, Simon" w:date="2025-08-27T18:02:00Z">
        <w:r w:rsidR="005D3388" w:rsidRPr="005D3388">
          <w:rPr>
            <w:highlight w:val="yellow"/>
            <w:lang w:val="en-US"/>
            <w:rPrChange w:id="1936" w:author="Hellmann, Simon" w:date="2025-08-27T18:03:00Z">
              <w:rPr>
                <w:lang w:val="en-US"/>
              </w:rPr>
            </w:rPrChange>
          </w:rPr>
          <w:t>SM</w:t>
        </w:r>
      </w:ins>
      <w:r w:rsidR="003002F4" w:rsidRPr="005D3388">
        <w:rPr>
          <w:highlight w:val="yellow"/>
          <w:lang w:val="en-US"/>
          <w:rPrChange w:id="1937" w:author="Hellmann, Simon" w:date="2025-08-27T18:03:00Z">
            <w:rPr>
              <w:lang w:val="en-US"/>
            </w:rPr>
          </w:rPrChange>
        </w:rPr>
        <w:t>).</w:t>
      </w:r>
      <w:r w:rsidR="003002F4" w:rsidRPr="000B3DBC">
        <w:rPr>
          <w:lang w:val="en-US"/>
        </w:rPr>
        <w:t xml:space="preserve">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w:t>
      </w:r>
      <w:r w:rsidR="003B245D">
        <w:rPr>
          <w:lang w:val="en-US"/>
        </w:rPr>
        <w:t>3</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w:t>
      </w:r>
      <w:r w:rsidR="003B245D">
        <w:rPr>
          <w:lang w:val="en-US"/>
        </w:rPr>
        <w:t>25</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ins w:id="1938" w:author="Hellmann, Simon" w:date="2025-08-29T18:15:00Z">
        <w:r w:rsidR="007C1D82" w:rsidRPr="00BB2561">
          <w:rPr>
            <w:color w:val="808080" w:themeColor="background1" w:themeShade="80"/>
            <w:highlight w:val="blue"/>
            <w:lang w:val="en-US"/>
            <w:rPrChange w:id="1939" w:author="Hellmann, Simon" w:date="2025-08-29T18:19:00Z">
              <w:rPr>
                <w:lang w:val="en-US"/>
              </w:rPr>
            </w:rPrChange>
          </w:rPr>
          <w:t>Com</w:t>
        </w:r>
      </w:ins>
      <w:ins w:id="1940" w:author="Hellmann, Simon" w:date="2025-08-30T15:56:00Z">
        <w:r w:rsidR="00644139">
          <w:rPr>
            <w:color w:val="808080" w:themeColor="background1" w:themeShade="80"/>
            <w:highlight w:val="blue"/>
            <w:lang w:val="en-US"/>
          </w:rPr>
          <w:softHyphen/>
        </w:r>
      </w:ins>
      <w:ins w:id="1941" w:author="Hellmann, Simon" w:date="2025-08-29T18:15:00Z">
        <w:r w:rsidR="007C1D82" w:rsidRPr="00BB2561">
          <w:rPr>
            <w:color w:val="808080" w:themeColor="background1" w:themeShade="80"/>
            <w:highlight w:val="blue"/>
            <w:lang w:val="en-US"/>
            <w:rPrChange w:id="1942" w:author="Hellmann, Simon" w:date="2025-08-29T18:19:00Z">
              <w:rPr>
                <w:lang w:val="en-US"/>
              </w:rPr>
            </w:rPrChange>
          </w:rPr>
          <w:t xml:space="preserve">pared to a simulated time of 14 d, multi-stage MPC is well real-time capable, </w:t>
        </w:r>
      </w:ins>
      <w:del w:id="1943" w:author="Hellmann, Simon" w:date="2025-08-29T18:14:00Z">
        <w:r w:rsidR="00EF7374" w:rsidRPr="00BB2561" w:rsidDel="007C1D82">
          <w:rPr>
            <w:color w:val="808080" w:themeColor="background1" w:themeShade="80"/>
            <w:highlight w:val="blue"/>
            <w:lang w:val="en-US"/>
            <w:rPrChange w:id="1944" w:author="Hellmann, Simon" w:date="2025-08-29T18:19:00Z">
              <w:rPr>
                <w:lang w:val="en-US"/>
              </w:rPr>
            </w:rPrChange>
          </w:rPr>
          <w:delText xml:space="preserve">Though </w:delText>
        </w:r>
      </w:del>
      <w:ins w:id="1945" w:author="Hellmann, Simon" w:date="2025-08-29T18:15:00Z">
        <w:r w:rsidR="007C1D82" w:rsidRPr="00BB2561">
          <w:rPr>
            <w:color w:val="808080" w:themeColor="background1" w:themeShade="80"/>
            <w:highlight w:val="blue"/>
            <w:lang w:val="en-US"/>
            <w:rPrChange w:id="1946" w:author="Hellmann, Simon" w:date="2025-08-29T18:19:00Z">
              <w:rPr>
                <w:lang w:val="en-US"/>
              </w:rPr>
            </w:rPrChange>
          </w:rPr>
          <w:t>a</w:t>
        </w:r>
      </w:ins>
      <w:ins w:id="1947" w:author="Hellmann, Simon" w:date="2025-08-29T18:14:00Z">
        <w:r w:rsidR="007C1D82" w:rsidRPr="00BB2561">
          <w:rPr>
            <w:color w:val="808080" w:themeColor="background1" w:themeShade="80"/>
            <w:highlight w:val="blue"/>
            <w:lang w:val="en-US"/>
            <w:rPrChange w:id="1948" w:author="Hellmann, Simon" w:date="2025-08-29T18:19:00Z">
              <w:rPr>
                <w:lang w:val="en-US"/>
              </w:rPr>
            </w:rPrChange>
          </w:rPr>
          <w:t>lthough for more u</w:t>
        </w:r>
      </w:ins>
      <w:ins w:id="1949" w:author="Hellmann, Simon" w:date="2025-08-30T15:57:00Z">
        <w:r w:rsidR="00644139">
          <w:rPr>
            <w:color w:val="808080" w:themeColor="background1" w:themeShade="80"/>
            <w:highlight w:val="blue"/>
            <w:lang w:val="en-US"/>
          </w:rPr>
          <w:t>n</w:t>
        </w:r>
        <w:r w:rsidR="00644139">
          <w:rPr>
            <w:color w:val="808080" w:themeColor="background1" w:themeShade="80"/>
            <w:highlight w:val="blue"/>
            <w:lang w:val="en-US"/>
          </w:rPr>
          <w:softHyphen/>
        </w:r>
      </w:ins>
      <w:ins w:id="1950" w:author="Hellmann, Simon" w:date="2025-08-30T15:56:00Z">
        <w:r w:rsidR="00644139">
          <w:rPr>
            <w:color w:val="808080" w:themeColor="background1" w:themeShade="80"/>
            <w:highlight w:val="blue"/>
            <w:lang w:val="en-US"/>
          </w:rPr>
          <w:softHyphen/>
        </w:r>
      </w:ins>
      <w:ins w:id="1951" w:author="Hellmann, Simon" w:date="2025-08-29T18:14:00Z">
        <w:r w:rsidR="007C1D82" w:rsidRPr="00BB2561">
          <w:rPr>
            <w:color w:val="808080" w:themeColor="background1" w:themeShade="80"/>
            <w:highlight w:val="blue"/>
            <w:lang w:val="en-US"/>
            <w:rPrChange w:id="1952" w:author="Hellmann, Simon" w:date="2025-08-29T18:19:00Z">
              <w:rPr>
                <w:lang w:val="en-US"/>
              </w:rPr>
            </w:rPrChange>
          </w:rPr>
          <w:t>certain parameters</w:t>
        </w:r>
      </w:ins>
      <w:ins w:id="1953" w:author="Hellmann, Simon" w:date="2025-08-29T18:16:00Z">
        <w:r w:rsidR="007C1D82" w:rsidRPr="00BB2561">
          <w:rPr>
            <w:color w:val="808080" w:themeColor="background1" w:themeShade="80"/>
            <w:highlight w:val="blue"/>
            <w:lang w:val="en-US"/>
            <w:rPrChange w:id="1954" w:author="Hellmann, Simon" w:date="2025-08-29T18:19:00Z">
              <w:rPr>
                <w:highlight w:val="magenta"/>
                <w:lang w:val="en-US"/>
              </w:rPr>
            </w:rPrChange>
          </w:rPr>
          <w:t xml:space="preserve"> and </w:t>
        </w:r>
      </w:ins>
      <w:ins w:id="1955" w:author="Hellmann, Simon" w:date="2025-08-29T18:14:00Z">
        <w:r w:rsidR="007C1D82" w:rsidRPr="00BB2561">
          <w:rPr>
            <w:color w:val="808080" w:themeColor="background1" w:themeShade="80"/>
            <w:highlight w:val="blue"/>
            <w:lang w:val="en-US"/>
            <w:rPrChange w:id="1956" w:author="Hellmann, Simon" w:date="2025-08-29T18:19:00Z">
              <w:rPr>
                <w:lang w:val="en-US"/>
              </w:rPr>
            </w:rPrChange>
          </w:rPr>
          <w:t xml:space="preserve">longer robust horizons, the robust </w:t>
        </w:r>
      </w:ins>
      <w:ins w:id="1957" w:author="Hellmann, Simon" w:date="2025-08-29T18:15:00Z">
        <w:r w:rsidR="007C1D82" w:rsidRPr="00BB2561">
          <w:rPr>
            <w:color w:val="808080" w:themeColor="background1" w:themeShade="80"/>
            <w:highlight w:val="blue"/>
            <w:lang w:val="en-US"/>
            <w:rPrChange w:id="1958" w:author="Hellmann, Simon" w:date="2025-08-29T18:19:00Z">
              <w:rPr>
                <w:lang w:val="en-US"/>
              </w:rPr>
            </w:rPrChange>
          </w:rPr>
          <w:t>MPC’s</w:t>
        </w:r>
      </w:ins>
      <w:ins w:id="1959" w:author="Hellmann, Simon" w:date="2025-08-29T18:14:00Z">
        <w:r w:rsidR="007C1D82" w:rsidRPr="00BB2561">
          <w:rPr>
            <w:color w:val="808080" w:themeColor="background1" w:themeShade="80"/>
            <w:highlight w:val="blue"/>
            <w:lang w:val="en-US"/>
            <w:rPrChange w:id="1960" w:author="Hellmann, Simon" w:date="2025-08-29T18:19:00Z">
              <w:rPr>
                <w:lang w:val="en-US"/>
              </w:rPr>
            </w:rPrChange>
          </w:rPr>
          <w:t xml:space="preserve"> run time would drastically increase</w:t>
        </w:r>
      </w:ins>
      <w:del w:id="1961" w:author="Hellmann, Simon" w:date="2025-08-29T18:15:00Z">
        <w:r w:rsidR="008D3ADC" w:rsidRPr="00BB2561" w:rsidDel="007C1D82">
          <w:rPr>
            <w:color w:val="808080" w:themeColor="background1" w:themeShade="80"/>
            <w:highlight w:val="blue"/>
            <w:lang w:val="en-US"/>
            <w:rPrChange w:id="1962" w:author="Hellmann, Simon" w:date="2025-08-29T18:19:00Z">
              <w:rPr>
                <w:lang w:val="en-US"/>
              </w:rPr>
            </w:rPrChange>
          </w:rPr>
          <w:delText>compared to a</w:delText>
        </w:r>
        <w:r w:rsidR="003528A5" w:rsidRPr="00BB2561" w:rsidDel="007C1D82">
          <w:rPr>
            <w:color w:val="808080" w:themeColor="background1" w:themeShade="80"/>
            <w:highlight w:val="blue"/>
            <w:lang w:val="en-US"/>
            <w:rPrChange w:id="1963" w:author="Hellmann, Simon" w:date="2025-08-29T18:19:00Z">
              <w:rPr>
                <w:lang w:val="en-US"/>
              </w:rPr>
            </w:rPrChange>
          </w:rPr>
          <w:delText xml:space="preserve"> simulated time of </w:delText>
        </w:r>
        <w:r w:rsidR="00FE7212" w:rsidRPr="00BB2561" w:rsidDel="007C1D82">
          <w:rPr>
            <w:color w:val="808080" w:themeColor="background1" w:themeShade="80"/>
            <w:highlight w:val="blue"/>
            <w:lang w:val="en-US"/>
            <w:rPrChange w:id="1964" w:author="Hellmann, Simon" w:date="2025-08-29T18:19:00Z">
              <w:rPr>
                <w:lang w:val="en-US"/>
              </w:rPr>
            </w:rPrChange>
          </w:rPr>
          <w:delText>14</w:delText>
        </w:r>
        <w:r w:rsidR="003528A5" w:rsidRPr="00BB2561" w:rsidDel="007C1D82">
          <w:rPr>
            <w:color w:val="808080" w:themeColor="background1" w:themeShade="80"/>
            <w:highlight w:val="blue"/>
            <w:lang w:val="en-US"/>
            <w:rPrChange w:id="1965" w:author="Hellmann, Simon" w:date="2025-08-29T18:19:00Z">
              <w:rPr>
                <w:lang w:val="en-US"/>
              </w:rPr>
            </w:rPrChange>
          </w:rPr>
          <w:delText xml:space="preserve"> d, multi-stage </w:delText>
        </w:r>
        <w:r w:rsidR="008D3ADC" w:rsidRPr="00BB2561" w:rsidDel="007C1D82">
          <w:rPr>
            <w:color w:val="808080" w:themeColor="background1" w:themeShade="80"/>
            <w:highlight w:val="blue"/>
            <w:lang w:val="en-US"/>
            <w:rPrChange w:id="1966" w:author="Hellmann, Simon" w:date="2025-08-29T18:19:00Z">
              <w:rPr>
                <w:lang w:val="en-US"/>
              </w:rPr>
            </w:rPrChange>
          </w:rPr>
          <w:delText xml:space="preserve">MPC </w:delText>
        </w:r>
        <w:r w:rsidR="005750BC" w:rsidRPr="00BB2561" w:rsidDel="007C1D82">
          <w:rPr>
            <w:color w:val="808080" w:themeColor="background1" w:themeShade="80"/>
            <w:highlight w:val="blue"/>
            <w:lang w:val="en-US"/>
            <w:rPrChange w:id="1967" w:author="Hellmann, Simon" w:date="2025-08-29T18:19:00Z">
              <w:rPr>
                <w:lang w:val="en-US"/>
              </w:rPr>
            </w:rPrChange>
          </w:rPr>
          <w:delText xml:space="preserve">is </w:delText>
        </w:r>
        <w:r w:rsidR="008D3ADC" w:rsidRPr="00BB2561" w:rsidDel="007C1D82">
          <w:rPr>
            <w:color w:val="808080" w:themeColor="background1" w:themeShade="80"/>
            <w:highlight w:val="blue"/>
            <w:lang w:val="en-US"/>
            <w:rPrChange w:id="1968" w:author="Hellmann, Simon" w:date="2025-08-29T18:19:00Z">
              <w:rPr>
                <w:lang w:val="en-US"/>
              </w:rPr>
            </w:rPrChange>
          </w:rPr>
          <w:delText xml:space="preserve">well </w:delText>
        </w:r>
        <w:r w:rsidR="005750BC" w:rsidRPr="00BB2561" w:rsidDel="007C1D82">
          <w:rPr>
            <w:color w:val="808080" w:themeColor="background1" w:themeShade="80"/>
            <w:highlight w:val="blue"/>
            <w:lang w:val="en-US"/>
            <w:rPrChange w:id="1969" w:author="Hellmann, Simon" w:date="2025-08-29T18:19:00Z">
              <w:rPr>
                <w:lang w:val="en-US"/>
              </w:rPr>
            </w:rPrChange>
          </w:rPr>
          <w:delText>real-time capabl</w:delText>
        </w:r>
      </w:del>
      <w:ins w:id="1970" w:author="Hellmann, Simon" w:date="2025-08-29T18:15:00Z">
        <w:r w:rsidR="007C1D82" w:rsidRPr="00BB2561">
          <w:rPr>
            <w:color w:val="808080" w:themeColor="background1" w:themeShade="80"/>
            <w:highlight w:val="blue"/>
            <w:lang w:val="en-US"/>
            <w:rPrChange w:id="1971" w:author="Hellmann, Simon" w:date="2025-08-29T18:19:00Z">
              <w:rPr>
                <w:lang w:val="en-US"/>
              </w:rPr>
            </w:rPrChange>
          </w:rPr>
          <w:t>.</w:t>
        </w:r>
      </w:ins>
      <w:del w:id="1972" w:author="Hellmann, Simon" w:date="2025-08-29T18:15:00Z">
        <w:r w:rsidR="005750BC" w:rsidDel="007C1D82">
          <w:rPr>
            <w:lang w:val="en-US"/>
          </w:rPr>
          <w:delText>e.</w:delText>
        </w:r>
      </w:del>
    </w:p>
    <w:p w14:paraId="4FD3A266" w14:textId="77777777" w:rsidR="00D863FA" w:rsidRDefault="00D863FA" w:rsidP="00D863FA">
      <w:pPr>
        <w:pStyle w:val="berschrift2"/>
        <w:rPr>
          <w:lang w:val="en-US"/>
        </w:rPr>
      </w:pPr>
      <w:bookmarkStart w:id="1973" w:name="_xcnexyaz5dj2"/>
      <w:bookmarkEnd w:id="1973"/>
      <w:r w:rsidRPr="6A0623E8">
        <w:rPr>
          <w:lang w:val="en-US"/>
        </w:rPr>
        <w:t>3.</w:t>
      </w:r>
      <w:r>
        <w:rPr>
          <w:lang w:val="en-US"/>
        </w:rPr>
        <w:t>5</w:t>
      </w:r>
      <w:r w:rsidRPr="6A0623E8">
        <w:rPr>
          <w:lang w:val="en-US"/>
        </w:rPr>
        <w:t xml:space="preserve"> Limitations</w:t>
      </w:r>
      <w:r>
        <w:rPr>
          <w:lang w:val="en-US"/>
        </w:rPr>
        <w:t xml:space="preserve"> and outlook</w:t>
      </w:r>
    </w:p>
    <w:p w14:paraId="0509FC00" w14:textId="219F111A" w:rsidR="00D863FA" w:rsidRDefault="00D863FA" w:rsidP="00D863FA">
      <w:pPr>
        <w:rPr>
          <w:lang w:val="en-US"/>
        </w:rPr>
      </w:pPr>
      <w:r>
        <w:rPr>
          <w:lang w:val="en-US"/>
        </w:rPr>
        <w:t xml:space="preserve">The present results are based on simulations that assumed state feedback, i.e. ideal knowledge of the plant’s </w:t>
      </w:r>
      <w:del w:id="1974" w:author="Hellmann, Simon" w:date="2025-08-29T18:18:00Z">
        <w:r w:rsidRPr="00741E54" w:rsidDel="00741E54">
          <w:rPr>
            <w:color w:val="808080" w:themeColor="background1" w:themeShade="80"/>
            <w:highlight w:val="blue"/>
            <w:lang w:val="en-US"/>
            <w:rPrChange w:id="1975" w:author="Hellmann, Simon" w:date="2025-08-29T18:18:00Z">
              <w:rPr>
                <w:lang w:val="en-US"/>
              </w:rPr>
            </w:rPrChange>
          </w:rPr>
          <w:delText xml:space="preserve">dynamic </w:delText>
        </w:r>
      </w:del>
      <w:r w:rsidRPr="00741E54">
        <w:rPr>
          <w:color w:val="808080" w:themeColor="background1" w:themeShade="80"/>
          <w:highlight w:val="blue"/>
          <w:lang w:val="en-US"/>
          <w:rPrChange w:id="1976" w:author="Hellmann, Simon" w:date="2025-08-29T18:18:00Z">
            <w:rPr>
              <w:lang w:val="en-US"/>
            </w:rPr>
          </w:rPrChange>
        </w:rPr>
        <w:t xml:space="preserve">state. </w:t>
      </w:r>
      <w:ins w:id="1977" w:author="Hellmann, Simon" w:date="2025-08-29T18:17:00Z">
        <w:r w:rsidR="00741E54" w:rsidRPr="00741E54">
          <w:rPr>
            <w:color w:val="808080" w:themeColor="background1" w:themeShade="80"/>
            <w:highlight w:val="blue"/>
            <w:lang w:val="en-US"/>
            <w:rPrChange w:id="1978" w:author="Hellmann, Simon" w:date="2025-08-29T18:18:00Z">
              <w:rPr>
                <w:lang w:val="en-US"/>
              </w:rPr>
            </w:rPrChange>
          </w:rPr>
          <w:t xml:space="preserve">In real life, a state estimator </w:t>
        </w:r>
      </w:ins>
      <w:ins w:id="1979" w:author="Hellmann, Simon" w:date="2025-08-29T18:18:00Z">
        <w:r w:rsidR="00741E54" w:rsidRPr="00741E54">
          <w:rPr>
            <w:color w:val="808080" w:themeColor="background1" w:themeShade="80"/>
            <w:highlight w:val="blue"/>
            <w:lang w:val="en-US"/>
            <w:rPrChange w:id="1980" w:author="Hellmann, Simon" w:date="2025-08-29T18:18:00Z">
              <w:rPr>
                <w:lang w:val="en-US"/>
              </w:rPr>
            </w:rPrChange>
          </w:rPr>
          <w:t xml:space="preserve">would be </w:t>
        </w:r>
      </w:ins>
      <w:ins w:id="1981" w:author="Hellmann, Simon" w:date="2025-08-30T15:16:00Z">
        <w:r w:rsidR="00795739">
          <w:rPr>
            <w:color w:val="808080" w:themeColor="background1" w:themeShade="80"/>
            <w:highlight w:val="blue"/>
            <w:lang w:val="en-US"/>
          </w:rPr>
          <w:t>necessary</w:t>
        </w:r>
      </w:ins>
      <w:ins w:id="1982" w:author="Hellmann, Simon" w:date="2025-08-29T18:17:00Z">
        <w:r w:rsidR="00741E54" w:rsidRPr="00741E54">
          <w:rPr>
            <w:color w:val="808080" w:themeColor="background1" w:themeShade="80"/>
            <w:highlight w:val="blue"/>
            <w:lang w:val="en-US"/>
            <w:rPrChange w:id="1983" w:author="Hellmann, Simon" w:date="2025-08-29T18:18:00Z">
              <w:rPr>
                <w:lang w:val="en-US"/>
              </w:rPr>
            </w:rPrChange>
          </w:rPr>
          <w:t>.</w:t>
        </w:r>
        <w:r w:rsidR="00741E54" w:rsidRPr="00741E54">
          <w:rPr>
            <w:color w:val="808080" w:themeColor="background1" w:themeShade="80"/>
            <w:lang w:val="en-US"/>
            <w:rPrChange w:id="1984" w:author="Hellmann, Simon" w:date="2025-08-29T18:18:00Z">
              <w:rPr>
                <w:lang w:val="en-US"/>
              </w:rPr>
            </w:rPrChange>
          </w:rPr>
          <w:t xml:space="preserve"> </w:t>
        </w:r>
      </w:ins>
      <w:r>
        <w:rPr>
          <w:lang w:val="en-US"/>
        </w:rPr>
        <w:t xml:space="preserve">Moreover, the considered </w:t>
      </w:r>
      <w:r>
        <w:rPr>
          <w:lang w:val="en-US"/>
        </w:rPr>
        <w:lastRenderedPageBreak/>
        <w:t>uncertainties were limited to influent macronutrients within known bounds. Further, disturbance feedings were considered predictable and of known uncertainty.</w:t>
      </w:r>
      <w:del w:id="1985" w:author="Hellmann, Simon" w:date="2025-08-30T15:17:00Z">
        <w:r w:rsidDel="00795739">
          <w:rPr>
            <w:lang w:val="en-US"/>
          </w:rPr>
          <w:delText xml:space="preserve"> Only agricultural substrates were considered, for which PR and LI were considered fully degradable. </w:delText>
        </w:r>
      </w:del>
      <w:ins w:id="1986" w:author="Hellmann, Simon" w:date="2025-08-30T15:17:00Z">
        <w:r w:rsidR="00795739">
          <w:rPr>
            <w:lang w:val="en-US"/>
          </w:rPr>
          <w:t xml:space="preserve"> </w:t>
        </w:r>
      </w:ins>
      <w:del w:id="1987" w:author="Hellmann, Simon" w:date="2025-08-30T15:17:00Z">
        <w:r w:rsidDel="00795739">
          <w:rPr>
            <w:lang w:val="en-US"/>
          </w:rPr>
          <w:delText>Lastly, i</w:delText>
        </w:r>
      </w:del>
      <w:ins w:id="1988" w:author="Hellmann, Simon" w:date="2025-08-30T15:17:00Z">
        <w:r w:rsidR="00795739">
          <w:rPr>
            <w:lang w:val="en-US"/>
          </w:rPr>
          <w:t>I</w:t>
        </w:r>
      </w:ins>
      <w:r>
        <w:rPr>
          <w:lang w:val="en-US"/>
        </w:rPr>
        <w:t>ndependent</w:t>
      </w:r>
      <w:r w:rsidRPr="77A2C42C">
        <w:rPr>
          <w:lang w:val="en-US"/>
        </w:rPr>
        <w:t xml:space="preserve"> </w:t>
      </w:r>
      <w:r>
        <w:rPr>
          <w:lang w:val="en-US"/>
        </w:rPr>
        <w:t xml:space="preserve">feeding </w:t>
      </w:r>
      <w:r w:rsidRPr="77A2C42C">
        <w:rPr>
          <w:lang w:val="en-US"/>
        </w:rPr>
        <w:t xml:space="preserve">of </w:t>
      </w:r>
      <w:r>
        <w:rPr>
          <w:lang w:val="en-US"/>
        </w:rPr>
        <w:t>five substrates was assumed, which is uncommon in full scale</w:t>
      </w:r>
      <w:ins w:id="1989" w:author="Hellmann, Simon" w:date="2025-08-28T18:22:00Z">
        <w:r w:rsidR="002C0692">
          <w:rPr>
            <w:lang w:val="en-US"/>
          </w:rPr>
          <w:t xml:space="preserve"> </w:t>
        </w:r>
      </w:ins>
      <w:customXmlInsRangeStart w:id="1990" w:author="Hellmann, Simon" w:date="2025-08-28T18:22:00Z"/>
      <w:sdt>
        <w:sdtPr>
          <w:rPr>
            <w:lang w:val="en-US"/>
          </w:rPr>
          <w:alias w:val="To edit, see citavi.com/edit"/>
          <w:tag w:val="CitaviPlaceholder#3d9c4d6f-4ee9-45d4-8fb1-31223fe1f552"/>
          <w:id w:val="846978803"/>
          <w:placeholder>
            <w:docPart w:val="DefaultPlaceholder_-1854013440"/>
          </w:placeholder>
        </w:sdtPr>
        <w:sdtEndPr>
          <w:rPr>
            <w:highlight w:val="green"/>
          </w:rPr>
        </w:sdtEndPr>
        <w:sdtContent>
          <w:customXmlInsRangeEnd w:id="1990"/>
          <w:ins w:id="1991" w:author="Hellmann, Simon" w:date="2025-08-28T18:22:00Z">
            <w:r w:rsidR="002C0692" w:rsidRPr="002C0692">
              <w:rPr>
                <w:highlight w:val="green"/>
                <w:lang w:val="en-US"/>
                <w:rPrChange w:id="1992" w:author="Hellmann, Simon" w:date="2025-08-28T18:22:00Z">
                  <w:rPr>
                    <w:lang w:val="en-US"/>
                  </w:rPr>
                </w:rPrChange>
              </w:rPr>
              <w:fldChar w:fldCharType="begin"/>
            </w:r>
          </w:ins>
          <w:r w:rsidR="006500ED">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1NDJhLTE4MzgtNDZhYy1hM2I2LTkzM2Q3MGE1OTgzZCIsIlJhbmdlTGVuZ3RoIjoxNCwiUmVmZXJlbmNlSWQiOiJjZTg0ZmNhYS0xOTcxLTRmM2UtYWVjZi0xMmViMGNjZTYz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lcGEuZ292L3NpdGVzL2RlZmF1bHQvZmlsZXMvMjAyMC0xMS9kb2N1bWVudHMvYWdzdGFyLW9wZXJhdG9yLWd1aWRlYm9vay5wZGYiLCJVcmlTdHJpbmciOiJodHRwczovL3d3dy5lcGEuZ292L3NpdGVzL2RlZmF1bHQvZmlsZXMvMjAyMC0xMS9kb2N1bWVudHMvYWdzdGFyLW9wZXJhdG9yLWd1aWRlYm9va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}</w:instrText>
          </w:r>
          <w:r w:rsidR="002C0692" w:rsidRPr="002C0692">
            <w:rPr>
              <w:highlight w:val="green"/>
              <w:lang w:val="en-US"/>
              <w:rPrChange w:id="1993" w:author="Hellmann, Simon" w:date="2025-08-28T18:22:00Z">
                <w:rPr>
                  <w:lang w:val="en-US"/>
                </w:rPr>
              </w:rPrChange>
            </w:rPr>
            <w:fldChar w:fldCharType="separate"/>
          </w:r>
          <w:r w:rsidR="008D39E8">
            <w:fldChar w:fldCharType="begin"/>
          </w:r>
          <w:r w:rsidR="008D39E8">
            <w:instrText xml:space="preserve"> HYPERLINK \l "_CTVL001ce84fcaa19714f3eaecf12eb0cce63cb" \o "AgSTAR (2020): Anaerobic Digester/Biogas System Operator Guidebook. A Guidebook for Operating Anaerobic Digestion/Biogas Systems on Farms in the Unite…" </w:instrText>
          </w:r>
          <w:ins w:id="1994" w:author="Hellmann, Simon" w:date="2025-08-31T12:14:00Z"/>
          <w:r w:rsidR="008D39E8">
            <w:fldChar w:fldCharType="separate"/>
          </w:r>
          <w:r w:rsidR="00E04011">
            <w:rPr>
              <w:highlight w:val="green"/>
              <w:lang w:val="en-US"/>
            </w:rPr>
            <w:t>(AgSTAR, 2020)</w:t>
          </w:r>
          <w:r w:rsidR="008D39E8">
            <w:rPr>
              <w:highlight w:val="green"/>
              <w:lang w:val="en-US"/>
            </w:rPr>
            <w:fldChar w:fldCharType="end"/>
          </w:r>
          <w:ins w:id="1995" w:author="Hellmann, Simon" w:date="2025-08-28T18:22:00Z">
            <w:r w:rsidR="002C0692" w:rsidRPr="002C0692">
              <w:rPr>
                <w:highlight w:val="green"/>
                <w:lang w:val="en-US"/>
                <w:rPrChange w:id="1996" w:author="Hellmann, Simon" w:date="2025-08-28T18:22:00Z">
                  <w:rPr>
                    <w:lang w:val="en-US"/>
                  </w:rPr>
                </w:rPrChange>
              </w:rPr>
              <w:fldChar w:fldCharType="end"/>
            </w:r>
          </w:ins>
          <w:customXmlInsRangeStart w:id="1997" w:author="Hellmann, Simon" w:date="2025-08-28T18:22:00Z"/>
        </w:sdtContent>
      </w:sdt>
      <w:customXmlInsRangeEnd w:id="1997"/>
      <w:del w:id="1998" w:author="Hellmann, Simon" w:date="2025-08-30T15:17:00Z">
        <w:r w:rsidDel="00795739">
          <w:rPr>
            <w:lang w:val="en-US"/>
          </w:rPr>
          <w:delText xml:space="preserve"> </w:delText>
        </w:r>
      </w:del>
      <w:sdt>
        <w:sdtPr>
          <w:rPr>
            <w:lang w:val="en-US"/>
          </w:rPr>
          <w:alias w:val="To edit, see citavi.com/edit"/>
          <w:tag w:val="CitaviPlaceholder#aab03c08-94de-48ef-a2da-aa7ac9e610f6"/>
          <w:id w:val="799740561"/>
          <w:placeholder>
            <w:docPart w:val="6FC8684F03FE47E9B33934B391C8C0BA"/>
          </w:placeholder>
        </w:sdtPr>
        <w:sdtContent>
          <w:del w:id="1999" w:author="Hellmann, Simon" w:date="2025-08-28T18:22:00Z">
            <w:r w:rsidDel="002C0692">
              <w:rPr>
                <w:lang w:val="en-US"/>
              </w:rPr>
              <w:fldChar w:fldCharType="begin"/>
            </w:r>
            <w:r w:rsidDel="002C0692">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delInstrText>
            </w:r>
            <w:r w:rsidDel="002C0692">
              <w:rPr>
                <w:lang w:val="en-US"/>
              </w:rPr>
              <w:fldChar w:fldCharType="separate"/>
            </w:r>
            <w:r w:rsidR="009A22A3" w:rsidDel="002C0692">
              <w:rPr>
                <w:lang w:val="en-US"/>
              </w:rPr>
              <w:delText>(Fachagentur Nachwachsende Rohstoffe e. V., 2021)</w:delText>
            </w:r>
            <w:r w:rsidDel="002C0692">
              <w:rPr>
                <w:lang w:val="en-US"/>
              </w:rPr>
              <w:fldChar w:fldCharType="end"/>
            </w:r>
          </w:del>
        </w:sdtContent>
      </w:sdt>
      <w:r>
        <w:rPr>
          <w:lang w:val="en-US"/>
        </w:rPr>
        <w:t xml:space="preserve">, albeit technically </w:t>
      </w:r>
      <w:del w:id="2000" w:author="Hellmann, Simon" w:date="2025-08-30T15:17:00Z">
        <w:r w:rsidDel="00795739">
          <w:rPr>
            <w:lang w:val="en-US"/>
          </w:rPr>
          <w:delText>possible</w:delText>
        </w:r>
      </w:del>
      <w:ins w:id="2001" w:author="Hellmann, Simon" w:date="2025-08-30T15:17:00Z">
        <w:r w:rsidR="00795739">
          <w:rPr>
            <w:lang w:val="en-US"/>
          </w:rPr>
          <w:t>feasible</w:t>
        </w:r>
      </w:ins>
      <w:r>
        <w:rPr>
          <w:lang w:val="en-US"/>
        </w:rPr>
        <w:t>.</w:t>
      </w:r>
      <w:r w:rsidRPr="77A2C42C">
        <w:rPr>
          <w:lang w:val="en-US"/>
        </w:rPr>
        <w:t xml:space="preserve"> </w:t>
      </w:r>
      <w:ins w:id="2002" w:author="Hellmann, Simon" w:date="2025-08-30T15:17:00Z">
        <w:r w:rsidR="00795739" w:rsidRPr="00795739">
          <w:rPr>
            <w:highlight w:val="red"/>
            <w:lang w:val="en-US"/>
            <w:rPrChange w:id="2003" w:author="Hellmann, Simon" w:date="2025-08-30T15:21:00Z">
              <w:rPr>
                <w:lang w:val="en-US"/>
              </w:rPr>
            </w:rPrChange>
          </w:rPr>
          <w:t xml:space="preserve">Lastly, only </w:t>
        </w:r>
      </w:ins>
      <w:ins w:id="2004" w:author="Hellmann, Simon" w:date="2025-08-30T15:18:00Z">
        <w:r w:rsidR="00795739" w:rsidRPr="00795739">
          <w:rPr>
            <w:highlight w:val="red"/>
            <w:lang w:val="en-US"/>
            <w:rPrChange w:id="2005" w:author="Hellmann, Simon" w:date="2025-08-30T15:21:00Z">
              <w:rPr>
                <w:lang w:val="en-US"/>
              </w:rPr>
            </w:rPrChange>
          </w:rPr>
          <w:t>silages and manure</w:t>
        </w:r>
      </w:ins>
      <w:ins w:id="2006" w:author="Hellmann, Simon" w:date="2025-08-30T15:17:00Z">
        <w:r w:rsidR="00795739" w:rsidRPr="00795739">
          <w:rPr>
            <w:highlight w:val="red"/>
            <w:lang w:val="en-US"/>
            <w:rPrChange w:id="2007" w:author="Hellmann, Simon" w:date="2025-08-30T15:21:00Z">
              <w:rPr>
                <w:lang w:val="en-US"/>
              </w:rPr>
            </w:rPrChange>
          </w:rPr>
          <w:t xml:space="preserve"> were considered</w:t>
        </w:r>
        <w:r w:rsidR="00795739">
          <w:rPr>
            <w:lang w:val="en-US"/>
          </w:rPr>
          <w:t xml:space="preserve">, for which PR and LI were </w:t>
        </w:r>
      </w:ins>
      <w:ins w:id="2008" w:author="Hellmann, Simon" w:date="2025-08-30T15:18:00Z">
        <w:r w:rsidR="00795739">
          <w:rPr>
            <w:lang w:val="en-US"/>
          </w:rPr>
          <w:t>assumed</w:t>
        </w:r>
      </w:ins>
      <w:ins w:id="2009" w:author="Hellmann, Simon" w:date="2025-08-30T15:17:00Z">
        <w:r w:rsidR="00795739">
          <w:rPr>
            <w:lang w:val="en-US"/>
          </w:rPr>
          <w:t xml:space="preserve"> fully degradable</w:t>
        </w:r>
      </w:ins>
      <w:ins w:id="2010" w:author="Hellmann, Simon" w:date="2025-08-30T15:18:00Z">
        <w:r w:rsidR="00795739">
          <w:rPr>
            <w:lang w:val="en-US"/>
          </w:rPr>
          <w:t>.</w:t>
        </w:r>
      </w:ins>
      <w:ins w:id="2011" w:author="Hellmann, Simon" w:date="2025-08-30T15:17:00Z">
        <w:r w:rsidR="00795739">
          <w:rPr>
            <w:lang w:val="en-US"/>
          </w:rPr>
          <w:t xml:space="preserve"> </w:t>
        </w:r>
      </w:ins>
      <w:r>
        <w:rPr>
          <w:lang w:val="en-US"/>
        </w:rPr>
        <w:t>F</w:t>
      </w:r>
      <w:r w:rsidRPr="77A2C42C">
        <w:rPr>
          <w:lang w:val="en-US"/>
        </w:rPr>
        <w:t>uture research</w:t>
      </w:r>
      <w:r>
        <w:rPr>
          <w:lang w:val="en-US"/>
        </w:rPr>
        <w:t xml:space="preserve"> should thus address a state </w:t>
      </w:r>
      <w:r w:rsidRPr="77A2C42C">
        <w:rPr>
          <w:lang w:val="en-US"/>
        </w:rPr>
        <w:t>observer</w:t>
      </w:r>
      <w:r>
        <w:rPr>
          <w:lang w:val="en-US"/>
        </w:rPr>
        <w:t xml:space="preserve"> to estimate the process state from </w:t>
      </w:r>
      <w:r w:rsidR="00795739">
        <w:rPr>
          <w:lang w:val="en-US"/>
        </w:rPr>
        <w:t xml:space="preserve">available </w:t>
      </w:r>
      <w:r>
        <w:rPr>
          <w:lang w:val="en-US"/>
        </w:rPr>
        <w:t xml:space="preserve">measurements, </w:t>
      </w:r>
      <w:ins w:id="2012" w:author="Hellmann, Simon" w:date="2025-08-30T15:22:00Z">
        <w:r w:rsidR="00336C98" w:rsidRPr="29F2F358">
          <w:rPr>
            <w:lang w:val="en-US"/>
          </w:rPr>
          <w:t xml:space="preserve">analysis of </w:t>
        </w:r>
        <w:r w:rsidR="00336C98">
          <w:rPr>
            <w:lang w:val="en-US"/>
          </w:rPr>
          <w:t xml:space="preserve">expected surplus revenues through flexible feeding, and </w:t>
        </w:r>
      </w:ins>
      <w:r>
        <w:rPr>
          <w:lang w:val="en-US"/>
        </w:rPr>
        <w:t xml:space="preserve">experimental validation </w:t>
      </w:r>
      <w:del w:id="2013" w:author="Hellmann, Simon" w:date="2025-08-30T15:19:00Z">
        <w:r w:rsidDel="00795739">
          <w:rPr>
            <w:lang w:val="en-US"/>
          </w:rPr>
          <w:delText xml:space="preserve">including non-agricultural </w:delText>
        </w:r>
      </w:del>
      <w:ins w:id="2014" w:author="Hellmann, Simon" w:date="2025-08-30T15:23:00Z">
        <w:r w:rsidR="00336C98">
          <w:rPr>
            <w:highlight w:val="red"/>
            <w:lang w:val="en-US"/>
          </w:rPr>
          <w:t xml:space="preserve">including </w:t>
        </w:r>
      </w:ins>
      <w:ins w:id="2015" w:author="Hellmann, Simon" w:date="2025-08-30T15:19:00Z">
        <w:r w:rsidR="00795739" w:rsidRPr="00F870C6">
          <w:rPr>
            <w:highlight w:val="red"/>
            <w:lang w:val="en-US"/>
            <w:rPrChange w:id="2016" w:author="Hellmann, Simon" w:date="2025-08-30T15:21:00Z">
              <w:rPr>
                <w:lang w:val="en-US"/>
              </w:rPr>
            </w:rPrChange>
          </w:rPr>
          <w:t xml:space="preserve">a wider range of </w:t>
        </w:r>
      </w:ins>
      <w:r w:rsidRPr="00F870C6">
        <w:rPr>
          <w:highlight w:val="red"/>
          <w:lang w:val="en-US"/>
          <w:rPrChange w:id="2017" w:author="Hellmann, Simon" w:date="2025-08-30T15:21:00Z">
            <w:rPr>
              <w:lang w:val="en-US"/>
            </w:rPr>
          </w:rPrChange>
        </w:rPr>
        <w:t xml:space="preserve">substrates (e.g., </w:t>
      </w:r>
      <w:del w:id="2018" w:author="Hellmann, Simon" w:date="2025-08-30T15:20:00Z">
        <w:r w:rsidRPr="00F870C6" w:rsidDel="00795739">
          <w:rPr>
            <w:highlight w:val="red"/>
            <w:lang w:val="en-US"/>
            <w:rPrChange w:id="2019" w:author="Hellmann, Simon" w:date="2025-08-30T15:21:00Z">
              <w:rPr>
                <w:lang w:val="en-US"/>
              </w:rPr>
            </w:rPrChange>
          </w:rPr>
          <w:delText>organic wastes</w:delText>
        </w:r>
      </w:del>
      <w:ins w:id="2020" w:author="Hellmann, Simon" w:date="2025-08-30T15:20:00Z">
        <w:r w:rsidR="00795739" w:rsidRPr="00F870C6">
          <w:rPr>
            <w:highlight w:val="red"/>
            <w:lang w:val="en-US"/>
            <w:rPrChange w:id="2021" w:author="Hellmann, Simon" w:date="2025-08-30T15:21:00Z">
              <w:rPr>
                <w:lang w:val="en-US"/>
              </w:rPr>
            </w:rPrChange>
          </w:rPr>
          <w:t xml:space="preserve">crop straw </w:t>
        </w:r>
      </w:ins>
      <w:ins w:id="2022" w:author="Hellmann, Simon" w:date="2025-08-30T15:23:00Z">
        <w:r w:rsidR="00336C98">
          <w:rPr>
            <w:highlight w:val="red"/>
            <w:lang w:val="en-US"/>
          </w:rPr>
          <w:t xml:space="preserve">or </w:t>
        </w:r>
      </w:ins>
      <w:ins w:id="2023" w:author="Hellmann, Simon" w:date="2025-08-30T15:20:00Z">
        <w:r w:rsidR="00795739" w:rsidRPr="00F870C6">
          <w:rPr>
            <w:highlight w:val="red"/>
            <w:lang w:val="en-US"/>
            <w:rPrChange w:id="2024" w:author="Hellmann, Simon" w:date="2025-08-30T15:21:00Z">
              <w:rPr>
                <w:lang w:val="en-US"/>
              </w:rPr>
            </w:rPrChange>
          </w:rPr>
          <w:t>food waste</w:t>
        </w:r>
      </w:ins>
      <w:r w:rsidRPr="00F870C6">
        <w:rPr>
          <w:highlight w:val="red"/>
          <w:lang w:val="en-US"/>
          <w:rPrChange w:id="2025" w:author="Hellmann, Simon" w:date="2025-08-30T15:21:00Z">
            <w:rPr>
              <w:lang w:val="en-US"/>
            </w:rPr>
          </w:rPrChange>
        </w:rPr>
        <w:t>)</w:t>
      </w:r>
      <w:del w:id="2026" w:author="Hellmann, Simon" w:date="2025-08-30T15:22:00Z">
        <w:r w:rsidDel="00336C98">
          <w:rPr>
            <w:lang w:val="en-US"/>
          </w:rPr>
          <w:delText xml:space="preserve">, and </w:delText>
        </w:r>
        <w:r w:rsidRPr="29F2F358" w:rsidDel="00336C98">
          <w:rPr>
            <w:lang w:val="en-US"/>
          </w:rPr>
          <w:delText xml:space="preserve">analysis of </w:delText>
        </w:r>
        <w:r w:rsidDel="00336C98">
          <w:rPr>
            <w:lang w:val="en-US"/>
          </w:rPr>
          <w:delText>expected surplus revenues through flexible feeding</w:delText>
        </w:r>
      </w:del>
      <w:bookmarkStart w:id="2027" w:name="_6gm6o7kdfala" w:colFirst="0" w:colLast="0"/>
      <w:bookmarkEnd w:id="2027"/>
      <w:r>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02E763AA"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ins w:id="2028" w:author="Hellmann, Simon" w:date="2025-08-28T10:33:00Z">
        <w:r w:rsidR="00135E97">
          <w:rPr>
            <w:lang w:val="en-US"/>
          </w:rPr>
          <w:t xml:space="preserve">model predictive control </w:t>
        </w:r>
      </w:ins>
      <w:del w:id="2029" w:author="Hellmann, Simon" w:date="2025-08-28T10:33:00Z">
        <w:r w:rsidR="6A0623E8" w:rsidRPr="6A0623E8" w:rsidDel="00135E97">
          <w:rPr>
            <w:lang w:val="en-US"/>
          </w:rPr>
          <w:delText>MPC</w:delText>
        </w:r>
        <w:r w:rsidDel="00135E97">
          <w:rPr>
            <w:lang w:val="en-US"/>
          </w:rPr>
          <w:delText xml:space="preserve"> </w:delText>
        </w:r>
      </w:del>
      <w:r>
        <w:rPr>
          <w:lang w:val="en-US"/>
        </w:rPr>
        <w:t>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r w:rsidR="00D24281">
        <w:rPr>
          <w:lang w:val="en-US"/>
        </w:rPr>
        <w:t xml:space="preserve">agricultural </w:t>
      </w:r>
      <w:del w:id="2030" w:author="Hellmann, Simon" w:date="2025-08-28T10:33:00Z">
        <w:r w:rsidR="00F51CBB" w:rsidDel="00135E97">
          <w:rPr>
            <w:lang w:val="en-US"/>
          </w:rPr>
          <w:delText xml:space="preserve">AD </w:delText>
        </w:r>
      </w:del>
      <w:ins w:id="2031" w:author="Hellmann, Simon" w:date="2025-08-28T10:33:00Z">
        <w:r w:rsidR="00135E97">
          <w:rPr>
            <w:lang w:val="en-US"/>
          </w:rPr>
          <w:t xml:space="preserve">anaerobic digestion </w:t>
        </w:r>
      </w:ins>
      <w:r w:rsidR="00F51CBB">
        <w:rPr>
          <w:lang w:val="en-US"/>
        </w:rPr>
        <w:t>plant</w:t>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w:t>
      </w:r>
      <w:del w:id="2032" w:author="Hellmann, Simon" w:date="2025-08-29T18:22:00Z">
        <w:r w:rsidR="00B451C9" w:rsidDel="004B4055">
          <w:rPr>
            <w:lang w:val="en-US"/>
          </w:rPr>
          <w:delText xml:space="preserve">the </w:delText>
        </w:r>
      </w:del>
      <w:del w:id="2033" w:author="Hellmann, Simon" w:date="2025-08-28T10:33:00Z">
        <w:r w:rsidR="00B451C9" w:rsidDel="00135E97">
          <w:rPr>
            <w:lang w:val="en-US"/>
          </w:rPr>
          <w:delText xml:space="preserve">MPC </w:delText>
        </w:r>
      </w:del>
      <w:ins w:id="2034" w:author="Hellmann, Simon" w:date="2025-08-28T10:33:00Z">
        <w:r w:rsidR="00135E97">
          <w:rPr>
            <w:lang w:val="en-US"/>
          </w:rPr>
          <w:t xml:space="preserve">model predictive control </w:t>
        </w:r>
      </w:ins>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ins w:id="2035" w:author="Hellmann, Simon" w:date="2025-08-28T10:34:00Z">
        <w:r w:rsidR="00135E97">
          <w:rPr>
            <w:lang w:val="en-US"/>
          </w:rPr>
          <w:t xml:space="preserve">gas storage </w:t>
        </w:r>
      </w:ins>
      <w:del w:id="2036" w:author="Hellmann, Simon" w:date="2025-08-28T10:34:00Z">
        <w:r w:rsidR="005C4C9C" w:rsidDel="00135E97">
          <w:rPr>
            <w:lang w:val="en-US"/>
          </w:rPr>
          <w:delText>GS</w:delText>
        </w:r>
        <w:r w:rsidR="003D7B68" w:rsidRPr="6A0623E8" w:rsidDel="00135E97">
          <w:rPr>
            <w:lang w:val="en-US"/>
          </w:rPr>
          <w:delText xml:space="preserve"> </w:delText>
        </w:r>
      </w:del>
      <w:del w:id="2037" w:author="Hellmann, Simon" w:date="2025-08-29T18:23:00Z">
        <w:r w:rsidR="003D7B68" w:rsidRPr="6A0623E8" w:rsidDel="004B4055">
          <w:rPr>
            <w:lang w:val="en-US"/>
          </w:rPr>
          <w:delText xml:space="preserve">capacity </w:delText>
        </w:r>
        <w:r w:rsidR="008202AB" w:rsidDel="004B4055">
          <w:rPr>
            <w:lang w:val="en-US"/>
          </w:rPr>
          <w:delText>limits</w:delText>
        </w:r>
      </w:del>
      <w:ins w:id="2038" w:author="Hellmann, Simon" w:date="2025-08-29T18:23:00Z">
        <w:r w:rsidR="004B4055">
          <w:rPr>
            <w:lang w:val="en-US"/>
          </w:rPr>
          <w:t>filling levels</w:t>
        </w:r>
      </w:ins>
      <w:r w:rsidR="008202AB">
        <w:rPr>
          <w:lang w:val="en-US"/>
        </w:rPr>
        <w:t xml:space="preserve"> </w:t>
      </w:r>
      <w:r w:rsidR="00F70AE6">
        <w:rPr>
          <w:lang w:val="en-US"/>
        </w:rPr>
        <w:t>during demand-oriented</w:t>
      </w:r>
      <w:r w:rsidR="6A0623E8" w:rsidRPr="6A0623E8">
        <w:rPr>
          <w:lang w:val="en-US"/>
        </w:rPr>
        <w:t xml:space="preserve"> </w:t>
      </w:r>
      <w:del w:id="2039" w:author="Hellmann, Simon" w:date="2025-08-28T10:34:00Z">
        <w:r w:rsidR="6A0623E8" w:rsidRPr="6A0623E8" w:rsidDel="00135E97">
          <w:rPr>
            <w:lang w:val="en-US"/>
          </w:rPr>
          <w:delText xml:space="preserve">CHP </w:delText>
        </w:r>
      </w:del>
      <w:r w:rsidR="6A0623E8" w:rsidRPr="6A0623E8">
        <w:rPr>
          <w:lang w:val="en-US"/>
        </w:rPr>
        <w:t>operation</w:t>
      </w:r>
      <w:r w:rsidR="00DF435F">
        <w:rPr>
          <w:lang w:val="en-US"/>
        </w:rPr>
        <w:t xml:space="preserve"> despite </w:t>
      </w:r>
      <w:ins w:id="2040" w:author="Hellmann, Simon" w:date="2025-08-28T10:34:00Z">
        <w:r w:rsidR="00135E97">
          <w:rPr>
            <w:lang w:val="en-US"/>
          </w:rPr>
          <w:t xml:space="preserve">gas storage </w:t>
        </w:r>
      </w:ins>
      <w:del w:id="2041" w:author="Hellmann, Simon" w:date="2025-08-28T10:34:00Z">
        <w:r w:rsidR="00457AA0" w:rsidDel="00135E97">
          <w:rPr>
            <w:lang w:val="en-US"/>
          </w:rPr>
          <w:delText>GS</w:delText>
        </w:r>
        <w:r w:rsidR="00DF435F" w:rsidDel="00135E97">
          <w:rPr>
            <w:lang w:val="en-US"/>
          </w:rPr>
          <w:delText xml:space="preserve"> </w:delText>
        </w:r>
      </w:del>
      <w:r w:rsidR="00DF435F">
        <w:rPr>
          <w:lang w:val="en-US"/>
        </w:rPr>
        <w:t>measurement noise</w:t>
      </w:r>
      <w:r w:rsidR="00B62D17">
        <w:rPr>
          <w:lang w:val="en-US"/>
        </w:rPr>
        <w:t xml:space="preserve">. </w:t>
      </w:r>
      <w:r w:rsidR="008A6887">
        <w:rPr>
          <w:lang w:val="en-US"/>
        </w:rPr>
        <w:t xml:space="preserve">The </w:t>
      </w:r>
      <w:r w:rsidR="005002D9">
        <w:rPr>
          <w:lang w:val="en-US"/>
        </w:rPr>
        <w:t xml:space="preserve">robust </w:t>
      </w:r>
      <w:del w:id="2042" w:author="Hellmann, Simon" w:date="2025-08-28T10:34:00Z">
        <w:r w:rsidR="008A6887" w:rsidDel="00135E97">
          <w:rPr>
            <w:lang w:val="en-US"/>
          </w:rPr>
          <w:delText xml:space="preserve">MPC </w:delText>
        </w:r>
      </w:del>
      <w:ins w:id="2043" w:author="Hellmann, Simon" w:date="2025-08-28T10:38:00Z">
        <w:r w:rsidR="00135E97">
          <w:rPr>
            <w:lang w:val="en-US"/>
          </w:rPr>
          <w:t xml:space="preserve">model predictive </w:t>
        </w:r>
      </w:ins>
      <w:ins w:id="2044" w:author="Hellmann, Simon" w:date="2025-08-28T10:34:00Z">
        <w:r w:rsidR="00135E97">
          <w:rPr>
            <w:lang w:val="en-US"/>
          </w:rPr>
          <w:t xml:space="preserve">controller </w:t>
        </w:r>
      </w:ins>
      <w:r w:rsidR="00DE7F2C">
        <w:rPr>
          <w:lang w:val="en-US"/>
        </w:rPr>
        <w:t xml:space="preserve">rejected disturbance feedings of </w:t>
      </w:r>
      <w:del w:id="2045" w:author="Hellmann, Simon" w:date="2025-08-29T18:23:00Z">
        <w:r w:rsidR="00E96100" w:rsidDel="004B4055">
          <w:rPr>
            <w:lang w:val="en-US"/>
          </w:rPr>
          <w:delText xml:space="preserve">especially </w:delText>
        </w:r>
      </w:del>
      <w:ins w:id="2046" w:author="Hellmann, Simon" w:date="2025-08-29T18:23:00Z">
        <w:r w:rsidR="004B4055">
          <w:rPr>
            <w:lang w:val="en-US"/>
          </w:rPr>
          <w:t xml:space="preserve">very </w:t>
        </w:r>
      </w:ins>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 xml:space="preserve">stability where </w:t>
      </w:r>
      <w:ins w:id="2047" w:author="Hellmann, Simon" w:date="2025-08-28T10:34:00Z">
        <w:r w:rsidR="00135E97">
          <w:rPr>
            <w:lang w:val="en-US"/>
          </w:rPr>
          <w:t xml:space="preserve">the </w:t>
        </w:r>
      </w:ins>
      <w:r w:rsidR="00E96100">
        <w:rPr>
          <w:lang w:val="en-US"/>
        </w:rPr>
        <w:t>n</w:t>
      </w:r>
      <w:r w:rsidR="00E96100" w:rsidRPr="7139F001">
        <w:rPr>
          <w:lang w:val="en-US"/>
        </w:rPr>
        <w:t xml:space="preserve">ominal </w:t>
      </w:r>
      <w:del w:id="2048" w:author="Hellmann, Simon" w:date="2025-08-28T10:34:00Z">
        <w:r w:rsidR="00E96100" w:rsidRPr="7139F001" w:rsidDel="00135E97">
          <w:rPr>
            <w:lang w:val="en-US"/>
          </w:rPr>
          <w:delText xml:space="preserve">MPC </w:delText>
        </w:r>
      </w:del>
      <w:ins w:id="2049" w:author="Hellmann, Simon" w:date="2025-08-28T10:34:00Z">
        <w:r w:rsidR="00135E97">
          <w:rPr>
            <w:lang w:val="en-US"/>
          </w:rPr>
          <w:t xml:space="preserve">controller </w:t>
        </w:r>
      </w:ins>
      <w:r w:rsidR="009A2C69">
        <w:rPr>
          <w:lang w:val="en-US"/>
        </w:rPr>
        <w:t>resulted in plant failure</w:t>
      </w:r>
      <w:r w:rsidR="00E96100">
        <w:rPr>
          <w:lang w:val="en-US"/>
        </w:rPr>
        <w:t xml:space="preserve">. </w:t>
      </w:r>
      <w:r w:rsidR="29F2F358" w:rsidRPr="29F2F358">
        <w:rPr>
          <w:lang w:val="en-US"/>
        </w:rPr>
        <w:t xml:space="preserve">Simulation runtimes confirmed real-time </w:t>
      </w:r>
      <w:r w:rsidR="000B4895">
        <w:rPr>
          <w:lang w:val="en-US"/>
        </w:rPr>
        <w:t>capability</w:t>
      </w:r>
      <w:r w:rsidR="29F2F358" w:rsidRPr="29F2F358">
        <w:rPr>
          <w:lang w:val="en-US"/>
        </w:rPr>
        <w:t xml:space="preserve">. </w:t>
      </w:r>
      <w:r w:rsidR="29F2F358" w:rsidRPr="00E54AF9">
        <w:rPr>
          <w:highlight w:val="magenta"/>
          <w:lang w:val="en-US"/>
          <w:rPrChange w:id="2050" w:author="Hellmann, Simon" w:date="2025-08-29T18:21:00Z">
            <w:rPr>
              <w:lang w:val="en-US"/>
            </w:rPr>
          </w:rPrChange>
        </w:rPr>
        <w:t>Future work</w:t>
      </w:r>
      <w:r w:rsidR="00E52E57" w:rsidRPr="00E54AF9">
        <w:rPr>
          <w:highlight w:val="magenta"/>
          <w:lang w:val="en-US"/>
          <w:rPrChange w:id="2051" w:author="Hellmann, Simon" w:date="2025-08-29T18:21:00Z">
            <w:rPr>
              <w:lang w:val="en-US"/>
            </w:rPr>
          </w:rPrChange>
        </w:rPr>
        <w:t xml:space="preserve"> </w:t>
      </w:r>
      <w:r w:rsidR="00682E6D" w:rsidRPr="00E54AF9">
        <w:rPr>
          <w:highlight w:val="magenta"/>
          <w:lang w:val="en-US"/>
          <w:rPrChange w:id="2052" w:author="Hellmann, Simon" w:date="2025-08-29T18:21:00Z">
            <w:rPr>
              <w:lang w:val="en-US"/>
            </w:rPr>
          </w:rPrChange>
        </w:rPr>
        <w:t xml:space="preserve">should </w:t>
      </w:r>
      <w:del w:id="2053" w:author="Hellmann, Simon" w:date="2025-08-29T18:20:00Z">
        <w:r w:rsidR="00682E6D" w:rsidRPr="00E54AF9" w:rsidDel="00E54AF9">
          <w:rPr>
            <w:highlight w:val="magenta"/>
            <w:lang w:val="en-US"/>
            <w:rPrChange w:id="2054" w:author="Hellmann, Simon" w:date="2025-08-29T18:21:00Z">
              <w:rPr>
                <w:lang w:val="en-US"/>
              </w:rPr>
            </w:rPrChange>
          </w:rPr>
          <w:delText xml:space="preserve">incorporate </w:delText>
        </w:r>
      </w:del>
      <w:ins w:id="2055" w:author="Hellmann, Simon" w:date="2025-08-29T18:21:00Z">
        <w:r w:rsidR="00E54AF9" w:rsidRPr="00E54AF9">
          <w:rPr>
            <w:highlight w:val="magenta"/>
            <w:lang w:val="en-US"/>
            <w:rPrChange w:id="2056" w:author="Hellmann, Simon" w:date="2025-08-29T18:21:00Z">
              <w:rPr>
                <w:lang w:val="en-US"/>
              </w:rPr>
            </w:rPrChange>
          </w:rPr>
          <w:t>consider</w:t>
        </w:r>
      </w:ins>
      <w:ins w:id="2057" w:author="Hellmann, Simon" w:date="2025-08-29T18:20:00Z">
        <w:r w:rsidR="00E54AF9" w:rsidRPr="00E54AF9">
          <w:rPr>
            <w:highlight w:val="magenta"/>
            <w:lang w:val="en-US"/>
            <w:rPrChange w:id="2058" w:author="Hellmann, Simon" w:date="2025-08-29T18:21:00Z">
              <w:rPr>
                <w:lang w:val="en-US"/>
              </w:rPr>
            </w:rPrChange>
          </w:rPr>
          <w:t xml:space="preserve"> </w:t>
        </w:r>
      </w:ins>
      <w:r w:rsidR="00682E6D" w:rsidRPr="00E54AF9">
        <w:rPr>
          <w:highlight w:val="magenta"/>
          <w:lang w:val="en-US"/>
          <w:rPrChange w:id="2059" w:author="Hellmann, Simon" w:date="2025-08-29T18:21:00Z">
            <w:rPr>
              <w:lang w:val="en-US"/>
            </w:rPr>
          </w:rPrChange>
        </w:rPr>
        <w:t xml:space="preserve">a </w:t>
      </w:r>
      <w:r w:rsidR="29F2F358" w:rsidRPr="00E54AF9">
        <w:rPr>
          <w:highlight w:val="magenta"/>
          <w:lang w:val="en-US"/>
          <w:rPrChange w:id="2060" w:author="Hellmann, Simon" w:date="2025-08-29T18:21:00Z">
            <w:rPr>
              <w:lang w:val="en-US"/>
            </w:rPr>
          </w:rPrChange>
        </w:rPr>
        <w:t>state observer</w:t>
      </w:r>
      <w:ins w:id="2061" w:author="Hellmann, Simon" w:date="2025-08-29T18:19:00Z">
        <w:r w:rsidR="00E54AF9" w:rsidRPr="00E54AF9">
          <w:rPr>
            <w:highlight w:val="magenta"/>
            <w:lang w:val="en-US"/>
            <w:rPrChange w:id="2062" w:author="Hellmann, Simon" w:date="2025-08-29T18:21:00Z">
              <w:rPr>
                <w:lang w:val="en-US"/>
              </w:rPr>
            </w:rPrChange>
          </w:rPr>
          <w:t xml:space="preserve">, </w:t>
        </w:r>
      </w:ins>
      <w:del w:id="2063" w:author="Hellmann, Simon" w:date="2025-08-29T18:19:00Z">
        <w:r w:rsidR="00E52E57" w:rsidRPr="00E54AF9" w:rsidDel="00E54AF9">
          <w:rPr>
            <w:highlight w:val="magenta"/>
            <w:lang w:val="en-US"/>
            <w:rPrChange w:id="2064" w:author="Hellmann, Simon" w:date="2025-08-29T18:21:00Z">
              <w:rPr>
                <w:lang w:val="en-US"/>
              </w:rPr>
            </w:rPrChange>
          </w:rPr>
          <w:delText xml:space="preserve"> </w:delText>
        </w:r>
        <w:r w:rsidR="29F2F358" w:rsidRPr="00E54AF9" w:rsidDel="00E54AF9">
          <w:rPr>
            <w:highlight w:val="magenta"/>
            <w:lang w:val="en-US"/>
            <w:rPrChange w:id="2065" w:author="Hellmann, Simon" w:date="2025-08-29T18:21:00Z">
              <w:rPr>
                <w:lang w:val="en-US"/>
              </w:rPr>
            </w:rPrChange>
          </w:rPr>
          <w:delText>and</w:delText>
        </w:r>
        <w:r w:rsidR="004B1FF0" w:rsidRPr="00E54AF9" w:rsidDel="00E54AF9">
          <w:rPr>
            <w:highlight w:val="magenta"/>
            <w:lang w:val="en-US"/>
            <w:rPrChange w:id="2066" w:author="Hellmann, Simon" w:date="2025-08-29T18:21:00Z">
              <w:rPr>
                <w:lang w:val="en-US"/>
              </w:rPr>
            </w:rPrChange>
          </w:rPr>
          <w:delText xml:space="preserve"> </w:delText>
        </w:r>
      </w:del>
      <w:del w:id="2067" w:author="Hellmann, Simon" w:date="2025-08-29T18:20:00Z">
        <w:r w:rsidR="004B1FF0" w:rsidRPr="00E54AF9" w:rsidDel="00E54AF9">
          <w:rPr>
            <w:highlight w:val="magenta"/>
            <w:lang w:val="en-US"/>
            <w:rPrChange w:id="2068" w:author="Hellmann, Simon" w:date="2025-08-29T18:21:00Z">
              <w:rPr>
                <w:lang w:val="en-US"/>
              </w:rPr>
            </w:rPrChange>
          </w:rPr>
          <w:delText xml:space="preserve">address </w:delText>
        </w:r>
      </w:del>
      <w:ins w:id="2069" w:author="Hellmann, Simon" w:date="2025-08-29T18:19:00Z">
        <w:r w:rsidR="00E54AF9" w:rsidRPr="00E54AF9">
          <w:rPr>
            <w:highlight w:val="magenta"/>
            <w:lang w:val="en-US"/>
            <w:rPrChange w:id="2070" w:author="Hellmann, Simon" w:date="2025-08-29T18:21:00Z">
              <w:rPr>
                <w:lang w:val="en-US"/>
              </w:rPr>
            </w:rPrChange>
          </w:rPr>
          <w:t>parametric uncertainties</w:t>
        </w:r>
      </w:ins>
      <w:ins w:id="2071" w:author="Hellmann, Simon" w:date="2025-08-29T18:21:00Z">
        <w:r w:rsidR="00E54AF9" w:rsidRPr="00E54AF9">
          <w:rPr>
            <w:highlight w:val="magenta"/>
            <w:lang w:val="en-US"/>
            <w:rPrChange w:id="2072" w:author="Hellmann, Simon" w:date="2025-08-29T18:21:00Z">
              <w:rPr>
                <w:lang w:val="en-US"/>
              </w:rPr>
            </w:rPrChange>
          </w:rPr>
          <w:t>,</w:t>
        </w:r>
      </w:ins>
      <w:ins w:id="2073" w:author="Hellmann, Simon" w:date="2025-08-29T18:19:00Z">
        <w:r w:rsidR="00E54AF9" w:rsidRPr="00E54AF9">
          <w:rPr>
            <w:highlight w:val="magenta"/>
            <w:lang w:val="en-US"/>
            <w:rPrChange w:id="2074" w:author="Hellmann, Simon" w:date="2025-08-29T18:21:00Z">
              <w:rPr>
                <w:lang w:val="en-US"/>
              </w:rPr>
            </w:rPrChange>
          </w:rPr>
          <w:t xml:space="preserve"> </w:t>
        </w:r>
      </w:ins>
      <w:ins w:id="2075" w:author="Hellmann, Simon" w:date="2025-08-29T18:20:00Z">
        <w:r w:rsidR="00E54AF9" w:rsidRPr="00E54AF9">
          <w:rPr>
            <w:highlight w:val="magenta"/>
            <w:lang w:val="en-US"/>
            <w:rPrChange w:id="2076" w:author="Hellmann, Simon" w:date="2025-08-29T18:21:00Z">
              <w:rPr>
                <w:lang w:val="en-US"/>
              </w:rPr>
            </w:rPrChange>
          </w:rPr>
          <w:t xml:space="preserve">and </w:t>
        </w:r>
      </w:ins>
      <w:r w:rsidR="004B1FF0" w:rsidRPr="00E54AF9">
        <w:rPr>
          <w:highlight w:val="magenta"/>
          <w:lang w:val="en-US"/>
          <w:rPrChange w:id="2077" w:author="Hellmann, Simon" w:date="2025-08-29T18:21:00Z">
            <w:rPr>
              <w:lang w:val="en-US"/>
            </w:rPr>
          </w:rPrChange>
        </w:rPr>
        <w:t>experimental validation</w:t>
      </w:r>
      <w:r w:rsidR="29F2F358" w:rsidRPr="00E54AF9">
        <w:rPr>
          <w:highlight w:val="magenta"/>
          <w:lang w:val="en-US"/>
          <w:rPrChange w:id="2078" w:author="Hellmann, Simon" w:date="2025-08-29T18:21:00Z">
            <w:rPr>
              <w:lang w:val="en-US"/>
            </w:rPr>
          </w:rPrChange>
        </w:rPr>
        <w:t>.</w:t>
      </w:r>
      <w:r w:rsidR="29F2F358" w:rsidRPr="29F2F358">
        <w:rPr>
          <w:lang w:val="en-US"/>
        </w:rPr>
        <w:t xml:space="preserve"> </w:t>
      </w:r>
    </w:p>
    <w:p w14:paraId="6AFC489F" w14:textId="0A3E0107" w:rsidR="00CF5B9B" w:rsidRPr="00053C38" w:rsidRDefault="00CF5B9B" w:rsidP="00CF5B9B">
      <w:pPr>
        <w:pStyle w:val="berschrift1"/>
        <w:rPr>
          <w:lang w:val="en-GB"/>
        </w:rPr>
      </w:pPr>
      <w:r w:rsidRPr="00053C38">
        <w:rPr>
          <w:lang w:val="en-GB"/>
        </w:rPr>
        <w:t xml:space="preserve">Supplementary </w:t>
      </w:r>
      <w:del w:id="2079" w:author="Hellmann, Simon" w:date="2025-08-27T18:00:00Z">
        <w:r w:rsidR="00854416" w:rsidDel="005D3388">
          <w:rPr>
            <w:lang w:val="en-GB"/>
          </w:rPr>
          <w:delText>Information</w:delText>
        </w:r>
      </w:del>
      <w:ins w:id="2080" w:author="Hellmann, Simon" w:date="2025-08-27T18:00:00Z">
        <w:r w:rsidR="005D3388">
          <w:rPr>
            <w:lang w:val="en-GB"/>
          </w:rPr>
          <w:t>Ma</w:t>
        </w:r>
      </w:ins>
      <w:ins w:id="2081" w:author="Hellmann, Simon" w:date="2025-08-27T18:01:00Z">
        <w:r w:rsidR="005D3388">
          <w:rPr>
            <w:lang w:val="en-GB"/>
          </w:rPr>
          <w:t>terial</w:t>
        </w:r>
      </w:ins>
    </w:p>
    <w:p w14:paraId="63B75760" w14:textId="503DA5BF"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del w:id="2082" w:author="Hellmann, Simon" w:date="2025-08-27T18:01:00Z">
        <w:r w:rsidR="00854416" w:rsidDel="005D3388">
          <w:rPr>
            <w:rFonts w:cs="Calibri"/>
            <w:lang w:val="en-GB"/>
          </w:rPr>
          <w:delText>information</w:delText>
        </w:r>
        <w:r w:rsidR="00854416" w:rsidRPr="6293A840" w:rsidDel="005D3388">
          <w:rPr>
            <w:rFonts w:cs="Calibri"/>
            <w:lang w:val="en-GB"/>
          </w:rPr>
          <w:delText xml:space="preserve"> </w:delText>
        </w:r>
      </w:del>
      <w:ins w:id="2083" w:author="Hellmann, Simon" w:date="2025-08-27T18:01:00Z">
        <w:r w:rsidR="005D3388">
          <w:rPr>
            <w:rFonts w:cs="Calibri"/>
            <w:lang w:val="en-GB"/>
          </w:rPr>
          <w:t>material</w:t>
        </w:r>
        <w:r w:rsidR="005D3388" w:rsidRPr="6293A840">
          <w:rPr>
            <w:rFonts w:cs="Calibri"/>
            <w:lang w:val="en-GB"/>
          </w:rPr>
          <w:t xml:space="preserve"> </w:t>
        </w:r>
      </w:ins>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sdt>
      <w:sdtPr>
        <w:rPr>
          <w:sz w:val="24"/>
          <w:szCs w:val="22"/>
          <w:lang w:val="en-US"/>
        </w:rPr>
        <w:tag w:val="CitaviBibliography"/>
        <w:id w:val="1000460054"/>
        <w:placeholder>
          <w:docPart w:val="181B7BB5C0A50E42B12647B8482D68E6"/>
        </w:placeholder>
      </w:sdtPr>
      <w:sdtContent>
        <w:p w14:paraId="37D16F32" w14:textId="77777777" w:rsidR="00E04011" w:rsidRDefault="00026F10" w:rsidP="00E04011">
          <w:pPr>
            <w:pStyle w:val="CitaviBibliographyHeading"/>
            <w:rPr>
              <w:lang w:val="en-US"/>
            </w:rPr>
          </w:pPr>
          <w:r w:rsidRPr="00670698">
            <w:rPr>
              <w:lang w:val="en-US"/>
            </w:rPr>
            <w:fldChar w:fldCharType="begin"/>
          </w:r>
          <w:r w:rsidRPr="00670698">
            <w:rPr>
              <w:lang w:val="en-US"/>
            </w:rPr>
            <w:instrText>ADDIN CitaviBibliography</w:instrText>
          </w:r>
          <w:r w:rsidRPr="00670698">
            <w:rPr>
              <w:lang w:val="en-US"/>
            </w:rPr>
            <w:fldChar w:fldCharType="separate"/>
          </w:r>
          <w:r w:rsidR="00E04011">
            <w:rPr>
              <w:lang w:val="en-US"/>
            </w:rPr>
            <w:t>References</w:t>
          </w:r>
        </w:p>
        <w:p w14:paraId="61EE27DA" w14:textId="77777777" w:rsidR="00E04011" w:rsidRDefault="00E04011" w:rsidP="00E04011">
          <w:pPr>
            <w:pStyle w:val="CitaviBibliographyEntry"/>
            <w:rPr>
              <w:lang w:val="en-US"/>
            </w:rPr>
          </w:pPr>
          <w:bookmarkStart w:id="2084" w:name="_CTVL001ce84fcaa19714f3eaecf12eb0cce63cb"/>
          <w:r>
            <w:rPr>
              <w:lang w:val="en-US"/>
            </w:rPr>
            <w:t>AgSTAR (2020): Anaerobic Digester/Biogas System Operator Guidebook. A Guidebook for Operating Anaerobic Digestion/Biogas Systems on Farms in the United States. With assistance of United States Environmental Protection Agency. Available online at https://www.epa.gov/sites/default/files/2020-11/documents/agstar-operator-guidebook.pdf.</w:t>
          </w:r>
        </w:p>
        <w:p w14:paraId="35F83CD6" w14:textId="77777777" w:rsidR="00E04011" w:rsidRDefault="00E04011" w:rsidP="00E04011">
          <w:pPr>
            <w:pStyle w:val="CitaviBibliographyEntry"/>
            <w:rPr>
              <w:lang w:val="en-US"/>
            </w:rPr>
          </w:pPr>
          <w:bookmarkStart w:id="2085" w:name="_CTVL001d599b102b75942ca8a0deb086b2e9395"/>
          <w:bookmarkEnd w:id="2084"/>
          <w:r>
            <w:rPr>
              <w:lang w:val="en-US"/>
            </w:rPr>
            <w:t>Ahmed, S.; Einfalt, D.; Kazda, M. (2016): Co-Digestion of Sugar Beet Silage Increases Biogas Yield from Fibrous Substrates.</w:t>
          </w:r>
          <w:bookmarkEnd w:id="2085"/>
          <w:r>
            <w:rPr>
              <w:lang w:val="en-US"/>
            </w:rPr>
            <w:t xml:space="preserve"> </w:t>
          </w:r>
          <w:r w:rsidRPr="00E04011">
            <w:rPr>
              <w:i/>
              <w:lang w:val="en-US"/>
            </w:rPr>
            <w:t>BioMed Research International</w:t>
          </w:r>
          <w:r w:rsidRPr="00E04011">
            <w:rPr>
              <w:lang w:val="en-US"/>
            </w:rPr>
            <w:t>, 2147513.</w:t>
          </w:r>
        </w:p>
        <w:p w14:paraId="67219005" w14:textId="77777777" w:rsidR="00E04011" w:rsidRDefault="00E04011" w:rsidP="00E04011">
          <w:pPr>
            <w:pStyle w:val="CitaviBibliographyEntry"/>
            <w:rPr>
              <w:lang w:val="en-US"/>
            </w:rPr>
          </w:pPr>
          <w:bookmarkStart w:id="2086" w:name="_CTVL0016bd1d4aea060468891b9514b055eff15"/>
          <w:r>
            <w:rPr>
              <w:lang w:val="en-US"/>
            </w:rPr>
            <w:t>Ahmed, W.; Rodríguez, J. (2020): A model predictive optimal control system for the practical automatic start-up of anaerobic digesters.</w:t>
          </w:r>
          <w:bookmarkEnd w:id="2086"/>
          <w:r>
            <w:rPr>
              <w:lang w:val="en-US"/>
            </w:rPr>
            <w:t xml:space="preserve"> </w:t>
          </w:r>
          <w:r w:rsidRPr="00E04011">
            <w:rPr>
              <w:i/>
              <w:lang w:val="en-US"/>
            </w:rPr>
            <w:t xml:space="preserve">Water Research </w:t>
          </w:r>
          <w:r w:rsidRPr="00E04011">
            <w:rPr>
              <w:lang w:val="en-US"/>
            </w:rPr>
            <w:t>174, 115599.</w:t>
          </w:r>
        </w:p>
        <w:p w14:paraId="4960EEE4" w14:textId="77777777" w:rsidR="00E04011" w:rsidRDefault="00E04011" w:rsidP="00E04011">
          <w:pPr>
            <w:pStyle w:val="CitaviBibliographyEntry"/>
            <w:rPr>
              <w:lang w:val="en-US"/>
            </w:rPr>
          </w:pPr>
          <w:bookmarkStart w:id="2087" w:name="_CTVL0012be9b1399c9b4afcba313c9d8c854c25"/>
          <w:r>
            <w:rPr>
              <w:lang w:val="en-US"/>
            </w:rPr>
            <w:lastRenderedPageBreak/>
            <w:t>Alcaraz-González, V.; Fregoso-Sánchez, F. A.; González-Alvarez, V.; Steyer, J.-P. (2021): Multivariable Robust Regulation of Alkalinities in Continuous Anaerobic Digestion Processes.</w:t>
          </w:r>
          <w:bookmarkEnd w:id="2087"/>
          <w:r>
            <w:rPr>
              <w:lang w:val="en-US"/>
            </w:rPr>
            <w:t xml:space="preserve"> </w:t>
          </w:r>
          <w:r w:rsidRPr="00E04011">
            <w:rPr>
              <w:i/>
              <w:lang w:val="en-US"/>
            </w:rPr>
            <w:t xml:space="preserve">Processes </w:t>
          </w:r>
          <w:r w:rsidRPr="00E04011">
            <w:rPr>
              <w:lang w:val="en-US"/>
            </w:rPr>
            <w:t>9 (7), 1153.</w:t>
          </w:r>
        </w:p>
        <w:p w14:paraId="0D290FB6" w14:textId="77777777" w:rsidR="00E04011" w:rsidRDefault="00E04011" w:rsidP="00E04011">
          <w:pPr>
            <w:pStyle w:val="CitaviBibliographyEntry"/>
            <w:rPr>
              <w:lang w:val="en-US"/>
            </w:rPr>
          </w:pPr>
          <w:bookmarkStart w:id="2088" w:name="_CTVL001d3b480f1dea94134bfd53e992211490b"/>
          <w:r>
            <w:rPr>
              <w:lang w:val="en-US"/>
            </w:rPr>
            <w:t>Batstone, D. J.; Keller, J.; Angelidaki, I.; Kalyuzhnyi, S. V.; Pavlostathis, S. G.; Rozzi, A.; Sanders, W.; Siegrist, H.; Vavilin, V. A. (2002): The IWA Anaerobic Digestion Model No 1 (ADM1).</w:t>
          </w:r>
          <w:bookmarkEnd w:id="2088"/>
          <w:r>
            <w:rPr>
              <w:lang w:val="en-US"/>
            </w:rPr>
            <w:t xml:space="preserve"> </w:t>
          </w:r>
          <w:r w:rsidRPr="00E04011">
            <w:rPr>
              <w:i/>
              <w:lang w:val="en-US"/>
            </w:rPr>
            <w:t xml:space="preserve">Water Science and Technology </w:t>
          </w:r>
          <w:r w:rsidRPr="00E04011">
            <w:rPr>
              <w:lang w:val="en-US"/>
            </w:rPr>
            <w:t>45 (10), 65–73.</w:t>
          </w:r>
        </w:p>
        <w:p w14:paraId="3A3CA0E9" w14:textId="77777777" w:rsidR="00E04011" w:rsidRDefault="00E04011" w:rsidP="00E04011">
          <w:pPr>
            <w:pStyle w:val="CitaviBibliographyEntry"/>
            <w:rPr>
              <w:lang w:val="en-US"/>
            </w:rPr>
          </w:pPr>
          <w:bookmarkStart w:id="2089" w:name="_CTVL001cd89f87a82494c46bff9942b710f6027"/>
          <w:r>
            <w:rPr>
              <w:lang w:val="en-US"/>
            </w:rPr>
            <w:t>Bernard, O.; Hadj-Sadok, Z.; Dochain, D.; Genovesi, A.; Steyer, J. P. (2001): Dynamical model development and parameter identification for an anaerobic wastewater treatment process.</w:t>
          </w:r>
          <w:bookmarkEnd w:id="2089"/>
          <w:r>
            <w:rPr>
              <w:lang w:val="en-US"/>
            </w:rPr>
            <w:t xml:space="preserve"> </w:t>
          </w:r>
          <w:r w:rsidRPr="00E04011">
            <w:rPr>
              <w:i/>
              <w:lang w:val="en-US"/>
            </w:rPr>
            <w:t xml:space="preserve">Biotechnology and Bioengineering </w:t>
          </w:r>
          <w:r w:rsidRPr="00E04011">
            <w:rPr>
              <w:lang w:val="en-US"/>
            </w:rPr>
            <w:t>75 (4), 424–438.</w:t>
          </w:r>
        </w:p>
        <w:p w14:paraId="2410DA2F" w14:textId="77777777" w:rsidR="00E04011" w:rsidRDefault="00E04011" w:rsidP="00E04011">
          <w:pPr>
            <w:pStyle w:val="CitaviBibliographyEntry"/>
            <w:rPr>
              <w:lang w:val="en-US"/>
            </w:rPr>
          </w:pPr>
          <w:bookmarkStart w:id="2090" w:name="_CTVL0017cf08b89c4ed4dafbbf7bd199ca7af9d"/>
          <w:r>
            <w:rPr>
              <w:lang w:val="en-US"/>
            </w:rPr>
            <w:t>Biegler, L. T. (2010): Nonlinear programming. Concepts, algorithms, and applications to chemical processes. Philadelphia, Pa.: SIAM (MOS-SIAM series on optimization, 10).</w:t>
          </w:r>
        </w:p>
        <w:p w14:paraId="324D6651" w14:textId="77777777" w:rsidR="00E04011" w:rsidRDefault="00E04011" w:rsidP="00E04011">
          <w:pPr>
            <w:pStyle w:val="CitaviBibliographyEntry"/>
            <w:rPr>
              <w:lang w:val="en-US"/>
            </w:rPr>
          </w:pPr>
          <w:bookmarkStart w:id="2091" w:name="_CTVL001f946c55861c14065a6faac3de0573d70"/>
          <w:bookmarkEnd w:id="2090"/>
          <w:r>
            <w:rPr>
              <w:lang w:val="en-US"/>
            </w:rPr>
            <w:t>Bonk, F.; Popp, D.; Weinrich, S.; Sträuber, H.; Kleinsteuber, S.; Harms, H.; Centler, F. (2018): Intermittent fasting for microbes: how discontinuous feeding increases functional stability in anaerobic digestion.</w:t>
          </w:r>
          <w:bookmarkEnd w:id="2091"/>
          <w:r>
            <w:rPr>
              <w:lang w:val="en-US"/>
            </w:rPr>
            <w:t xml:space="preserve"> </w:t>
          </w:r>
          <w:r w:rsidRPr="00E04011">
            <w:rPr>
              <w:i/>
              <w:lang w:val="en-US"/>
            </w:rPr>
            <w:t xml:space="preserve">Biotechnology for Biofuels and Bioproducts </w:t>
          </w:r>
          <w:r w:rsidRPr="00E04011">
            <w:rPr>
              <w:lang w:val="en-US"/>
            </w:rPr>
            <w:t>11, 274.</w:t>
          </w:r>
        </w:p>
        <w:p w14:paraId="1DB8C74C" w14:textId="77777777" w:rsidR="00E04011" w:rsidRDefault="00E04011" w:rsidP="00E04011">
          <w:pPr>
            <w:pStyle w:val="CitaviBibliographyEntry"/>
            <w:rPr>
              <w:lang w:val="en-US"/>
            </w:rPr>
          </w:pPr>
          <w:bookmarkStart w:id="2092" w:name="_CTVL001abb9dfefffdb424ba289fe6241f04073"/>
          <w:r>
            <w:rPr>
              <w:lang w:val="en-US"/>
            </w:rPr>
            <w:t>Dandikas, V.; Heuwinkel, H.; Lichti, F.; Eckl, T.; Drewes, J. E.; Koch, K. (2018): Correlation between hydrolysis rate constant and chemical composition of energy crops.</w:t>
          </w:r>
          <w:bookmarkEnd w:id="2092"/>
          <w:r>
            <w:rPr>
              <w:lang w:val="en-US"/>
            </w:rPr>
            <w:t xml:space="preserve"> </w:t>
          </w:r>
          <w:r w:rsidRPr="00E04011">
            <w:rPr>
              <w:i/>
              <w:lang w:val="en-US"/>
            </w:rPr>
            <w:t xml:space="preserve">Renewable Energy </w:t>
          </w:r>
          <w:r w:rsidRPr="00E04011">
            <w:rPr>
              <w:lang w:val="en-US"/>
            </w:rPr>
            <w:t>118, 34–42.</w:t>
          </w:r>
        </w:p>
        <w:p w14:paraId="0C89B4B0" w14:textId="77777777" w:rsidR="00E04011" w:rsidRDefault="00E04011" w:rsidP="00E04011">
          <w:pPr>
            <w:pStyle w:val="CitaviBibliographyEntry"/>
            <w:rPr>
              <w:lang w:val="en-US"/>
            </w:rPr>
          </w:pPr>
          <w:bookmarkStart w:id="2093" w:name="_CTVL0016a321e2a7ea74dae80122740f454d057"/>
          <w:r>
            <w:rPr>
              <w:lang w:val="en-US"/>
            </w:rPr>
            <w:t>Daniel</w:t>
          </w:r>
          <w:r>
            <w:rPr>
              <w:rFonts w:ascii="Times New Roman" w:hAnsi="Times New Roman" w:cs="Times New Roman"/>
              <w:lang w:val="en-US"/>
            </w:rPr>
            <w:t>‐</w:t>
          </w:r>
          <w:r>
            <w:rPr>
              <w:lang w:val="en-US"/>
            </w:rPr>
            <w:t>Gromke, J.; Rensberg, N.; Denysenko, V.; Stinner, W.; Schmalfu</w:t>
          </w:r>
          <w:r>
            <w:rPr>
              <w:rFonts w:cs="Garamond"/>
              <w:lang w:val="en-US"/>
            </w:rPr>
            <w:t>ß</w:t>
          </w:r>
          <w:r>
            <w:rPr>
              <w:lang w:val="en-US"/>
            </w:rPr>
            <w:t>, T.; Scheftelowitz, M.; Nelles, M.; Liebetrau, J. (2018): Current Developments in Production and Utilization of Biogas and Biomethane in Germany.</w:t>
          </w:r>
          <w:bookmarkEnd w:id="2093"/>
          <w:r>
            <w:rPr>
              <w:lang w:val="en-US"/>
            </w:rPr>
            <w:t xml:space="preserve"> </w:t>
          </w:r>
          <w:r w:rsidRPr="00E04011">
            <w:rPr>
              <w:i/>
              <w:lang w:val="en-US"/>
            </w:rPr>
            <w:t xml:space="preserve">Chemie Ingenieur Technik </w:t>
          </w:r>
          <w:r w:rsidRPr="00E04011">
            <w:rPr>
              <w:lang w:val="en-US"/>
            </w:rPr>
            <w:t>90 (1-2), 17–35.</w:t>
          </w:r>
        </w:p>
        <w:p w14:paraId="1136425F" w14:textId="77777777" w:rsidR="00E04011" w:rsidRDefault="00E04011" w:rsidP="00E04011">
          <w:pPr>
            <w:pStyle w:val="CitaviBibliographyEntry"/>
            <w:rPr>
              <w:lang w:val="en-US"/>
            </w:rPr>
          </w:pPr>
          <w:bookmarkStart w:id="2094" w:name="_CTVL0012b2e3149523a4957bf15cdab053b8326"/>
          <w:r>
            <w:rPr>
              <w:lang w:val="en-US"/>
            </w:rPr>
            <w:t>Delory, F.; Neubauer, P.; Weinrich, S. (2025): Uncertainty Analysis of a Simplified ADM1 Applied to Dynamic Agricultural Experimental Data.</w:t>
          </w:r>
          <w:bookmarkEnd w:id="2094"/>
          <w:r>
            <w:rPr>
              <w:lang w:val="en-US"/>
            </w:rPr>
            <w:t xml:space="preserve"> </w:t>
          </w:r>
          <w:r w:rsidRPr="00E04011">
            <w:rPr>
              <w:i/>
              <w:lang w:val="en-US"/>
            </w:rPr>
            <w:t xml:space="preserve">Water Science &amp; Technology </w:t>
          </w:r>
          <w:r w:rsidRPr="00E04011">
            <w:rPr>
              <w:lang w:val="en-US"/>
            </w:rPr>
            <w:t>(Special Issue, "Anaerobic Digestion: Towards a More Sustainable Future").</w:t>
          </w:r>
        </w:p>
        <w:p w14:paraId="53818732" w14:textId="77777777" w:rsidR="00E04011" w:rsidRDefault="00E04011" w:rsidP="00E04011">
          <w:pPr>
            <w:pStyle w:val="CitaviBibliographyEntry"/>
            <w:rPr>
              <w:lang w:val="en-US"/>
            </w:rPr>
          </w:pPr>
          <w:bookmarkStart w:id="2095" w:name="_CTVL0011527233a22f74eba9d3072e8cd87597e"/>
          <w:r>
            <w:rPr>
              <w:lang w:val="en-US"/>
            </w:rPr>
            <w:t>Dittmer, C.; Ohnmacht, B.; Krümpel, J.; Lemmer, A. (2022): Model Predictive Control: Demand-Orientated, Load-Flexible, Full-Scale Biogas Production.</w:t>
          </w:r>
          <w:bookmarkEnd w:id="2095"/>
          <w:r>
            <w:rPr>
              <w:lang w:val="en-US"/>
            </w:rPr>
            <w:t xml:space="preserve"> </w:t>
          </w:r>
          <w:r w:rsidRPr="00E04011">
            <w:rPr>
              <w:i/>
              <w:lang w:val="en-US"/>
            </w:rPr>
            <w:t xml:space="preserve">Microorganisms </w:t>
          </w:r>
          <w:r w:rsidRPr="00E04011">
            <w:rPr>
              <w:lang w:val="en-US"/>
            </w:rPr>
            <w:t>10 (4), 804.</w:t>
          </w:r>
        </w:p>
        <w:p w14:paraId="2E474906" w14:textId="77777777" w:rsidR="00E04011" w:rsidRDefault="00E04011" w:rsidP="00E04011">
          <w:pPr>
            <w:pStyle w:val="CitaviBibliographyEntry"/>
            <w:rPr>
              <w:lang w:val="en-US"/>
            </w:rPr>
          </w:pPr>
          <w:bookmarkStart w:id="2096" w:name="_CTVL0016519229e1dad4b89ad301d7d009cbc69"/>
          <w:r>
            <w:rPr>
              <w:lang w:val="en-US"/>
            </w:rPr>
            <w:t>Donoso-Bravo, A.; Sadino-Riquelme, M. C.; Zorrilla, F.; Hansen, F. (2025): Making waves: Extracting more insights from anaerobic batch tests - a modeling perspective on production rates.</w:t>
          </w:r>
          <w:bookmarkEnd w:id="2096"/>
          <w:r>
            <w:rPr>
              <w:lang w:val="en-US"/>
            </w:rPr>
            <w:t xml:space="preserve"> </w:t>
          </w:r>
          <w:r w:rsidRPr="00E04011">
            <w:rPr>
              <w:i/>
              <w:lang w:val="en-US"/>
            </w:rPr>
            <w:t xml:space="preserve">Water Research </w:t>
          </w:r>
          <w:r w:rsidRPr="00E04011">
            <w:rPr>
              <w:lang w:val="en-US"/>
            </w:rPr>
            <w:t>286, 124203.</w:t>
          </w:r>
        </w:p>
        <w:p w14:paraId="1FAF0CE5" w14:textId="77777777" w:rsidR="00E04011" w:rsidRDefault="00E04011" w:rsidP="00E04011">
          <w:pPr>
            <w:pStyle w:val="CitaviBibliographyEntry"/>
            <w:rPr>
              <w:lang w:val="en-US"/>
            </w:rPr>
          </w:pPr>
          <w:bookmarkStart w:id="2097" w:name="_CTVL0018b4156a579284c11956711fbe076bad0"/>
          <w:r>
            <w:rPr>
              <w:lang w:val="en-US"/>
            </w:rPr>
            <w:t>Fiedler, F.; Karg, B.; Lüken, L.; Brandner, D.; Heinlein, M.; Brabender, F.; Lucia, S. (2023): do-mpc: Towards FAIR nonlinear and robust model predictive control.</w:t>
          </w:r>
          <w:bookmarkEnd w:id="2097"/>
          <w:r>
            <w:rPr>
              <w:lang w:val="en-US"/>
            </w:rPr>
            <w:t xml:space="preserve"> </w:t>
          </w:r>
          <w:r w:rsidRPr="00E04011">
            <w:rPr>
              <w:i/>
              <w:lang w:val="en-US"/>
            </w:rPr>
            <w:t xml:space="preserve">Control Engineering Practice </w:t>
          </w:r>
          <w:r w:rsidRPr="00E04011">
            <w:rPr>
              <w:lang w:val="en-US"/>
            </w:rPr>
            <w:t>140, 105676.</w:t>
          </w:r>
        </w:p>
        <w:p w14:paraId="6E80B746" w14:textId="77777777" w:rsidR="00E04011" w:rsidRDefault="00E04011" w:rsidP="00E04011">
          <w:pPr>
            <w:pStyle w:val="CitaviBibliographyEntry"/>
            <w:rPr>
              <w:lang w:val="en-US"/>
            </w:rPr>
          </w:pPr>
          <w:bookmarkStart w:id="2098" w:name="_CTVL001e48928d35d2345349c7085abe4257f69"/>
          <w:r>
            <w:rPr>
              <w:lang w:val="en-US"/>
            </w:rPr>
            <w:lastRenderedPageBreak/>
            <w:t>Finlayson, B. A. (1980): Orthogonal collocation on finite elements—progress and potential.</w:t>
          </w:r>
          <w:bookmarkEnd w:id="2098"/>
          <w:r>
            <w:rPr>
              <w:lang w:val="en-US"/>
            </w:rPr>
            <w:t xml:space="preserve"> </w:t>
          </w:r>
          <w:r w:rsidRPr="00E04011">
            <w:rPr>
              <w:i/>
              <w:lang w:val="en-US"/>
            </w:rPr>
            <w:t xml:space="preserve">Mathematics and Computers in Simulation </w:t>
          </w:r>
          <w:r w:rsidRPr="00E04011">
            <w:rPr>
              <w:lang w:val="en-US"/>
            </w:rPr>
            <w:t>22 (1), 11–17.</w:t>
          </w:r>
        </w:p>
        <w:p w14:paraId="571A9314" w14:textId="77777777" w:rsidR="00E04011" w:rsidRDefault="00E04011" w:rsidP="00E04011">
          <w:pPr>
            <w:pStyle w:val="CitaviBibliographyEntry"/>
            <w:rPr>
              <w:lang w:val="en-US"/>
            </w:rPr>
          </w:pPr>
          <w:bookmarkStart w:id="2099" w:name="_CTVL0019a3197eb6c494dff8d212b66c5111b25"/>
          <w:r>
            <w:rPr>
              <w:lang w:val="en-US"/>
            </w:rPr>
            <w:t>Fisgativa, H.; Zennaro, B.; Charnier, C.; Richard, C.; Accarion, G.; Béline, F. (2020): Comprehensive determination of input state variables dataset required for anaerobic digestion modelling (ADM1) based on characterisation of organic substrates.</w:t>
          </w:r>
          <w:bookmarkEnd w:id="2099"/>
          <w:r>
            <w:rPr>
              <w:lang w:val="en-US"/>
            </w:rPr>
            <w:t xml:space="preserve"> </w:t>
          </w:r>
          <w:r w:rsidRPr="00E04011">
            <w:rPr>
              <w:i/>
              <w:lang w:val="en-US"/>
            </w:rPr>
            <w:t xml:space="preserve">Data in Brief </w:t>
          </w:r>
          <w:r w:rsidRPr="00E04011">
            <w:rPr>
              <w:lang w:val="en-US"/>
            </w:rPr>
            <w:t>29, 105212.</w:t>
          </w:r>
        </w:p>
        <w:p w14:paraId="7AC51963" w14:textId="77777777" w:rsidR="00E04011" w:rsidRDefault="00E04011" w:rsidP="00E04011">
          <w:pPr>
            <w:pStyle w:val="CitaviBibliographyEntry"/>
            <w:rPr>
              <w:lang w:val="en-US"/>
            </w:rPr>
          </w:pPr>
          <w:bookmarkStart w:id="2100" w:name="_CTVL001a37ad25d8cc144a9b343f22d0b23a69b"/>
          <w:r>
            <w:rPr>
              <w:lang w:val="en-US"/>
            </w:rPr>
            <w:t>Gaida, D.; Wolf, C.; Bongards, M. (2017): Feed control of anaerobic digestion processes for renewable energy production.</w:t>
          </w:r>
          <w:bookmarkEnd w:id="2100"/>
          <w:r>
            <w:rPr>
              <w:lang w:val="en-US"/>
            </w:rPr>
            <w:t xml:space="preserve"> </w:t>
          </w:r>
          <w:r w:rsidRPr="00E04011">
            <w:rPr>
              <w:i/>
              <w:lang w:val="en-US"/>
            </w:rPr>
            <w:t xml:space="preserve">Renewable and Sustainable Energy Reviews </w:t>
          </w:r>
          <w:r w:rsidRPr="00E04011">
            <w:rPr>
              <w:lang w:val="en-US"/>
            </w:rPr>
            <w:t>68, 869–875.</w:t>
          </w:r>
        </w:p>
        <w:p w14:paraId="27D19D80" w14:textId="77777777" w:rsidR="00E04011" w:rsidRDefault="00E04011" w:rsidP="00E04011">
          <w:pPr>
            <w:pStyle w:val="CitaviBibliographyEntry"/>
            <w:rPr>
              <w:lang w:val="en-US"/>
            </w:rPr>
          </w:pPr>
          <w:bookmarkStart w:id="2101" w:name="_CTVL00145041b9c08e74331817b3fb33f56ae73"/>
          <w:r>
            <w:rPr>
              <w:lang w:val="en-US"/>
            </w:rPr>
            <w:t>García-Sandoval, J. P.; Méndez-Acosta, H. O.; González-Alvarez, V.; Schaum, A.; Alvarez, J. (2016): VFA robust control of an anaerobic digestion pilot plant: experimental implementation.</w:t>
          </w:r>
          <w:bookmarkEnd w:id="2101"/>
          <w:r>
            <w:rPr>
              <w:lang w:val="en-US"/>
            </w:rPr>
            <w:t xml:space="preserve"> </w:t>
          </w:r>
          <w:r w:rsidRPr="00E04011">
            <w:rPr>
              <w:i/>
              <w:lang w:val="en-US"/>
            </w:rPr>
            <w:t xml:space="preserve">IFAC-PapersOnLine </w:t>
          </w:r>
          <w:r w:rsidRPr="00E04011">
            <w:rPr>
              <w:lang w:val="en-US"/>
            </w:rPr>
            <w:t>49 (7), 973–977.</w:t>
          </w:r>
        </w:p>
        <w:p w14:paraId="37858FE8" w14:textId="77777777" w:rsidR="00E04011" w:rsidRDefault="00E04011" w:rsidP="00E04011">
          <w:pPr>
            <w:pStyle w:val="CitaviBibliographyEntry"/>
            <w:rPr>
              <w:lang w:val="en-US"/>
            </w:rPr>
          </w:pPr>
          <w:bookmarkStart w:id="2102" w:name="_CTVL001716f4881f40d4fffbeec3badb186409e"/>
          <w:r>
            <w:rPr>
              <w:lang w:val="en-US"/>
            </w:rPr>
            <w:t>Gehring, T.; Lübken, M.; Koch, K.; Wichern, M. (2013): ADM1 simulation of the thermophilic mono-fermentation of maize silage – Use of an uncertainty analysis for substrate characterization. In</w:t>
          </w:r>
          <w:bookmarkEnd w:id="2102"/>
          <w:r>
            <w:rPr>
              <w:lang w:val="en-US"/>
            </w:rPr>
            <w:t xml:space="preserve"> </w:t>
          </w:r>
          <w:r w:rsidRPr="00E04011">
            <w:rPr>
              <w:i/>
              <w:lang w:val="en-US"/>
            </w:rPr>
            <w:t>13th World Congress on Anaerobic Digestion: Recovering (bio)Resources for the World</w:t>
          </w:r>
          <w:r w:rsidRPr="00E04011">
            <w:rPr>
              <w:lang w:val="en-US"/>
            </w:rPr>
            <w:t>.</w:t>
          </w:r>
        </w:p>
        <w:p w14:paraId="4DEC97C8" w14:textId="77777777" w:rsidR="00E04011" w:rsidRDefault="00E04011" w:rsidP="00E04011">
          <w:pPr>
            <w:pStyle w:val="CitaviBibliographyEntry"/>
            <w:rPr>
              <w:lang w:val="en-US"/>
            </w:rPr>
          </w:pPr>
          <w:bookmarkStart w:id="2103" w:name="_CTVL001dda7a75174c24a08aa2c4f6bc7c02285"/>
          <w:r>
            <w:rPr>
              <w:lang w:val="en-US"/>
            </w:rPr>
            <w:t>Hafner, S. D.; Fruteau de Laclos, H.; Koch, K.; Holliger, C. (2020): Improving Inter-Laboratory Reproducibility in Measurement of Biochemical Methane Potential (BMP).</w:t>
          </w:r>
          <w:bookmarkEnd w:id="2103"/>
          <w:r>
            <w:rPr>
              <w:lang w:val="en-US"/>
            </w:rPr>
            <w:t xml:space="preserve"> </w:t>
          </w:r>
          <w:r w:rsidRPr="00E04011">
            <w:rPr>
              <w:i/>
              <w:lang w:val="en-US"/>
            </w:rPr>
            <w:t xml:space="preserve">Water </w:t>
          </w:r>
          <w:r w:rsidRPr="00E04011">
            <w:rPr>
              <w:lang w:val="en-US"/>
            </w:rPr>
            <w:t>12 (6), 1752.</w:t>
          </w:r>
        </w:p>
        <w:p w14:paraId="312C2093" w14:textId="77777777" w:rsidR="00E04011" w:rsidRDefault="00E04011" w:rsidP="00E04011">
          <w:pPr>
            <w:pStyle w:val="CitaviBibliographyEntry"/>
            <w:rPr>
              <w:lang w:val="en-US"/>
            </w:rPr>
          </w:pPr>
          <w:bookmarkStart w:id="2104" w:name="_CTVL0012bd31ee52dd149399037a277cf967998"/>
          <w:r>
            <w:rPr>
              <w:lang w:val="en-US"/>
            </w:rPr>
            <w:t>Hahn, H.; Ganagin, W.; Hartmann, K.; Wachendorf, M. (2014): Cost analysis of concepts for a demand oriented biogas supply for flexible power generation.</w:t>
          </w:r>
          <w:bookmarkEnd w:id="2104"/>
          <w:r>
            <w:rPr>
              <w:lang w:val="en-US"/>
            </w:rPr>
            <w:t xml:space="preserve"> </w:t>
          </w:r>
          <w:r w:rsidRPr="00E04011">
            <w:rPr>
              <w:i/>
              <w:lang w:val="en-US"/>
            </w:rPr>
            <w:t xml:space="preserve">Bioresource Technology </w:t>
          </w:r>
          <w:r w:rsidRPr="00E04011">
            <w:rPr>
              <w:lang w:val="en-US"/>
            </w:rPr>
            <w:t>170, 211–220.</w:t>
          </w:r>
        </w:p>
        <w:p w14:paraId="469CE479" w14:textId="77777777" w:rsidR="00E04011" w:rsidRDefault="00E04011" w:rsidP="00E04011">
          <w:pPr>
            <w:pStyle w:val="CitaviBibliographyEntry"/>
            <w:rPr>
              <w:lang w:val="en-US"/>
            </w:rPr>
          </w:pPr>
          <w:bookmarkStart w:id="2105" w:name="_CTVL00154f7876cf736462b9517e60db455cde9"/>
          <w:r>
            <w:rPr>
              <w:lang w:val="en-US"/>
            </w:rPr>
            <w:t>Heidarzadeh Vazifehkhoran, A.; Triolo, J.; Larsen, S.; Stefanek, K.; Sommer, S. (2016): Assessment of the Variability of Biogas Production from Sugar Beet Silage as Affected by Movement and Loss of the Produced Alcohols and Organic Acids.</w:t>
          </w:r>
          <w:bookmarkEnd w:id="2105"/>
          <w:r>
            <w:rPr>
              <w:lang w:val="en-US"/>
            </w:rPr>
            <w:t xml:space="preserve"> </w:t>
          </w:r>
          <w:r w:rsidRPr="00E04011">
            <w:rPr>
              <w:i/>
              <w:lang w:val="en-US"/>
            </w:rPr>
            <w:t xml:space="preserve">Energies </w:t>
          </w:r>
          <w:r w:rsidRPr="00E04011">
            <w:rPr>
              <w:lang w:val="en-US"/>
            </w:rPr>
            <w:t>9 (5), 368.</w:t>
          </w:r>
        </w:p>
        <w:p w14:paraId="3160B853" w14:textId="77777777" w:rsidR="00E04011" w:rsidRDefault="00E04011" w:rsidP="00E04011">
          <w:pPr>
            <w:pStyle w:val="CitaviBibliographyEntry"/>
            <w:rPr>
              <w:lang w:val="en-US"/>
            </w:rPr>
          </w:pPr>
          <w:bookmarkStart w:id="2106" w:name="_CTVL00162194bb43f664366b430ad14f4eeee4e"/>
          <w:r>
            <w:rPr>
              <w:lang w:val="en-US"/>
            </w:rPr>
            <w:t>Jimenez, J.; Latrille, E.; Harmand, J.; Robles, A.; Ferrer, J.; Steyer, J.-P. (2015): Instrumentation and control of anaerobic digestion processes.</w:t>
          </w:r>
          <w:bookmarkEnd w:id="2106"/>
          <w:r>
            <w:rPr>
              <w:lang w:val="en-US"/>
            </w:rPr>
            <w:t xml:space="preserve"> </w:t>
          </w:r>
          <w:r w:rsidRPr="00E04011">
            <w:rPr>
              <w:i/>
              <w:lang w:val="en-US"/>
            </w:rPr>
            <w:t xml:space="preserve">Reviews in Environmental Science and Bio/Technology </w:t>
          </w:r>
          <w:r w:rsidRPr="00E04011">
            <w:rPr>
              <w:lang w:val="en-US"/>
            </w:rPr>
            <w:t>14 (4), 615–648.</w:t>
          </w:r>
        </w:p>
        <w:p w14:paraId="7DB3DBFC" w14:textId="77777777" w:rsidR="00E04011" w:rsidRDefault="00E04011" w:rsidP="00E04011">
          <w:pPr>
            <w:pStyle w:val="CitaviBibliographyEntry"/>
            <w:rPr>
              <w:lang w:val="en-US"/>
            </w:rPr>
          </w:pPr>
          <w:bookmarkStart w:id="2107" w:name="_CTVL001e3c2c8d0f2cb456197d9e1e30abd288b"/>
          <w:r>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2107"/>
          <w:r>
            <w:rPr>
              <w:lang w:val="en-US"/>
            </w:rPr>
            <w:t xml:space="preserve"> </w:t>
          </w:r>
          <w:r w:rsidRPr="00E04011">
            <w:rPr>
              <w:i/>
              <w:lang w:val="en-US"/>
            </w:rPr>
            <w:t xml:space="preserve">Energies </w:t>
          </w:r>
          <w:r w:rsidRPr="00E04011">
            <w:rPr>
              <w:lang w:val="en-US"/>
            </w:rPr>
            <w:t>15 (16), 5827.</w:t>
          </w:r>
        </w:p>
        <w:p w14:paraId="003E36F7" w14:textId="77777777" w:rsidR="00E04011" w:rsidRDefault="00E04011" w:rsidP="00E04011">
          <w:pPr>
            <w:pStyle w:val="CitaviBibliographyEntry"/>
            <w:rPr>
              <w:lang w:val="en-US"/>
            </w:rPr>
          </w:pPr>
          <w:bookmarkStart w:id="2108" w:name="_CTVL00109d29270eb9947939a5023fd459758f8"/>
          <w:r>
            <w:rPr>
              <w:lang w:val="en-US"/>
            </w:rPr>
            <w:t>Kegl, T.; Torres Jiménez, E.; Kegl, B.; Kovač Kralj, A.; Kegl, M. (2025): Modeling and optimization of anaerobic digestion technology: Current status and future outlook.</w:t>
          </w:r>
          <w:bookmarkEnd w:id="2108"/>
          <w:r>
            <w:rPr>
              <w:lang w:val="en-US"/>
            </w:rPr>
            <w:t xml:space="preserve"> </w:t>
          </w:r>
          <w:r w:rsidRPr="00E04011">
            <w:rPr>
              <w:i/>
              <w:lang w:val="en-US"/>
            </w:rPr>
            <w:t xml:space="preserve">Progress in Energy and Combustion Science </w:t>
          </w:r>
          <w:r w:rsidRPr="00E04011">
            <w:rPr>
              <w:lang w:val="en-US"/>
            </w:rPr>
            <w:t>106, 101199.</w:t>
          </w:r>
        </w:p>
        <w:p w14:paraId="63605FDB" w14:textId="77777777" w:rsidR="00E04011" w:rsidRDefault="00E04011" w:rsidP="00E04011">
          <w:pPr>
            <w:pStyle w:val="CitaviBibliographyEntry"/>
            <w:rPr>
              <w:lang w:val="en-US"/>
            </w:rPr>
          </w:pPr>
          <w:bookmarkStart w:id="2109" w:name="_CTVL001ff6d8e1f22924ae3a8c00567caf17d62"/>
          <w:r>
            <w:rPr>
              <w:lang w:val="en-US"/>
            </w:rPr>
            <w:t>Kil, H.; Li, D.; Xi, Y.; Li, J. (2017): Model predictive control with on-line model identification for anaerobic digestion processes.</w:t>
          </w:r>
          <w:bookmarkEnd w:id="2109"/>
          <w:r>
            <w:rPr>
              <w:lang w:val="en-US"/>
            </w:rPr>
            <w:t xml:space="preserve"> </w:t>
          </w:r>
          <w:r w:rsidRPr="00E04011">
            <w:rPr>
              <w:i/>
              <w:lang w:val="en-US"/>
            </w:rPr>
            <w:t xml:space="preserve">Biochemical Engineering Journal </w:t>
          </w:r>
          <w:r w:rsidRPr="00E04011">
            <w:rPr>
              <w:lang w:val="en-US"/>
            </w:rPr>
            <w:t>128 (9), 63–75.</w:t>
          </w:r>
        </w:p>
        <w:p w14:paraId="49628148" w14:textId="77777777" w:rsidR="00E04011" w:rsidRDefault="00E04011" w:rsidP="00E04011">
          <w:pPr>
            <w:pStyle w:val="CitaviBibliographyEntry"/>
            <w:rPr>
              <w:lang w:val="en-US"/>
            </w:rPr>
          </w:pPr>
          <w:bookmarkStart w:id="2110" w:name="_CTVL001c709e85c77024936b9d07f9ccb35b455"/>
          <w:r>
            <w:rPr>
              <w:lang w:val="en-US"/>
            </w:rPr>
            <w:lastRenderedPageBreak/>
            <w:t>Kim, J. W.; Krausch, N.; Aizpuru, J.; Barz, T.; Lucia, S.; Neubauer, P.; Cruz Bournazou, M. N. (2023): Model predictive control and moving horizon estimation for adaptive optimal bolus feeding in high-throughput cultivation of</w:t>
          </w:r>
          <w:bookmarkEnd w:id="2110"/>
          <w:r>
            <w:rPr>
              <w:lang w:val="en-US"/>
            </w:rPr>
            <w:t xml:space="preserve"> </w:t>
          </w:r>
          <w:r w:rsidRPr="00E04011">
            <w:rPr>
              <w:i/>
              <w:lang w:val="en-US"/>
            </w:rPr>
            <w:t>E. coli</w:t>
          </w:r>
          <w:r w:rsidRPr="00E04011">
            <w:rPr>
              <w:lang w:val="en-US"/>
            </w:rPr>
            <w:t xml:space="preserve">. </w:t>
          </w:r>
          <w:r w:rsidRPr="00E04011">
            <w:rPr>
              <w:i/>
              <w:lang w:val="en-US"/>
            </w:rPr>
            <w:t xml:space="preserve">Computers &amp; Chemical Engineering </w:t>
          </w:r>
          <w:r w:rsidRPr="00E04011">
            <w:rPr>
              <w:lang w:val="en-US"/>
            </w:rPr>
            <w:t>172, 108158.</w:t>
          </w:r>
        </w:p>
        <w:p w14:paraId="4C501B77" w14:textId="77777777" w:rsidR="00E04011" w:rsidRDefault="00E04011" w:rsidP="00E04011">
          <w:pPr>
            <w:pStyle w:val="CitaviBibliographyEntry"/>
            <w:rPr>
              <w:lang w:val="en-US"/>
            </w:rPr>
          </w:pPr>
          <w:bookmarkStart w:id="2111" w:name="_CTVL00138d43eeeeb8144698dbf90b5a413db7f"/>
          <w:r>
            <w:rPr>
              <w:lang w:val="en-US"/>
            </w:rPr>
            <w:t>Koch, K.; Hafner, S. D.; Weinrich, S.; Astals, S.; Holliger, C. (2020): Power and Limitations of Biochemical Methane Potential (BMP) Tests.</w:t>
          </w:r>
          <w:bookmarkEnd w:id="2111"/>
          <w:r>
            <w:rPr>
              <w:lang w:val="en-US"/>
            </w:rPr>
            <w:t xml:space="preserve"> </w:t>
          </w:r>
          <w:r w:rsidRPr="00E04011">
            <w:rPr>
              <w:i/>
              <w:lang w:val="en-US"/>
            </w:rPr>
            <w:t xml:space="preserve">Frontiers in Energy Research </w:t>
          </w:r>
          <w:r w:rsidRPr="00E04011">
            <w:rPr>
              <w:lang w:val="en-US"/>
            </w:rPr>
            <w:t>8, 63.</w:t>
          </w:r>
        </w:p>
        <w:p w14:paraId="711A5083" w14:textId="77777777" w:rsidR="00E04011" w:rsidRDefault="00E04011" w:rsidP="00E04011">
          <w:pPr>
            <w:pStyle w:val="CitaviBibliographyEntry"/>
            <w:rPr>
              <w:lang w:val="en-US"/>
            </w:rPr>
          </w:pPr>
          <w:bookmarkStart w:id="2112" w:name="_CTVL00183734d8d74ed4a239bcf1c4dc098da8f"/>
          <w:r>
            <w:rPr>
              <w:lang w:val="en-US"/>
            </w:rPr>
            <w:t>Körber, M.; Weinrich, S.; Span, R.; Gerber, M. (2022): Demand-oriented biogas production to cover residual load of an electricity self-sufficient community using a simple kinetic model.</w:t>
          </w:r>
          <w:bookmarkEnd w:id="2112"/>
          <w:r>
            <w:rPr>
              <w:lang w:val="en-US"/>
            </w:rPr>
            <w:t xml:space="preserve"> </w:t>
          </w:r>
          <w:r w:rsidRPr="00E04011">
            <w:rPr>
              <w:i/>
              <w:lang w:val="en-US"/>
            </w:rPr>
            <w:t xml:space="preserve">Bioresource Technology </w:t>
          </w:r>
          <w:r w:rsidRPr="00E04011">
            <w:rPr>
              <w:lang w:val="en-US"/>
            </w:rPr>
            <w:t>361, 127664.</w:t>
          </w:r>
        </w:p>
        <w:p w14:paraId="28930DFE" w14:textId="77777777" w:rsidR="00E04011" w:rsidRDefault="00E04011" w:rsidP="00E04011">
          <w:pPr>
            <w:pStyle w:val="CitaviBibliographyEntry"/>
            <w:rPr>
              <w:lang w:val="en-US"/>
            </w:rPr>
          </w:pPr>
          <w:bookmarkStart w:id="2113" w:name="_CTVL001c56319509a044d07a266baf2807cc4d6"/>
          <w:r>
            <w:rPr>
              <w:lang w:val="en-US"/>
            </w:rPr>
            <w:t>Kryvoruchko, V.; Machmüller, A.; Bodiroza, V.; Amon, B.; Amon, T. (2009): Anaerobic digestion of by-products of sugar beet and starch potato processing.</w:t>
          </w:r>
          <w:bookmarkEnd w:id="2113"/>
          <w:r>
            <w:rPr>
              <w:lang w:val="en-US"/>
            </w:rPr>
            <w:t xml:space="preserve"> </w:t>
          </w:r>
          <w:r w:rsidRPr="00E04011">
            <w:rPr>
              <w:i/>
              <w:lang w:val="en-US"/>
            </w:rPr>
            <w:t xml:space="preserve">Biomass and Bioenergy </w:t>
          </w:r>
          <w:r w:rsidRPr="00E04011">
            <w:rPr>
              <w:lang w:val="en-US"/>
            </w:rPr>
            <w:t>33 (4), 620–627.</w:t>
          </w:r>
        </w:p>
        <w:p w14:paraId="5233EA0F" w14:textId="77777777" w:rsidR="00E04011" w:rsidRDefault="00E04011" w:rsidP="00E04011">
          <w:pPr>
            <w:pStyle w:val="CitaviBibliographyEntry"/>
            <w:rPr>
              <w:lang w:val="en-US"/>
            </w:rPr>
          </w:pPr>
          <w:bookmarkStart w:id="2114" w:name="_CTVL001f846f4f7d3934acb9097be2341ee47a0"/>
          <w:r>
            <w:rPr>
              <w:lang w:val="en-US"/>
            </w:rPr>
            <w:t>Ku, H. H. (1966): Notes on the use of propagation of error formulas.</w:t>
          </w:r>
          <w:bookmarkEnd w:id="2114"/>
          <w:r>
            <w:rPr>
              <w:lang w:val="en-US"/>
            </w:rPr>
            <w:t xml:space="preserve"> </w:t>
          </w:r>
          <w:r w:rsidRPr="00E04011">
            <w:rPr>
              <w:i/>
              <w:lang w:val="en-US"/>
            </w:rPr>
            <w:t xml:space="preserve">Journal of Research of the National Bureau of Standards, Section C: Engineering and Instrumentation </w:t>
          </w:r>
          <w:r w:rsidRPr="00E04011">
            <w:rPr>
              <w:lang w:val="en-US"/>
            </w:rPr>
            <w:t>70C (4), 263.</w:t>
          </w:r>
        </w:p>
        <w:p w14:paraId="6105A1C6" w14:textId="77777777" w:rsidR="00E04011" w:rsidRDefault="00E04011" w:rsidP="00E04011">
          <w:pPr>
            <w:pStyle w:val="CitaviBibliographyEntry"/>
            <w:rPr>
              <w:lang w:val="en-US"/>
            </w:rPr>
          </w:pPr>
          <w:bookmarkStart w:id="2115" w:name="_CTVL001c3b78bc64261460886accb7573639093"/>
          <w:r w:rsidRPr="00E04011">
            <w:rPr>
              <w:lang w:val="de-DE"/>
              <w:rPrChange w:id="2116" w:author="Hellmann, Simon" w:date="2025-08-30T18:03:00Z">
                <w:rPr>
                  <w:lang w:val="en-US"/>
                </w:rPr>
              </w:rPrChang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11A8E9B6" w14:textId="77777777" w:rsidR="00E04011" w:rsidRDefault="00E04011" w:rsidP="00E04011">
          <w:pPr>
            <w:pStyle w:val="CitaviBibliographyEntry"/>
            <w:rPr>
              <w:lang w:val="en-US"/>
            </w:rPr>
          </w:pPr>
          <w:bookmarkStart w:id="2117" w:name="_CTVL001aa10622fc825473c887011dc382fbeeb"/>
          <w:bookmarkEnd w:id="2115"/>
          <w:r>
            <w:rPr>
              <w:lang w:val="en-US"/>
            </w:rPr>
            <w:t>Lübken, M.; Kosse, P.; Koch, K.; Gehring, T.; Wichern, M. (2015): Influent Fractionation for Modeling Continuous Anaerobic Digestion Processes. In Gübitz, G., Bauer, A. et al. (Eds.):</w:t>
          </w:r>
          <w:bookmarkEnd w:id="2117"/>
          <w:r>
            <w:rPr>
              <w:lang w:val="en-US"/>
            </w:rPr>
            <w:t xml:space="preserve"> </w:t>
          </w:r>
          <w:r w:rsidRPr="00E04011">
            <w:rPr>
              <w:i/>
              <w:lang w:val="en-US"/>
            </w:rPr>
            <w:t>Biogas Science and Technology</w:t>
          </w:r>
          <w:r w:rsidRPr="00E04011">
            <w:rPr>
              <w:lang w:val="en-US"/>
            </w:rPr>
            <w:t>. Cham: Springer International Publishing Switzerland (Advances in Biochemical Engineering/Biotechnology, 151), 137–169.</w:t>
          </w:r>
        </w:p>
        <w:p w14:paraId="220F8DB5" w14:textId="77777777" w:rsidR="00E04011" w:rsidRDefault="00E04011" w:rsidP="00E04011">
          <w:pPr>
            <w:pStyle w:val="CitaviBibliographyEntry"/>
            <w:rPr>
              <w:lang w:val="en-US"/>
            </w:rPr>
          </w:pPr>
          <w:bookmarkStart w:id="2118" w:name="_CTVL0017baf63e5af284abfbcbb4b1f236fe958"/>
          <w:r>
            <w:rPr>
              <w:lang w:val="en-US"/>
            </w:rPr>
            <w:t>Lucia, S.; Engell, S. (2014): Control of towing kites under uncertainty using robust economic nonlinear model predictive control:</w:t>
          </w:r>
          <w:bookmarkEnd w:id="2118"/>
          <w:r>
            <w:rPr>
              <w:lang w:val="en-US"/>
            </w:rPr>
            <w:t xml:space="preserve"> </w:t>
          </w:r>
          <w:r w:rsidRPr="00E04011">
            <w:rPr>
              <w:i/>
              <w:lang w:val="en-US"/>
            </w:rPr>
            <w:t xml:space="preserve">ECC 2014. </w:t>
          </w:r>
          <w:r w:rsidRPr="00E04011">
            <w:rPr>
              <w:lang w:val="en-US"/>
            </w:rPr>
            <w:t>Strasbourg, France, 1158–1163.</w:t>
          </w:r>
        </w:p>
        <w:p w14:paraId="1CDAB05B" w14:textId="77777777" w:rsidR="00E04011" w:rsidRDefault="00E04011" w:rsidP="00E04011">
          <w:pPr>
            <w:pStyle w:val="CitaviBibliographyEntry"/>
            <w:rPr>
              <w:lang w:val="en-US"/>
            </w:rPr>
          </w:pPr>
          <w:bookmarkStart w:id="2119" w:name="_CTVL0015c34a15e3a6541d0899b329ba07ee9d2"/>
          <w:r>
            <w:rPr>
              <w:lang w:val="en-US"/>
            </w:rPr>
            <w:t>Lucia, S.; Finkler, T.; Engell, S. (2013): Multi-stage nonlinear model predictive control applied to a semi-batch polymerization reactor under uncertainty.</w:t>
          </w:r>
          <w:bookmarkEnd w:id="2119"/>
          <w:r>
            <w:rPr>
              <w:lang w:val="en-US"/>
            </w:rPr>
            <w:t xml:space="preserve"> </w:t>
          </w:r>
          <w:r w:rsidRPr="00E04011">
            <w:rPr>
              <w:i/>
              <w:lang w:val="en-US"/>
            </w:rPr>
            <w:t xml:space="preserve">Journal of Process Control </w:t>
          </w:r>
          <w:r w:rsidRPr="00E04011">
            <w:rPr>
              <w:lang w:val="en-US"/>
            </w:rPr>
            <w:t>23 (9), 1306–1319.</w:t>
          </w:r>
        </w:p>
        <w:p w14:paraId="0BF78629" w14:textId="77777777" w:rsidR="00E04011" w:rsidRDefault="00E04011" w:rsidP="00E04011">
          <w:pPr>
            <w:pStyle w:val="CitaviBibliographyEntry"/>
            <w:rPr>
              <w:lang w:val="en-US"/>
            </w:rPr>
          </w:pPr>
          <w:bookmarkStart w:id="2120" w:name="_CTVL001977d69209d6a4035ae06308c16491874"/>
          <w:r>
            <w:rPr>
              <w:lang w:val="en-US"/>
            </w:rPr>
            <w:t>Mauky, E.; Weinrich, S.; Jacobi, H.-F.; Nägele, H.-J.; Liebetrau, J.; Nelles, M. (2017): Demand-driven biogas production by flexible feeding in full-scale - Process stability and flexibility potentials.</w:t>
          </w:r>
          <w:bookmarkEnd w:id="2120"/>
          <w:r>
            <w:rPr>
              <w:lang w:val="en-US"/>
            </w:rPr>
            <w:t xml:space="preserve"> </w:t>
          </w:r>
          <w:r w:rsidRPr="00E04011">
            <w:rPr>
              <w:i/>
              <w:lang w:val="en-US"/>
            </w:rPr>
            <w:t xml:space="preserve">Anaerobe </w:t>
          </w:r>
          <w:r w:rsidRPr="00E04011">
            <w:rPr>
              <w:lang w:val="en-US"/>
            </w:rPr>
            <w:t>46, 86–95.</w:t>
          </w:r>
        </w:p>
        <w:p w14:paraId="52D353EE" w14:textId="77777777" w:rsidR="00E04011" w:rsidRDefault="00E04011" w:rsidP="00E04011">
          <w:pPr>
            <w:pStyle w:val="CitaviBibliographyEntry"/>
            <w:rPr>
              <w:lang w:val="en-US"/>
            </w:rPr>
          </w:pPr>
          <w:bookmarkStart w:id="2121" w:name="_CTVL00125a47e44351c41d8814ac7303d06f6e1"/>
          <w:r>
            <w:rPr>
              <w:lang w:val="en-US"/>
            </w:rPr>
            <w:t>Mauky, E.; Weinrich, S.; Nägele, H.-J.; Jacobi, H. F.; Liebetrau, J.; Nelles, M. (2016): Model Predictive Control for Demand-Driven Biogas Production in Full Scale.</w:t>
          </w:r>
          <w:bookmarkEnd w:id="2121"/>
          <w:r>
            <w:rPr>
              <w:lang w:val="en-US"/>
            </w:rPr>
            <w:t xml:space="preserve"> </w:t>
          </w:r>
          <w:r w:rsidRPr="00E04011">
            <w:rPr>
              <w:i/>
              <w:lang w:val="en-US"/>
            </w:rPr>
            <w:t xml:space="preserve">Chemical Engineering &amp; Technology </w:t>
          </w:r>
          <w:r w:rsidRPr="00E04011">
            <w:rPr>
              <w:lang w:val="en-US"/>
            </w:rPr>
            <w:t>39 (4), 652–664.</w:t>
          </w:r>
        </w:p>
        <w:p w14:paraId="4C7DEF75" w14:textId="77777777" w:rsidR="00E04011" w:rsidRDefault="00E04011" w:rsidP="00E04011">
          <w:pPr>
            <w:pStyle w:val="CitaviBibliographyEntry"/>
            <w:rPr>
              <w:lang w:val="en-US"/>
            </w:rPr>
          </w:pPr>
          <w:bookmarkStart w:id="2122" w:name="_CTVL0013051c0cddf4f42568eae54078ad0bd70"/>
          <w:r>
            <w:rPr>
              <w:lang w:val="en-US"/>
            </w:rPr>
            <w:lastRenderedPageBreak/>
            <w:t>Mayne, D. Q. (2014): Model predictive control: Recent developments and future promise.</w:t>
          </w:r>
          <w:bookmarkEnd w:id="2122"/>
          <w:r>
            <w:rPr>
              <w:lang w:val="en-US"/>
            </w:rPr>
            <w:t xml:space="preserve"> </w:t>
          </w:r>
          <w:r w:rsidRPr="00E04011">
            <w:rPr>
              <w:i/>
              <w:lang w:val="en-US"/>
            </w:rPr>
            <w:t xml:space="preserve">Automatica </w:t>
          </w:r>
          <w:r w:rsidRPr="00E04011">
            <w:rPr>
              <w:lang w:val="en-US"/>
            </w:rPr>
            <w:t>50 (12), 2967–2986.</w:t>
          </w:r>
        </w:p>
        <w:p w14:paraId="6FDCA8BF" w14:textId="77777777" w:rsidR="00E04011" w:rsidRDefault="00E04011" w:rsidP="00E04011">
          <w:pPr>
            <w:pStyle w:val="CitaviBibliographyEntry"/>
            <w:rPr>
              <w:lang w:val="en-US"/>
            </w:rPr>
          </w:pPr>
          <w:bookmarkStart w:id="2123" w:name="_CTVL0019836156639df4933b501911f3c806a05"/>
          <w:r>
            <w:rPr>
              <w:lang w:val="en-US"/>
            </w:rPr>
            <w:t>Méndez-Acosta, H. O.; Palacios-Ruiz, B.; Alcaraz-González, V.; Steyer, J.-P.; González-Álvarez, V.; Latrille, E. (2008): Robust Control of Volatile Fatty Acids in Anaerobic Digestion Processes.</w:t>
          </w:r>
          <w:bookmarkEnd w:id="2123"/>
          <w:r>
            <w:rPr>
              <w:lang w:val="en-US"/>
            </w:rPr>
            <w:t xml:space="preserve"> </w:t>
          </w:r>
          <w:r w:rsidRPr="00E04011">
            <w:rPr>
              <w:i/>
              <w:lang w:val="en-US"/>
            </w:rPr>
            <w:t xml:space="preserve">Industrial &amp; Engineering Chemistry Research </w:t>
          </w:r>
          <w:r w:rsidRPr="00E04011">
            <w:rPr>
              <w:lang w:val="en-US"/>
            </w:rPr>
            <w:t>47 (20), 7715–7720.</w:t>
          </w:r>
        </w:p>
        <w:p w14:paraId="36EEE0A0" w14:textId="77777777" w:rsidR="00E04011" w:rsidRDefault="00E04011" w:rsidP="00E04011">
          <w:pPr>
            <w:pStyle w:val="CitaviBibliographyEntry"/>
            <w:rPr>
              <w:lang w:val="en-US"/>
            </w:rPr>
          </w:pPr>
          <w:bookmarkStart w:id="2124" w:name="_CTVL001274bbd6750ec4c929a4e7a43fcbcfcf3"/>
          <w:r>
            <w:rPr>
              <w:lang w:val="en-US"/>
            </w:rPr>
            <w:t>Mendiola-Rodriguez, T. A.; Ricardez-Sandoval, L. A. (2022): Robust control for anaerobic digestion systems of Tequila vinasses under uncertainty: A Deep Deterministic Policy Gradient Algorithm.</w:t>
          </w:r>
          <w:bookmarkEnd w:id="2124"/>
          <w:r>
            <w:rPr>
              <w:lang w:val="en-US"/>
            </w:rPr>
            <w:t xml:space="preserve"> </w:t>
          </w:r>
          <w:r w:rsidRPr="00E04011">
            <w:rPr>
              <w:i/>
              <w:lang w:val="en-US"/>
            </w:rPr>
            <w:t xml:space="preserve">Digital Chemical Engineering </w:t>
          </w:r>
          <w:r w:rsidRPr="00E04011">
            <w:rPr>
              <w:lang w:val="en-US"/>
            </w:rPr>
            <w:t>3, 100023.</w:t>
          </w:r>
        </w:p>
        <w:p w14:paraId="07485C6D" w14:textId="77777777" w:rsidR="00E04011" w:rsidRDefault="00E04011" w:rsidP="00E04011">
          <w:pPr>
            <w:pStyle w:val="CitaviBibliographyEntry"/>
            <w:rPr>
              <w:lang w:val="en-US"/>
            </w:rPr>
          </w:pPr>
          <w:bookmarkStart w:id="2125" w:name="_CTVL001b3c753199fa1416c82e8912240005fe1"/>
          <w:r>
            <w:rPr>
              <w:lang w:val="en-US"/>
            </w:rPr>
            <w:t>Piceno-Díaz, E. R.; Ricardez-Sandoval, L. A.; Gutierrez-Limon, M. A.; Méndez-Acosta, H. O.; Puebla, H. (2020): Robust Nonlinear Model Predictive Control for Two-Stage Anaerobic Digesters.</w:t>
          </w:r>
          <w:bookmarkEnd w:id="2125"/>
          <w:r>
            <w:rPr>
              <w:lang w:val="en-US"/>
            </w:rPr>
            <w:t xml:space="preserve"> </w:t>
          </w:r>
          <w:r w:rsidRPr="00E04011">
            <w:rPr>
              <w:i/>
              <w:lang w:val="en-US"/>
            </w:rPr>
            <w:t xml:space="preserve">Industrial &amp; Engineering Chemistry Research </w:t>
          </w:r>
          <w:r w:rsidRPr="00E04011">
            <w:rPr>
              <w:lang w:val="en-US"/>
            </w:rPr>
            <w:t>59 (52), 22559–22572.</w:t>
          </w:r>
        </w:p>
        <w:p w14:paraId="657FDDB5" w14:textId="77777777" w:rsidR="00E04011" w:rsidRDefault="00E04011" w:rsidP="00E04011">
          <w:pPr>
            <w:pStyle w:val="CitaviBibliographyEntry"/>
            <w:rPr>
              <w:lang w:val="en-US"/>
            </w:rPr>
          </w:pPr>
          <w:bookmarkStart w:id="2126" w:name="_CTVL001613817b73b44408b87fd77151cc11fc5"/>
          <w:r>
            <w:rPr>
              <w:lang w:val="en-US"/>
            </w:rPr>
            <w:t>Qin, S.; Badgwell, T. A. (2003): A survey of industrial model predictive control technology.</w:t>
          </w:r>
          <w:bookmarkEnd w:id="2126"/>
          <w:r>
            <w:rPr>
              <w:lang w:val="en-US"/>
            </w:rPr>
            <w:t xml:space="preserve"> </w:t>
          </w:r>
          <w:r w:rsidRPr="00E04011">
            <w:rPr>
              <w:i/>
              <w:lang w:val="en-US"/>
            </w:rPr>
            <w:t xml:space="preserve">Control Engineering Practice </w:t>
          </w:r>
          <w:r w:rsidRPr="00E04011">
            <w:rPr>
              <w:lang w:val="en-US"/>
            </w:rPr>
            <w:t>11 (7), 733–764.</w:t>
          </w:r>
        </w:p>
        <w:p w14:paraId="3217BCD0" w14:textId="77777777" w:rsidR="00E04011" w:rsidRDefault="00E04011" w:rsidP="00E04011">
          <w:pPr>
            <w:pStyle w:val="CitaviBibliographyEntry"/>
            <w:rPr>
              <w:lang w:val="en-US"/>
            </w:rPr>
          </w:pPr>
          <w:bookmarkStart w:id="2127" w:name="_CTVL00135a7796cceac458e9e0ceb102a610b4c"/>
          <w:r>
            <w:rPr>
              <w:lang w:val="en-US"/>
            </w:rPr>
            <w:t>Raeyatdoost, N.; Bongards, M.; Bäck, T.; Wolf, C. (2023): Robust state estimation of the anaerobic digestion process for municipal organic waste using an unscented Kalman filter.</w:t>
          </w:r>
          <w:bookmarkEnd w:id="2127"/>
          <w:r>
            <w:rPr>
              <w:lang w:val="en-US"/>
            </w:rPr>
            <w:t xml:space="preserve"> </w:t>
          </w:r>
          <w:r w:rsidRPr="00E04011">
            <w:rPr>
              <w:i/>
              <w:lang w:val="en-US"/>
            </w:rPr>
            <w:t xml:space="preserve">Journal of Process Control </w:t>
          </w:r>
          <w:r w:rsidRPr="00E04011">
            <w:rPr>
              <w:lang w:val="en-US"/>
            </w:rPr>
            <w:t>121 (1), 50–59.</w:t>
          </w:r>
        </w:p>
        <w:p w14:paraId="31D98550" w14:textId="77777777" w:rsidR="00E04011" w:rsidRDefault="00E04011" w:rsidP="00E04011">
          <w:pPr>
            <w:pStyle w:val="CitaviBibliographyEntry"/>
            <w:rPr>
              <w:lang w:val="en-US"/>
            </w:rPr>
          </w:pPr>
          <w:bookmarkStart w:id="2128" w:name="_CTVL001a90bcad64d4a4f9097d99eb568681a63"/>
          <w:r>
            <w:rPr>
              <w:lang w:val="en-US"/>
            </w:rPr>
            <w:t>Segura, T.; Zanoni, P.; Brémond, U.; Lucet-Bérille, C.; Pradel, A.; Escudié, R.; Steyer, J.-P. (2025): Modelling anaerobic digestion of agricultural waste: From lab to full scale.</w:t>
          </w:r>
          <w:bookmarkEnd w:id="2128"/>
          <w:r>
            <w:rPr>
              <w:lang w:val="en-US"/>
            </w:rPr>
            <w:t xml:space="preserve"> </w:t>
          </w:r>
          <w:r w:rsidRPr="00E04011">
            <w:rPr>
              <w:i/>
              <w:lang w:val="en-US"/>
            </w:rPr>
            <w:t xml:space="preserve">Waste Management </w:t>
          </w:r>
          <w:r w:rsidRPr="00E04011">
            <w:rPr>
              <w:lang w:val="en-US"/>
            </w:rPr>
            <w:t>200, 114739.</w:t>
          </w:r>
        </w:p>
        <w:p w14:paraId="416AE947" w14:textId="77777777" w:rsidR="00E04011" w:rsidRDefault="00E04011" w:rsidP="00E04011">
          <w:pPr>
            <w:pStyle w:val="CitaviBibliographyEntry"/>
            <w:rPr>
              <w:lang w:val="en-US"/>
            </w:rPr>
          </w:pPr>
          <w:bookmarkStart w:id="2129" w:name="_CTVL0016898c431e65640d492a95a80bb1e400c"/>
          <w:r>
            <w:rPr>
              <w:lang w:val="en-US"/>
            </w:rPr>
            <w:t>Steindl, M.; Venus, T. J.; Koch, K. (2025): A new framework for the technical biogas potential: Concept design, method development, and analytical application in a case study from Germany.</w:t>
          </w:r>
          <w:bookmarkEnd w:id="2129"/>
          <w:r>
            <w:rPr>
              <w:lang w:val="en-US"/>
            </w:rPr>
            <w:t xml:space="preserve"> </w:t>
          </w:r>
          <w:r w:rsidRPr="00E04011">
            <w:rPr>
              <w:i/>
              <w:lang w:val="en-US"/>
            </w:rPr>
            <w:t xml:space="preserve">Renewable and Sustainable Energy Reviews </w:t>
          </w:r>
          <w:r w:rsidRPr="00E04011">
            <w:rPr>
              <w:lang w:val="en-US"/>
            </w:rPr>
            <w:t>216, 115645.</w:t>
          </w:r>
        </w:p>
        <w:p w14:paraId="227B7134" w14:textId="77777777" w:rsidR="00E04011" w:rsidRDefault="00E04011" w:rsidP="00E04011">
          <w:pPr>
            <w:pStyle w:val="CitaviBibliographyEntry"/>
            <w:rPr>
              <w:lang w:val="en-US"/>
            </w:rPr>
          </w:pPr>
          <w:bookmarkStart w:id="2130" w:name="_CTVL001ce24aa14885f4936b489a97cce8cd787"/>
          <w:r>
            <w:rPr>
              <w:lang w:val="en-US"/>
            </w:rPr>
            <w:t>Stur, M.; Pohl, M.; Krebs, C.; Mauky, E. (2022): Characterisation of biogas storages: influences and comparison of methods.</w:t>
          </w:r>
          <w:bookmarkEnd w:id="2130"/>
          <w:r>
            <w:rPr>
              <w:lang w:val="en-US"/>
            </w:rPr>
            <w:t xml:space="preserve"> </w:t>
          </w:r>
          <w:r w:rsidRPr="00E04011">
            <w:rPr>
              <w:i/>
              <w:lang w:val="en-US"/>
            </w:rPr>
            <w:t xml:space="preserve">Agricultural Engineering </w:t>
          </w:r>
          <w:r w:rsidRPr="00E04011">
            <w:rPr>
              <w:lang w:val="en-US"/>
            </w:rPr>
            <w:t>77 (1), 21–45.</w:t>
          </w:r>
        </w:p>
        <w:p w14:paraId="4478E3B8" w14:textId="77777777" w:rsidR="00E04011" w:rsidRDefault="00E04011" w:rsidP="00E04011">
          <w:pPr>
            <w:pStyle w:val="CitaviBibliographyEntry"/>
            <w:rPr>
              <w:lang w:val="en-US"/>
            </w:rPr>
          </w:pPr>
          <w:bookmarkStart w:id="2131" w:name="_CTVL00145abb379c65c4fa2be432c706bc9c886"/>
          <w:r>
            <w:rPr>
              <w:lang w:val="en-US"/>
            </w:rPr>
            <w:t>Theuerl, S.; Herrmann, C.; Heiermann, M.; Grundmann, P.; Landwehr, N.; Kreidenweis, U.; Prochnow, A. (2019): The Future Agricultural Biogas Plant in Germany.</w:t>
          </w:r>
          <w:bookmarkEnd w:id="2131"/>
          <w:r>
            <w:rPr>
              <w:lang w:val="en-US"/>
            </w:rPr>
            <w:t xml:space="preserve"> </w:t>
          </w:r>
          <w:r w:rsidRPr="00E04011">
            <w:rPr>
              <w:i/>
              <w:lang w:val="en-US"/>
            </w:rPr>
            <w:t xml:space="preserve">Energies </w:t>
          </w:r>
          <w:r w:rsidRPr="00E04011">
            <w:rPr>
              <w:lang w:val="en-US"/>
            </w:rPr>
            <w:t>12 (3), 396.</w:t>
          </w:r>
        </w:p>
        <w:p w14:paraId="5FB1DBEB" w14:textId="77777777" w:rsidR="00E04011" w:rsidRDefault="00E04011" w:rsidP="00E04011">
          <w:pPr>
            <w:pStyle w:val="CitaviBibliographyEntry"/>
            <w:rPr>
              <w:lang w:val="en-US"/>
            </w:rPr>
          </w:pPr>
          <w:bookmarkStart w:id="2132" w:name="_CTVL0010fd60b7558314efbb8aa4629189e2aff"/>
          <w:r>
            <w:rPr>
              <w:lang w:val="en-US"/>
            </w:rPr>
            <w:t>Tisocco, S.; Weinrich, S.; Lyons, G.; Wills, M.; Zhan, X.; Crosson, P. (2024): Application of a simplified ADM1 for full-scale anaerobic co-digestion of cattle slurry and grass silage: assessment of input variability.</w:t>
          </w:r>
          <w:bookmarkEnd w:id="2132"/>
          <w:r>
            <w:rPr>
              <w:lang w:val="en-US"/>
            </w:rPr>
            <w:t xml:space="preserve"> </w:t>
          </w:r>
          <w:r w:rsidRPr="00E04011">
            <w:rPr>
              <w:i/>
              <w:lang w:val="en-US"/>
            </w:rPr>
            <w:t xml:space="preserve">Frontiers of Environmental Science &amp; Engineering </w:t>
          </w:r>
          <w:r w:rsidRPr="00E04011">
            <w:rPr>
              <w:lang w:val="en-US"/>
            </w:rPr>
            <w:t>18 (4).</w:t>
          </w:r>
        </w:p>
        <w:p w14:paraId="1851C59A" w14:textId="77777777" w:rsidR="00E04011" w:rsidRDefault="00E04011" w:rsidP="00E04011">
          <w:pPr>
            <w:pStyle w:val="CitaviBibliographyEntry"/>
            <w:rPr>
              <w:lang w:val="en-US"/>
            </w:rPr>
          </w:pPr>
          <w:bookmarkStart w:id="2133" w:name="_CTVL001a6c19f5ed0b04d3a96021ade56571554"/>
          <w:r>
            <w:rPr>
              <w:lang w:val="en-US"/>
            </w:rPr>
            <w:t>Wächter, A.; Biegler, L. T. (2006): On the implementation of an interior-point filter line-search algorithm for large-scale nonlinear programming.</w:t>
          </w:r>
          <w:bookmarkEnd w:id="2133"/>
          <w:r>
            <w:rPr>
              <w:lang w:val="en-US"/>
            </w:rPr>
            <w:t xml:space="preserve"> </w:t>
          </w:r>
          <w:r w:rsidRPr="00E04011">
            <w:rPr>
              <w:i/>
              <w:lang w:val="en-US"/>
            </w:rPr>
            <w:t xml:space="preserve">Mathematical Programming </w:t>
          </w:r>
          <w:r w:rsidRPr="00E04011">
            <w:rPr>
              <w:lang w:val="en-US"/>
            </w:rPr>
            <w:t>106 (1), 25–57.</w:t>
          </w:r>
        </w:p>
        <w:p w14:paraId="67A5F2DE" w14:textId="77777777" w:rsidR="00E04011" w:rsidRDefault="00E04011" w:rsidP="00E04011">
          <w:pPr>
            <w:pStyle w:val="CitaviBibliographyEntry"/>
            <w:rPr>
              <w:lang w:val="en-US"/>
            </w:rPr>
          </w:pPr>
          <w:bookmarkStart w:id="2134" w:name="_CTVL0016df8aa821b7747acb1edb4d9183c161a"/>
          <w:r>
            <w:rPr>
              <w:lang w:val="en-US"/>
            </w:rPr>
            <w:lastRenderedPageBreak/>
            <w:t>Weinrich, S.; Mauky, E.; Schmidt, T.; Krebs, C.; Liebetrau, J.; Nelles, M. (2021): Systematic simplification of the Anaerobic Digestion Model No. 1 (ADM1) - Laboratory experiments and model application.</w:t>
          </w:r>
          <w:bookmarkEnd w:id="2134"/>
          <w:r>
            <w:rPr>
              <w:lang w:val="en-US"/>
            </w:rPr>
            <w:t xml:space="preserve"> </w:t>
          </w:r>
          <w:r w:rsidRPr="00E04011">
            <w:rPr>
              <w:i/>
              <w:lang w:val="en-US"/>
            </w:rPr>
            <w:t xml:space="preserve">Bioresource Technology </w:t>
          </w:r>
          <w:r w:rsidRPr="00E04011">
            <w:rPr>
              <w:lang w:val="en-US"/>
            </w:rPr>
            <w:t>333, 125104.</w:t>
          </w:r>
        </w:p>
        <w:p w14:paraId="6B2BA168" w14:textId="77777777" w:rsidR="00E04011" w:rsidRDefault="00E04011" w:rsidP="00E04011">
          <w:pPr>
            <w:pStyle w:val="CitaviBibliographyEntry"/>
            <w:rPr>
              <w:lang w:val="en-US"/>
            </w:rPr>
          </w:pPr>
          <w:bookmarkStart w:id="2135" w:name="_CTVL0011ab1625a1f8746d89116961d23d09cb8"/>
          <w:r>
            <w:rPr>
              <w:lang w:val="en-US"/>
            </w:rPr>
            <w:t>Weinrich, S.; Nelles, M. (2021): Systematic simplification of the Anaerobic Digestion Model No. 1 (ADM1) - Model development and stoichiometric analysis.</w:t>
          </w:r>
          <w:bookmarkEnd w:id="2135"/>
          <w:r>
            <w:rPr>
              <w:lang w:val="en-US"/>
            </w:rPr>
            <w:t xml:space="preserve"> </w:t>
          </w:r>
          <w:r w:rsidRPr="00E04011">
            <w:rPr>
              <w:i/>
              <w:lang w:val="en-US"/>
            </w:rPr>
            <w:t xml:space="preserve">Bioresource Technology </w:t>
          </w:r>
          <w:r w:rsidRPr="00E04011">
            <w:rPr>
              <w:lang w:val="en-US"/>
            </w:rPr>
            <w:t>333, 125124.</w:t>
          </w:r>
        </w:p>
        <w:p w14:paraId="4A373463" w14:textId="77777777" w:rsidR="00E04011" w:rsidRDefault="00E04011" w:rsidP="00E04011">
          <w:pPr>
            <w:pStyle w:val="CitaviBibliographyEntry"/>
            <w:rPr>
              <w:lang w:val="en-US"/>
            </w:rPr>
          </w:pPr>
          <w:bookmarkStart w:id="2136" w:name="_CTVL001f1aa20dc1733474cba6c9c9c69c24f87"/>
          <w:r>
            <w:rPr>
              <w:lang w:val="en-US"/>
            </w:rPr>
            <w:t>Weinrich, S.; Schäfer, F. et al. (Eds.) (2018): Value of batch tests for biogas potential analysis. Method comparison and challenges of substrate and efficiency evaluation of biogas plants. Murphy, J. D. (Ed.): IEA Bioenergy Task 37 (10).</w:t>
          </w:r>
        </w:p>
        <w:p w14:paraId="000D9A15" w14:textId="77777777" w:rsidR="00E04011" w:rsidRDefault="00E04011" w:rsidP="00E04011">
          <w:pPr>
            <w:pStyle w:val="CitaviBibliographyEntry"/>
            <w:rPr>
              <w:lang w:val="en-US"/>
            </w:rPr>
          </w:pPr>
          <w:bookmarkStart w:id="2137" w:name="_CTVL001ff9e8b109e884cb2b5cdf110c00d3df1"/>
          <w:bookmarkEnd w:id="2136"/>
          <w:r>
            <w:rPr>
              <w:lang w:val="en-US"/>
            </w:rPr>
            <w:t>Weißbach, F. (2009): Gas production potential of forage and cereal crops in biogas production.</w:t>
          </w:r>
          <w:bookmarkEnd w:id="2137"/>
          <w:r>
            <w:rPr>
              <w:lang w:val="en-US"/>
            </w:rPr>
            <w:t xml:space="preserve"> </w:t>
          </w:r>
          <w:r w:rsidRPr="00E04011">
            <w:rPr>
              <w:i/>
              <w:lang w:val="en-US"/>
            </w:rPr>
            <w:t xml:space="preserve">Agricultural Engineering </w:t>
          </w:r>
          <w:r w:rsidRPr="00E04011">
            <w:rPr>
              <w:lang w:val="en-US"/>
            </w:rPr>
            <w:t>64 (5), 317–321.</w:t>
          </w:r>
        </w:p>
        <w:p w14:paraId="3AB75948" w14:textId="77777777" w:rsidR="00E04011" w:rsidRDefault="00E04011" w:rsidP="00E04011">
          <w:pPr>
            <w:pStyle w:val="CitaviBibliographyEntry"/>
            <w:rPr>
              <w:lang w:val="en-US"/>
            </w:rPr>
          </w:pPr>
          <w:bookmarkStart w:id="2138" w:name="_CTVL001d161db80b0484e89b63cc8a7402f653a"/>
          <w:r>
            <w:rPr>
              <w:lang w:val="en-US"/>
            </w:rPr>
            <w:t>Weißbach, F.; Strubelt, C. (2008a): Correcting the Dry Matter Content of Grass Silages as a Substrate for Biogas Production.</w:t>
          </w:r>
          <w:bookmarkEnd w:id="2138"/>
          <w:r>
            <w:rPr>
              <w:lang w:val="en-US"/>
            </w:rPr>
            <w:t xml:space="preserve"> </w:t>
          </w:r>
          <w:r w:rsidRPr="00E04011">
            <w:rPr>
              <w:i/>
              <w:lang w:val="en-US"/>
            </w:rPr>
            <w:t xml:space="preserve">Agricultural Engineering </w:t>
          </w:r>
          <w:r w:rsidRPr="00E04011">
            <w:rPr>
              <w:lang w:val="en-US"/>
            </w:rPr>
            <w:t>63 (4), 210–211.</w:t>
          </w:r>
        </w:p>
        <w:p w14:paraId="0CB13B9B" w14:textId="77777777" w:rsidR="00E04011" w:rsidRDefault="00E04011" w:rsidP="00E04011">
          <w:pPr>
            <w:pStyle w:val="CitaviBibliographyEntry"/>
            <w:rPr>
              <w:lang w:val="en-US"/>
            </w:rPr>
          </w:pPr>
          <w:bookmarkStart w:id="2139" w:name="_CTVL001f9b5c747b038492e9f48c128844d030f"/>
          <w:r>
            <w:rPr>
              <w:lang w:val="en-US"/>
            </w:rPr>
            <w:t>Weißbach, F.; Strubelt, C. (2008b): Correcting the Dry Matter Content of Maize Silages as a Substrate for Biogas Production.</w:t>
          </w:r>
          <w:bookmarkEnd w:id="2139"/>
          <w:r>
            <w:rPr>
              <w:lang w:val="en-US"/>
            </w:rPr>
            <w:t xml:space="preserve"> </w:t>
          </w:r>
          <w:r w:rsidRPr="00E04011">
            <w:rPr>
              <w:i/>
              <w:lang w:val="en-US"/>
            </w:rPr>
            <w:t xml:space="preserve">Agricultural Engineering </w:t>
          </w:r>
          <w:r w:rsidRPr="00E04011">
            <w:rPr>
              <w:lang w:val="en-US"/>
            </w:rPr>
            <w:t>63 (2), 82–83.</w:t>
          </w:r>
        </w:p>
        <w:p w14:paraId="6BE47823" w14:textId="77777777" w:rsidR="00E04011" w:rsidRDefault="00E04011" w:rsidP="00E04011">
          <w:pPr>
            <w:pStyle w:val="CitaviBibliographyEntry"/>
            <w:rPr>
              <w:lang w:val="en-US"/>
            </w:rPr>
          </w:pPr>
          <w:bookmarkStart w:id="2140" w:name="_CTVL0013b3a74e421b54e41aa1cd75eb414af95"/>
          <w:r>
            <w:rPr>
              <w:lang w:val="en-US"/>
            </w:rPr>
            <w:t>Weißbach, F.; Strubelt, C. (2008c): Correcting the Dry Matter Content of Sugar Beet Silages as a Substrate for Biogas Production.</w:t>
          </w:r>
          <w:bookmarkEnd w:id="2140"/>
          <w:r>
            <w:rPr>
              <w:lang w:val="en-US"/>
            </w:rPr>
            <w:t xml:space="preserve"> </w:t>
          </w:r>
          <w:r w:rsidRPr="00E04011">
            <w:rPr>
              <w:i/>
              <w:lang w:val="en-US"/>
            </w:rPr>
            <w:t xml:space="preserve">Agricultural Engineering </w:t>
          </w:r>
          <w:r w:rsidRPr="00E04011">
            <w:rPr>
              <w:lang w:val="en-US"/>
            </w:rPr>
            <w:t>63 (6), 354–355.</w:t>
          </w:r>
        </w:p>
        <w:p w14:paraId="30D6842E" w14:textId="77777777" w:rsidR="00E04011" w:rsidRDefault="00E04011" w:rsidP="00E04011">
          <w:pPr>
            <w:pStyle w:val="CitaviBibliographyEntry"/>
            <w:rPr>
              <w:lang w:val="en-US"/>
            </w:rPr>
          </w:pPr>
          <w:bookmarkStart w:id="2141" w:name="_CTVL001814785b0950c494f9cfced3b0e9edcd3"/>
          <w:r>
            <w:rPr>
              <w:lang w:val="en-US"/>
            </w:rPr>
            <w:t>Wichern, M.; Gehring, T.; Fischer, K.; Andrade, D.; Lübken, M.; Koch, K.; Gronauer, A.; Horn, H. (2009): Monofermentation of grass silage under mesophilic conditions: measurements and mathematical modeling with ADM 1.</w:t>
          </w:r>
          <w:bookmarkEnd w:id="2141"/>
          <w:r>
            <w:rPr>
              <w:lang w:val="en-US"/>
            </w:rPr>
            <w:t xml:space="preserve"> </w:t>
          </w:r>
          <w:r w:rsidRPr="00E04011">
            <w:rPr>
              <w:i/>
              <w:lang w:val="en-US"/>
            </w:rPr>
            <w:t xml:space="preserve">Bioresource Technology </w:t>
          </w:r>
          <w:r w:rsidRPr="00E04011">
            <w:rPr>
              <w:lang w:val="en-US"/>
            </w:rPr>
            <w:t>100 (4), 1675–1681.</w:t>
          </w:r>
        </w:p>
        <w:p w14:paraId="4486B0BB" w14:textId="4214C19E" w:rsidR="006A6755" w:rsidRPr="00201A0D" w:rsidRDefault="00E04011" w:rsidP="00E04011">
          <w:pPr>
            <w:pStyle w:val="CitaviBibliographyEntry"/>
            <w:rPr>
              <w:lang w:val="en-US"/>
            </w:rPr>
          </w:pPr>
          <w:bookmarkStart w:id="2142" w:name="_CTVL0017b0287eef7f5496aa3d5f058393ca80b"/>
          <w:r>
            <w:rPr>
              <w:lang w:val="en-US"/>
            </w:rPr>
            <w:t>Wu, D.; Peng, X.; Li, L.; Yang, P.; Peng, Y.; Liu, H.; Wang, X. (2021): Commercial biogas plants: Review on operational parameters and guide for performance optimization.</w:t>
          </w:r>
          <w:bookmarkEnd w:id="2142"/>
          <w:r>
            <w:rPr>
              <w:lang w:val="en-US"/>
            </w:rPr>
            <w:t xml:space="preserve"> </w:t>
          </w:r>
          <w:r w:rsidRPr="00E04011">
            <w:rPr>
              <w:i/>
              <w:lang w:val="en-US"/>
            </w:rPr>
            <w:t xml:space="preserve">Fuel </w:t>
          </w:r>
          <w:r w:rsidRPr="00E04011">
            <w:rPr>
              <w:lang w:val="en-US"/>
            </w:rPr>
            <w:t>303, 121282.</w:t>
          </w:r>
          <w:r w:rsidR="00026F10" w:rsidRPr="00670698">
            <w:rPr>
              <w:lang w:val="en-US"/>
            </w:rPr>
            <w:fldChar w:fldCharType="end"/>
          </w:r>
        </w:p>
      </w:sdtContent>
    </w:sdt>
    <w:sectPr w:rsidR="006A6755" w:rsidRPr="00201A0D" w:rsidSect="00E56C4F">
      <w:headerReference w:type="default" r:id="rId18"/>
      <w:footerReference w:type="default" r:id="rId19"/>
      <w:pgSz w:w="11909" w:h="16834"/>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09D3F6" w16cex:dateUtc="2025-07-10T09:16:00Z"/>
  <w16cex:commentExtensible w16cex:durableId="7793D0DB" w16cex:dateUtc="2025-07-10T09:10:00Z"/>
  <w16cex:commentExtensible w16cex:durableId="24B40292" w16cex:dateUtc="2025-07-10T09:12:00Z"/>
  <w16cex:commentExtensible w16cex:durableId="740DB734" w16cex:dateUtc="2025-07-10T09:22:00Z"/>
  <w16cex:commentExtensible w16cex:durableId="72F880D5" w16cex:dateUtc="2025-07-10T09:25:00Z"/>
  <w16cex:commentExtensible w16cex:durableId="724ED552" w16cex:dateUtc="2025-07-10T09:26:00Z"/>
  <w16cex:commentExtensible w16cex:durableId="617A05F1" w16cex:dateUtc="2025-07-10T09:38:00Z"/>
  <w16cex:commentExtensible w16cex:durableId="5A649F9F" w16cex:dateUtc="2025-07-10T13:10:00Z"/>
  <w16cex:commentExtensible w16cex:durableId="0328ABBB" w16cex:dateUtc="2025-07-10T12:35:00Z"/>
  <w16cex:commentExtensible w16cex:durableId="72C38F44" w16cex:dateUtc="2025-07-10T13:17:00Z"/>
  <w16cex:commentExtensible w16cex:durableId="1E12ACFC" w16cex:dateUtc="2025-07-10T13:22:00Z"/>
  <w16cex:commentExtensible w16cex:durableId="5F334F04" w16cex:dateUtc="2025-07-10T13:25:00Z"/>
  <w16cex:commentExtensible w16cex:durableId="71857ACE" w16cex:dateUtc="2025-07-10T13:30:00Z"/>
  <w16cex:commentExtensible w16cex:durableId="217C5E7A" w16cex:dateUtc="2025-07-10T13:52:00Z"/>
  <w16cex:commentExtensible w16cex:durableId="3EEEA82E" w16cex:dateUtc="2025-07-10T13:57:00Z"/>
  <w16cex:commentExtensible w16cex:durableId="20CC9557" w16cex:dateUtc="2025-07-10T14:09:00Z"/>
  <w16cex:commentExtensible w16cex:durableId="13E5033B" w16cex:dateUtc="2025-07-10T14:14:00Z"/>
  <w16cex:commentExtensible w16cex:durableId="090EBFD1" w16cex:dateUtc="2025-07-11T11:06:00Z"/>
  <w16cex:commentExtensible w16cex:durableId="06184099" w16cex:dateUtc="2025-07-11T11:08:00Z"/>
  <w16cex:commentExtensible w16cex:durableId="1EF96305" w16cex:dateUtc="2025-07-11T11:12:00Z"/>
  <w16cex:commentExtensible w16cex:durableId="5FC4ED1A" w16cex:dateUtc="2025-07-11T11:14:00Z"/>
  <w16cex:commentExtensible w16cex:durableId="7321A0AE" w16cex:dateUtc="2025-07-11T11:16:00Z"/>
  <w16cex:commentExtensible w16cex:durableId="755CC7D7" w16cex:dateUtc="2025-07-11T11:26:00Z"/>
  <w16cex:commentExtensible w16cex:durableId="41F4F53B" w16cex:dateUtc="2025-07-11T11:27:00Z"/>
  <w16cex:commentExtensible w16cex:durableId="6F06121C" w16cex:dateUtc="2025-07-11T11:28:00Z"/>
  <w16cex:commentExtensible w16cex:durableId="260D87DE" w16cex:dateUtc="2025-07-11T11:33:00Z"/>
  <w16cex:commentExtensible w16cex:durableId="3B1E4E03" w16cex:dateUtc="2025-07-11T11:38:00Z"/>
  <w16cex:commentExtensible w16cex:durableId="6C1E1BE1" w16cex:dateUtc="2025-07-10T08:57:00Z"/>
  <w16cex:commentExtensible w16cex:durableId="52FE18D0" w16cex:dateUtc="2025-07-10T14:43:00Z"/>
  <w16cex:commentExtensible w16cex:durableId="074CD878" w16cex:dateUtc="2025-07-10T14:45:00Z"/>
  <w16cex:commentExtensible w16cex:durableId="03B29A7B" w16cex:dateUtc="2025-07-11T10:50:00Z"/>
  <w16cex:commentExtensible w16cex:durableId="5F4D02E9" w16cex:dateUtc="2025-07-11T10:53:00Z"/>
  <w16cex:commentExtensible w16cex:durableId="5982DB62" w16cex:dateUtc="2025-07-11T10: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FAFD62" w14:textId="77777777" w:rsidR="00436591" w:rsidRDefault="00436591" w:rsidP="006F58A8">
      <w:pPr>
        <w:spacing w:after="0" w:line="240" w:lineRule="auto"/>
      </w:pPr>
      <w:r>
        <w:separator/>
      </w:r>
    </w:p>
  </w:endnote>
  <w:endnote w:type="continuationSeparator" w:id="0">
    <w:p w14:paraId="1FF25A60" w14:textId="77777777" w:rsidR="00436591" w:rsidRDefault="00436591" w:rsidP="006F58A8">
      <w:pPr>
        <w:spacing w:after="0" w:line="240" w:lineRule="auto"/>
      </w:pPr>
      <w:r>
        <w:continuationSeparator/>
      </w:r>
    </w:p>
  </w:endnote>
  <w:endnote w:type="continuationNotice" w:id="1">
    <w:p w14:paraId="20DBD746" w14:textId="77777777" w:rsidR="00436591" w:rsidRDefault="004365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Content>
      <w:p w14:paraId="34FAC805" w14:textId="6B640FCE" w:rsidR="008D39E8" w:rsidRDefault="008D39E8">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8D39E8" w:rsidRDefault="008D39E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5094EB" w14:textId="77777777" w:rsidR="00436591" w:rsidRDefault="00436591" w:rsidP="006F58A8">
      <w:pPr>
        <w:spacing w:after="0" w:line="240" w:lineRule="auto"/>
      </w:pPr>
      <w:r>
        <w:separator/>
      </w:r>
    </w:p>
  </w:footnote>
  <w:footnote w:type="continuationSeparator" w:id="0">
    <w:p w14:paraId="2A5A38A5" w14:textId="77777777" w:rsidR="00436591" w:rsidRDefault="00436591" w:rsidP="006F58A8">
      <w:pPr>
        <w:spacing w:after="0" w:line="240" w:lineRule="auto"/>
      </w:pPr>
      <w:r>
        <w:continuationSeparator/>
      </w:r>
    </w:p>
  </w:footnote>
  <w:footnote w:type="continuationNotice" w:id="1">
    <w:p w14:paraId="2F4FCF26" w14:textId="77777777" w:rsidR="00436591" w:rsidRDefault="0043659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21E6C404" w:rsidR="008D39E8" w:rsidRPr="00CF5B9B" w:rsidRDefault="008D39E8"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July 30</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llmann, Simon">
    <w15:presenceInfo w15:providerId="None" w15:userId="Hellmann, Sim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24F1"/>
    <w:rsid w:val="000025D6"/>
    <w:rsid w:val="00003BB1"/>
    <w:rsid w:val="000041A2"/>
    <w:rsid w:val="00004225"/>
    <w:rsid w:val="0000434B"/>
    <w:rsid w:val="0000435F"/>
    <w:rsid w:val="00004689"/>
    <w:rsid w:val="00004913"/>
    <w:rsid w:val="00004A00"/>
    <w:rsid w:val="00006D6F"/>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5677"/>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0FDA"/>
    <w:rsid w:val="00031101"/>
    <w:rsid w:val="000312E2"/>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1583"/>
    <w:rsid w:val="00043406"/>
    <w:rsid w:val="00043C36"/>
    <w:rsid w:val="00043E37"/>
    <w:rsid w:val="00044E4B"/>
    <w:rsid w:val="00045433"/>
    <w:rsid w:val="000463EB"/>
    <w:rsid w:val="00046EEC"/>
    <w:rsid w:val="00046F5C"/>
    <w:rsid w:val="0004717B"/>
    <w:rsid w:val="00047F32"/>
    <w:rsid w:val="00050DE3"/>
    <w:rsid w:val="00051A42"/>
    <w:rsid w:val="000531BB"/>
    <w:rsid w:val="00053E71"/>
    <w:rsid w:val="0005587B"/>
    <w:rsid w:val="00055B45"/>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EB1"/>
    <w:rsid w:val="00080F17"/>
    <w:rsid w:val="00082721"/>
    <w:rsid w:val="00082833"/>
    <w:rsid w:val="000828D8"/>
    <w:rsid w:val="000835A6"/>
    <w:rsid w:val="0008369D"/>
    <w:rsid w:val="0008402C"/>
    <w:rsid w:val="00084A2D"/>
    <w:rsid w:val="00084D55"/>
    <w:rsid w:val="00084E17"/>
    <w:rsid w:val="00085399"/>
    <w:rsid w:val="000857A2"/>
    <w:rsid w:val="0008598C"/>
    <w:rsid w:val="00085B5A"/>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2FDD"/>
    <w:rsid w:val="000952FC"/>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1F62"/>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6A4E"/>
    <w:rsid w:val="000D011E"/>
    <w:rsid w:val="000D058E"/>
    <w:rsid w:val="000D0A51"/>
    <w:rsid w:val="000D0F4D"/>
    <w:rsid w:val="000D1125"/>
    <w:rsid w:val="000D12DC"/>
    <w:rsid w:val="000D227B"/>
    <w:rsid w:val="000D2341"/>
    <w:rsid w:val="000D262D"/>
    <w:rsid w:val="000D315C"/>
    <w:rsid w:val="000D3F10"/>
    <w:rsid w:val="000D4F02"/>
    <w:rsid w:val="000D520C"/>
    <w:rsid w:val="000D54C7"/>
    <w:rsid w:val="000D566B"/>
    <w:rsid w:val="000D5681"/>
    <w:rsid w:val="000D685D"/>
    <w:rsid w:val="000D7355"/>
    <w:rsid w:val="000D765D"/>
    <w:rsid w:val="000D7F78"/>
    <w:rsid w:val="000E0187"/>
    <w:rsid w:val="000E01B7"/>
    <w:rsid w:val="000E0C2B"/>
    <w:rsid w:val="000E1957"/>
    <w:rsid w:val="000E1ABA"/>
    <w:rsid w:val="000E4D46"/>
    <w:rsid w:val="000E4EEB"/>
    <w:rsid w:val="000E54AC"/>
    <w:rsid w:val="000E54FA"/>
    <w:rsid w:val="000E5631"/>
    <w:rsid w:val="000E5D8C"/>
    <w:rsid w:val="000E66A2"/>
    <w:rsid w:val="000E7218"/>
    <w:rsid w:val="000E74F8"/>
    <w:rsid w:val="000E7ECC"/>
    <w:rsid w:val="000F05FD"/>
    <w:rsid w:val="000F08F9"/>
    <w:rsid w:val="000F1430"/>
    <w:rsid w:val="000F15B5"/>
    <w:rsid w:val="000F1A5D"/>
    <w:rsid w:val="000F29BC"/>
    <w:rsid w:val="000F3322"/>
    <w:rsid w:val="000F45F7"/>
    <w:rsid w:val="000F4985"/>
    <w:rsid w:val="000F4AAE"/>
    <w:rsid w:val="000F52F0"/>
    <w:rsid w:val="000F5430"/>
    <w:rsid w:val="000F5F44"/>
    <w:rsid w:val="000F6A68"/>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331"/>
    <w:rsid w:val="00110DAC"/>
    <w:rsid w:val="00110F9A"/>
    <w:rsid w:val="00111301"/>
    <w:rsid w:val="001117D0"/>
    <w:rsid w:val="00112302"/>
    <w:rsid w:val="0011252F"/>
    <w:rsid w:val="001130FD"/>
    <w:rsid w:val="00113ECF"/>
    <w:rsid w:val="0011430F"/>
    <w:rsid w:val="00114320"/>
    <w:rsid w:val="001144D4"/>
    <w:rsid w:val="0011471A"/>
    <w:rsid w:val="0011558E"/>
    <w:rsid w:val="00115734"/>
    <w:rsid w:val="0011577E"/>
    <w:rsid w:val="00115DC0"/>
    <w:rsid w:val="00115E14"/>
    <w:rsid w:val="00116394"/>
    <w:rsid w:val="00116423"/>
    <w:rsid w:val="00116D1A"/>
    <w:rsid w:val="00117CCF"/>
    <w:rsid w:val="001200A3"/>
    <w:rsid w:val="00120520"/>
    <w:rsid w:val="00120A83"/>
    <w:rsid w:val="00120B47"/>
    <w:rsid w:val="00121201"/>
    <w:rsid w:val="00121AED"/>
    <w:rsid w:val="00122A2C"/>
    <w:rsid w:val="001239CD"/>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5E97"/>
    <w:rsid w:val="00136E3B"/>
    <w:rsid w:val="001370F3"/>
    <w:rsid w:val="0013773F"/>
    <w:rsid w:val="00137889"/>
    <w:rsid w:val="00137ABB"/>
    <w:rsid w:val="001406C7"/>
    <w:rsid w:val="00140DAA"/>
    <w:rsid w:val="00141213"/>
    <w:rsid w:val="001412A5"/>
    <w:rsid w:val="001419D6"/>
    <w:rsid w:val="00142C7D"/>
    <w:rsid w:val="00143BFF"/>
    <w:rsid w:val="00143C97"/>
    <w:rsid w:val="0014458F"/>
    <w:rsid w:val="00144E26"/>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823"/>
    <w:rsid w:val="00156CCE"/>
    <w:rsid w:val="001570EE"/>
    <w:rsid w:val="001573D2"/>
    <w:rsid w:val="0015794F"/>
    <w:rsid w:val="00157B47"/>
    <w:rsid w:val="001602BB"/>
    <w:rsid w:val="0016078B"/>
    <w:rsid w:val="0016171B"/>
    <w:rsid w:val="00161766"/>
    <w:rsid w:val="001620BB"/>
    <w:rsid w:val="0016215A"/>
    <w:rsid w:val="00162296"/>
    <w:rsid w:val="001624E7"/>
    <w:rsid w:val="001625BD"/>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8DF"/>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4BB9"/>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723"/>
    <w:rsid w:val="001B3A02"/>
    <w:rsid w:val="001B40B4"/>
    <w:rsid w:val="001B4563"/>
    <w:rsid w:val="001B469F"/>
    <w:rsid w:val="001B48F9"/>
    <w:rsid w:val="001B4E5E"/>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69F7"/>
    <w:rsid w:val="001E7466"/>
    <w:rsid w:val="001E772A"/>
    <w:rsid w:val="001F00E0"/>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1A0D"/>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4D7"/>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2BF4"/>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8A7"/>
    <w:rsid w:val="00237E48"/>
    <w:rsid w:val="0024034E"/>
    <w:rsid w:val="00240C12"/>
    <w:rsid w:val="00241A8C"/>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0EC"/>
    <w:rsid w:val="002763E3"/>
    <w:rsid w:val="002765FD"/>
    <w:rsid w:val="00277034"/>
    <w:rsid w:val="002770BD"/>
    <w:rsid w:val="002772DE"/>
    <w:rsid w:val="00277EB7"/>
    <w:rsid w:val="00280421"/>
    <w:rsid w:val="00280BFF"/>
    <w:rsid w:val="00280D37"/>
    <w:rsid w:val="00280EF5"/>
    <w:rsid w:val="00281537"/>
    <w:rsid w:val="00282392"/>
    <w:rsid w:val="00282398"/>
    <w:rsid w:val="0028244E"/>
    <w:rsid w:val="00282DF0"/>
    <w:rsid w:val="0028371D"/>
    <w:rsid w:val="0028382E"/>
    <w:rsid w:val="00283864"/>
    <w:rsid w:val="00283B3B"/>
    <w:rsid w:val="00283BB4"/>
    <w:rsid w:val="0028486E"/>
    <w:rsid w:val="002849A8"/>
    <w:rsid w:val="00284DF9"/>
    <w:rsid w:val="00285FB7"/>
    <w:rsid w:val="002864C9"/>
    <w:rsid w:val="0028686A"/>
    <w:rsid w:val="00286910"/>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97D29"/>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0E2"/>
    <w:rsid w:val="002A751C"/>
    <w:rsid w:val="002A7E16"/>
    <w:rsid w:val="002A7E2F"/>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692"/>
    <w:rsid w:val="002C07E5"/>
    <w:rsid w:val="002C0C52"/>
    <w:rsid w:val="002C0DB1"/>
    <w:rsid w:val="002C1052"/>
    <w:rsid w:val="002C1336"/>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0F"/>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A61"/>
    <w:rsid w:val="002F2DB7"/>
    <w:rsid w:val="002F2EB9"/>
    <w:rsid w:val="002F39E2"/>
    <w:rsid w:val="002F44CC"/>
    <w:rsid w:val="002F456A"/>
    <w:rsid w:val="002F4B5F"/>
    <w:rsid w:val="002F4C0B"/>
    <w:rsid w:val="002F55E0"/>
    <w:rsid w:val="002F5712"/>
    <w:rsid w:val="002F6394"/>
    <w:rsid w:val="002F718A"/>
    <w:rsid w:val="002F7480"/>
    <w:rsid w:val="002F760C"/>
    <w:rsid w:val="0030006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07E4C"/>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4A88"/>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C98"/>
    <w:rsid w:val="00336D11"/>
    <w:rsid w:val="00337043"/>
    <w:rsid w:val="00337096"/>
    <w:rsid w:val="00337666"/>
    <w:rsid w:val="00337BE8"/>
    <w:rsid w:val="003402D9"/>
    <w:rsid w:val="003403DC"/>
    <w:rsid w:val="00340A2B"/>
    <w:rsid w:val="00340C70"/>
    <w:rsid w:val="00340C71"/>
    <w:rsid w:val="00341399"/>
    <w:rsid w:val="00341D1A"/>
    <w:rsid w:val="003421BB"/>
    <w:rsid w:val="0034439B"/>
    <w:rsid w:val="0034526F"/>
    <w:rsid w:val="00346BE1"/>
    <w:rsid w:val="0035010A"/>
    <w:rsid w:val="0035010E"/>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259A"/>
    <w:rsid w:val="0036368C"/>
    <w:rsid w:val="00363A4F"/>
    <w:rsid w:val="0036404A"/>
    <w:rsid w:val="00364255"/>
    <w:rsid w:val="00364E84"/>
    <w:rsid w:val="003653F5"/>
    <w:rsid w:val="00366258"/>
    <w:rsid w:val="00366ACA"/>
    <w:rsid w:val="00366FF6"/>
    <w:rsid w:val="003676C6"/>
    <w:rsid w:val="003678F8"/>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0A02"/>
    <w:rsid w:val="003A120D"/>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92F"/>
    <w:rsid w:val="003B0AAA"/>
    <w:rsid w:val="003B0CA6"/>
    <w:rsid w:val="003B0DB9"/>
    <w:rsid w:val="003B1000"/>
    <w:rsid w:val="003B19B3"/>
    <w:rsid w:val="003B1C94"/>
    <w:rsid w:val="003B245D"/>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96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0FF"/>
    <w:rsid w:val="00423345"/>
    <w:rsid w:val="004246B5"/>
    <w:rsid w:val="004249D0"/>
    <w:rsid w:val="00424D6C"/>
    <w:rsid w:val="00424FB7"/>
    <w:rsid w:val="00425529"/>
    <w:rsid w:val="00426888"/>
    <w:rsid w:val="00426BC2"/>
    <w:rsid w:val="00427750"/>
    <w:rsid w:val="00427776"/>
    <w:rsid w:val="00427A79"/>
    <w:rsid w:val="004309AA"/>
    <w:rsid w:val="00430E40"/>
    <w:rsid w:val="00431603"/>
    <w:rsid w:val="0043168D"/>
    <w:rsid w:val="00431704"/>
    <w:rsid w:val="00431CA9"/>
    <w:rsid w:val="004324EF"/>
    <w:rsid w:val="00432CC7"/>
    <w:rsid w:val="00433661"/>
    <w:rsid w:val="00433F36"/>
    <w:rsid w:val="0043400C"/>
    <w:rsid w:val="004349A2"/>
    <w:rsid w:val="00434B0C"/>
    <w:rsid w:val="00435FE7"/>
    <w:rsid w:val="004360B9"/>
    <w:rsid w:val="00436591"/>
    <w:rsid w:val="004374DD"/>
    <w:rsid w:val="004403A0"/>
    <w:rsid w:val="004404BA"/>
    <w:rsid w:val="00440BE7"/>
    <w:rsid w:val="00440D25"/>
    <w:rsid w:val="0044151D"/>
    <w:rsid w:val="00441766"/>
    <w:rsid w:val="00442CDE"/>
    <w:rsid w:val="00443F43"/>
    <w:rsid w:val="00446553"/>
    <w:rsid w:val="00446A5E"/>
    <w:rsid w:val="00446D8A"/>
    <w:rsid w:val="00447221"/>
    <w:rsid w:val="00447324"/>
    <w:rsid w:val="00447B99"/>
    <w:rsid w:val="004506B2"/>
    <w:rsid w:val="004514C7"/>
    <w:rsid w:val="00452C60"/>
    <w:rsid w:val="0045374D"/>
    <w:rsid w:val="00453ECF"/>
    <w:rsid w:val="00454062"/>
    <w:rsid w:val="0045421F"/>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2857"/>
    <w:rsid w:val="00463474"/>
    <w:rsid w:val="00464192"/>
    <w:rsid w:val="004642BD"/>
    <w:rsid w:val="00464718"/>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90027"/>
    <w:rsid w:val="0049026A"/>
    <w:rsid w:val="004911F3"/>
    <w:rsid w:val="00491B44"/>
    <w:rsid w:val="00492526"/>
    <w:rsid w:val="00492640"/>
    <w:rsid w:val="004938FA"/>
    <w:rsid w:val="00493CCC"/>
    <w:rsid w:val="00493EF6"/>
    <w:rsid w:val="0049434E"/>
    <w:rsid w:val="00495C98"/>
    <w:rsid w:val="004964F0"/>
    <w:rsid w:val="004A0044"/>
    <w:rsid w:val="004A00CE"/>
    <w:rsid w:val="004A0116"/>
    <w:rsid w:val="004A01D7"/>
    <w:rsid w:val="004A0766"/>
    <w:rsid w:val="004A0C2A"/>
    <w:rsid w:val="004A0CDF"/>
    <w:rsid w:val="004A14EC"/>
    <w:rsid w:val="004A1D76"/>
    <w:rsid w:val="004A1F2D"/>
    <w:rsid w:val="004A267B"/>
    <w:rsid w:val="004A3540"/>
    <w:rsid w:val="004A4AB3"/>
    <w:rsid w:val="004A4DBD"/>
    <w:rsid w:val="004A554B"/>
    <w:rsid w:val="004A6E3B"/>
    <w:rsid w:val="004A7369"/>
    <w:rsid w:val="004A7601"/>
    <w:rsid w:val="004A7CAE"/>
    <w:rsid w:val="004B04C6"/>
    <w:rsid w:val="004B0A6F"/>
    <w:rsid w:val="004B0D9B"/>
    <w:rsid w:val="004B1FF0"/>
    <w:rsid w:val="004B2D0D"/>
    <w:rsid w:val="004B2E26"/>
    <w:rsid w:val="004B301E"/>
    <w:rsid w:val="004B3280"/>
    <w:rsid w:val="004B4055"/>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3ED1"/>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049"/>
    <w:rsid w:val="004D7353"/>
    <w:rsid w:val="004E1361"/>
    <w:rsid w:val="004E2D9A"/>
    <w:rsid w:val="004E3598"/>
    <w:rsid w:val="004E3AF5"/>
    <w:rsid w:val="004E3F26"/>
    <w:rsid w:val="004E432D"/>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2960"/>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025"/>
    <w:rsid w:val="005141A7"/>
    <w:rsid w:val="005141C4"/>
    <w:rsid w:val="0051426C"/>
    <w:rsid w:val="00515058"/>
    <w:rsid w:val="00515C5F"/>
    <w:rsid w:val="00516308"/>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27CE2"/>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139"/>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47D59"/>
    <w:rsid w:val="00550542"/>
    <w:rsid w:val="00550573"/>
    <w:rsid w:val="00550693"/>
    <w:rsid w:val="00551C96"/>
    <w:rsid w:val="005529C9"/>
    <w:rsid w:val="00552DB3"/>
    <w:rsid w:val="00552ED8"/>
    <w:rsid w:val="00553312"/>
    <w:rsid w:val="00553B30"/>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40"/>
    <w:rsid w:val="0056039A"/>
    <w:rsid w:val="00560A20"/>
    <w:rsid w:val="00560C06"/>
    <w:rsid w:val="0056126C"/>
    <w:rsid w:val="005622DF"/>
    <w:rsid w:val="00562B9C"/>
    <w:rsid w:val="00562BD5"/>
    <w:rsid w:val="005636C5"/>
    <w:rsid w:val="005636E9"/>
    <w:rsid w:val="0056419C"/>
    <w:rsid w:val="00564D2A"/>
    <w:rsid w:val="00566AB6"/>
    <w:rsid w:val="00566CE1"/>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429"/>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223"/>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6AB"/>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388"/>
    <w:rsid w:val="005D3B95"/>
    <w:rsid w:val="005D5231"/>
    <w:rsid w:val="005D553F"/>
    <w:rsid w:val="005D5D2A"/>
    <w:rsid w:val="005D603B"/>
    <w:rsid w:val="005D604E"/>
    <w:rsid w:val="005D66F9"/>
    <w:rsid w:val="005D6D81"/>
    <w:rsid w:val="005D7132"/>
    <w:rsid w:val="005D7FFB"/>
    <w:rsid w:val="005E1476"/>
    <w:rsid w:val="005E18D0"/>
    <w:rsid w:val="005E1E58"/>
    <w:rsid w:val="005E2A74"/>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C41"/>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8F7"/>
    <w:rsid w:val="00637935"/>
    <w:rsid w:val="0064007E"/>
    <w:rsid w:val="00641440"/>
    <w:rsid w:val="006416C8"/>
    <w:rsid w:val="00641A78"/>
    <w:rsid w:val="0064202E"/>
    <w:rsid w:val="00643063"/>
    <w:rsid w:val="00644139"/>
    <w:rsid w:val="00644B5E"/>
    <w:rsid w:val="00646090"/>
    <w:rsid w:val="006462FE"/>
    <w:rsid w:val="006464C4"/>
    <w:rsid w:val="00646683"/>
    <w:rsid w:val="00647147"/>
    <w:rsid w:val="006471C0"/>
    <w:rsid w:val="006471D0"/>
    <w:rsid w:val="00647B86"/>
    <w:rsid w:val="006500ED"/>
    <w:rsid w:val="0065134C"/>
    <w:rsid w:val="006515F4"/>
    <w:rsid w:val="006517F0"/>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103"/>
    <w:rsid w:val="00663841"/>
    <w:rsid w:val="00663BEC"/>
    <w:rsid w:val="00663E86"/>
    <w:rsid w:val="006649D3"/>
    <w:rsid w:val="00664FC8"/>
    <w:rsid w:val="00665080"/>
    <w:rsid w:val="00665D08"/>
    <w:rsid w:val="00665E54"/>
    <w:rsid w:val="0066698B"/>
    <w:rsid w:val="00666B92"/>
    <w:rsid w:val="0066727C"/>
    <w:rsid w:val="00667BDC"/>
    <w:rsid w:val="00670698"/>
    <w:rsid w:val="006709BA"/>
    <w:rsid w:val="00670AF8"/>
    <w:rsid w:val="00670FDD"/>
    <w:rsid w:val="00671074"/>
    <w:rsid w:val="00671746"/>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0285"/>
    <w:rsid w:val="00690474"/>
    <w:rsid w:val="00692A81"/>
    <w:rsid w:val="00693009"/>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B51"/>
    <w:rsid w:val="006A3D8C"/>
    <w:rsid w:val="006A44B3"/>
    <w:rsid w:val="006A50C7"/>
    <w:rsid w:val="006A575A"/>
    <w:rsid w:val="006A5B79"/>
    <w:rsid w:val="006A6755"/>
    <w:rsid w:val="006A702E"/>
    <w:rsid w:val="006A7439"/>
    <w:rsid w:val="006B01B7"/>
    <w:rsid w:val="006B0581"/>
    <w:rsid w:val="006B0EB6"/>
    <w:rsid w:val="006B15BF"/>
    <w:rsid w:val="006B1AF1"/>
    <w:rsid w:val="006B209A"/>
    <w:rsid w:val="006B2FDF"/>
    <w:rsid w:val="006B333E"/>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591"/>
    <w:rsid w:val="006C6BE8"/>
    <w:rsid w:val="006C71FD"/>
    <w:rsid w:val="006C739D"/>
    <w:rsid w:val="006C7E5A"/>
    <w:rsid w:val="006D0082"/>
    <w:rsid w:val="006D12CD"/>
    <w:rsid w:val="006D2250"/>
    <w:rsid w:val="006D23E1"/>
    <w:rsid w:val="006D2C9E"/>
    <w:rsid w:val="006D3068"/>
    <w:rsid w:val="006D312D"/>
    <w:rsid w:val="006D3520"/>
    <w:rsid w:val="006D3A55"/>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F6E"/>
    <w:rsid w:val="006E3F82"/>
    <w:rsid w:val="006E490B"/>
    <w:rsid w:val="006E55F9"/>
    <w:rsid w:val="006E6208"/>
    <w:rsid w:val="006E62E2"/>
    <w:rsid w:val="006E71CB"/>
    <w:rsid w:val="006E722E"/>
    <w:rsid w:val="006E78F2"/>
    <w:rsid w:val="006E7A8E"/>
    <w:rsid w:val="006F03B2"/>
    <w:rsid w:val="006F16E3"/>
    <w:rsid w:val="006F2344"/>
    <w:rsid w:val="006F291A"/>
    <w:rsid w:val="006F2C9D"/>
    <w:rsid w:val="006F2D32"/>
    <w:rsid w:val="006F2F75"/>
    <w:rsid w:val="006F304E"/>
    <w:rsid w:val="006F30DF"/>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54"/>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695"/>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0A9F"/>
    <w:rsid w:val="00772987"/>
    <w:rsid w:val="007733B5"/>
    <w:rsid w:val="00773618"/>
    <w:rsid w:val="0077435B"/>
    <w:rsid w:val="00775EB8"/>
    <w:rsid w:val="00776080"/>
    <w:rsid w:val="007760A4"/>
    <w:rsid w:val="0077637B"/>
    <w:rsid w:val="007765D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445"/>
    <w:rsid w:val="0079290F"/>
    <w:rsid w:val="00792C2F"/>
    <w:rsid w:val="007931FC"/>
    <w:rsid w:val="00793DCF"/>
    <w:rsid w:val="00793ED6"/>
    <w:rsid w:val="00793F7B"/>
    <w:rsid w:val="007941D5"/>
    <w:rsid w:val="007943B9"/>
    <w:rsid w:val="007954B9"/>
    <w:rsid w:val="00795739"/>
    <w:rsid w:val="00795900"/>
    <w:rsid w:val="00795CAF"/>
    <w:rsid w:val="007962BB"/>
    <w:rsid w:val="007962ED"/>
    <w:rsid w:val="0079674B"/>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3F1C"/>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CA8"/>
    <w:rsid w:val="007B2FC3"/>
    <w:rsid w:val="007B3400"/>
    <w:rsid w:val="007B34E7"/>
    <w:rsid w:val="007B3D92"/>
    <w:rsid w:val="007B4C88"/>
    <w:rsid w:val="007B645C"/>
    <w:rsid w:val="007B71A7"/>
    <w:rsid w:val="007B7828"/>
    <w:rsid w:val="007B7B5B"/>
    <w:rsid w:val="007B7C48"/>
    <w:rsid w:val="007C0C66"/>
    <w:rsid w:val="007C1D82"/>
    <w:rsid w:val="007C262B"/>
    <w:rsid w:val="007C27FF"/>
    <w:rsid w:val="007C2FAC"/>
    <w:rsid w:val="007C3B17"/>
    <w:rsid w:val="007C43E0"/>
    <w:rsid w:val="007C487A"/>
    <w:rsid w:val="007C4BEA"/>
    <w:rsid w:val="007C4D0B"/>
    <w:rsid w:val="007C5307"/>
    <w:rsid w:val="007C567D"/>
    <w:rsid w:val="007C5769"/>
    <w:rsid w:val="007C5A72"/>
    <w:rsid w:val="007C6191"/>
    <w:rsid w:val="007C67BC"/>
    <w:rsid w:val="007C783F"/>
    <w:rsid w:val="007D0470"/>
    <w:rsid w:val="007D05B1"/>
    <w:rsid w:val="007D0D6C"/>
    <w:rsid w:val="007D103D"/>
    <w:rsid w:val="007D1975"/>
    <w:rsid w:val="007D19EC"/>
    <w:rsid w:val="007D1B72"/>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4"/>
    <w:rsid w:val="007F3236"/>
    <w:rsid w:val="007F33DF"/>
    <w:rsid w:val="007F36EA"/>
    <w:rsid w:val="007F47E9"/>
    <w:rsid w:val="007F5215"/>
    <w:rsid w:val="007F5596"/>
    <w:rsid w:val="007F56E0"/>
    <w:rsid w:val="007F6305"/>
    <w:rsid w:val="007F6862"/>
    <w:rsid w:val="007F6CFD"/>
    <w:rsid w:val="007F75BC"/>
    <w:rsid w:val="007F773F"/>
    <w:rsid w:val="007F7D0A"/>
    <w:rsid w:val="00801A16"/>
    <w:rsid w:val="0080206D"/>
    <w:rsid w:val="0080223C"/>
    <w:rsid w:val="0080283A"/>
    <w:rsid w:val="00802A8C"/>
    <w:rsid w:val="00802BE2"/>
    <w:rsid w:val="0080311C"/>
    <w:rsid w:val="008036C1"/>
    <w:rsid w:val="008043C0"/>
    <w:rsid w:val="0080466C"/>
    <w:rsid w:val="0080473B"/>
    <w:rsid w:val="00805840"/>
    <w:rsid w:val="00805A86"/>
    <w:rsid w:val="00805B9D"/>
    <w:rsid w:val="00805F88"/>
    <w:rsid w:val="008061BC"/>
    <w:rsid w:val="00806D22"/>
    <w:rsid w:val="00807254"/>
    <w:rsid w:val="00807CF6"/>
    <w:rsid w:val="0081011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DD0"/>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66C"/>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1C8"/>
    <w:rsid w:val="00877227"/>
    <w:rsid w:val="00877858"/>
    <w:rsid w:val="008778A8"/>
    <w:rsid w:val="0088128B"/>
    <w:rsid w:val="00881CE4"/>
    <w:rsid w:val="00881D2C"/>
    <w:rsid w:val="00882435"/>
    <w:rsid w:val="00882978"/>
    <w:rsid w:val="00883265"/>
    <w:rsid w:val="00883538"/>
    <w:rsid w:val="0088398F"/>
    <w:rsid w:val="00883993"/>
    <w:rsid w:val="00883F42"/>
    <w:rsid w:val="00884E1F"/>
    <w:rsid w:val="008851C1"/>
    <w:rsid w:val="00885230"/>
    <w:rsid w:val="008864EF"/>
    <w:rsid w:val="008879B5"/>
    <w:rsid w:val="00890376"/>
    <w:rsid w:val="0089096D"/>
    <w:rsid w:val="00890D2E"/>
    <w:rsid w:val="00890EB0"/>
    <w:rsid w:val="00892683"/>
    <w:rsid w:val="00892849"/>
    <w:rsid w:val="00893412"/>
    <w:rsid w:val="00893923"/>
    <w:rsid w:val="00893EBE"/>
    <w:rsid w:val="00894871"/>
    <w:rsid w:val="00894BEA"/>
    <w:rsid w:val="008950CF"/>
    <w:rsid w:val="00895A61"/>
    <w:rsid w:val="00895FC4"/>
    <w:rsid w:val="008968DD"/>
    <w:rsid w:val="0089743A"/>
    <w:rsid w:val="00897864"/>
    <w:rsid w:val="008A0170"/>
    <w:rsid w:val="008A0775"/>
    <w:rsid w:val="008A0BC8"/>
    <w:rsid w:val="008A14BC"/>
    <w:rsid w:val="008A356C"/>
    <w:rsid w:val="008A3A2E"/>
    <w:rsid w:val="008A3ABF"/>
    <w:rsid w:val="008A41EE"/>
    <w:rsid w:val="008A41F4"/>
    <w:rsid w:val="008A43DF"/>
    <w:rsid w:val="008A4932"/>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6973"/>
    <w:rsid w:val="008C79F6"/>
    <w:rsid w:val="008C7A69"/>
    <w:rsid w:val="008D15AB"/>
    <w:rsid w:val="008D2695"/>
    <w:rsid w:val="008D3273"/>
    <w:rsid w:val="008D381A"/>
    <w:rsid w:val="008D383F"/>
    <w:rsid w:val="008D38E5"/>
    <w:rsid w:val="008D39E8"/>
    <w:rsid w:val="008D3ADC"/>
    <w:rsid w:val="008D55AA"/>
    <w:rsid w:val="008D56CB"/>
    <w:rsid w:val="008D6B0D"/>
    <w:rsid w:val="008D6D9F"/>
    <w:rsid w:val="008D720F"/>
    <w:rsid w:val="008E0D89"/>
    <w:rsid w:val="008E15D6"/>
    <w:rsid w:val="008E2756"/>
    <w:rsid w:val="008E3175"/>
    <w:rsid w:val="008E32FF"/>
    <w:rsid w:val="008E3FAD"/>
    <w:rsid w:val="008E4152"/>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2C19"/>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11C"/>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47B68"/>
    <w:rsid w:val="00950E10"/>
    <w:rsid w:val="00951213"/>
    <w:rsid w:val="009514A7"/>
    <w:rsid w:val="0095169D"/>
    <w:rsid w:val="009525F6"/>
    <w:rsid w:val="009535E3"/>
    <w:rsid w:val="00953A2D"/>
    <w:rsid w:val="00953BCF"/>
    <w:rsid w:val="00954393"/>
    <w:rsid w:val="00954797"/>
    <w:rsid w:val="0095514B"/>
    <w:rsid w:val="009554AA"/>
    <w:rsid w:val="009559A1"/>
    <w:rsid w:val="00956907"/>
    <w:rsid w:val="00956D9D"/>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1CE"/>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4FE"/>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8C7"/>
    <w:rsid w:val="00991C7D"/>
    <w:rsid w:val="0099276A"/>
    <w:rsid w:val="00992E3A"/>
    <w:rsid w:val="00994E7A"/>
    <w:rsid w:val="009955E1"/>
    <w:rsid w:val="009966AD"/>
    <w:rsid w:val="009A1037"/>
    <w:rsid w:val="009A1856"/>
    <w:rsid w:val="009A1DF2"/>
    <w:rsid w:val="009A22A3"/>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501C"/>
    <w:rsid w:val="009C51BF"/>
    <w:rsid w:val="009C605F"/>
    <w:rsid w:val="009C6B13"/>
    <w:rsid w:val="009C7582"/>
    <w:rsid w:val="009C7DD1"/>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7A2"/>
    <w:rsid w:val="009E5EBA"/>
    <w:rsid w:val="009E61BE"/>
    <w:rsid w:val="009E692A"/>
    <w:rsid w:val="009E6A4B"/>
    <w:rsid w:val="009E6CD3"/>
    <w:rsid w:val="009F025E"/>
    <w:rsid w:val="009F0ABF"/>
    <w:rsid w:val="009F1DBF"/>
    <w:rsid w:val="009F223E"/>
    <w:rsid w:val="009F2A87"/>
    <w:rsid w:val="009F3455"/>
    <w:rsid w:val="009F374C"/>
    <w:rsid w:val="009F3875"/>
    <w:rsid w:val="009F4246"/>
    <w:rsid w:val="009F4AA6"/>
    <w:rsid w:val="009F501A"/>
    <w:rsid w:val="009F5F0E"/>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053"/>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1DA"/>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55D"/>
    <w:rsid w:val="00A67A0D"/>
    <w:rsid w:val="00A67B8F"/>
    <w:rsid w:val="00A7074D"/>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581"/>
    <w:rsid w:val="00A819A2"/>
    <w:rsid w:val="00A8321E"/>
    <w:rsid w:val="00A833E2"/>
    <w:rsid w:val="00A83720"/>
    <w:rsid w:val="00A83FF9"/>
    <w:rsid w:val="00A84882"/>
    <w:rsid w:val="00A85550"/>
    <w:rsid w:val="00A85EF6"/>
    <w:rsid w:val="00A86077"/>
    <w:rsid w:val="00A8727F"/>
    <w:rsid w:val="00A874BB"/>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4EF2"/>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AD1"/>
    <w:rsid w:val="00AA6C9D"/>
    <w:rsid w:val="00AA72ED"/>
    <w:rsid w:val="00AB0CF4"/>
    <w:rsid w:val="00AB1356"/>
    <w:rsid w:val="00AB1416"/>
    <w:rsid w:val="00AB181A"/>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181"/>
    <w:rsid w:val="00AC3E21"/>
    <w:rsid w:val="00AC5FD3"/>
    <w:rsid w:val="00AC5FF3"/>
    <w:rsid w:val="00AC6198"/>
    <w:rsid w:val="00AD0B45"/>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5FE5"/>
    <w:rsid w:val="00AE73BA"/>
    <w:rsid w:val="00AE7AC8"/>
    <w:rsid w:val="00AF0A67"/>
    <w:rsid w:val="00AF0C51"/>
    <w:rsid w:val="00AF14E8"/>
    <w:rsid w:val="00AF1C5E"/>
    <w:rsid w:val="00AF1E1A"/>
    <w:rsid w:val="00AF27B7"/>
    <w:rsid w:val="00AF2DA0"/>
    <w:rsid w:val="00AF3465"/>
    <w:rsid w:val="00AF3C62"/>
    <w:rsid w:val="00AF3D15"/>
    <w:rsid w:val="00AF3FF9"/>
    <w:rsid w:val="00AF42E2"/>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5A33"/>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1784E"/>
    <w:rsid w:val="00B2007C"/>
    <w:rsid w:val="00B2040B"/>
    <w:rsid w:val="00B218C3"/>
    <w:rsid w:val="00B218D9"/>
    <w:rsid w:val="00B222B4"/>
    <w:rsid w:val="00B2251B"/>
    <w:rsid w:val="00B22A6F"/>
    <w:rsid w:val="00B23ADC"/>
    <w:rsid w:val="00B241ED"/>
    <w:rsid w:val="00B25378"/>
    <w:rsid w:val="00B255E1"/>
    <w:rsid w:val="00B25864"/>
    <w:rsid w:val="00B2595E"/>
    <w:rsid w:val="00B25CF7"/>
    <w:rsid w:val="00B25E81"/>
    <w:rsid w:val="00B2686E"/>
    <w:rsid w:val="00B269D1"/>
    <w:rsid w:val="00B27088"/>
    <w:rsid w:val="00B30641"/>
    <w:rsid w:val="00B31301"/>
    <w:rsid w:val="00B313F8"/>
    <w:rsid w:val="00B31B84"/>
    <w:rsid w:val="00B31F7F"/>
    <w:rsid w:val="00B3206C"/>
    <w:rsid w:val="00B32E33"/>
    <w:rsid w:val="00B33099"/>
    <w:rsid w:val="00B3346A"/>
    <w:rsid w:val="00B33A76"/>
    <w:rsid w:val="00B340C4"/>
    <w:rsid w:val="00B348FD"/>
    <w:rsid w:val="00B34DFC"/>
    <w:rsid w:val="00B35924"/>
    <w:rsid w:val="00B35948"/>
    <w:rsid w:val="00B361CE"/>
    <w:rsid w:val="00B3632E"/>
    <w:rsid w:val="00B3634B"/>
    <w:rsid w:val="00B3654B"/>
    <w:rsid w:val="00B36DC0"/>
    <w:rsid w:val="00B378D5"/>
    <w:rsid w:val="00B3793D"/>
    <w:rsid w:val="00B408D7"/>
    <w:rsid w:val="00B40DED"/>
    <w:rsid w:val="00B41707"/>
    <w:rsid w:val="00B419E8"/>
    <w:rsid w:val="00B4218C"/>
    <w:rsid w:val="00B428B5"/>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1FF6"/>
    <w:rsid w:val="00B728D2"/>
    <w:rsid w:val="00B72AC7"/>
    <w:rsid w:val="00B72CF2"/>
    <w:rsid w:val="00B72E74"/>
    <w:rsid w:val="00B7322D"/>
    <w:rsid w:val="00B73576"/>
    <w:rsid w:val="00B7360D"/>
    <w:rsid w:val="00B73646"/>
    <w:rsid w:val="00B73A36"/>
    <w:rsid w:val="00B73CA8"/>
    <w:rsid w:val="00B73F95"/>
    <w:rsid w:val="00B7429D"/>
    <w:rsid w:val="00B76A93"/>
    <w:rsid w:val="00B7711C"/>
    <w:rsid w:val="00B772AB"/>
    <w:rsid w:val="00B803F4"/>
    <w:rsid w:val="00B825DD"/>
    <w:rsid w:val="00B82B68"/>
    <w:rsid w:val="00B82ED6"/>
    <w:rsid w:val="00B84A45"/>
    <w:rsid w:val="00B84CAD"/>
    <w:rsid w:val="00B84DF7"/>
    <w:rsid w:val="00B85BB8"/>
    <w:rsid w:val="00B85F87"/>
    <w:rsid w:val="00B861E6"/>
    <w:rsid w:val="00B864D2"/>
    <w:rsid w:val="00B8653D"/>
    <w:rsid w:val="00B87AEB"/>
    <w:rsid w:val="00B90501"/>
    <w:rsid w:val="00B90A00"/>
    <w:rsid w:val="00B9177E"/>
    <w:rsid w:val="00B91E4A"/>
    <w:rsid w:val="00B92B4F"/>
    <w:rsid w:val="00B932FD"/>
    <w:rsid w:val="00B93D30"/>
    <w:rsid w:val="00B946D8"/>
    <w:rsid w:val="00B9496C"/>
    <w:rsid w:val="00B94DB7"/>
    <w:rsid w:val="00B95A92"/>
    <w:rsid w:val="00B9632B"/>
    <w:rsid w:val="00B96822"/>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2561"/>
    <w:rsid w:val="00BB347A"/>
    <w:rsid w:val="00BB39ED"/>
    <w:rsid w:val="00BB444D"/>
    <w:rsid w:val="00BB57C8"/>
    <w:rsid w:val="00BB59BF"/>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5F5C"/>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59E7"/>
    <w:rsid w:val="00BE63B7"/>
    <w:rsid w:val="00BE676A"/>
    <w:rsid w:val="00BE69BE"/>
    <w:rsid w:val="00BE6A18"/>
    <w:rsid w:val="00BE7F2D"/>
    <w:rsid w:val="00BF07EC"/>
    <w:rsid w:val="00BF0B60"/>
    <w:rsid w:val="00BF1680"/>
    <w:rsid w:val="00BF2B39"/>
    <w:rsid w:val="00BF2B3B"/>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150"/>
    <w:rsid w:val="00BF7877"/>
    <w:rsid w:val="00BF7C83"/>
    <w:rsid w:val="00C013A3"/>
    <w:rsid w:val="00C016F4"/>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714"/>
    <w:rsid w:val="00C10CC8"/>
    <w:rsid w:val="00C114BA"/>
    <w:rsid w:val="00C1157C"/>
    <w:rsid w:val="00C11990"/>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2BF"/>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143"/>
    <w:rsid w:val="00C64C62"/>
    <w:rsid w:val="00C65AFD"/>
    <w:rsid w:val="00C66127"/>
    <w:rsid w:val="00C66576"/>
    <w:rsid w:val="00C6662D"/>
    <w:rsid w:val="00C66A81"/>
    <w:rsid w:val="00C67408"/>
    <w:rsid w:val="00C701D3"/>
    <w:rsid w:val="00C70C7E"/>
    <w:rsid w:val="00C71122"/>
    <w:rsid w:val="00C711BB"/>
    <w:rsid w:val="00C71489"/>
    <w:rsid w:val="00C736FD"/>
    <w:rsid w:val="00C74441"/>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B09"/>
    <w:rsid w:val="00C92848"/>
    <w:rsid w:val="00C94357"/>
    <w:rsid w:val="00C94723"/>
    <w:rsid w:val="00C95C58"/>
    <w:rsid w:val="00C95E75"/>
    <w:rsid w:val="00C96700"/>
    <w:rsid w:val="00C96E72"/>
    <w:rsid w:val="00C97FE8"/>
    <w:rsid w:val="00CA079C"/>
    <w:rsid w:val="00CA1000"/>
    <w:rsid w:val="00CA1231"/>
    <w:rsid w:val="00CA210A"/>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3FAD"/>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4B2"/>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1E6"/>
    <w:rsid w:val="00CE4665"/>
    <w:rsid w:val="00CE4AC8"/>
    <w:rsid w:val="00CE4D24"/>
    <w:rsid w:val="00CE566A"/>
    <w:rsid w:val="00CE58F2"/>
    <w:rsid w:val="00CE5B21"/>
    <w:rsid w:val="00CE5FF0"/>
    <w:rsid w:val="00CE6F95"/>
    <w:rsid w:val="00CE744A"/>
    <w:rsid w:val="00CE757A"/>
    <w:rsid w:val="00CE79E2"/>
    <w:rsid w:val="00CF0076"/>
    <w:rsid w:val="00CF0421"/>
    <w:rsid w:val="00CF075C"/>
    <w:rsid w:val="00CF0BA7"/>
    <w:rsid w:val="00CF169A"/>
    <w:rsid w:val="00CF189E"/>
    <w:rsid w:val="00CF193E"/>
    <w:rsid w:val="00CF1BBF"/>
    <w:rsid w:val="00CF1C52"/>
    <w:rsid w:val="00CF2517"/>
    <w:rsid w:val="00CF25C5"/>
    <w:rsid w:val="00CF276F"/>
    <w:rsid w:val="00CF2896"/>
    <w:rsid w:val="00CF2A64"/>
    <w:rsid w:val="00CF304D"/>
    <w:rsid w:val="00CF3313"/>
    <w:rsid w:val="00CF3380"/>
    <w:rsid w:val="00CF33C7"/>
    <w:rsid w:val="00CF3FE7"/>
    <w:rsid w:val="00CF46A3"/>
    <w:rsid w:val="00CF4A12"/>
    <w:rsid w:val="00CF4ACC"/>
    <w:rsid w:val="00CF4C07"/>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06E6B"/>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2CB5"/>
    <w:rsid w:val="00D3358C"/>
    <w:rsid w:val="00D33873"/>
    <w:rsid w:val="00D344BD"/>
    <w:rsid w:val="00D34A1F"/>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6E6"/>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A55"/>
    <w:rsid w:val="00D76E04"/>
    <w:rsid w:val="00D76E85"/>
    <w:rsid w:val="00D76F86"/>
    <w:rsid w:val="00D77329"/>
    <w:rsid w:val="00D779B8"/>
    <w:rsid w:val="00D77A44"/>
    <w:rsid w:val="00D77DA8"/>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3FA"/>
    <w:rsid w:val="00D86932"/>
    <w:rsid w:val="00D87DE7"/>
    <w:rsid w:val="00D87E83"/>
    <w:rsid w:val="00D904F9"/>
    <w:rsid w:val="00D9083F"/>
    <w:rsid w:val="00D909ED"/>
    <w:rsid w:val="00D910B9"/>
    <w:rsid w:val="00D91329"/>
    <w:rsid w:val="00D9136D"/>
    <w:rsid w:val="00D915CA"/>
    <w:rsid w:val="00D916E1"/>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CF"/>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07F7"/>
    <w:rsid w:val="00DB25A9"/>
    <w:rsid w:val="00DB283E"/>
    <w:rsid w:val="00DB2EC7"/>
    <w:rsid w:val="00DB3A20"/>
    <w:rsid w:val="00DB44F4"/>
    <w:rsid w:val="00DB48AD"/>
    <w:rsid w:val="00DB528A"/>
    <w:rsid w:val="00DB5801"/>
    <w:rsid w:val="00DB5BE7"/>
    <w:rsid w:val="00DB5D42"/>
    <w:rsid w:val="00DB6A33"/>
    <w:rsid w:val="00DB6B45"/>
    <w:rsid w:val="00DB704D"/>
    <w:rsid w:val="00DB7318"/>
    <w:rsid w:val="00DC01FD"/>
    <w:rsid w:val="00DC036F"/>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3B1"/>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889"/>
    <w:rsid w:val="00DF3B4D"/>
    <w:rsid w:val="00DF435F"/>
    <w:rsid w:val="00DF4753"/>
    <w:rsid w:val="00DF4CB5"/>
    <w:rsid w:val="00DF5216"/>
    <w:rsid w:val="00DF5395"/>
    <w:rsid w:val="00DF579A"/>
    <w:rsid w:val="00DF5D67"/>
    <w:rsid w:val="00DF5E88"/>
    <w:rsid w:val="00DF6448"/>
    <w:rsid w:val="00E00A99"/>
    <w:rsid w:val="00E00CE9"/>
    <w:rsid w:val="00E017EB"/>
    <w:rsid w:val="00E021D0"/>
    <w:rsid w:val="00E034DC"/>
    <w:rsid w:val="00E04011"/>
    <w:rsid w:val="00E043A3"/>
    <w:rsid w:val="00E050D9"/>
    <w:rsid w:val="00E052D6"/>
    <w:rsid w:val="00E056EE"/>
    <w:rsid w:val="00E05714"/>
    <w:rsid w:val="00E0594A"/>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45CE"/>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7F5"/>
    <w:rsid w:val="00E27821"/>
    <w:rsid w:val="00E30188"/>
    <w:rsid w:val="00E301B1"/>
    <w:rsid w:val="00E30359"/>
    <w:rsid w:val="00E30D48"/>
    <w:rsid w:val="00E30E09"/>
    <w:rsid w:val="00E30E4E"/>
    <w:rsid w:val="00E31661"/>
    <w:rsid w:val="00E31ACF"/>
    <w:rsid w:val="00E32AA3"/>
    <w:rsid w:val="00E32B33"/>
    <w:rsid w:val="00E32EE4"/>
    <w:rsid w:val="00E33360"/>
    <w:rsid w:val="00E33E28"/>
    <w:rsid w:val="00E34040"/>
    <w:rsid w:val="00E343AE"/>
    <w:rsid w:val="00E3538A"/>
    <w:rsid w:val="00E363D1"/>
    <w:rsid w:val="00E367FC"/>
    <w:rsid w:val="00E36EC1"/>
    <w:rsid w:val="00E37C78"/>
    <w:rsid w:val="00E4013B"/>
    <w:rsid w:val="00E40C42"/>
    <w:rsid w:val="00E40F9A"/>
    <w:rsid w:val="00E41409"/>
    <w:rsid w:val="00E41B1A"/>
    <w:rsid w:val="00E420A9"/>
    <w:rsid w:val="00E42BE3"/>
    <w:rsid w:val="00E42EFE"/>
    <w:rsid w:val="00E431E6"/>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AF9"/>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2572"/>
    <w:rsid w:val="00E735A8"/>
    <w:rsid w:val="00E73BA1"/>
    <w:rsid w:val="00E741D6"/>
    <w:rsid w:val="00E74AF1"/>
    <w:rsid w:val="00E750AD"/>
    <w:rsid w:val="00E75760"/>
    <w:rsid w:val="00E760E5"/>
    <w:rsid w:val="00E7763A"/>
    <w:rsid w:val="00E77F1F"/>
    <w:rsid w:val="00E81601"/>
    <w:rsid w:val="00E81AE2"/>
    <w:rsid w:val="00E81B11"/>
    <w:rsid w:val="00E81B30"/>
    <w:rsid w:val="00E82400"/>
    <w:rsid w:val="00E836B3"/>
    <w:rsid w:val="00E83F73"/>
    <w:rsid w:val="00E84342"/>
    <w:rsid w:val="00E843BA"/>
    <w:rsid w:val="00E85D10"/>
    <w:rsid w:val="00E85E31"/>
    <w:rsid w:val="00E863B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5F7"/>
    <w:rsid w:val="00EA494A"/>
    <w:rsid w:val="00EA4B83"/>
    <w:rsid w:val="00EA5020"/>
    <w:rsid w:val="00EA5CAB"/>
    <w:rsid w:val="00EA61B9"/>
    <w:rsid w:val="00EA6956"/>
    <w:rsid w:val="00EA6A40"/>
    <w:rsid w:val="00EA6B33"/>
    <w:rsid w:val="00EA751F"/>
    <w:rsid w:val="00EA7975"/>
    <w:rsid w:val="00EB019A"/>
    <w:rsid w:val="00EB167B"/>
    <w:rsid w:val="00EB1AF6"/>
    <w:rsid w:val="00EB1BE9"/>
    <w:rsid w:val="00EB2284"/>
    <w:rsid w:val="00EB2787"/>
    <w:rsid w:val="00EB2985"/>
    <w:rsid w:val="00EB324B"/>
    <w:rsid w:val="00EB3D3E"/>
    <w:rsid w:val="00EB491E"/>
    <w:rsid w:val="00EB4FE6"/>
    <w:rsid w:val="00EB51E5"/>
    <w:rsid w:val="00EB51E6"/>
    <w:rsid w:val="00EB6463"/>
    <w:rsid w:val="00EB6554"/>
    <w:rsid w:val="00EB7238"/>
    <w:rsid w:val="00EC0057"/>
    <w:rsid w:val="00EC1770"/>
    <w:rsid w:val="00EC17BD"/>
    <w:rsid w:val="00EC1DE2"/>
    <w:rsid w:val="00EC2215"/>
    <w:rsid w:val="00EC303E"/>
    <w:rsid w:val="00EC3473"/>
    <w:rsid w:val="00EC35F1"/>
    <w:rsid w:val="00EC3AAE"/>
    <w:rsid w:val="00EC40DC"/>
    <w:rsid w:val="00EC4149"/>
    <w:rsid w:val="00EC4CB8"/>
    <w:rsid w:val="00EC53E5"/>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799"/>
    <w:rsid w:val="00EF69E5"/>
    <w:rsid w:val="00EF6E5A"/>
    <w:rsid w:val="00EF6F55"/>
    <w:rsid w:val="00EF6FD2"/>
    <w:rsid w:val="00EF714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1"/>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0DE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1675"/>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87C"/>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388A"/>
    <w:rsid w:val="00F74074"/>
    <w:rsid w:val="00F7442D"/>
    <w:rsid w:val="00F74AD2"/>
    <w:rsid w:val="00F75187"/>
    <w:rsid w:val="00F75470"/>
    <w:rsid w:val="00F76B98"/>
    <w:rsid w:val="00F805BC"/>
    <w:rsid w:val="00F80BB5"/>
    <w:rsid w:val="00F8151A"/>
    <w:rsid w:val="00F81E43"/>
    <w:rsid w:val="00F822B6"/>
    <w:rsid w:val="00F827A0"/>
    <w:rsid w:val="00F834DD"/>
    <w:rsid w:val="00F838E0"/>
    <w:rsid w:val="00F8409E"/>
    <w:rsid w:val="00F84CA9"/>
    <w:rsid w:val="00F85163"/>
    <w:rsid w:val="00F861F8"/>
    <w:rsid w:val="00F8643E"/>
    <w:rsid w:val="00F86942"/>
    <w:rsid w:val="00F870C6"/>
    <w:rsid w:val="00F87E5B"/>
    <w:rsid w:val="00F87E8A"/>
    <w:rsid w:val="00F90261"/>
    <w:rsid w:val="00F904E5"/>
    <w:rsid w:val="00F9099C"/>
    <w:rsid w:val="00F91497"/>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B4"/>
    <w:rsid w:val="00FA4AEF"/>
    <w:rsid w:val="00FA4B36"/>
    <w:rsid w:val="00FA5B0D"/>
    <w:rsid w:val="00FA5FD0"/>
    <w:rsid w:val="00FA745F"/>
    <w:rsid w:val="00FA7976"/>
    <w:rsid w:val="00FB0116"/>
    <w:rsid w:val="00FB01E7"/>
    <w:rsid w:val="00FB0D14"/>
    <w:rsid w:val="00FB1691"/>
    <w:rsid w:val="00FB1B00"/>
    <w:rsid w:val="00FB1FA5"/>
    <w:rsid w:val="00FB2858"/>
    <w:rsid w:val="00FB2993"/>
    <w:rsid w:val="00FB40F5"/>
    <w:rsid w:val="00FB4714"/>
    <w:rsid w:val="00FB5A46"/>
    <w:rsid w:val="00FB5FA9"/>
    <w:rsid w:val="00FB67BD"/>
    <w:rsid w:val="00FB6B98"/>
    <w:rsid w:val="00FB6F54"/>
    <w:rsid w:val="00FB7278"/>
    <w:rsid w:val="00FB7B2F"/>
    <w:rsid w:val="00FC0302"/>
    <w:rsid w:val="00FC0365"/>
    <w:rsid w:val="00FC0445"/>
    <w:rsid w:val="00FC0978"/>
    <w:rsid w:val="00FC0A57"/>
    <w:rsid w:val="00FC0B8B"/>
    <w:rsid w:val="00FC12B8"/>
    <w:rsid w:val="00FC16E8"/>
    <w:rsid w:val="00FC180C"/>
    <w:rsid w:val="00FC26FB"/>
    <w:rsid w:val="00FC329D"/>
    <w:rsid w:val="00FC4225"/>
    <w:rsid w:val="00FC53D0"/>
    <w:rsid w:val="00FC58CF"/>
    <w:rsid w:val="00FC5A6E"/>
    <w:rsid w:val="00FC5DD6"/>
    <w:rsid w:val="00FC6755"/>
    <w:rsid w:val="00FC69F6"/>
    <w:rsid w:val="00FC6AF8"/>
    <w:rsid w:val="00FC6CF8"/>
    <w:rsid w:val="00FC6EFB"/>
    <w:rsid w:val="00FC7895"/>
    <w:rsid w:val="00FC7A69"/>
    <w:rsid w:val="00FD038E"/>
    <w:rsid w:val="00FD0F6C"/>
    <w:rsid w:val="00FD12C6"/>
    <w:rsid w:val="00FD1695"/>
    <w:rsid w:val="00FD277A"/>
    <w:rsid w:val="00FD2ED4"/>
    <w:rsid w:val="00FD326C"/>
    <w:rsid w:val="00FD438D"/>
    <w:rsid w:val="00FD4C54"/>
    <w:rsid w:val="00FD5409"/>
    <w:rsid w:val="00FD5C22"/>
    <w:rsid w:val="00FD70E7"/>
    <w:rsid w:val="00FE0139"/>
    <w:rsid w:val="00FE05FF"/>
    <w:rsid w:val="00FE0BD5"/>
    <w:rsid w:val="00FE1452"/>
    <w:rsid w:val="00FE1D91"/>
    <w:rsid w:val="00FE20AA"/>
    <w:rsid w:val="00FE3588"/>
    <w:rsid w:val="00FE3A14"/>
    <w:rsid w:val="00FE3B4B"/>
    <w:rsid w:val="00FE47EA"/>
    <w:rsid w:val="00FE4CC6"/>
    <w:rsid w:val="00FE5369"/>
    <w:rsid w:val="00FE53C5"/>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87C"/>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 w:type="paragraph" w:customStyle="1" w:styleId="bb-text">
    <w:name w:val="bb-text"/>
    <w:basedOn w:val="Standard"/>
    <w:rsid w:val="0045421F"/>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8696">
      <w:bodyDiv w:val="1"/>
      <w:marLeft w:val="0"/>
      <w:marRight w:val="0"/>
      <w:marTop w:val="0"/>
      <w:marBottom w:val="0"/>
      <w:divBdr>
        <w:top w:val="none" w:sz="0" w:space="0" w:color="auto"/>
        <w:left w:val="none" w:sz="0" w:space="0" w:color="auto"/>
        <w:bottom w:val="none" w:sz="0" w:space="0" w:color="auto"/>
        <w:right w:val="none" w:sz="0" w:space="0" w:color="auto"/>
      </w:divBdr>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1736010326">
      <w:bodyDiv w:val="1"/>
      <w:marLeft w:val="0"/>
      <w:marRight w:val="0"/>
      <w:marTop w:val="0"/>
      <w:marBottom w:val="0"/>
      <w:divBdr>
        <w:top w:val="none" w:sz="0" w:space="0" w:color="auto"/>
        <w:left w:val="none" w:sz="0" w:space="0" w:color="auto"/>
        <w:bottom w:val="none" w:sz="0" w:space="0" w:color="auto"/>
        <w:right w:val="none" w:sz="0" w:space="0" w:color="auto"/>
      </w:divBdr>
    </w:div>
    <w:div w:id="175374463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170"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3A05D8885BA54DA6ACFCBBFDB620852D"/>
        <w:category>
          <w:name w:val="Allgemein"/>
          <w:gallery w:val="placeholder"/>
        </w:category>
        <w:types>
          <w:type w:val="bbPlcHdr"/>
        </w:types>
        <w:behaviors>
          <w:behavior w:val="content"/>
        </w:behaviors>
        <w:guid w:val="{845501F1-7E2A-4EE1-9F72-0A56540E79E8}"/>
      </w:docPartPr>
      <w:docPartBody>
        <w:p w:rsidR="00227736" w:rsidRDefault="00227736" w:rsidP="00227736">
          <w:pPr>
            <w:pStyle w:val="3A05D8885BA54DA6ACFCBBFDB620852D"/>
          </w:pPr>
          <w:r w:rsidRPr="009A5574">
            <w:rPr>
              <w:rStyle w:val="Platzhaltertext"/>
            </w:rPr>
            <w:t>Klicken oder tippen Sie hier, um Text einzugeben.</w:t>
          </w:r>
        </w:p>
      </w:docPartBody>
    </w:docPart>
    <w:docPart>
      <w:docPartPr>
        <w:name w:val="C252B119EF534FCA91C7D3CDB84A5893"/>
        <w:category>
          <w:name w:val="Allgemein"/>
          <w:gallery w:val="placeholder"/>
        </w:category>
        <w:types>
          <w:type w:val="bbPlcHdr"/>
        </w:types>
        <w:behaviors>
          <w:behavior w:val="content"/>
        </w:behaviors>
        <w:guid w:val="{470F9F95-3072-41F0-B30B-249141285B7A}"/>
      </w:docPartPr>
      <w:docPartBody>
        <w:p w:rsidR="00227736" w:rsidRDefault="00227736" w:rsidP="00227736">
          <w:pPr>
            <w:pStyle w:val="C252B119EF534FCA91C7D3CDB84A5893"/>
          </w:pPr>
          <w:r w:rsidRPr="009A5574">
            <w:rPr>
              <w:rStyle w:val="Platzhaltertext"/>
            </w:rPr>
            <w:t>Klicken oder tippen Sie hier, um Text einzugeben.</w:t>
          </w:r>
        </w:p>
      </w:docPartBody>
    </w:docPart>
    <w:docPart>
      <w:docPartPr>
        <w:name w:val="74A6D504500544119AEAEF7E3DD5B495"/>
        <w:category>
          <w:name w:val="Allgemein"/>
          <w:gallery w:val="placeholder"/>
        </w:category>
        <w:types>
          <w:type w:val="bbPlcHdr"/>
        </w:types>
        <w:behaviors>
          <w:behavior w:val="content"/>
        </w:behaviors>
        <w:guid w:val="{A9B07483-7E11-4567-84E9-9DC8E7C8C39E}"/>
      </w:docPartPr>
      <w:docPartBody>
        <w:p w:rsidR="00227736" w:rsidRDefault="00227736" w:rsidP="00227736">
          <w:pPr>
            <w:pStyle w:val="74A6D504500544119AEAEF7E3DD5B495"/>
          </w:pPr>
          <w:r w:rsidRPr="009A5574">
            <w:rPr>
              <w:rStyle w:val="Platzhaltertext"/>
            </w:rPr>
            <w:t>Klicken oder tippen Sie hier, um Text einzugeben.</w:t>
          </w:r>
        </w:p>
      </w:docPartBody>
    </w:docPart>
    <w:docPart>
      <w:docPartPr>
        <w:name w:val="10BA57B24378704FABABBD264C5EF654"/>
        <w:category>
          <w:name w:val="Allgemein"/>
          <w:gallery w:val="placeholder"/>
        </w:category>
        <w:types>
          <w:type w:val="bbPlcHdr"/>
        </w:types>
        <w:behaviors>
          <w:behavior w:val="content"/>
        </w:behaviors>
        <w:guid w:val="{1C8765BC-CAAA-994F-9B9B-EBB01A7EF25B}"/>
      </w:docPartPr>
      <w:docPartBody>
        <w:p w:rsidR="00E80F86" w:rsidRDefault="00EA6E12" w:rsidP="00EA6E12">
          <w:pPr>
            <w:pStyle w:val="10BA57B24378704FABABBD264C5EF654"/>
          </w:pPr>
          <w:r w:rsidRPr="009A5574">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CE957AAECB594F52A2AD8CCF3D1FD6DD"/>
        <w:category>
          <w:name w:val="Allgemein"/>
          <w:gallery w:val="placeholder"/>
        </w:category>
        <w:types>
          <w:type w:val="bbPlcHdr"/>
        </w:types>
        <w:behaviors>
          <w:behavior w:val="content"/>
        </w:behaviors>
        <w:guid w:val="{FB7EE372-F86B-4759-B07D-502A1CAD3E85}"/>
      </w:docPartPr>
      <w:docPartBody>
        <w:p w:rsidR="0061721B" w:rsidRDefault="0061721B" w:rsidP="0061721B">
          <w:pPr>
            <w:pStyle w:val="CE957AAECB594F52A2AD8CCF3D1FD6DD"/>
          </w:pPr>
          <w:r w:rsidRPr="00DC578D">
            <w:rPr>
              <w:rStyle w:val="Platzhaltertext"/>
            </w:rPr>
            <w:t>Klicken oder tippen Sie hier, um Text einzugeben.</w:t>
          </w:r>
        </w:p>
      </w:docPartBody>
    </w:docPart>
    <w:docPart>
      <w:docPartPr>
        <w:name w:val="6FC8684F03FE47E9B33934B391C8C0BA"/>
        <w:category>
          <w:name w:val="Allgemein"/>
          <w:gallery w:val="placeholder"/>
        </w:category>
        <w:types>
          <w:type w:val="bbPlcHdr"/>
        </w:types>
        <w:behaviors>
          <w:behavior w:val="content"/>
        </w:behaviors>
        <w:guid w:val="{9CC16557-AA81-41B8-9B08-F0831D2F4731}"/>
      </w:docPartPr>
      <w:docPartBody>
        <w:p w:rsidR="00927A33" w:rsidRDefault="00927A33" w:rsidP="00927A33">
          <w:pPr>
            <w:pStyle w:val="6FC8684F03FE47E9B33934B391C8C0BA"/>
          </w:pPr>
          <w:r w:rsidRPr="009A5574">
            <w:rPr>
              <w:rStyle w:val="Platzhaltertext"/>
            </w:rPr>
            <w:t>Klicken oder tippen Sie hier, um Text einzugeben.</w:t>
          </w:r>
        </w:p>
      </w:docPartBody>
    </w:docPart>
    <w:docPart>
      <w:docPartPr>
        <w:name w:val="98AA055695784B6A898C53D415387B82"/>
        <w:category>
          <w:name w:val="Allgemein"/>
          <w:gallery w:val="placeholder"/>
        </w:category>
        <w:types>
          <w:type w:val="bbPlcHdr"/>
        </w:types>
        <w:behaviors>
          <w:behavior w:val="content"/>
        </w:behaviors>
        <w:guid w:val="{9A0C46A7-CBFC-4E71-A846-BC405F3B31B1}"/>
      </w:docPartPr>
      <w:docPartBody>
        <w:p w:rsidR="00AE4CF6" w:rsidRDefault="00AE4CF6" w:rsidP="00AE4CF6">
          <w:pPr>
            <w:pStyle w:val="98AA055695784B6A898C53D415387B82"/>
          </w:pPr>
          <w:r w:rsidRPr="00DC578D">
            <w:rPr>
              <w:rStyle w:val="Platzhaltertext"/>
            </w:rPr>
            <w:t>Klicken oder tippen Sie hier, um Text einzugeben.</w:t>
          </w:r>
        </w:p>
      </w:docPartBody>
    </w:docPart>
    <w:docPart>
      <w:docPartPr>
        <w:name w:val="0DF815C6F7304BD6921D42AEF9AFA12B"/>
        <w:category>
          <w:name w:val="Allgemein"/>
          <w:gallery w:val="placeholder"/>
        </w:category>
        <w:types>
          <w:type w:val="bbPlcHdr"/>
        </w:types>
        <w:behaviors>
          <w:behavior w:val="content"/>
        </w:behaviors>
        <w:guid w:val="{C78563F2-3B8E-4857-919F-D74A1BAEC793}"/>
      </w:docPartPr>
      <w:docPartBody>
        <w:p w:rsidR="00AE4CF6" w:rsidRDefault="00AE4CF6" w:rsidP="00AE4CF6">
          <w:pPr>
            <w:pStyle w:val="0DF815C6F7304BD6921D42AEF9AFA12B"/>
          </w:pPr>
          <w:r w:rsidRPr="009A5574">
            <w:rPr>
              <w:rStyle w:val="Platzhaltertext"/>
            </w:rPr>
            <w:t>Klicken oder tippen Sie hier, um Text einzugeben.</w:t>
          </w:r>
        </w:p>
      </w:docPartBody>
    </w:docPart>
    <w:docPart>
      <w:docPartPr>
        <w:name w:val="E4BEFF99EDBB4DE89885B610BDEC02A2"/>
        <w:category>
          <w:name w:val="Allgemein"/>
          <w:gallery w:val="placeholder"/>
        </w:category>
        <w:types>
          <w:type w:val="bbPlcHdr"/>
        </w:types>
        <w:behaviors>
          <w:behavior w:val="content"/>
        </w:behaviors>
        <w:guid w:val="{43B19502-45FE-4FC1-9D56-48B7E01548E7}"/>
      </w:docPartPr>
      <w:docPartBody>
        <w:p w:rsidR="00AE4CF6" w:rsidRDefault="00AE4CF6" w:rsidP="00AE4CF6">
          <w:pPr>
            <w:pStyle w:val="E4BEFF99EDBB4DE89885B610BDEC02A2"/>
          </w:pPr>
          <w:r w:rsidRPr="00DC578D">
            <w:rPr>
              <w:rStyle w:val="Platzhaltertext"/>
            </w:rPr>
            <w:t>Klicken oder tippen Sie hier, um Text einzugeben.</w:t>
          </w:r>
        </w:p>
      </w:docPartBody>
    </w:docPart>
    <w:docPart>
      <w:docPartPr>
        <w:name w:val="C98172A0F1144A7E9F82B94B3B4BBF0A"/>
        <w:category>
          <w:name w:val="Allgemein"/>
          <w:gallery w:val="placeholder"/>
        </w:category>
        <w:types>
          <w:type w:val="bbPlcHdr"/>
        </w:types>
        <w:behaviors>
          <w:behavior w:val="content"/>
        </w:behaviors>
        <w:guid w:val="{0D1ED9E5-B4BA-43B3-9C3F-A6F769C29905}"/>
      </w:docPartPr>
      <w:docPartBody>
        <w:p w:rsidR="00AE4CF6" w:rsidRDefault="00AE4CF6" w:rsidP="00AE4CF6">
          <w:pPr>
            <w:pStyle w:val="C98172A0F1144A7E9F82B94B3B4BBF0A"/>
          </w:pPr>
          <w:r w:rsidRPr="009A5574">
            <w:rPr>
              <w:rStyle w:val="Platzhaltertext"/>
            </w:rPr>
            <w:t>Klicken oder tippen Sie hier, um Text einzugeben.</w:t>
          </w:r>
        </w:p>
      </w:docPartBody>
    </w:docPart>
    <w:docPart>
      <w:docPartPr>
        <w:name w:val="9D0F85D7F22443F5BB6DDCA7066D67C2"/>
        <w:category>
          <w:name w:val="Allgemein"/>
          <w:gallery w:val="placeholder"/>
        </w:category>
        <w:types>
          <w:type w:val="bbPlcHdr"/>
        </w:types>
        <w:behaviors>
          <w:behavior w:val="content"/>
        </w:behaviors>
        <w:guid w:val="{4A7D0E21-A802-4852-AC96-FABAE274F515}"/>
      </w:docPartPr>
      <w:docPartBody>
        <w:p w:rsidR="00AE4CF6" w:rsidRDefault="00AE4CF6" w:rsidP="00AE4CF6">
          <w:pPr>
            <w:pStyle w:val="9D0F85D7F22443F5BB6DDCA7066D67C2"/>
          </w:pPr>
          <w:r w:rsidRPr="009A5574">
            <w:rPr>
              <w:rStyle w:val="Platzhaltertext"/>
            </w:rPr>
            <w:t>Klicken oder tippen Sie hier, um Text einzugeben.</w:t>
          </w:r>
        </w:p>
      </w:docPartBody>
    </w:docPart>
    <w:docPart>
      <w:docPartPr>
        <w:name w:val="941242374F7E4BBFA783A3828CF4021E"/>
        <w:category>
          <w:name w:val="Allgemein"/>
          <w:gallery w:val="placeholder"/>
        </w:category>
        <w:types>
          <w:type w:val="bbPlcHdr"/>
        </w:types>
        <w:behaviors>
          <w:behavior w:val="content"/>
        </w:behaviors>
        <w:guid w:val="{B1343860-EE26-4D42-9F8A-F0550C7E9896}"/>
      </w:docPartPr>
      <w:docPartBody>
        <w:p w:rsidR="00AE4CF6" w:rsidRDefault="00AE4CF6" w:rsidP="00AE4CF6">
          <w:pPr>
            <w:pStyle w:val="941242374F7E4BBFA783A3828CF4021E"/>
          </w:pPr>
          <w:r w:rsidRPr="009A5574">
            <w:rPr>
              <w:rStyle w:val="Platzhaltertext"/>
            </w:rPr>
            <w:t>Klicken oder tippen Sie hier, um Text einzugeben.</w:t>
          </w:r>
        </w:p>
      </w:docPartBody>
    </w:docPart>
    <w:docPart>
      <w:docPartPr>
        <w:name w:val="D3EFE12539434618AB8199B5047D9AE5"/>
        <w:category>
          <w:name w:val="Allgemein"/>
          <w:gallery w:val="placeholder"/>
        </w:category>
        <w:types>
          <w:type w:val="bbPlcHdr"/>
        </w:types>
        <w:behaviors>
          <w:behavior w:val="content"/>
        </w:behaviors>
        <w:guid w:val="{A68A0C40-C977-46B1-B466-F942EED512BF}"/>
      </w:docPartPr>
      <w:docPartBody>
        <w:p w:rsidR="00AE4CF6" w:rsidRDefault="00AE4CF6" w:rsidP="00AE4CF6">
          <w:pPr>
            <w:pStyle w:val="D3EFE12539434618AB8199B5047D9AE5"/>
          </w:pPr>
          <w:r w:rsidRPr="009A5574">
            <w:rPr>
              <w:rStyle w:val="Platzhaltertext"/>
            </w:rPr>
            <w:t>Klicken oder tippen Sie hier, um Text einzugeben.</w:t>
          </w:r>
        </w:p>
      </w:docPartBody>
    </w:docPart>
    <w:docPart>
      <w:docPartPr>
        <w:name w:val="E1B47399DF8E4AAAABFAA2184F5AFC00"/>
        <w:category>
          <w:name w:val="Allgemein"/>
          <w:gallery w:val="placeholder"/>
        </w:category>
        <w:types>
          <w:type w:val="bbPlcHdr"/>
        </w:types>
        <w:behaviors>
          <w:behavior w:val="content"/>
        </w:behaviors>
        <w:guid w:val="{DDF85971-8AFF-4F51-9C72-05E9F8C31901}"/>
      </w:docPartPr>
      <w:docPartBody>
        <w:p w:rsidR="00AE4CF6" w:rsidRDefault="00AE4CF6" w:rsidP="00AE4CF6">
          <w:pPr>
            <w:pStyle w:val="E1B47399DF8E4AAAABFAA2184F5AFC00"/>
          </w:pPr>
          <w:r w:rsidRPr="009A5574">
            <w:rPr>
              <w:rStyle w:val="Platzhaltertext"/>
            </w:rPr>
            <w:t>Klicken oder tippen Sie hier, um Text einzugeben.</w:t>
          </w:r>
        </w:p>
      </w:docPartBody>
    </w:docPart>
    <w:docPart>
      <w:docPartPr>
        <w:name w:val="6A117CC79B3F468FBE3AB0F7CA7669CA"/>
        <w:category>
          <w:name w:val="Allgemein"/>
          <w:gallery w:val="placeholder"/>
        </w:category>
        <w:types>
          <w:type w:val="bbPlcHdr"/>
        </w:types>
        <w:behaviors>
          <w:behavior w:val="content"/>
        </w:behaviors>
        <w:guid w:val="{71BC8F3C-B577-4AD2-8237-3D15894D2532}"/>
      </w:docPartPr>
      <w:docPartBody>
        <w:p w:rsidR="00AE4CF6" w:rsidRDefault="00AE4CF6" w:rsidP="00AE4CF6">
          <w:pPr>
            <w:pStyle w:val="6A117CC79B3F468FBE3AB0F7CA7669CA"/>
          </w:pPr>
          <w:r w:rsidRPr="009A5574">
            <w:rPr>
              <w:rStyle w:val="Platzhaltertext"/>
            </w:rPr>
            <w:t>Klicken oder tippen Sie hier, um Text einzugeben.</w:t>
          </w:r>
        </w:p>
      </w:docPartBody>
    </w:docPart>
    <w:docPart>
      <w:docPartPr>
        <w:name w:val="88D8B69C35AF41F095A31EE499D14AF0"/>
        <w:category>
          <w:name w:val="Allgemein"/>
          <w:gallery w:val="placeholder"/>
        </w:category>
        <w:types>
          <w:type w:val="bbPlcHdr"/>
        </w:types>
        <w:behaviors>
          <w:behavior w:val="content"/>
        </w:behaviors>
        <w:guid w:val="{AD75F2F4-C7C4-40EA-A15A-5296280D72B3}"/>
      </w:docPartPr>
      <w:docPartBody>
        <w:p w:rsidR="00AE4CF6" w:rsidRDefault="00AE4CF6" w:rsidP="00AE4CF6">
          <w:pPr>
            <w:pStyle w:val="88D8B69C35AF41F095A31EE499D14AF0"/>
          </w:pPr>
          <w:r w:rsidRPr="00DC578D">
            <w:rPr>
              <w:rStyle w:val="Platzhaltertext"/>
            </w:rPr>
            <w:t>Klicken oder tippen Sie hier, um Text einzugeben.</w:t>
          </w:r>
        </w:p>
      </w:docPartBody>
    </w:docPart>
    <w:docPart>
      <w:docPartPr>
        <w:name w:val="106D673338684857860581887EC9AB38"/>
        <w:category>
          <w:name w:val="Allgemein"/>
          <w:gallery w:val="placeholder"/>
        </w:category>
        <w:types>
          <w:type w:val="bbPlcHdr"/>
        </w:types>
        <w:behaviors>
          <w:behavior w:val="content"/>
        </w:behaviors>
        <w:guid w:val="{80BF7737-3067-4280-B725-229754548489}"/>
      </w:docPartPr>
      <w:docPartBody>
        <w:p w:rsidR="00AE4CF6" w:rsidRDefault="00AE4CF6" w:rsidP="00AE4CF6">
          <w:pPr>
            <w:pStyle w:val="106D673338684857860581887EC9AB38"/>
          </w:pPr>
          <w:r w:rsidRPr="00DC578D">
            <w:rPr>
              <w:rStyle w:val="Platzhaltertext"/>
            </w:rPr>
            <w:t>Klicken oder tippen Sie hier, um Text einzugeben.</w:t>
          </w:r>
        </w:p>
      </w:docPartBody>
    </w:docPart>
    <w:docPart>
      <w:docPartPr>
        <w:name w:val="C1F79E672A564908AFB20B43370D05EA"/>
        <w:category>
          <w:name w:val="Allgemein"/>
          <w:gallery w:val="placeholder"/>
        </w:category>
        <w:types>
          <w:type w:val="bbPlcHdr"/>
        </w:types>
        <w:behaviors>
          <w:behavior w:val="content"/>
        </w:behaviors>
        <w:guid w:val="{360D9609-720E-4330-B1CE-1DAD311B76FA}"/>
      </w:docPartPr>
      <w:docPartBody>
        <w:p w:rsidR="00AE4CF6" w:rsidRDefault="00AE4CF6" w:rsidP="00AE4CF6">
          <w:pPr>
            <w:pStyle w:val="C1F79E672A564908AFB20B43370D05EA"/>
          </w:pPr>
          <w:r w:rsidRPr="00DC578D">
            <w:rPr>
              <w:rStyle w:val="Platzhaltertext"/>
            </w:rPr>
            <w:t>Klicken oder tippen Sie hier, um Text einzugeben.</w:t>
          </w:r>
        </w:p>
      </w:docPartBody>
    </w:docPart>
    <w:docPart>
      <w:docPartPr>
        <w:name w:val="4CDCF90699984AF393B10C89DBBC0D92"/>
        <w:category>
          <w:name w:val="Allgemein"/>
          <w:gallery w:val="placeholder"/>
        </w:category>
        <w:types>
          <w:type w:val="bbPlcHdr"/>
        </w:types>
        <w:behaviors>
          <w:behavior w:val="content"/>
        </w:behaviors>
        <w:guid w:val="{73E34F67-A777-4523-8C15-750DD2B6FBF7}"/>
      </w:docPartPr>
      <w:docPartBody>
        <w:p w:rsidR="00635E7D" w:rsidRDefault="00AE4CF6" w:rsidP="00AE4CF6">
          <w:pPr>
            <w:pStyle w:val="4CDCF90699984AF393B10C89DBBC0D92"/>
          </w:pPr>
          <w:r w:rsidRPr="00DC578D">
            <w:rPr>
              <w:rStyle w:val="Platzhaltertext"/>
            </w:rPr>
            <w:t>Klicken oder tippen Sie hier, um Text einzugeben.</w:t>
          </w:r>
        </w:p>
      </w:docPartBody>
    </w:docPart>
    <w:docPart>
      <w:docPartPr>
        <w:name w:val="5869BED911AB43999D5FA37768C0D237"/>
        <w:category>
          <w:name w:val="Allgemein"/>
          <w:gallery w:val="placeholder"/>
        </w:category>
        <w:types>
          <w:type w:val="bbPlcHdr"/>
        </w:types>
        <w:behaviors>
          <w:behavior w:val="content"/>
        </w:behaviors>
        <w:guid w:val="{1AF30E55-45E2-446D-827F-15C18D7D567C}"/>
      </w:docPartPr>
      <w:docPartBody>
        <w:p w:rsidR="00635E7D" w:rsidRDefault="00AE4CF6" w:rsidP="00AE4CF6">
          <w:pPr>
            <w:pStyle w:val="5869BED911AB43999D5FA37768C0D237"/>
          </w:pPr>
          <w:r w:rsidRPr="009A5574">
            <w:rPr>
              <w:rStyle w:val="Platzhaltertext"/>
            </w:rPr>
            <w:t>Klicken oder tippen Sie hier, um Text einzugeben.</w:t>
          </w:r>
        </w:p>
      </w:docPartBody>
    </w:docPart>
    <w:docPart>
      <w:docPartPr>
        <w:name w:val="517C8566587D4543B7C6698C155F66A3"/>
        <w:category>
          <w:name w:val="Allgemein"/>
          <w:gallery w:val="placeholder"/>
        </w:category>
        <w:types>
          <w:type w:val="bbPlcHdr"/>
        </w:types>
        <w:behaviors>
          <w:behavior w:val="content"/>
        </w:behaviors>
        <w:guid w:val="{444279A7-3BCF-4B34-8D36-23584E1A4CFE}"/>
      </w:docPartPr>
      <w:docPartBody>
        <w:p w:rsidR="00635E7D" w:rsidRDefault="00AE4CF6" w:rsidP="00AE4CF6">
          <w:pPr>
            <w:pStyle w:val="517C8566587D4543B7C6698C155F66A3"/>
          </w:pPr>
          <w:r w:rsidRPr="00DC578D">
            <w:rPr>
              <w:rStyle w:val="Platzhaltertext"/>
            </w:rPr>
            <w:t>Klicken oder tippen Sie hier, um Text einzugeben.</w:t>
          </w:r>
        </w:p>
      </w:docPartBody>
    </w:docPart>
    <w:docPart>
      <w:docPartPr>
        <w:name w:val="FF00EFC8D55243BCBF00158752D4EDBE"/>
        <w:category>
          <w:name w:val="Allgemein"/>
          <w:gallery w:val="placeholder"/>
        </w:category>
        <w:types>
          <w:type w:val="bbPlcHdr"/>
        </w:types>
        <w:behaviors>
          <w:behavior w:val="content"/>
        </w:behaviors>
        <w:guid w:val="{09EA1C44-55B2-40D9-8824-443BEBD68D7C}"/>
      </w:docPartPr>
      <w:docPartBody>
        <w:p w:rsidR="00635E7D" w:rsidRDefault="00AE4CF6" w:rsidP="00AE4CF6">
          <w:pPr>
            <w:pStyle w:val="FF00EFC8D55243BCBF00158752D4EDBE"/>
          </w:pPr>
          <w:r w:rsidRPr="009A5574">
            <w:rPr>
              <w:rStyle w:val="Platzhaltertext"/>
            </w:rPr>
            <w:t>Klicken oder tippen Sie hier, um Text einzugeben.</w:t>
          </w:r>
        </w:p>
      </w:docPartBody>
    </w:docPart>
    <w:docPart>
      <w:docPartPr>
        <w:name w:val="161E3B65BD7C47BD86FC254272475860"/>
        <w:category>
          <w:name w:val="Allgemein"/>
          <w:gallery w:val="placeholder"/>
        </w:category>
        <w:types>
          <w:type w:val="bbPlcHdr"/>
        </w:types>
        <w:behaviors>
          <w:behavior w:val="content"/>
        </w:behaviors>
        <w:guid w:val="{5B79223B-4D87-4AB1-AA28-B0ABDF11362D}"/>
      </w:docPartPr>
      <w:docPartBody>
        <w:p w:rsidR="00740F2F" w:rsidRDefault="00BB180F" w:rsidP="00BB180F">
          <w:pPr>
            <w:pStyle w:val="161E3B65BD7C47BD86FC254272475860"/>
          </w:pPr>
          <w:r w:rsidRPr="009A5574">
            <w:rPr>
              <w:rStyle w:val="Platzhaltertext"/>
            </w:rPr>
            <w:t>Klicken oder tippen Sie hier, um Text einzugeben.</w:t>
          </w:r>
        </w:p>
      </w:docPartBody>
    </w:docPart>
    <w:docPart>
      <w:docPartPr>
        <w:name w:val="9F99E1518FC9442A8E0C9E4E99D90380"/>
        <w:category>
          <w:name w:val="Allgemein"/>
          <w:gallery w:val="placeholder"/>
        </w:category>
        <w:types>
          <w:type w:val="bbPlcHdr"/>
        </w:types>
        <w:behaviors>
          <w:behavior w:val="content"/>
        </w:behaviors>
        <w:guid w:val="{EDECA322-0AA1-4227-8F79-A396819F5D96}"/>
      </w:docPartPr>
      <w:docPartBody>
        <w:p w:rsidR="00740F2F" w:rsidRDefault="00BB180F" w:rsidP="00BB180F">
          <w:pPr>
            <w:pStyle w:val="9F99E1518FC9442A8E0C9E4E99D90380"/>
          </w:pPr>
          <w:r w:rsidRPr="009A5574">
            <w:rPr>
              <w:rStyle w:val="Platzhaltertext"/>
            </w:rPr>
            <w:t>Klicken oder tippen Sie hier, um Text einzugeben.</w:t>
          </w:r>
        </w:p>
      </w:docPartBody>
    </w:docPart>
    <w:docPart>
      <w:docPartPr>
        <w:name w:val="6B31A383E4B54DE4B79165C6EA0B5BA1"/>
        <w:category>
          <w:name w:val="Allgemein"/>
          <w:gallery w:val="placeholder"/>
        </w:category>
        <w:types>
          <w:type w:val="bbPlcHdr"/>
        </w:types>
        <w:behaviors>
          <w:behavior w:val="content"/>
        </w:behaviors>
        <w:guid w:val="{DC3DD0C9-B0EC-4DE0-87C6-1DDCE595A72D}"/>
      </w:docPartPr>
      <w:docPartBody>
        <w:p w:rsidR="00740F2F" w:rsidRDefault="00BB180F" w:rsidP="00BB180F">
          <w:pPr>
            <w:pStyle w:val="6B31A383E4B54DE4B79165C6EA0B5BA1"/>
          </w:pPr>
          <w:r w:rsidRPr="009A5574">
            <w:rPr>
              <w:rStyle w:val="Platzhaltertext"/>
            </w:rPr>
            <w:t>Klicken oder tippen Sie hier, um Text einzugeben.</w:t>
          </w:r>
        </w:p>
      </w:docPartBody>
    </w:docPart>
    <w:docPart>
      <w:docPartPr>
        <w:name w:val="8C2F77594C7340998B14B8E9DEF4FDD1"/>
        <w:category>
          <w:name w:val="Allgemein"/>
          <w:gallery w:val="placeholder"/>
        </w:category>
        <w:types>
          <w:type w:val="bbPlcHdr"/>
        </w:types>
        <w:behaviors>
          <w:behavior w:val="content"/>
        </w:behaviors>
        <w:guid w:val="{C9D535F3-4129-4FFB-8160-C2C48B1CCDD7}"/>
      </w:docPartPr>
      <w:docPartBody>
        <w:p w:rsidR="00CD5921" w:rsidRDefault="00E459EE" w:rsidP="00E459EE">
          <w:pPr>
            <w:pStyle w:val="8C2F77594C7340998B14B8E9DEF4FDD1"/>
          </w:pPr>
          <w:r w:rsidRPr="009A5574">
            <w:rPr>
              <w:rStyle w:val="Platzhaltertext"/>
            </w:rPr>
            <w:t>Klicken oder tippen Sie hier, um Text einzugeben.</w:t>
          </w:r>
        </w:p>
      </w:docPartBody>
    </w:docPart>
    <w:docPart>
      <w:docPartPr>
        <w:name w:val="F2A884615A924492A1E54C3AF0080C86"/>
        <w:category>
          <w:name w:val="Allgemein"/>
          <w:gallery w:val="placeholder"/>
        </w:category>
        <w:types>
          <w:type w:val="bbPlcHdr"/>
        </w:types>
        <w:behaviors>
          <w:behavior w:val="content"/>
        </w:behaviors>
        <w:guid w:val="{DBE0BD2D-32AC-4EFC-9279-0D1CC97EB7A1}"/>
      </w:docPartPr>
      <w:docPartBody>
        <w:p w:rsidR="00E902CC" w:rsidRDefault="00E902CC" w:rsidP="00E902CC">
          <w:pPr>
            <w:pStyle w:val="F2A884615A924492A1E54C3AF0080C86"/>
          </w:pPr>
          <w:r w:rsidRPr="00DC578D">
            <w:rPr>
              <w:rStyle w:val="Platzhaltertext"/>
            </w:rPr>
            <w:t>Klicken oder tippen Sie hier, um Text einzugeben.</w:t>
          </w:r>
        </w:p>
      </w:docPartBody>
    </w:docPart>
    <w:docPart>
      <w:docPartPr>
        <w:name w:val="4FDC302AEB224E9793008B63F1F8F07B"/>
        <w:category>
          <w:name w:val="Allgemein"/>
          <w:gallery w:val="placeholder"/>
        </w:category>
        <w:types>
          <w:type w:val="bbPlcHdr"/>
        </w:types>
        <w:behaviors>
          <w:behavior w:val="content"/>
        </w:behaviors>
        <w:guid w:val="{58EDF97C-A527-42A7-8965-1DF8260AC5CA}"/>
      </w:docPartPr>
      <w:docPartBody>
        <w:p w:rsidR="00EB5E54" w:rsidRDefault="00EB5E54" w:rsidP="00EB5E54">
          <w:pPr>
            <w:pStyle w:val="4FDC302AEB224E9793008B63F1F8F07B"/>
          </w:pPr>
          <w:r w:rsidRPr="00DC578D">
            <w:rPr>
              <w:rStyle w:val="Platzhaltertext"/>
            </w:rPr>
            <w:t>Klicken oder tippen Sie hier, um Text einzugeben.</w:t>
          </w:r>
        </w:p>
      </w:docPartBody>
    </w:docPart>
    <w:docPart>
      <w:docPartPr>
        <w:name w:val="6DBE4F11393C41C7818377F61E0A75D1"/>
        <w:category>
          <w:name w:val="Allgemein"/>
          <w:gallery w:val="placeholder"/>
        </w:category>
        <w:types>
          <w:type w:val="bbPlcHdr"/>
        </w:types>
        <w:behaviors>
          <w:behavior w:val="content"/>
        </w:behaviors>
        <w:guid w:val="{439FE1A9-28FB-4B88-B9C3-C7D9CDD98D58}"/>
      </w:docPartPr>
      <w:docPartBody>
        <w:p w:rsidR="00F71098" w:rsidRDefault="00F71098" w:rsidP="00F71098">
          <w:pPr>
            <w:pStyle w:val="6DBE4F11393C41C7818377F61E0A75D1"/>
          </w:pPr>
          <w:r w:rsidRPr="009A5574">
            <w:rPr>
              <w:rStyle w:val="Platzhaltertext"/>
            </w:rPr>
            <w:t>Klicken oder tippen Sie hier, um Text einzugeben.</w:t>
          </w:r>
        </w:p>
      </w:docPartBody>
    </w:docPart>
    <w:docPart>
      <w:docPartPr>
        <w:name w:val="6F77D7F9346943F591309B07E20436EF"/>
        <w:category>
          <w:name w:val="Allgemein"/>
          <w:gallery w:val="placeholder"/>
        </w:category>
        <w:types>
          <w:type w:val="bbPlcHdr"/>
        </w:types>
        <w:behaviors>
          <w:behavior w:val="content"/>
        </w:behaviors>
        <w:guid w:val="{F6024AFA-1CBA-4728-94D3-5D8F2B0E349E}"/>
      </w:docPartPr>
      <w:docPartBody>
        <w:p w:rsidR="00F71098" w:rsidRDefault="00F71098" w:rsidP="00F71098">
          <w:pPr>
            <w:pStyle w:val="6F77D7F9346943F591309B07E20436EF"/>
          </w:pPr>
          <w:r w:rsidRPr="00DC578D">
            <w:rPr>
              <w:rStyle w:val="Platzhaltertext"/>
            </w:rPr>
            <w:t>Klicken oder tippen Sie hier, um Text einzugeben.</w:t>
          </w:r>
        </w:p>
      </w:docPartBody>
    </w:docPart>
    <w:docPart>
      <w:docPartPr>
        <w:name w:val="8AEC356DBC064F6EBF360F0DECF7E49C"/>
        <w:category>
          <w:name w:val="Allgemein"/>
          <w:gallery w:val="placeholder"/>
        </w:category>
        <w:types>
          <w:type w:val="bbPlcHdr"/>
        </w:types>
        <w:behaviors>
          <w:behavior w:val="content"/>
        </w:behaviors>
        <w:guid w:val="{89552603-F37F-4249-9AE1-630E6DC218E3}"/>
      </w:docPartPr>
      <w:docPartBody>
        <w:p w:rsidR="00F71098" w:rsidRDefault="00F71098" w:rsidP="00F71098">
          <w:pPr>
            <w:pStyle w:val="8AEC356DBC064F6EBF360F0DECF7E49C"/>
          </w:pPr>
          <w:r w:rsidRPr="009A5574">
            <w:rPr>
              <w:rStyle w:val="Platzhaltertext"/>
            </w:rPr>
            <w:t>Klicken oder tippen Sie hier, um Text einzugeben.</w:t>
          </w:r>
        </w:p>
      </w:docPartBody>
    </w:docPart>
    <w:docPart>
      <w:docPartPr>
        <w:name w:val="EDD32ED175B846059157EAF81BE45FC3"/>
        <w:category>
          <w:name w:val="Allgemein"/>
          <w:gallery w:val="placeholder"/>
        </w:category>
        <w:types>
          <w:type w:val="bbPlcHdr"/>
        </w:types>
        <w:behaviors>
          <w:behavior w:val="content"/>
        </w:behaviors>
        <w:guid w:val="{BAD28149-3096-4970-9DAB-47441E615AC3}"/>
      </w:docPartPr>
      <w:docPartBody>
        <w:p w:rsidR="00F71098" w:rsidRDefault="00F71098" w:rsidP="00F71098">
          <w:pPr>
            <w:pStyle w:val="EDD32ED175B846059157EAF81BE45FC3"/>
          </w:pPr>
          <w:r w:rsidRPr="00DC578D">
            <w:rPr>
              <w:rStyle w:val="Platzhaltertext"/>
            </w:rPr>
            <w:t>Klicken oder tippen Sie hier, um Text einzugeben.</w:t>
          </w:r>
        </w:p>
      </w:docPartBody>
    </w:docPart>
    <w:docPart>
      <w:docPartPr>
        <w:name w:val="10426CCEAEBC46C89D36CA9C62F7FC70"/>
        <w:category>
          <w:name w:val="Allgemein"/>
          <w:gallery w:val="placeholder"/>
        </w:category>
        <w:types>
          <w:type w:val="bbPlcHdr"/>
        </w:types>
        <w:behaviors>
          <w:behavior w:val="content"/>
        </w:behaviors>
        <w:guid w:val="{0D31FFFA-D2A6-4579-A937-2040684E1864}"/>
      </w:docPartPr>
      <w:docPartBody>
        <w:p w:rsidR="00F71098" w:rsidRDefault="00F71098" w:rsidP="00F71098">
          <w:pPr>
            <w:pStyle w:val="10426CCEAEBC46C89D36CA9C62F7FC70"/>
          </w:pPr>
          <w:r w:rsidRPr="009A5574">
            <w:rPr>
              <w:rStyle w:val="Platzhaltertext"/>
            </w:rPr>
            <w:t>Klicken oder tippen Sie hier, um Text einzugeben.</w:t>
          </w:r>
        </w:p>
      </w:docPartBody>
    </w:docPart>
    <w:docPart>
      <w:docPartPr>
        <w:name w:val="BD68BA3D83D54E34B16B4F46E4C448CA"/>
        <w:category>
          <w:name w:val="Allgemein"/>
          <w:gallery w:val="placeholder"/>
        </w:category>
        <w:types>
          <w:type w:val="bbPlcHdr"/>
        </w:types>
        <w:behaviors>
          <w:behavior w:val="content"/>
        </w:behaviors>
        <w:guid w:val="{29C52B77-AC86-45A1-97F1-7CBBF4F91917}"/>
      </w:docPartPr>
      <w:docPartBody>
        <w:p w:rsidR="00F71098" w:rsidRDefault="00F71098" w:rsidP="00F71098">
          <w:pPr>
            <w:pStyle w:val="BD68BA3D83D54E34B16B4F46E4C448CA"/>
          </w:pPr>
          <w:r w:rsidRPr="009A5574">
            <w:rPr>
              <w:rStyle w:val="Platzhaltertext"/>
            </w:rPr>
            <w:t>Klicken oder tippen Sie hier, um Text einzugeben.</w:t>
          </w:r>
        </w:p>
      </w:docPartBody>
    </w:docPart>
    <w:docPart>
      <w:docPartPr>
        <w:name w:val="BD930662D4724BE98720740E5A0C5C91"/>
        <w:category>
          <w:name w:val="Allgemein"/>
          <w:gallery w:val="placeholder"/>
        </w:category>
        <w:types>
          <w:type w:val="bbPlcHdr"/>
        </w:types>
        <w:behaviors>
          <w:behavior w:val="content"/>
        </w:behaviors>
        <w:guid w:val="{05A04FC3-572B-4DDF-883F-329F5BFFCD4A}"/>
      </w:docPartPr>
      <w:docPartBody>
        <w:p w:rsidR="00F71098" w:rsidRDefault="00F71098" w:rsidP="00F71098">
          <w:pPr>
            <w:pStyle w:val="BD930662D4724BE98720740E5A0C5C91"/>
          </w:pPr>
          <w:r w:rsidRPr="009A5574">
            <w:rPr>
              <w:rStyle w:val="Platzhaltertext"/>
            </w:rPr>
            <w:t>Klicken oder tippen Sie hier, um Text einzugeben.</w:t>
          </w:r>
        </w:p>
      </w:docPartBody>
    </w:docPart>
    <w:docPart>
      <w:docPartPr>
        <w:name w:val="B3D9A4679DF2425DACCA8884D2790F49"/>
        <w:category>
          <w:name w:val="Allgemein"/>
          <w:gallery w:val="placeholder"/>
        </w:category>
        <w:types>
          <w:type w:val="bbPlcHdr"/>
        </w:types>
        <w:behaviors>
          <w:behavior w:val="content"/>
        </w:behaviors>
        <w:guid w:val="{980A754F-61DB-4BF7-A731-404BA754595D}"/>
      </w:docPartPr>
      <w:docPartBody>
        <w:p w:rsidR="00F71098" w:rsidRDefault="00F71098" w:rsidP="00F71098">
          <w:pPr>
            <w:pStyle w:val="B3D9A4679DF2425DACCA8884D2790F49"/>
          </w:pPr>
          <w:r w:rsidRPr="009A5574">
            <w:rPr>
              <w:rStyle w:val="Platzhaltertext"/>
            </w:rPr>
            <w:t>Klicken oder tippen Sie hier, um Text einzugeben.</w:t>
          </w:r>
        </w:p>
      </w:docPartBody>
    </w:docPart>
    <w:docPart>
      <w:docPartPr>
        <w:name w:val="401E3D4CC98446B5A715AA11826E5D02"/>
        <w:category>
          <w:name w:val="Allgemein"/>
          <w:gallery w:val="placeholder"/>
        </w:category>
        <w:types>
          <w:type w:val="bbPlcHdr"/>
        </w:types>
        <w:behaviors>
          <w:behavior w:val="content"/>
        </w:behaviors>
        <w:guid w:val="{90F4C008-55E4-41DC-B9F7-7141A0BE2539}"/>
      </w:docPartPr>
      <w:docPartBody>
        <w:p w:rsidR="00F71098" w:rsidRDefault="00F71098" w:rsidP="00F71098">
          <w:pPr>
            <w:pStyle w:val="401E3D4CC98446B5A715AA11826E5D02"/>
          </w:pPr>
          <w:r w:rsidRPr="009A5574">
            <w:rPr>
              <w:rStyle w:val="Platzhaltertext"/>
            </w:rPr>
            <w:t>Klicken oder tippen Sie hier, um Text einzugeben.</w:t>
          </w:r>
        </w:p>
      </w:docPartBody>
    </w:docPart>
    <w:docPart>
      <w:docPartPr>
        <w:name w:val="C929715A295A4085832189F232B6688F"/>
        <w:category>
          <w:name w:val="Allgemein"/>
          <w:gallery w:val="placeholder"/>
        </w:category>
        <w:types>
          <w:type w:val="bbPlcHdr"/>
        </w:types>
        <w:behaviors>
          <w:behavior w:val="content"/>
        </w:behaviors>
        <w:guid w:val="{82EC86A9-FD2F-4AE2-B8A0-717585076360}"/>
      </w:docPartPr>
      <w:docPartBody>
        <w:p w:rsidR="00723201" w:rsidRDefault="00723201" w:rsidP="00723201">
          <w:pPr>
            <w:pStyle w:val="C929715A295A4085832189F232B6688F"/>
          </w:pPr>
          <w:r w:rsidRPr="00DC578D">
            <w:rPr>
              <w:rStyle w:val="Platzhaltertext"/>
            </w:rPr>
            <w:t>Klicken oder tippen Sie hier, um Text einzugeben.</w:t>
          </w:r>
        </w:p>
      </w:docPartBody>
    </w:docPart>
    <w:docPart>
      <w:docPartPr>
        <w:name w:val="3360C097E6C64BF497156C46EE98D262"/>
        <w:category>
          <w:name w:val="Allgemein"/>
          <w:gallery w:val="placeholder"/>
        </w:category>
        <w:types>
          <w:type w:val="bbPlcHdr"/>
        </w:types>
        <w:behaviors>
          <w:behavior w:val="content"/>
        </w:behaviors>
        <w:guid w:val="{F34E79A4-E937-485C-8FFD-088C34FA1925}"/>
      </w:docPartPr>
      <w:docPartBody>
        <w:p w:rsidR="00000000" w:rsidRDefault="00723201" w:rsidP="00723201">
          <w:pPr>
            <w:pStyle w:val="3360C097E6C64BF497156C46EE98D262"/>
          </w:pPr>
          <w:r w:rsidRPr="009A5574">
            <w:rPr>
              <w:rStyle w:val="Platzhaltertext"/>
            </w:rPr>
            <w:t>Klicken oder tippen Sie hier, um Text einzugeben.</w:t>
          </w:r>
        </w:p>
      </w:docPartBody>
    </w:docPart>
    <w:docPart>
      <w:docPartPr>
        <w:name w:val="E030FDF2F3C14250BCD3A2B26C0F882D"/>
        <w:category>
          <w:name w:val="Allgemein"/>
          <w:gallery w:val="placeholder"/>
        </w:category>
        <w:types>
          <w:type w:val="bbPlcHdr"/>
        </w:types>
        <w:behaviors>
          <w:behavior w:val="content"/>
        </w:behaviors>
        <w:guid w:val="{6F9D4E56-6983-4A5E-A70E-94E775732CE0}"/>
      </w:docPartPr>
      <w:docPartBody>
        <w:p w:rsidR="00000000" w:rsidRDefault="00723201" w:rsidP="00723201">
          <w:pPr>
            <w:pStyle w:val="E030FDF2F3C14250BCD3A2B26C0F882D"/>
          </w:pPr>
          <w:r w:rsidRPr="009A5574">
            <w:rPr>
              <w:rStyle w:val="Platzhaltertext"/>
            </w:rPr>
            <w:t>Klicken oder tippen Sie hier, um Text einzugeben.</w:t>
          </w:r>
        </w:p>
      </w:docPartBody>
    </w:docPart>
    <w:docPart>
      <w:docPartPr>
        <w:name w:val="60BDA0C3550C4C3FA896B57BD780FF7C"/>
        <w:category>
          <w:name w:val="Allgemein"/>
          <w:gallery w:val="placeholder"/>
        </w:category>
        <w:types>
          <w:type w:val="bbPlcHdr"/>
        </w:types>
        <w:behaviors>
          <w:behavior w:val="content"/>
        </w:behaviors>
        <w:guid w:val="{D99708EC-115C-4F2B-B495-0D3C77C1EE79}"/>
      </w:docPartPr>
      <w:docPartBody>
        <w:p w:rsidR="00000000" w:rsidRDefault="00723201" w:rsidP="00723201">
          <w:pPr>
            <w:pStyle w:val="60BDA0C3550C4C3FA896B57BD780FF7C"/>
          </w:pPr>
          <w:r w:rsidRPr="009A5574">
            <w:rPr>
              <w:rStyle w:val="Platzhaltertext"/>
            </w:rPr>
            <w:t>Klicken oder tippen Sie hier, um Text einzugeben.</w:t>
          </w:r>
        </w:p>
      </w:docPartBody>
    </w:docPart>
    <w:docPart>
      <w:docPartPr>
        <w:name w:val="CEF0CE11B0FE494785817584B593F1B9"/>
        <w:category>
          <w:name w:val="Allgemein"/>
          <w:gallery w:val="placeholder"/>
        </w:category>
        <w:types>
          <w:type w:val="bbPlcHdr"/>
        </w:types>
        <w:behaviors>
          <w:behavior w:val="content"/>
        </w:behaviors>
        <w:guid w:val="{CB75CBB6-2768-48DA-BF4F-8E760124D481}"/>
      </w:docPartPr>
      <w:docPartBody>
        <w:p w:rsidR="00000000" w:rsidRDefault="00723201" w:rsidP="00723201">
          <w:pPr>
            <w:pStyle w:val="CEF0CE11B0FE494785817584B593F1B9"/>
          </w:pPr>
          <w:r w:rsidRPr="009A5574">
            <w:rPr>
              <w:rStyle w:val="Platzhaltertext"/>
            </w:rPr>
            <w:t>Klicken oder tippen Sie hier, um Text einzugeben.</w:t>
          </w:r>
        </w:p>
      </w:docPartBody>
    </w:docPart>
    <w:docPart>
      <w:docPartPr>
        <w:name w:val="DCB9DAD184B3451B8EEBBCA63CDF11C3"/>
        <w:category>
          <w:name w:val="Allgemein"/>
          <w:gallery w:val="placeholder"/>
        </w:category>
        <w:types>
          <w:type w:val="bbPlcHdr"/>
        </w:types>
        <w:behaviors>
          <w:behavior w:val="content"/>
        </w:behaviors>
        <w:guid w:val="{03186204-DB96-438F-9C82-2582F2D84F1A}"/>
      </w:docPartPr>
      <w:docPartBody>
        <w:p w:rsidR="00000000" w:rsidRDefault="00723201" w:rsidP="00723201">
          <w:pPr>
            <w:pStyle w:val="DCB9DAD184B3451B8EEBBCA63CDF11C3"/>
          </w:pPr>
          <w:r w:rsidRPr="009A5574">
            <w:rPr>
              <w:rStyle w:val="Platzhaltertext"/>
            </w:rPr>
            <w:t>Klicken oder tippen Sie hier, um Text einzugeben.</w:t>
          </w:r>
        </w:p>
      </w:docPartBody>
    </w:docPart>
    <w:docPart>
      <w:docPartPr>
        <w:name w:val="3A5067F06BBB4373A3141FA972A3713A"/>
        <w:category>
          <w:name w:val="Allgemein"/>
          <w:gallery w:val="placeholder"/>
        </w:category>
        <w:types>
          <w:type w:val="bbPlcHdr"/>
        </w:types>
        <w:behaviors>
          <w:behavior w:val="content"/>
        </w:behaviors>
        <w:guid w:val="{574AD66A-E638-46F0-B4DC-57DD240B5DFD}"/>
      </w:docPartPr>
      <w:docPartBody>
        <w:p w:rsidR="00000000" w:rsidRDefault="00723201" w:rsidP="00723201">
          <w:pPr>
            <w:pStyle w:val="3A5067F06BBB4373A3141FA972A3713A"/>
          </w:pPr>
          <w:r w:rsidRPr="009A557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80016"/>
    <w:rsid w:val="000B0738"/>
    <w:rsid w:val="000B3A82"/>
    <w:rsid w:val="000B52AC"/>
    <w:rsid w:val="000D1CD6"/>
    <w:rsid w:val="000D4DF8"/>
    <w:rsid w:val="001017C3"/>
    <w:rsid w:val="001068B3"/>
    <w:rsid w:val="0011430F"/>
    <w:rsid w:val="00162EB8"/>
    <w:rsid w:val="0017102A"/>
    <w:rsid w:val="00175B51"/>
    <w:rsid w:val="001A37C2"/>
    <w:rsid w:val="001E0050"/>
    <w:rsid w:val="001E3702"/>
    <w:rsid w:val="001E50AC"/>
    <w:rsid w:val="001E7466"/>
    <w:rsid w:val="001F66F7"/>
    <w:rsid w:val="00227736"/>
    <w:rsid w:val="002452E4"/>
    <w:rsid w:val="00263B7B"/>
    <w:rsid w:val="002A4C53"/>
    <w:rsid w:val="002E1A1D"/>
    <w:rsid w:val="002E7DE9"/>
    <w:rsid w:val="002F3E86"/>
    <w:rsid w:val="003104CD"/>
    <w:rsid w:val="0034379E"/>
    <w:rsid w:val="00345359"/>
    <w:rsid w:val="00393DA2"/>
    <w:rsid w:val="003B0595"/>
    <w:rsid w:val="003F44A9"/>
    <w:rsid w:val="00426AF2"/>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35E7D"/>
    <w:rsid w:val="006649D3"/>
    <w:rsid w:val="00696F55"/>
    <w:rsid w:val="006C5BFE"/>
    <w:rsid w:val="006F3041"/>
    <w:rsid w:val="006F70BA"/>
    <w:rsid w:val="00701468"/>
    <w:rsid w:val="00703CFE"/>
    <w:rsid w:val="00706875"/>
    <w:rsid w:val="00723201"/>
    <w:rsid w:val="007303B3"/>
    <w:rsid w:val="0073676F"/>
    <w:rsid w:val="00740F2F"/>
    <w:rsid w:val="00795B42"/>
    <w:rsid w:val="007A0D9B"/>
    <w:rsid w:val="007B2CA8"/>
    <w:rsid w:val="007B7304"/>
    <w:rsid w:val="007C3B17"/>
    <w:rsid w:val="00802101"/>
    <w:rsid w:val="00822D7A"/>
    <w:rsid w:val="008502A4"/>
    <w:rsid w:val="008514B4"/>
    <w:rsid w:val="00880AD8"/>
    <w:rsid w:val="00890B14"/>
    <w:rsid w:val="008F5309"/>
    <w:rsid w:val="008F6437"/>
    <w:rsid w:val="00901688"/>
    <w:rsid w:val="00927A33"/>
    <w:rsid w:val="00956CCC"/>
    <w:rsid w:val="009974D7"/>
    <w:rsid w:val="009D4483"/>
    <w:rsid w:val="00A37A62"/>
    <w:rsid w:val="00A62385"/>
    <w:rsid w:val="00A64EE5"/>
    <w:rsid w:val="00A65D99"/>
    <w:rsid w:val="00A711F3"/>
    <w:rsid w:val="00A94EF2"/>
    <w:rsid w:val="00A97175"/>
    <w:rsid w:val="00AA2BFA"/>
    <w:rsid w:val="00AE4CF6"/>
    <w:rsid w:val="00B12124"/>
    <w:rsid w:val="00B3658C"/>
    <w:rsid w:val="00B45E25"/>
    <w:rsid w:val="00B46C79"/>
    <w:rsid w:val="00B55F3C"/>
    <w:rsid w:val="00B6141B"/>
    <w:rsid w:val="00B638C3"/>
    <w:rsid w:val="00B821B5"/>
    <w:rsid w:val="00BB0D78"/>
    <w:rsid w:val="00BB180F"/>
    <w:rsid w:val="00BB330B"/>
    <w:rsid w:val="00BE43B0"/>
    <w:rsid w:val="00C00A21"/>
    <w:rsid w:val="00C06E48"/>
    <w:rsid w:val="00C348A3"/>
    <w:rsid w:val="00CA2CAD"/>
    <w:rsid w:val="00CC454B"/>
    <w:rsid w:val="00CC7412"/>
    <w:rsid w:val="00CD5921"/>
    <w:rsid w:val="00CF003F"/>
    <w:rsid w:val="00D324F7"/>
    <w:rsid w:val="00D32CC0"/>
    <w:rsid w:val="00D34218"/>
    <w:rsid w:val="00D40835"/>
    <w:rsid w:val="00D50ED0"/>
    <w:rsid w:val="00D776B7"/>
    <w:rsid w:val="00D91C8A"/>
    <w:rsid w:val="00DA69A2"/>
    <w:rsid w:val="00DB3A20"/>
    <w:rsid w:val="00DC03B0"/>
    <w:rsid w:val="00DC5FD3"/>
    <w:rsid w:val="00E00CE9"/>
    <w:rsid w:val="00E15A73"/>
    <w:rsid w:val="00E459EE"/>
    <w:rsid w:val="00E5324B"/>
    <w:rsid w:val="00E61273"/>
    <w:rsid w:val="00E6434A"/>
    <w:rsid w:val="00E80F86"/>
    <w:rsid w:val="00E902CC"/>
    <w:rsid w:val="00E95849"/>
    <w:rsid w:val="00EA2F97"/>
    <w:rsid w:val="00EA6E12"/>
    <w:rsid w:val="00EB5E54"/>
    <w:rsid w:val="00ED6FDB"/>
    <w:rsid w:val="00EF0BBF"/>
    <w:rsid w:val="00F23498"/>
    <w:rsid w:val="00F3562C"/>
    <w:rsid w:val="00F71098"/>
    <w:rsid w:val="00F9375A"/>
    <w:rsid w:val="00F95012"/>
    <w:rsid w:val="00F96DD2"/>
    <w:rsid w:val="00F971BB"/>
    <w:rsid w:val="00FA4B36"/>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23201"/>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 w:type="paragraph" w:customStyle="1" w:styleId="6FC8684F03FE47E9B33934B391C8C0BA">
    <w:name w:val="6FC8684F03FE47E9B33934B391C8C0BA"/>
    <w:rsid w:val="00927A33"/>
    <w:pPr>
      <w:spacing w:line="259" w:lineRule="auto"/>
    </w:pPr>
    <w:rPr>
      <w:kern w:val="0"/>
      <w:sz w:val="22"/>
      <w:szCs w:val="22"/>
      <w14:ligatures w14:val="none"/>
    </w:rPr>
  </w:style>
  <w:style w:type="paragraph" w:customStyle="1" w:styleId="B6CD61BB511D475C9078E8A3AE3CDC4E">
    <w:name w:val="B6CD61BB511D475C9078E8A3AE3CDC4E"/>
    <w:rsid w:val="00AE4CF6"/>
    <w:pPr>
      <w:spacing w:line="259" w:lineRule="auto"/>
    </w:pPr>
    <w:rPr>
      <w:kern w:val="0"/>
      <w:sz w:val="22"/>
      <w:szCs w:val="22"/>
      <w14:ligatures w14:val="none"/>
    </w:rPr>
  </w:style>
  <w:style w:type="paragraph" w:customStyle="1" w:styleId="D8B3FBE87BCB443DB21C426CE4F449B7">
    <w:name w:val="D8B3FBE87BCB443DB21C426CE4F449B7"/>
    <w:rsid w:val="00AE4CF6"/>
    <w:pPr>
      <w:spacing w:line="259" w:lineRule="auto"/>
    </w:pPr>
    <w:rPr>
      <w:kern w:val="0"/>
      <w:sz w:val="22"/>
      <w:szCs w:val="22"/>
      <w14:ligatures w14:val="none"/>
    </w:rPr>
  </w:style>
  <w:style w:type="paragraph" w:customStyle="1" w:styleId="C0D4CDFD1FE84C53B94E7CED0C7F3090">
    <w:name w:val="C0D4CDFD1FE84C53B94E7CED0C7F3090"/>
    <w:rsid w:val="00AE4CF6"/>
    <w:pPr>
      <w:spacing w:line="259" w:lineRule="auto"/>
    </w:pPr>
    <w:rPr>
      <w:kern w:val="0"/>
      <w:sz w:val="22"/>
      <w:szCs w:val="22"/>
      <w14:ligatures w14:val="none"/>
    </w:rPr>
  </w:style>
  <w:style w:type="paragraph" w:customStyle="1" w:styleId="7278AA28C78A4040AB2EFA38DF82BF20">
    <w:name w:val="7278AA28C78A4040AB2EFA38DF82BF20"/>
    <w:rsid w:val="00AE4CF6"/>
    <w:pPr>
      <w:spacing w:line="259" w:lineRule="auto"/>
    </w:pPr>
    <w:rPr>
      <w:kern w:val="0"/>
      <w:sz w:val="22"/>
      <w:szCs w:val="22"/>
      <w14:ligatures w14:val="none"/>
    </w:rPr>
  </w:style>
  <w:style w:type="paragraph" w:customStyle="1" w:styleId="061FF1C53F1B40FF88B5C754A7D7A0EE">
    <w:name w:val="061FF1C53F1B40FF88B5C754A7D7A0EE"/>
    <w:rsid w:val="00AE4CF6"/>
    <w:pPr>
      <w:spacing w:line="259" w:lineRule="auto"/>
    </w:pPr>
    <w:rPr>
      <w:kern w:val="0"/>
      <w:sz w:val="22"/>
      <w:szCs w:val="22"/>
      <w14:ligatures w14:val="none"/>
    </w:rPr>
  </w:style>
  <w:style w:type="paragraph" w:customStyle="1" w:styleId="2BDE2E484D054BF58D4B480F0CA0D2AC">
    <w:name w:val="2BDE2E484D054BF58D4B480F0CA0D2AC"/>
    <w:rsid w:val="00AE4CF6"/>
    <w:pPr>
      <w:spacing w:line="259" w:lineRule="auto"/>
    </w:pPr>
    <w:rPr>
      <w:kern w:val="0"/>
      <w:sz w:val="22"/>
      <w:szCs w:val="22"/>
      <w14:ligatures w14:val="none"/>
    </w:rPr>
  </w:style>
  <w:style w:type="paragraph" w:customStyle="1" w:styleId="4D1177632FAA46C38211FC2F14DFA1FC">
    <w:name w:val="4D1177632FAA46C38211FC2F14DFA1FC"/>
    <w:rsid w:val="00AE4CF6"/>
    <w:pPr>
      <w:spacing w:line="259" w:lineRule="auto"/>
    </w:pPr>
    <w:rPr>
      <w:kern w:val="0"/>
      <w:sz w:val="22"/>
      <w:szCs w:val="22"/>
      <w14:ligatures w14:val="none"/>
    </w:rPr>
  </w:style>
  <w:style w:type="paragraph" w:customStyle="1" w:styleId="91EC8BAE895644C2923EDF20D66C7BE7">
    <w:name w:val="91EC8BAE895644C2923EDF20D66C7BE7"/>
    <w:rsid w:val="00AE4CF6"/>
    <w:pPr>
      <w:spacing w:line="259" w:lineRule="auto"/>
    </w:pPr>
    <w:rPr>
      <w:kern w:val="0"/>
      <w:sz w:val="22"/>
      <w:szCs w:val="22"/>
      <w14:ligatures w14:val="none"/>
    </w:rPr>
  </w:style>
  <w:style w:type="paragraph" w:customStyle="1" w:styleId="282FC4A172084B11AB6B2FA8160099A8">
    <w:name w:val="282FC4A172084B11AB6B2FA8160099A8"/>
    <w:rsid w:val="00AE4CF6"/>
    <w:pPr>
      <w:spacing w:line="259" w:lineRule="auto"/>
    </w:pPr>
    <w:rPr>
      <w:kern w:val="0"/>
      <w:sz w:val="22"/>
      <w:szCs w:val="22"/>
      <w14:ligatures w14:val="none"/>
    </w:rPr>
  </w:style>
  <w:style w:type="paragraph" w:customStyle="1" w:styleId="FC23B528D7B84AF5B5C44FFA346332EA">
    <w:name w:val="FC23B528D7B84AF5B5C44FFA346332EA"/>
    <w:rsid w:val="00AE4CF6"/>
    <w:pPr>
      <w:spacing w:line="259" w:lineRule="auto"/>
    </w:pPr>
    <w:rPr>
      <w:kern w:val="0"/>
      <w:sz w:val="22"/>
      <w:szCs w:val="22"/>
      <w14:ligatures w14:val="none"/>
    </w:rPr>
  </w:style>
  <w:style w:type="paragraph" w:customStyle="1" w:styleId="CDF6B0F46DBB44709504EDE2D82B046C">
    <w:name w:val="CDF6B0F46DBB44709504EDE2D82B046C"/>
    <w:rsid w:val="00AE4CF6"/>
    <w:pPr>
      <w:spacing w:line="259" w:lineRule="auto"/>
    </w:pPr>
    <w:rPr>
      <w:kern w:val="0"/>
      <w:sz w:val="22"/>
      <w:szCs w:val="22"/>
      <w14:ligatures w14:val="none"/>
    </w:rPr>
  </w:style>
  <w:style w:type="paragraph" w:customStyle="1" w:styleId="5612DC1CD0084C2DB9290514E2F1E8B5">
    <w:name w:val="5612DC1CD0084C2DB9290514E2F1E8B5"/>
    <w:rsid w:val="00AE4CF6"/>
    <w:pPr>
      <w:spacing w:line="259" w:lineRule="auto"/>
    </w:pPr>
    <w:rPr>
      <w:kern w:val="0"/>
      <w:sz w:val="22"/>
      <w:szCs w:val="22"/>
      <w14:ligatures w14:val="none"/>
    </w:rPr>
  </w:style>
  <w:style w:type="paragraph" w:customStyle="1" w:styleId="54099663C7D1433E9575D2667DE67AC0">
    <w:name w:val="54099663C7D1433E9575D2667DE67AC0"/>
    <w:rsid w:val="00AE4CF6"/>
    <w:pPr>
      <w:spacing w:line="259" w:lineRule="auto"/>
    </w:pPr>
    <w:rPr>
      <w:kern w:val="0"/>
      <w:sz w:val="22"/>
      <w:szCs w:val="22"/>
      <w14:ligatures w14:val="none"/>
    </w:rPr>
  </w:style>
  <w:style w:type="paragraph" w:customStyle="1" w:styleId="A0DAFEC03CC94F7F8C48A47A9A176467">
    <w:name w:val="A0DAFEC03CC94F7F8C48A47A9A176467"/>
    <w:rsid w:val="00AE4CF6"/>
    <w:pPr>
      <w:spacing w:line="259" w:lineRule="auto"/>
    </w:pPr>
    <w:rPr>
      <w:kern w:val="0"/>
      <w:sz w:val="22"/>
      <w:szCs w:val="22"/>
      <w14:ligatures w14:val="none"/>
    </w:rPr>
  </w:style>
  <w:style w:type="paragraph" w:customStyle="1" w:styleId="41D2CF3D6BD7493A85487E2BFB7A3477">
    <w:name w:val="41D2CF3D6BD7493A85487E2BFB7A3477"/>
    <w:rsid w:val="00AE4CF6"/>
    <w:pPr>
      <w:spacing w:line="259" w:lineRule="auto"/>
    </w:pPr>
    <w:rPr>
      <w:kern w:val="0"/>
      <w:sz w:val="22"/>
      <w:szCs w:val="22"/>
      <w14:ligatures w14:val="none"/>
    </w:rPr>
  </w:style>
  <w:style w:type="paragraph" w:customStyle="1" w:styleId="7E7E3385C110483D84C0EC49FDA454FE">
    <w:name w:val="7E7E3385C110483D84C0EC49FDA454FE"/>
    <w:rsid w:val="00AE4CF6"/>
    <w:pPr>
      <w:spacing w:line="259" w:lineRule="auto"/>
    </w:pPr>
    <w:rPr>
      <w:kern w:val="0"/>
      <w:sz w:val="22"/>
      <w:szCs w:val="22"/>
      <w14:ligatures w14:val="none"/>
    </w:rPr>
  </w:style>
  <w:style w:type="paragraph" w:customStyle="1" w:styleId="544804743381481982030AE90F7655FB">
    <w:name w:val="544804743381481982030AE90F7655FB"/>
    <w:rsid w:val="00AE4CF6"/>
    <w:pPr>
      <w:spacing w:line="259" w:lineRule="auto"/>
    </w:pPr>
    <w:rPr>
      <w:kern w:val="0"/>
      <w:sz w:val="22"/>
      <w:szCs w:val="22"/>
      <w14:ligatures w14:val="none"/>
    </w:rPr>
  </w:style>
  <w:style w:type="paragraph" w:customStyle="1" w:styleId="93E8D76D226747F2842DED719AD763B3">
    <w:name w:val="93E8D76D226747F2842DED719AD763B3"/>
    <w:rsid w:val="00AE4CF6"/>
    <w:pPr>
      <w:spacing w:line="259" w:lineRule="auto"/>
    </w:pPr>
    <w:rPr>
      <w:kern w:val="0"/>
      <w:sz w:val="22"/>
      <w:szCs w:val="22"/>
      <w14:ligatures w14:val="none"/>
    </w:rPr>
  </w:style>
  <w:style w:type="paragraph" w:customStyle="1" w:styleId="63C4417C7D31469B90F1934AAE5CDB98">
    <w:name w:val="63C4417C7D31469B90F1934AAE5CDB98"/>
    <w:rsid w:val="00AE4CF6"/>
    <w:pPr>
      <w:spacing w:line="259" w:lineRule="auto"/>
    </w:pPr>
    <w:rPr>
      <w:kern w:val="0"/>
      <w:sz w:val="22"/>
      <w:szCs w:val="22"/>
      <w14:ligatures w14:val="none"/>
    </w:rPr>
  </w:style>
  <w:style w:type="paragraph" w:customStyle="1" w:styleId="98AA055695784B6A898C53D415387B82">
    <w:name w:val="98AA055695784B6A898C53D415387B82"/>
    <w:rsid w:val="00AE4CF6"/>
    <w:pPr>
      <w:spacing w:line="259" w:lineRule="auto"/>
    </w:pPr>
    <w:rPr>
      <w:kern w:val="0"/>
      <w:sz w:val="22"/>
      <w:szCs w:val="22"/>
      <w14:ligatures w14:val="none"/>
    </w:rPr>
  </w:style>
  <w:style w:type="paragraph" w:customStyle="1" w:styleId="0DF815C6F7304BD6921D42AEF9AFA12B">
    <w:name w:val="0DF815C6F7304BD6921D42AEF9AFA12B"/>
    <w:rsid w:val="00AE4CF6"/>
    <w:pPr>
      <w:spacing w:line="259" w:lineRule="auto"/>
    </w:pPr>
    <w:rPr>
      <w:kern w:val="0"/>
      <w:sz w:val="22"/>
      <w:szCs w:val="22"/>
      <w14:ligatures w14:val="none"/>
    </w:rPr>
  </w:style>
  <w:style w:type="paragraph" w:customStyle="1" w:styleId="E4BEFF99EDBB4DE89885B610BDEC02A2">
    <w:name w:val="E4BEFF99EDBB4DE89885B610BDEC02A2"/>
    <w:rsid w:val="00AE4CF6"/>
    <w:pPr>
      <w:spacing w:line="259" w:lineRule="auto"/>
    </w:pPr>
    <w:rPr>
      <w:kern w:val="0"/>
      <w:sz w:val="22"/>
      <w:szCs w:val="22"/>
      <w14:ligatures w14:val="none"/>
    </w:rPr>
  </w:style>
  <w:style w:type="paragraph" w:customStyle="1" w:styleId="C98172A0F1144A7E9F82B94B3B4BBF0A">
    <w:name w:val="C98172A0F1144A7E9F82B94B3B4BBF0A"/>
    <w:rsid w:val="00AE4CF6"/>
    <w:pPr>
      <w:spacing w:line="259" w:lineRule="auto"/>
    </w:pPr>
    <w:rPr>
      <w:kern w:val="0"/>
      <w:sz w:val="22"/>
      <w:szCs w:val="22"/>
      <w14:ligatures w14:val="none"/>
    </w:rPr>
  </w:style>
  <w:style w:type="paragraph" w:customStyle="1" w:styleId="76064919E79F447084A040A0242C1C12">
    <w:name w:val="76064919E79F447084A040A0242C1C12"/>
    <w:rsid w:val="00AE4CF6"/>
    <w:pPr>
      <w:spacing w:line="259" w:lineRule="auto"/>
    </w:pPr>
    <w:rPr>
      <w:kern w:val="0"/>
      <w:sz w:val="22"/>
      <w:szCs w:val="22"/>
      <w14:ligatures w14:val="none"/>
    </w:rPr>
  </w:style>
  <w:style w:type="paragraph" w:customStyle="1" w:styleId="CC431B3A5F704C4ABD3555EEB2F2BC61">
    <w:name w:val="CC431B3A5F704C4ABD3555EEB2F2BC61"/>
    <w:rsid w:val="00AE4CF6"/>
    <w:pPr>
      <w:spacing w:line="259" w:lineRule="auto"/>
    </w:pPr>
    <w:rPr>
      <w:kern w:val="0"/>
      <w:sz w:val="22"/>
      <w:szCs w:val="22"/>
      <w14:ligatures w14:val="none"/>
    </w:rPr>
  </w:style>
  <w:style w:type="paragraph" w:customStyle="1" w:styleId="31A230D93A3D4EDC9FF4B87012FFC152">
    <w:name w:val="31A230D93A3D4EDC9FF4B87012FFC152"/>
    <w:rsid w:val="00AE4CF6"/>
    <w:pPr>
      <w:spacing w:line="259" w:lineRule="auto"/>
    </w:pPr>
    <w:rPr>
      <w:kern w:val="0"/>
      <w:sz w:val="22"/>
      <w:szCs w:val="22"/>
      <w14:ligatures w14:val="none"/>
    </w:rPr>
  </w:style>
  <w:style w:type="paragraph" w:customStyle="1" w:styleId="26AFCA9759524FE4B389C5F90ACFFB77">
    <w:name w:val="26AFCA9759524FE4B389C5F90ACFFB77"/>
    <w:rsid w:val="00AE4CF6"/>
    <w:pPr>
      <w:spacing w:line="259" w:lineRule="auto"/>
    </w:pPr>
    <w:rPr>
      <w:kern w:val="0"/>
      <w:sz w:val="22"/>
      <w:szCs w:val="22"/>
      <w14:ligatures w14:val="none"/>
    </w:rPr>
  </w:style>
  <w:style w:type="paragraph" w:customStyle="1" w:styleId="072488FF4E394DB2839A2362C646BFFC">
    <w:name w:val="072488FF4E394DB2839A2362C646BFFC"/>
    <w:rsid w:val="00AE4CF6"/>
    <w:pPr>
      <w:spacing w:line="259" w:lineRule="auto"/>
    </w:pPr>
    <w:rPr>
      <w:kern w:val="0"/>
      <w:sz w:val="22"/>
      <w:szCs w:val="22"/>
      <w14:ligatures w14:val="none"/>
    </w:rPr>
  </w:style>
  <w:style w:type="paragraph" w:customStyle="1" w:styleId="396846DDE6DB4C8C8BD298E140539383">
    <w:name w:val="396846DDE6DB4C8C8BD298E140539383"/>
    <w:rsid w:val="00AE4CF6"/>
    <w:pPr>
      <w:spacing w:line="259" w:lineRule="auto"/>
    </w:pPr>
    <w:rPr>
      <w:kern w:val="0"/>
      <w:sz w:val="22"/>
      <w:szCs w:val="22"/>
      <w14:ligatures w14:val="none"/>
    </w:rPr>
  </w:style>
  <w:style w:type="paragraph" w:customStyle="1" w:styleId="4013E9AF644447069603B10AA33D3F17">
    <w:name w:val="4013E9AF644447069603B10AA33D3F17"/>
    <w:rsid w:val="00AE4CF6"/>
    <w:pPr>
      <w:spacing w:line="259" w:lineRule="auto"/>
    </w:pPr>
    <w:rPr>
      <w:kern w:val="0"/>
      <w:sz w:val="22"/>
      <w:szCs w:val="22"/>
      <w14:ligatures w14:val="none"/>
    </w:rPr>
  </w:style>
  <w:style w:type="paragraph" w:customStyle="1" w:styleId="9D0F85D7F22443F5BB6DDCA7066D67C2">
    <w:name w:val="9D0F85D7F22443F5BB6DDCA7066D67C2"/>
    <w:rsid w:val="00AE4CF6"/>
    <w:pPr>
      <w:spacing w:line="259" w:lineRule="auto"/>
    </w:pPr>
    <w:rPr>
      <w:kern w:val="0"/>
      <w:sz w:val="22"/>
      <w:szCs w:val="22"/>
      <w14:ligatures w14:val="none"/>
    </w:rPr>
  </w:style>
  <w:style w:type="paragraph" w:customStyle="1" w:styleId="941242374F7E4BBFA783A3828CF4021E">
    <w:name w:val="941242374F7E4BBFA783A3828CF4021E"/>
    <w:rsid w:val="00AE4CF6"/>
    <w:pPr>
      <w:spacing w:line="259" w:lineRule="auto"/>
    </w:pPr>
    <w:rPr>
      <w:kern w:val="0"/>
      <w:sz w:val="22"/>
      <w:szCs w:val="22"/>
      <w14:ligatures w14:val="none"/>
    </w:rPr>
  </w:style>
  <w:style w:type="paragraph" w:customStyle="1" w:styleId="D3EFE12539434618AB8199B5047D9AE5">
    <w:name w:val="D3EFE12539434618AB8199B5047D9AE5"/>
    <w:rsid w:val="00AE4CF6"/>
    <w:pPr>
      <w:spacing w:line="259" w:lineRule="auto"/>
    </w:pPr>
    <w:rPr>
      <w:kern w:val="0"/>
      <w:sz w:val="22"/>
      <w:szCs w:val="22"/>
      <w14:ligatures w14:val="none"/>
    </w:rPr>
  </w:style>
  <w:style w:type="paragraph" w:customStyle="1" w:styleId="E1B47399DF8E4AAAABFAA2184F5AFC00">
    <w:name w:val="E1B47399DF8E4AAAABFAA2184F5AFC00"/>
    <w:rsid w:val="00AE4CF6"/>
    <w:pPr>
      <w:spacing w:line="259" w:lineRule="auto"/>
    </w:pPr>
    <w:rPr>
      <w:kern w:val="0"/>
      <w:sz w:val="22"/>
      <w:szCs w:val="22"/>
      <w14:ligatures w14:val="none"/>
    </w:rPr>
  </w:style>
  <w:style w:type="paragraph" w:customStyle="1" w:styleId="6A117CC79B3F468FBE3AB0F7CA7669CA">
    <w:name w:val="6A117CC79B3F468FBE3AB0F7CA7669CA"/>
    <w:rsid w:val="00AE4CF6"/>
    <w:pPr>
      <w:spacing w:line="259" w:lineRule="auto"/>
    </w:pPr>
    <w:rPr>
      <w:kern w:val="0"/>
      <w:sz w:val="22"/>
      <w:szCs w:val="22"/>
      <w14:ligatures w14:val="none"/>
    </w:rPr>
  </w:style>
  <w:style w:type="paragraph" w:customStyle="1" w:styleId="88D8B69C35AF41F095A31EE499D14AF0">
    <w:name w:val="88D8B69C35AF41F095A31EE499D14AF0"/>
    <w:rsid w:val="00AE4CF6"/>
    <w:pPr>
      <w:spacing w:line="259" w:lineRule="auto"/>
    </w:pPr>
    <w:rPr>
      <w:kern w:val="0"/>
      <w:sz w:val="22"/>
      <w:szCs w:val="22"/>
      <w14:ligatures w14:val="none"/>
    </w:rPr>
  </w:style>
  <w:style w:type="paragraph" w:customStyle="1" w:styleId="106D673338684857860581887EC9AB38">
    <w:name w:val="106D673338684857860581887EC9AB38"/>
    <w:rsid w:val="00AE4CF6"/>
    <w:pPr>
      <w:spacing w:line="259" w:lineRule="auto"/>
    </w:pPr>
    <w:rPr>
      <w:kern w:val="0"/>
      <w:sz w:val="22"/>
      <w:szCs w:val="22"/>
      <w14:ligatures w14:val="none"/>
    </w:rPr>
  </w:style>
  <w:style w:type="paragraph" w:customStyle="1" w:styleId="C1F79E672A564908AFB20B43370D05EA">
    <w:name w:val="C1F79E672A564908AFB20B43370D05EA"/>
    <w:rsid w:val="00AE4CF6"/>
    <w:pPr>
      <w:spacing w:line="259" w:lineRule="auto"/>
    </w:pPr>
    <w:rPr>
      <w:kern w:val="0"/>
      <w:sz w:val="22"/>
      <w:szCs w:val="22"/>
      <w14:ligatures w14:val="none"/>
    </w:rPr>
  </w:style>
  <w:style w:type="paragraph" w:customStyle="1" w:styleId="4CDCF90699984AF393B10C89DBBC0D92">
    <w:name w:val="4CDCF90699984AF393B10C89DBBC0D92"/>
    <w:rsid w:val="00AE4CF6"/>
    <w:pPr>
      <w:spacing w:line="259" w:lineRule="auto"/>
    </w:pPr>
    <w:rPr>
      <w:kern w:val="0"/>
      <w:sz w:val="22"/>
      <w:szCs w:val="22"/>
      <w14:ligatures w14:val="none"/>
    </w:rPr>
  </w:style>
  <w:style w:type="paragraph" w:customStyle="1" w:styleId="5869BED911AB43999D5FA37768C0D237">
    <w:name w:val="5869BED911AB43999D5FA37768C0D237"/>
    <w:rsid w:val="00AE4CF6"/>
    <w:pPr>
      <w:spacing w:line="259" w:lineRule="auto"/>
    </w:pPr>
    <w:rPr>
      <w:kern w:val="0"/>
      <w:sz w:val="22"/>
      <w:szCs w:val="22"/>
      <w14:ligatures w14:val="none"/>
    </w:rPr>
  </w:style>
  <w:style w:type="paragraph" w:customStyle="1" w:styleId="517C8566587D4543B7C6698C155F66A3">
    <w:name w:val="517C8566587D4543B7C6698C155F66A3"/>
    <w:rsid w:val="00AE4CF6"/>
    <w:pPr>
      <w:spacing w:line="259" w:lineRule="auto"/>
    </w:pPr>
    <w:rPr>
      <w:kern w:val="0"/>
      <w:sz w:val="22"/>
      <w:szCs w:val="22"/>
      <w14:ligatures w14:val="none"/>
    </w:rPr>
  </w:style>
  <w:style w:type="paragraph" w:customStyle="1" w:styleId="748883F17F6540A996E25F2DFF00E774">
    <w:name w:val="748883F17F6540A996E25F2DFF00E774"/>
    <w:rsid w:val="00AE4CF6"/>
    <w:pPr>
      <w:spacing w:line="259" w:lineRule="auto"/>
    </w:pPr>
    <w:rPr>
      <w:kern w:val="0"/>
      <w:sz w:val="22"/>
      <w:szCs w:val="22"/>
      <w14:ligatures w14:val="none"/>
    </w:rPr>
  </w:style>
  <w:style w:type="paragraph" w:customStyle="1" w:styleId="0C1B6BB572E24437BE0549403A344D44">
    <w:name w:val="0C1B6BB572E24437BE0549403A344D44"/>
    <w:rsid w:val="00AE4CF6"/>
    <w:pPr>
      <w:spacing w:line="259" w:lineRule="auto"/>
    </w:pPr>
    <w:rPr>
      <w:kern w:val="0"/>
      <w:sz w:val="22"/>
      <w:szCs w:val="22"/>
      <w14:ligatures w14:val="none"/>
    </w:rPr>
  </w:style>
  <w:style w:type="paragraph" w:customStyle="1" w:styleId="D1B062F998F1470B80806141F2C6F523">
    <w:name w:val="D1B062F998F1470B80806141F2C6F523"/>
    <w:rsid w:val="00AE4CF6"/>
    <w:pPr>
      <w:spacing w:line="259" w:lineRule="auto"/>
    </w:pPr>
    <w:rPr>
      <w:kern w:val="0"/>
      <w:sz w:val="22"/>
      <w:szCs w:val="22"/>
      <w14:ligatures w14:val="none"/>
    </w:rPr>
  </w:style>
  <w:style w:type="paragraph" w:customStyle="1" w:styleId="6BAD733CFFFC473298C2777C9D233FE1">
    <w:name w:val="6BAD733CFFFC473298C2777C9D233FE1"/>
    <w:rsid w:val="00AE4CF6"/>
    <w:pPr>
      <w:spacing w:line="259" w:lineRule="auto"/>
    </w:pPr>
    <w:rPr>
      <w:kern w:val="0"/>
      <w:sz w:val="22"/>
      <w:szCs w:val="22"/>
      <w14:ligatures w14:val="none"/>
    </w:rPr>
  </w:style>
  <w:style w:type="paragraph" w:customStyle="1" w:styleId="F5EA11C4B8D142AC9C5898F7D86FEF2A">
    <w:name w:val="F5EA11C4B8D142AC9C5898F7D86FEF2A"/>
    <w:rsid w:val="00AE4CF6"/>
    <w:pPr>
      <w:spacing w:line="259" w:lineRule="auto"/>
    </w:pPr>
    <w:rPr>
      <w:kern w:val="0"/>
      <w:sz w:val="22"/>
      <w:szCs w:val="22"/>
      <w14:ligatures w14:val="none"/>
    </w:rPr>
  </w:style>
  <w:style w:type="paragraph" w:customStyle="1" w:styleId="FF00EFC8D55243BCBF00158752D4EDBE">
    <w:name w:val="FF00EFC8D55243BCBF00158752D4EDBE"/>
    <w:rsid w:val="00AE4CF6"/>
    <w:pPr>
      <w:spacing w:line="259" w:lineRule="auto"/>
    </w:pPr>
    <w:rPr>
      <w:kern w:val="0"/>
      <w:sz w:val="22"/>
      <w:szCs w:val="22"/>
      <w14:ligatures w14:val="none"/>
    </w:rPr>
  </w:style>
  <w:style w:type="paragraph" w:customStyle="1" w:styleId="161E3B65BD7C47BD86FC254272475860">
    <w:name w:val="161E3B65BD7C47BD86FC254272475860"/>
    <w:rsid w:val="00BB180F"/>
    <w:pPr>
      <w:spacing w:line="259" w:lineRule="auto"/>
    </w:pPr>
    <w:rPr>
      <w:kern w:val="0"/>
      <w:sz w:val="22"/>
      <w:szCs w:val="22"/>
      <w14:ligatures w14:val="none"/>
    </w:rPr>
  </w:style>
  <w:style w:type="paragraph" w:customStyle="1" w:styleId="9F99E1518FC9442A8E0C9E4E99D90380">
    <w:name w:val="9F99E1518FC9442A8E0C9E4E99D90380"/>
    <w:rsid w:val="00BB180F"/>
    <w:pPr>
      <w:spacing w:line="259" w:lineRule="auto"/>
    </w:pPr>
    <w:rPr>
      <w:kern w:val="0"/>
      <w:sz w:val="22"/>
      <w:szCs w:val="22"/>
      <w14:ligatures w14:val="none"/>
    </w:rPr>
  </w:style>
  <w:style w:type="paragraph" w:customStyle="1" w:styleId="6B31A383E4B54DE4B79165C6EA0B5BA1">
    <w:name w:val="6B31A383E4B54DE4B79165C6EA0B5BA1"/>
    <w:rsid w:val="00BB180F"/>
    <w:pPr>
      <w:spacing w:line="259" w:lineRule="auto"/>
    </w:pPr>
    <w:rPr>
      <w:kern w:val="0"/>
      <w:sz w:val="22"/>
      <w:szCs w:val="22"/>
      <w14:ligatures w14:val="none"/>
    </w:rPr>
  </w:style>
  <w:style w:type="paragraph" w:customStyle="1" w:styleId="8C2F77594C7340998B14B8E9DEF4FDD1">
    <w:name w:val="8C2F77594C7340998B14B8E9DEF4FDD1"/>
    <w:rsid w:val="00E459EE"/>
    <w:pPr>
      <w:spacing w:line="259" w:lineRule="auto"/>
    </w:pPr>
    <w:rPr>
      <w:kern w:val="0"/>
      <w:sz w:val="22"/>
      <w:szCs w:val="22"/>
      <w14:ligatures w14:val="none"/>
    </w:rPr>
  </w:style>
  <w:style w:type="paragraph" w:customStyle="1" w:styleId="F2A884615A924492A1E54C3AF0080C86">
    <w:name w:val="F2A884615A924492A1E54C3AF0080C86"/>
    <w:rsid w:val="00E902CC"/>
    <w:pPr>
      <w:spacing w:line="259" w:lineRule="auto"/>
    </w:pPr>
    <w:rPr>
      <w:kern w:val="0"/>
      <w:sz w:val="22"/>
      <w:szCs w:val="22"/>
      <w14:ligatures w14:val="none"/>
    </w:rPr>
  </w:style>
  <w:style w:type="paragraph" w:customStyle="1" w:styleId="4FDC302AEB224E9793008B63F1F8F07B">
    <w:name w:val="4FDC302AEB224E9793008B63F1F8F07B"/>
    <w:rsid w:val="00EB5E54"/>
    <w:pPr>
      <w:spacing w:line="259" w:lineRule="auto"/>
    </w:pPr>
    <w:rPr>
      <w:kern w:val="0"/>
      <w:sz w:val="22"/>
      <w:szCs w:val="22"/>
      <w14:ligatures w14:val="none"/>
    </w:rPr>
  </w:style>
  <w:style w:type="paragraph" w:customStyle="1" w:styleId="6DBE4F11393C41C7818377F61E0A75D1">
    <w:name w:val="6DBE4F11393C41C7818377F61E0A75D1"/>
    <w:rsid w:val="00F71098"/>
    <w:pPr>
      <w:spacing w:line="259" w:lineRule="auto"/>
    </w:pPr>
    <w:rPr>
      <w:kern w:val="0"/>
      <w:sz w:val="22"/>
      <w:szCs w:val="22"/>
      <w14:ligatures w14:val="none"/>
    </w:rPr>
  </w:style>
  <w:style w:type="paragraph" w:customStyle="1" w:styleId="6F77D7F9346943F591309B07E20436EF">
    <w:name w:val="6F77D7F9346943F591309B07E20436EF"/>
    <w:rsid w:val="00F71098"/>
    <w:pPr>
      <w:spacing w:line="259" w:lineRule="auto"/>
    </w:pPr>
    <w:rPr>
      <w:kern w:val="0"/>
      <w:sz w:val="22"/>
      <w:szCs w:val="22"/>
      <w14:ligatures w14:val="none"/>
    </w:rPr>
  </w:style>
  <w:style w:type="paragraph" w:customStyle="1" w:styleId="8AEC356DBC064F6EBF360F0DECF7E49C">
    <w:name w:val="8AEC356DBC064F6EBF360F0DECF7E49C"/>
    <w:rsid w:val="00F71098"/>
    <w:pPr>
      <w:spacing w:line="259" w:lineRule="auto"/>
    </w:pPr>
    <w:rPr>
      <w:kern w:val="0"/>
      <w:sz w:val="22"/>
      <w:szCs w:val="22"/>
      <w14:ligatures w14:val="none"/>
    </w:rPr>
  </w:style>
  <w:style w:type="paragraph" w:customStyle="1" w:styleId="EDD32ED175B846059157EAF81BE45FC3">
    <w:name w:val="EDD32ED175B846059157EAF81BE45FC3"/>
    <w:rsid w:val="00F71098"/>
    <w:pPr>
      <w:spacing w:line="259" w:lineRule="auto"/>
    </w:pPr>
    <w:rPr>
      <w:kern w:val="0"/>
      <w:sz w:val="22"/>
      <w:szCs w:val="22"/>
      <w14:ligatures w14:val="none"/>
    </w:rPr>
  </w:style>
  <w:style w:type="paragraph" w:customStyle="1" w:styleId="10426CCEAEBC46C89D36CA9C62F7FC70">
    <w:name w:val="10426CCEAEBC46C89D36CA9C62F7FC70"/>
    <w:rsid w:val="00F71098"/>
    <w:pPr>
      <w:spacing w:line="259" w:lineRule="auto"/>
    </w:pPr>
    <w:rPr>
      <w:kern w:val="0"/>
      <w:sz w:val="22"/>
      <w:szCs w:val="22"/>
      <w14:ligatures w14:val="none"/>
    </w:rPr>
  </w:style>
  <w:style w:type="paragraph" w:customStyle="1" w:styleId="BD68BA3D83D54E34B16B4F46E4C448CA">
    <w:name w:val="BD68BA3D83D54E34B16B4F46E4C448CA"/>
    <w:rsid w:val="00F71098"/>
    <w:pPr>
      <w:spacing w:line="259" w:lineRule="auto"/>
    </w:pPr>
    <w:rPr>
      <w:kern w:val="0"/>
      <w:sz w:val="22"/>
      <w:szCs w:val="22"/>
      <w14:ligatures w14:val="none"/>
    </w:rPr>
  </w:style>
  <w:style w:type="paragraph" w:customStyle="1" w:styleId="BD930662D4724BE98720740E5A0C5C91">
    <w:name w:val="BD930662D4724BE98720740E5A0C5C91"/>
    <w:rsid w:val="00F71098"/>
    <w:pPr>
      <w:spacing w:line="259" w:lineRule="auto"/>
    </w:pPr>
    <w:rPr>
      <w:kern w:val="0"/>
      <w:sz w:val="22"/>
      <w:szCs w:val="22"/>
      <w14:ligatures w14:val="none"/>
    </w:rPr>
  </w:style>
  <w:style w:type="paragraph" w:customStyle="1" w:styleId="B3D9A4679DF2425DACCA8884D2790F49">
    <w:name w:val="B3D9A4679DF2425DACCA8884D2790F49"/>
    <w:rsid w:val="00F71098"/>
    <w:pPr>
      <w:spacing w:line="259" w:lineRule="auto"/>
    </w:pPr>
    <w:rPr>
      <w:kern w:val="0"/>
      <w:sz w:val="22"/>
      <w:szCs w:val="22"/>
      <w14:ligatures w14:val="none"/>
    </w:rPr>
  </w:style>
  <w:style w:type="paragraph" w:customStyle="1" w:styleId="401E3D4CC98446B5A715AA11826E5D02">
    <w:name w:val="401E3D4CC98446B5A715AA11826E5D02"/>
    <w:rsid w:val="00F71098"/>
    <w:pPr>
      <w:spacing w:line="259" w:lineRule="auto"/>
    </w:pPr>
    <w:rPr>
      <w:kern w:val="0"/>
      <w:sz w:val="22"/>
      <w:szCs w:val="22"/>
      <w14:ligatures w14:val="none"/>
    </w:rPr>
  </w:style>
  <w:style w:type="paragraph" w:customStyle="1" w:styleId="C929715A295A4085832189F232B6688F">
    <w:name w:val="C929715A295A4085832189F232B6688F"/>
    <w:rsid w:val="00723201"/>
    <w:pPr>
      <w:spacing w:line="259" w:lineRule="auto"/>
    </w:pPr>
    <w:rPr>
      <w:kern w:val="0"/>
      <w:sz w:val="22"/>
      <w:szCs w:val="22"/>
      <w14:ligatures w14:val="none"/>
    </w:rPr>
  </w:style>
  <w:style w:type="paragraph" w:customStyle="1" w:styleId="3360C097E6C64BF497156C46EE98D262">
    <w:name w:val="3360C097E6C64BF497156C46EE98D262"/>
    <w:rsid w:val="00723201"/>
    <w:pPr>
      <w:spacing w:line="259" w:lineRule="auto"/>
    </w:pPr>
    <w:rPr>
      <w:kern w:val="0"/>
      <w:sz w:val="22"/>
      <w:szCs w:val="22"/>
      <w14:ligatures w14:val="none"/>
    </w:rPr>
  </w:style>
  <w:style w:type="paragraph" w:customStyle="1" w:styleId="E030FDF2F3C14250BCD3A2B26C0F882D">
    <w:name w:val="E030FDF2F3C14250BCD3A2B26C0F882D"/>
    <w:rsid w:val="00723201"/>
    <w:pPr>
      <w:spacing w:line="259" w:lineRule="auto"/>
    </w:pPr>
    <w:rPr>
      <w:kern w:val="0"/>
      <w:sz w:val="22"/>
      <w:szCs w:val="22"/>
      <w14:ligatures w14:val="none"/>
    </w:rPr>
  </w:style>
  <w:style w:type="paragraph" w:customStyle="1" w:styleId="331B2F4D50374AEB9C7D40F935FF8492">
    <w:name w:val="331B2F4D50374AEB9C7D40F935FF8492"/>
    <w:rsid w:val="00723201"/>
    <w:pPr>
      <w:spacing w:line="259" w:lineRule="auto"/>
    </w:pPr>
    <w:rPr>
      <w:kern w:val="0"/>
      <w:sz w:val="22"/>
      <w:szCs w:val="22"/>
      <w14:ligatures w14:val="none"/>
    </w:rPr>
  </w:style>
  <w:style w:type="paragraph" w:customStyle="1" w:styleId="60BDA0C3550C4C3FA896B57BD780FF7C">
    <w:name w:val="60BDA0C3550C4C3FA896B57BD780FF7C"/>
    <w:rsid w:val="00723201"/>
    <w:pPr>
      <w:spacing w:line="259" w:lineRule="auto"/>
    </w:pPr>
    <w:rPr>
      <w:kern w:val="0"/>
      <w:sz w:val="22"/>
      <w:szCs w:val="22"/>
      <w14:ligatures w14:val="none"/>
    </w:rPr>
  </w:style>
  <w:style w:type="paragraph" w:customStyle="1" w:styleId="521F549B8E234904BD9F198C7DF238D5">
    <w:name w:val="521F549B8E234904BD9F198C7DF238D5"/>
    <w:rsid w:val="00723201"/>
    <w:pPr>
      <w:spacing w:line="259" w:lineRule="auto"/>
    </w:pPr>
    <w:rPr>
      <w:kern w:val="0"/>
      <w:sz w:val="22"/>
      <w:szCs w:val="22"/>
      <w14:ligatures w14:val="none"/>
    </w:rPr>
  </w:style>
  <w:style w:type="paragraph" w:customStyle="1" w:styleId="E2D35456773F405BAF26493FCEF4A18B">
    <w:name w:val="E2D35456773F405BAF26493FCEF4A18B"/>
    <w:rsid w:val="00723201"/>
    <w:pPr>
      <w:spacing w:line="259" w:lineRule="auto"/>
    </w:pPr>
    <w:rPr>
      <w:kern w:val="0"/>
      <w:sz w:val="22"/>
      <w:szCs w:val="22"/>
      <w14:ligatures w14:val="none"/>
    </w:rPr>
  </w:style>
  <w:style w:type="paragraph" w:customStyle="1" w:styleId="CEF0CE11B0FE494785817584B593F1B9">
    <w:name w:val="CEF0CE11B0FE494785817584B593F1B9"/>
    <w:rsid w:val="00723201"/>
    <w:pPr>
      <w:spacing w:line="259" w:lineRule="auto"/>
    </w:pPr>
    <w:rPr>
      <w:kern w:val="0"/>
      <w:sz w:val="22"/>
      <w:szCs w:val="22"/>
      <w14:ligatures w14:val="none"/>
    </w:rPr>
  </w:style>
  <w:style w:type="paragraph" w:customStyle="1" w:styleId="DCB9DAD184B3451B8EEBBCA63CDF11C3">
    <w:name w:val="DCB9DAD184B3451B8EEBBCA63CDF11C3"/>
    <w:rsid w:val="00723201"/>
    <w:pPr>
      <w:spacing w:line="259" w:lineRule="auto"/>
    </w:pPr>
    <w:rPr>
      <w:kern w:val="0"/>
      <w:sz w:val="22"/>
      <w:szCs w:val="22"/>
      <w14:ligatures w14:val="none"/>
    </w:rPr>
  </w:style>
  <w:style w:type="paragraph" w:customStyle="1" w:styleId="125A15BC916942E89404B2F20E73CB0C">
    <w:name w:val="125A15BC916942E89404B2F20E73CB0C"/>
    <w:rsid w:val="00723201"/>
    <w:pPr>
      <w:spacing w:line="259" w:lineRule="auto"/>
    </w:pPr>
    <w:rPr>
      <w:kern w:val="0"/>
      <w:sz w:val="22"/>
      <w:szCs w:val="22"/>
      <w14:ligatures w14:val="none"/>
    </w:rPr>
  </w:style>
  <w:style w:type="paragraph" w:customStyle="1" w:styleId="3A5067F06BBB4373A3141FA972A3713A">
    <w:name w:val="3A5067F06BBB4373A3141FA972A3713A"/>
    <w:rsid w:val="00723201"/>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D0A0D-49DD-465D-8307-5BA85F627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87809</Words>
  <Characters>1813201</Characters>
  <Application>Microsoft Office Word</Application>
  <DocSecurity>0</DocSecurity>
  <Lines>15110</Lines>
  <Paragraphs>419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96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103</cp:revision>
  <cp:lastPrinted>2025-06-24T15:08:00Z</cp:lastPrinted>
  <dcterms:created xsi:type="dcterms:W3CDTF">2025-07-21T09:01:00Z</dcterms:created>
  <dcterms:modified xsi:type="dcterms:W3CDTF">2025-08-31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GrammarlyDocumentId">
    <vt:lpwstr>546e3942-b21e-4591-9f9d-a6a6f371a79d</vt:lpwstr>
  </property>
  <property fmtid="{D5CDD505-2E9C-101B-9397-08002B2CF9AE}" pid="13" name="CitaviDocumentProperty_8">
    <vt:lpwstr>Data Source=DBFZ-CLU01-DB;Initial Catalog=CitaviDB;Integrated Security=True;Schema Name="NFG Bibliothek"</vt:lpwstr>
  </property>
  <property fmtid="{D5CDD505-2E9C-101B-9397-08002B2CF9AE}" pid="14" name="CitaviDocumentProperty_28">
    <vt:lpwstr>True</vt:lpwstr>
  </property>
  <property fmtid="{D5CDD505-2E9C-101B-9397-08002B2CF9AE}" pid="15" name="CitaviDocumentProperty_6">
    <vt:lpwstr>True</vt:lpwstr>
  </property>
  <property fmtid="{D5CDD505-2E9C-101B-9397-08002B2CF9AE}" pid="16" name="CitaviDocumentProperty_1">
    <vt:lpwstr>6.19.2.1</vt:lpwstr>
  </property>
</Properties>
</file>